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EECBF3" w14:textId="667A8D23" w:rsidR="00E67E67" w:rsidRPr="0080356A" w:rsidRDefault="003F3780" w:rsidP="00297E17">
      <w:pPr>
        <w:pStyle w:val="ArticleTitle"/>
      </w:pPr>
      <w:r w:rsidRPr="0080356A">
        <w:t>THE ROLE OF</w:t>
      </w:r>
      <w:r w:rsidR="001F2B31" w:rsidRPr="0080356A">
        <w:t xml:space="preserve"> State Courts </w:t>
      </w:r>
      <w:r w:rsidRPr="0080356A">
        <w:t xml:space="preserve">IN </w:t>
      </w:r>
      <w:r w:rsidR="001F2B31" w:rsidRPr="0080356A">
        <w:t>Constrain</w:t>
      </w:r>
      <w:r w:rsidRPr="0080356A">
        <w:t>ING</w:t>
      </w:r>
      <w:r w:rsidR="001F2B31" w:rsidRPr="0080356A">
        <w:t xml:space="preserve"> Partisan Gerrymandering in Congressional Elections</w:t>
      </w:r>
    </w:p>
    <w:p w14:paraId="03604533" w14:textId="77777777" w:rsidR="00BB7048" w:rsidRPr="0080356A" w:rsidRDefault="00BB7048" w:rsidP="00E43488"/>
    <w:p w14:paraId="7C0594A4" w14:textId="6AE6490F" w:rsidR="00E43488" w:rsidRPr="0080356A" w:rsidRDefault="003F3780" w:rsidP="00BB7048">
      <w:pPr>
        <w:jc w:val="center"/>
        <w:rPr>
          <w:iCs/>
        </w:rPr>
      </w:pPr>
      <w:r w:rsidRPr="0080356A">
        <w:t>Prepared for t</w:t>
      </w:r>
      <w:r w:rsidR="00E43488" w:rsidRPr="0080356A">
        <w:t xml:space="preserve">he </w:t>
      </w:r>
      <w:r w:rsidR="00974764" w:rsidRPr="0080356A">
        <w:t xml:space="preserve">Conference organized by the </w:t>
      </w:r>
      <w:r w:rsidR="00E43488" w:rsidRPr="0080356A">
        <w:rPr>
          <w:i/>
          <w:iCs/>
        </w:rPr>
        <w:t>University of New Hampshire Law Review</w:t>
      </w:r>
    </w:p>
    <w:p w14:paraId="29E5CA19" w14:textId="77777777" w:rsidR="00BB7048" w:rsidRPr="0080356A" w:rsidRDefault="00BB7048" w:rsidP="00D413C2">
      <w:pPr>
        <w:pStyle w:val="YourName"/>
      </w:pPr>
    </w:p>
    <w:p w14:paraId="07BAD8A2" w14:textId="1F4B6170" w:rsidR="001F2B31" w:rsidRPr="0080356A" w:rsidRDefault="001F2B31" w:rsidP="00D413C2">
      <w:pPr>
        <w:pStyle w:val="YourName"/>
      </w:pPr>
      <w:r w:rsidRPr="0080356A">
        <w:t>Jonathan Cervas</w:t>
      </w:r>
      <w:r w:rsidR="00FE52F8" w:rsidRPr="0080356A">
        <w:rPr>
          <w:rStyle w:val="FootnoteReference"/>
          <w:szCs w:val="28"/>
        </w:rPr>
        <w:footnoteReference w:customMarkFollows="1" w:id="2"/>
        <w:t>*</w:t>
      </w:r>
    </w:p>
    <w:p w14:paraId="6AED0BCE" w14:textId="6B8AD983" w:rsidR="001F2B31" w:rsidRPr="0080356A" w:rsidRDefault="001F2B31" w:rsidP="00D413C2">
      <w:pPr>
        <w:pStyle w:val="YourName"/>
      </w:pPr>
      <w:r w:rsidRPr="0080356A">
        <w:t>Bernard Grofman</w:t>
      </w:r>
      <w:r w:rsidR="00FE52F8" w:rsidRPr="0080356A">
        <w:rPr>
          <w:rStyle w:val="FootnoteReference"/>
        </w:rPr>
        <w:footnoteReference w:customMarkFollows="1" w:id="3"/>
        <w:t>+</w:t>
      </w:r>
    </w:p>
    <w:p w14:paraId="12D9449E" w14:textId="2538ACD0" w:rsidR="00D41D67" w:rsidRPr="0080356A" w:rsidRDefault="001F2B31" w:rsidP="002E53B7">
      <w:pPr>
        <w:pStyle w:val="YourName"/>
      </w:pPr>
      <w:r w:rsidRPr="0080356A">
        <w:t>Scott Matsudo</w:t>
      </w:r>
      <w:r w:rsidR="009F5E56" w:rsidRPr="0080356A">
        <w:rPr>
          <w:rStyle w:val="FootnoteReference"/>
        </w:rPr>
        <w:footnoteReference w:customMarkFollows="1" w:id="4"/>
        <w:t>#</w:t>
      </w:r>
    </w:p>
    <w:p w14:paraId="16DF921F" w14:textId="77777777" w:rsidR="00D41D67" w:rsidRPr="0080356A" w:rsidRDefault="00D41D67" w:rsidP="002E53B7">
      <w:pPr>
        <w:ind w:firstLine="0"/>
      </w:pPr>
    </w:p>
    <w:p w14:paraId="104F2628" w14:textId="6F4ADA92" w:rsidR="00D41D67" w:rsidRPr="0080356A" w:rsidRDefault="0078642C" w:rsidP="001D0130">
      <w:pPr>
        <w:pStyle w:val="Default"/>
        <w:jc w:val="center"/>
        <w:rPr>
          <w:color w:val="auto"/>
        </w:rPr>
      </w:pPr>
      <w:r w:rsidRPr="0080356A">
        <w:rPr>
          <w:color w:val="auto"/>
        </w:rPr>
        <w:t>THIS IS A DRAFT AND IS NOT FOR QUOTATION.</w:t>
      </w:r>
    </w:p>
    <w:p w14:paraId="25B00023" w14:textId="77777777" w:rsidR="00D41D67" w:rsidRPr="0080356A" w:rsidRDefault="00D41D67" w:rsidP="001D0130">
      <w:pPr>
        <w:pStyle w:val="Default"/>
        <w:jc w:val="center"/>
        <w:rPr>
          <w:color w:val="auto"/>
        </w:rPr>
      </w:pPr>
    </w:p>
    <w:p w14:paraId="7E53AB33" w14:textId="28315462" w:rsidR="0078642C" w:rsidRPr="0080356A" w:rsidRDefault="0078642C" w:rsidP="001D0130">
      <w:pPr>
        <w:pStyle w:val="Default"/>
        <w:jc w:val="center"/>
        <w:rPr>
          <w:color w:val="auto"/>
        </w:rPr>
      </w:pPr>
      <w:r w:rsidRPr="0080356A">
        <w:rPr>
          <w:color w:val="auto"/>
        </w:rPr>
        <w:t>PLEASE ADDRESS SUGGESTIONS/CORRECTIONS TO CERVAS@CMU.EDU</w:t>
      </w:r>
    </w:p>
    <w:p w14:paraId="034DA024" w14:textId="04AF42FF" w:rsidR="0078642C" w:rsidRPr="0080356A" w:rsidRDefault="0078642C">
      <w:pPr>
        <w:widowControl/>
        <w:spacing w:before="0"/>
        <w:ind w:firstLine="0"/>
        <w:jc w:val="left"/>
        <w:rPr>
          <w:smallCaps/>
          <w:szCs w:val="24"/>
        </w:rPr>
      </w:pPr>
    </w:p>
    <w:p w14:paraId="6ADBB0B2" w14:textId="1A43FD8B" w:rsidR="00A77C2A" w:rsidRPr="0080356A" w:rsidRDefault="00A77C2A" w:rsidP="00A77C2A">
      <w:pPr>
        <w:tabs>
          <w:tab w:val="left" w:pos="0"/>
        </w:tabs>
        <w:spacing w:after="40"/>
        <w:ind w:right="-40" w:firstLine="0"/>
        <w:jc w:val="center"/>
        <w:rPr>
          <w:smallCaps/>
          <w:szCs w:val="24"/>
        </w:rPr>
      </w:pPr>
      <w:r w:rsidRPr="0080356A">
        <w:rPr>
          <w:smallCaps/>
          <w:szCs w:val="24"/>
        </w:rPr>
        <w:t>Abstract</w:t>
      </w:r>
    </w:p>
    <w:p w14:paraId="3D627BB0" w14:textId="77777777" w:rsidR="00D41D67" w:rsidRPr="0080356A" w:rsidRDefault="00D41D67" w:rsidP="00A77C2A">
      <w:pPr>
        <w:tabs>
          <w:tab w:val="left" w:pos="0"/>
        </w:tabs>
        <w:spacing w:after="40"/>
        <w:ind w:right="-40" w:firstLine="0"/>
        <w:jc w:val="center"/>
        <w:rPr>
          <w:smallCaps/>
          <w:szCs w:val="24"/>
        </w:rPr>
      </w:pPr>
    </w:p>
    <w:p w14:paraId="323CABFC" w14:textId="45618703" w:rsidR="00BA7ECB" w:rsidRDefault="001F2B31" w:rsidP="006F0B10">
      <w:pPr>
        <w:ind w:firstLine="0"/>
        <w:rPr>
          <w:ins w:id="11" w:author="Bernie Grofman" w:date="2022-11-26T16:59:00Z"/>
        </w:rPr>
      </w:pPr>
      <w:r w:rsidRPr="0080356A">
        <w:t>Federal courts were once seen as the place for partisan gerrymandering challenges to be lodged</w:t>
      </w:r>
      <w:del w:id="12" w:author="Bernie Grofman" w:date="2022-11-27T00:19:00Z">
        <w:r w:rsidRPr="0080356A" w:rsidDel="006A0B7F">
          <w:delText xml:space="preserve">, </w:delText>
        </w:r>
      </w:del>
      <w:ins w:id="13" w:author="Bernie Grofman" w:date="2022-11-27T00:19:00Z">
        <w:r w:rsidR="006A0B7F">
          <w:t xml:space="preserve"> </w:t>
        </w:r>
      </w:ins>
      <w:r w:rsidRPr="0080356A">
        <w:t>but</w:t>
      </w:r>
      <w:ins w:id="14" w:author="Bernie Grofman" w:date="2022-11-27T00:19:00Z">
        <w:r w:rsidR="006A0B7F">
          <w:t>,</w:t>
        </w:r>
      </w:ins>
      <w:r w:rsidR="00876ED8" w:rsidRPr="0080356A">
        <w:t xml:space="preserve"> </w:t>
      </w:r>
      <w:del w:id="15" w:author="Bernie Grofman" w:date="2022-11-27T00:19:00Z">
        <w:r w:rsidR="00BA7ECB" w:rsidDel="006A0B7F">
          <w:delText xml:space="preserve">when, </w:delText>
        </w:r>
      </w:del>
      <w:r w:rsidR="00BA7ECB">
        <w:t xml:space="preserve">after 30+ years of  </w:t>
      </w:r>
      <w:r w:rsidR="00BA7ECB" w:rsidRPr="00BA7ECB">
        <w:rPr>
          <w:b/>
          <w:rPrChange w:id="16" w:author="Bernie Grofman" w:date="2022-11-26T16:57:00Z">
            <w:rPr/>
          </w:rPrChange>
        </w:rPr>
        <w:t>failing to find any redistricting plan to be</w:t>
      </w:r>
      <w:r w:rsidR="00107122" w:rsidRPr="00BA7ECB">
        <w:rPr>
          <w:b/>
          <w:rPrChange w:id="17" w:author="Bernie Grofman" w:date="2022-11-26T16:57:00Z">
            <w:rPr/>
          </w:rPrChange>
        </w:rPr>
        <w:t xml:space="preserve"> </w:t>
      </w:r>
      <w:ins w:id="18" w:author="Bernie Grofman" w:date="2022-11-26T16:53:00Z">
        <w:r w:rsidR="00BA7ECB" w:rsidRPr="00BA7ECB">
          <w:rPr>
            <w:b/>
            <w:rPrChange w:id="19" w:author="Bernie Grofman" w:date="2022-11-26T16:57:00Z">
              <w:rPr/>
            </w:rPrChange>
          </w:rPr>
          <w:t xml:space="preserve"> a partisan gerrymander</w:t>
        </w:r>
      </w:ins>
      <w:ins w:id="20" w:author="Bernie Grofman" w:date="2022-11-27T00:18:00Z">
        <w:r w:rsidR="006A0B7F">
          <w:rPr>
            <w:b/>
          </w:rPr>
          <w:t xml:space="preserve"> even while holding partisan gerrymandering to be justiciable</w:t>
        </w:r>
      </w:ins>
      <w:ins w:id="21" w:author="Bernie Grofman" w:date="2022-11-26T16:53:00Z">
        <w:r w:rsidR="00BA7ECB">
          <w:t xml:space="preserve">, </w:t>
        </w:r>
      </w:ins>
      <w:r w:rsidRPr="0080356A">
        <w:t xml:space="preserve">the Supreme Court announced </w:t>
      </w:r>
      <w:r w:rsidR="003F3780" w:rsidRPr="0080356A">
        <w:t xml:space="preserve">in </w:t>
      </w:r>
      <w:r w:rsidR="003F3780" w:rsidRPr="0080356A">
        <w:rPr>
          <w:i/>
          <w:iCs/>
        </w:rPr>
        <w:t>Rucho v. Common Cause</w:t>
      </w:r>
      <w:r w:rsidR="003F3780" w:rsidRPr="0080356A">
        <w:t xml:space="preserve">, 588 U.S. ___ (2019), </w:t>
      </w:r>
      <w:r w:rsidRPr="0080356A">
        <w:t>that partisan gerrymandering is not-justiciable in federal courts</w:t>
      </w:r>
      <w:del w:id="22" w:author="Bernie Grofman" w:date="2022-11-27T00:19:00Z">
        <w:r w:rsidRPr="0080356A" w:rsidDel="006A0B7F">
          <w:delText xml:space="preserve">, </w:delText>
        </w:r>
      </w:del>
      <w:ins w:id="23" w:author="Bernie Grofman" w:date="2022-11-27T00:19:00Z">
        <w:r w:rsidR="006A0B7F">
          <w:t>.</w:t>
        </w:r>
        <w:r w:rsidR="006A0B7F" w:rsidRPr="0080356A">
          <w:t xml:space="preserve"> </w:t>
        </w:r>
      </w:ins>
      <w:del w:id="24" w:author="Bernie Grofman" w:date="2022-11-27T00:19:00Z">
        <w:r w:rsidRPr="0080356A" w:rsidDel="006A0B7F">
          <w:delText xml:space="preserve">state </w:delText>
        </w:r>
      </w:del>
      <w:ins w:id="25" w:author="Bernie Grofman" w:date="2022-11-27T00:19:00Z">
        <w:r w:rsidR="006A0B7F">
          <w:t>S</w:t>
        </w:r>
        <w:r w:rsidR="006A0B7F" w:rsidRPr="0080356A">
          <w:t xml:space="preserve">tate </w:t>
        </w:r>
      </w:ins>
      <w:r w:rsidRPr="0080356A">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w:t>
      </w:r>
      <w:r w:rsidRPr="00CA3DC8">
        <w:rPr>
          <w:b/>
          <w:rPrChange w:id="26" w:author="Bernie Grofman" w:date="2022-11-27T21:59:00Z">
            <w:rPr/>
          </w:rPrChange>
        </w:rPr>
        <w:t xml:space="preserve">Thus, we </w:t>
      </w:r>
      <w:del w:id="27" w:author="Bernie Grofman" w:date="2022-11-27T21:58:00Z">
        <w:r w:rsidRPr="00CA3DC8" w:rsidDel="00CA3DC8">
          <w:rPr>
            <w:b/>
            <w:rPrChange w:id="28" w:author="Bernie Grofman" w:date="2022-11-27T21:59:00Z">
              <w:rPr/>
            </w:rPrChange>
          </w:rPr>
          <w:delText>would expect</w:delText>
        </w:r>
      </w:del>
      <w:ins w:id="29" w:author="Bernie Grofman" w:date="2022-11-27T21:58:00Z">
        <w:r w:rsidR="00CA3DC8" w:rsidRPr="00CA3DC8">
          <w:rPr>
            <w:b/>
            <w:rPrChange w:id="30" w:author="Bernie Grofman" w:date="2022-11-27T21:59:00Z">
              <w:rPr/>
            </w:rPrChange>
          </w:rPr>
          <w:t>find</w:t>
        </w:r>
      </w:ins>
      <w:r w:rsidRPr="0080356A">
        <w:t xml:space="preserve"> </w:t>
      </w:r>
      <w:del w:id="31" w:author="Bernie Grofman" w:date="2022-11-27T00:20:00Z">
        <w:r w:rsidRPr="0080356A" w:rsidDel="006A0B7F">
          <w:delText xml:space="preserve">that </w:delText>
        </w:r>
      </w:del>
      <w:ins w:id="32" w:author="Bernie Grofman" w:date="2022-11-27T00:20:00Z">
        <w:r w:rsidR="006A0B7F">
          <w:t>that</w:t>
        </w:r>
      </w:ins>
      <w:ins w:id="33" w:author="Bernie Grofman" w:date="2022-11-27T00:19:00Z">
        <w:r w:rsidR="006A0B7F">
          <w:t xml:space="preserve"> </w:t>
        </w:r>
      </w:ins>
      <w:r w:rsidRPr="0080356A">
        <w:t xml:space="preserve">partisan gerrymandering claims, while almost entirely in federal courts in the 2010 redistricting round and earlier rounds of redistricting, </w:t>
      </w:r>
      <w:del w:id="34" w:author="Bernie Grofman" w:date="2022-11-27T21:59:00Z">
        <w:r w:rsidRPr="00CA3DC8" w:rsidDel="00CA3DC8">
          <w:rPr>
            <w:b/>
            <w:rPrChange w:id="35" w:author="Bernie Grofman" w:date="2022-11-27T21:59:00Z">
              <w:rPr/>
            </w:rPrChange>
          </w:rPr>
          <w:delText>would now be</w:delText>
        </w:r>
      </w:del>
      <w:ins w:id="36" w:author="Bernie Grofman" w:date="2022-11-27T21:59:00Z">
        <w:r w:rsidR="00CA3DC8" w:rsidRPr="00CA3DC8">
          <w:rPr>
            <w:b/>
            <w:rPrChange w:id="37" w:author="Bernie Grofman" w:date="2022-11-27T21:59:00Z">
              <w:rPr/>
            </w:rPrChange>
          </w:rPr>
          <w:t>are now</w:t>
        </w:r>
      </w:ins>
      <w:r w:rsidRPr="00CA3DC8">
        <w:rPr>
          <w:b/>
          <w:rPrChange w:id="38" w:author="Bernie Grofman" w:date="2022-11-27T21:59:00Z">
            <w:rPr/>
          </w:rPrChange>
        </w:rPr>
        <w:t xml:space="preserve"> brought</w:t>
      </w:r>
      <w:r w:rsidRPr="0080356A">
        <w:t xml:space="preserve"> in state courts</w:t>
      </w:r>
      <w:del w:id="39" w:author="Bernie Grofman" w:date="2022-11-27T21:59:00Z">
        <w:r w:rsidRPr="0080356A" w:rsidDel="00CA3DC8">
          <w:delText xml:space="preserve"> if they were brought anywhere</w:delText>
        </w:r>
      </w:del>
      <w:r w:rsidRPr="0080356A">
        <w:t xml:space="preserve">. We also expect that state courts would look to state constitutional </w:t>
      </w:r>
      <w:r w:rsidRPr="0080356A">
        <w:lastRenderedPageBreak/>
        <w:t xml:space="preserve">provisions to evaluate partisan gerrymandering claims, especially language added in recent constitutional amendments that affected the procedures </w:t>
      </w:r>
      <w:r w:rsidR="00107122" w:rsidRPr="0080356A">
        <w:t xml:space="preserve">and criteria </w:t>
      </w:r>
      <w:r w:rsidRPr="0080356A">
        <w:t xml:space="preserve">for redistricting. But we also see </w:t>
      </w:r>
      <w:ins w:id="40" w:author="Bernie Grofman" w:date="2022-11-26T16:59:00Z">
        <w:r w:rsidR="00BA7ECB" w:rsidRPr="00BA7ECB">
          <w:rPr>
            <w:b/>
            <w:rPrChange w:id="41" w:author="Bernie Grofman" w:date="2022-11-26T16:59:00Z">
              <w:rPr/>
            </w:rPrChange>
          </w:rPr>
          <w:t>some</w:t>
        </w:r>
        <w:r w:rsidR="00BA7ECB">
          <w:t xml:space="preserve"> </w:t>
        </w:r>
      </w:ins>
      <w:r w:rsidRPr="0080356A">
        <w:t>state courts creatively reevaluating older language in their state’s constitution to find a way to hold egregious gerrymanders in violation of that constitution. And we see various state court justices</w:t>
      </w:r>
      <w:ins w:id="42" w:author="Bernie Grofman" w:date="2022-11-26T16:58:00Z">
        <w:r w:rsidR="00BA7ECB">
          <w:t>,</w:t>
        </w:r>
      </w:ins>
      <w:r w:rsidRPr="0080356A">
        <w:t xml:space="preserve"> </w:t>
      </w:r>
      <w:ins w:id="43" w:author="Bernie Grofman" w:date="2022-11-26T16:58:00Z">
        <w:r w:rsidR="00BA7ECB" w:rsidRPr="0080356A">
          <w:t>relying on a variety of statistical tests proposed by academic specialists, on the one hand, and/or by examining the extent to which proposed maps satisfied traditional good government standards, on the other</w:t>
        </w:r>
        <w:r w:rsidR="00BA7ECB">
          <w:t xml:space="preserve">, </w:t>
        </w:r>
      </w:ins>
      <w:r w:rsidRPr="0080356A">
        <w:t xml:space="preserve">implicitly </w:t>
      </w:r>
      <w:del w:id="44" w:author="Bernie Grofman" w:date="2022-11-26T16:58:00Z">
        <w:r w:rsidRPr="00BA7ECB" w:rsidDel="00BA7ECB">
          <w:rPr>
            <w:b/>
            <w:rPrChange w:id="45" w:author="Bernie Grofman" w:date="2022-11-26T16:58:00Z">
              <w:rPr/>
            </w:rPrChange>
          </w:rPr>
          <w:delText xml:space="preserve">challenging </w:delText>
        </w:r>
      </w:del>
      <w:ins w:id="46" w:author="Bernie Grofman" w:date="2022-11-26T16:58:00Z">
        <w:r w:rsidR="00BA7ECB" w:rsidRPr="00BA7ECB">
          <w:rPr>
            <w:b/>
            <w:rPrChange w:id="47" w:author="Bernie Grofman" w:date="2022-11-26T16:58:00Z">
              <w:rPr/>
            </w:rPrChange>
          </w:rPr>
          <w:t>challeng</w:t>
        </w:r>
      </w:ins>
      <w:ins w:id="48" w:author="Bernie Grofman" w:date="2022-11-27T00:20:00Z">
        <w:r w:rsidR="006A0B7F">
          <w:rPr>
            <w:b/>
          </w:rPr>
          <w:t xml:space="preserve">ing </w:t>
        </w:r>
      </w:ins>
      <w:r w:rsidRPr="0080356A">
        <w:t xml:space="preserve">the Supreme Court’s view in </w:t>
      </w:r>
      <w:r w:rsidRPr="0080356A">
        <w:rPr>
          <w:i/>
        </w:rPr>
        <w:t>Rucho</w:t>
      </w:r>
      <w:r w:rsidRPr="0080356A">
        <w:t xml:space="preserve"> that no manageable standard for egregious </w:t>
      </w:r>
      <w:ins w:id="49" w:author="Bernie Grofman" w:date="2022-11-26T16:58:00Z">
        <w:r w:rsidR="00BA7ECB" w:rsidRPr="00BA7ECB">
          <w:rPr>
            <w:b/>
            <w:rPrChange w:id="50" w:author="Bernie Grofman" w:date="2022-11-26T16:59:00Z">
              <w:rPr/>
            </w:rPrChange>
          </w:rPr>
          <w:t>partisan</w:t>
        </w:r>
        <w:r w:rsidR="00BA7ECB">
          <w:t xml:space="preserve"> </w:t>
        </w:r>
      </w:ins>
      <w:r w:rsidRPr="0080356A">
        <w:t>gerrymandering existed</w:t>
      </w:r>
      <w:ins w:id="51" w:author="Bernie Grofman" w:date="2022-11-26T16:58:00Z">
        <w:r w:rsidR="00BA7ECB">
          <w:t>.</w:t>
        </w:r>
      </w:ins>
    </w:p>
    <w:p w14:paraId="4E8EAC14" w14:textId="77777777" w:rsidR="00BA7ECB" w:rsidRDefault="00BA7ECB">
      <w:pPr>
        <w:widowControl/>
        <w:spacing w:before="0"/>
        <w:ind w:firstLine="0"/>
        <w:jc w:val="left"/>
        <w:rPr>
          <w:ins w:id="52" w:author="Bernie Grofman" w:date="2022-11-26T16:59:00Z"/>
        </w:rPr>
      </w:pPr>
      <w:ins w:id="53" w:author="Bernie Grofman" w:date="2022-11-26T16:59:00Z">
        <w:r>
          <w:br w:type="page"/>
        </w:r>
      </w:ins>
    </w:p>
    <w:p w14:paraId="034B9811" w14:textId="5C9EAE39" w:rsidR="0058198A" w:rsidRDefault="001F2B31" w:rsidP="006F0B10">
      <w:pPr>
        <w:ind w:firstLine="0"/>
      </w:pPr>
      <w:del w:id="54" w:author="Bernie Grofman" w:date="2022-11-26T16:58:00Z">
        <w:r w:rsidRPr="0080356A" w:rsidDel="00BA7ECB">
          <w:lastRenderedPageBreak/>
          <w:delText xml:space="preserve"> by relying on a variety of statistical tests proposed by academic specialists, on the one hand, and</w:delText>
        </w:r>
        <w:r w:rsidR="00107122" w:rsidRPr="0080356A" w:rsidDel="00BA7ECB">
          <w:delText>/or</w:delText>
        </w:r>
        <w:r w:rsidRPr="0080356A" w:rsidDel="00BA7ECB">
          <w:delText xml:space="preserve"> by examining the extent to which proposed maps satisfied traditional good government standards, on the other.</w:delText>
        </w:r>
      </w:del>
    </w:p>
    <w:p w14:paraId="60E5AF99" w14:textId="77777777" w:rsidR="00CD5337" w:rsidRPr="000204DE" w:rsidRDefault="00CD5337" w:rsidP="000204DE">
      <w:pPr>
        <w:ind w:firstLine="0"/>
      </w:pPr>
    </w:p>
    <w:p w14:paraId="2DF7C158" w14:textId="77777777" w:rsidR="00CD5337" w:rsidRPr="0080356A" w:rsidRDefault="00CD5337" w:rsidP="00D41D67">
      <w:pPr>
        <w:widowControl/>
        <w:spacing w:before="0"/>
        <w:ind w:firstLine="0"/>
        <w:jc w:val="center"/>
        <w:rPr>
          <w:smallCaps/>
          <w:szCs w:val="24"/>
        </w:rPr>
      </w:pPr>
    </w:p>
    <w:p w14:paraId="5D14DC82" w14:textId="5A70A1B0" w:rsidR="00A77C2A" w:rsidRPr="0080356A" w:rsidRDefault="00A77C2A" w:rsidP="00D41D67">
      <w:pPr>
        <w:widowControl/>
        <w:spacing w:before="0"/>
        <w:ind w:firstLine="0"/>
        <w:jc w:val="center"/>
        <w:rPr>
          <w:smallCaps/>
          <w:szCs w:val="24"/>
        </w:rPr>
      </w:pPr>
      <w:r w:rsidRPr="0080356A">
        <w:rPr>
          <w:smallCaps/>
          <w:szCs w:val="24"/>
        </w:rPr>
        <w:t>Table of Contents</w:t>
      </w:r>
    </w:p>
    <w:p w14:paraId="40E2CF49" w14:textId="191AE74A" w:rsidR="006C7A94" w:rsidRDefault="00A77C2A">
      <w:pPr>
        <w:pStyle w:val="TOC1"/>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6C7A94">
        <w:rPr>
          <w:noProof/>
        </w:rPr>
        <w:t>Introduction</w:t>
      </w:r>
      <w:r w:rsidR="006C7A94">
        <w:rPr>
          <w:noProof/>
        </w:rPr>
        <w:tab/>
      </w:r>
      <w:r w:rsidR="006C7A94">
        <w:rPr>
          <w:noProof/>
        </w:rPr>
        <w:fldChar w:fldCharType="begin"/>
      </w:r>
      <w:r w:rsidR="006C7A94">
        <w:rPr>
          <w:noProof/>
        </w:rPr>
        <w:instrText xml:space="preserve"> PAGEREF _Toc120369147 \h </w:instrText>
      </w:r>
      <w:r w:rsidR="006C7A94">
        <w:rPr>
          <w:noProof/>
        </w:rPr>
      </w:r>
      <w:r w:rsidR="006C7A94">
        <w:rPr>
          <w:noProof/>
        </w:rPr>
        <w:fldChar w:fldCharType="separate"/>
      </w:r>
      <w:r w:rsidR="006C7A94">
        <w:rPr>
          <w:noProof/>
        </w:rPr>
        <w:t>3</w:t>
      </w:r>
      <w:r w:rsidR="006C7A94">
        <w:rPr>
          <w:noProof/>
        </w:rPr>
        <w:fldChar w:fldCharType="end"/>
      </w:r>
    </w:p>
    <w:p w14:paraId="5836F199" w14:textId="6D0C3B2C" w:rsidR="006C7A94" w:rsidRDefault="006C7A94">
      <w:pPr>
        <w:pStyle w:val="TOC1"/>
        <w:rPr>
          <w:rFonts w:asciiTheme="minorHAnsi" w:eastAsiaTheme="minorEastAsia" w:hAnsiTheme="minorHAnsi" w:cstheme="minorBidi"/>
          <w:noProof/>
          <w:szCs w:val="24"/>
        </w:rPr>
      </w:pPr>
      <w:r>
        <w:rPr>
          <w:noProof/>
        </w:rPr>
        <w:t>Background: Federal courts and partisan gerrymandering</w:t>
      </w:r>
      <w:r>
        <w:rPr>
          <w:noProof/>
        </w:rPr>
        <w:tab/>
      </w:r>
      <w:r>
        <w:rPr>
          <w:noProof/>
        </w:rPr>
        <w:fldChar w:fldCharType="begin"/>
      </w:r>
      <w:r>
        <w:rPr>
          <w:noProof/>
        </w:rPr>
        <w:instrText xml:space="preserve"> PAGEREF _Toc120369148 \h </w:instrText>
      </w:r>
      <w:r>
        <w:rPr>
          <w:noProof/>
        </w:rPr>
      </w:r>
      <w:r>
        <w:rPr>
          <w:noProof/>
        </w:rPr>
        <w:fldChar w:fldCharType="separate"/>
      </w:r>
      <w:r>
        <w:rPr>
          <w:noProof/>
        </w:rPr>
        <w:t>5</w:t>
      </w:r>
      <w:r>
        <w:rPr>
          <w:noProof/>
        </w:rPr>
        <w:fldChar w:fldCharType="end"/>
      </w:r>
    </w:p>
    <w:p w14:paraId="4EDF4F66" w14:textId="6BC88DD1" w:rsidR="006C7A94" w:rsidRDefault="006C7A94">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0369149 \h </w:instrText>
      </w:r>
      <w:r>
        <w:fldChar w:fldCharType="separate"/>
      </w:r>
      <w:r>
        <w:t>9</w:t>
      </w:r>
      <w:r>
        <w:fldChar w:fldCharType="end"/>
      </w:r>
    </w:p>
    <w:p w14:paraId="67F5ED92" w14:textId="78C1AF5C" w:rsidR="006C7A94" w:rsidRDefault="006C7A94">
      <w:pPr>
        <w:pStyle w:val="TOC1"/>
        <w:rPr>
          <w:rFonts w:asciiTheme="minorHAnsi" w:eastAsiaTheme="minorEastAsia" w:hAnsiTheme="minorHAnsi" w:cstheme="minorBidi"/>
          <w:noProof/>
          <w:szCs w:val="24"/>
        </w:rPr>
      </w:pPr>
      <w:r>
        <w:rPr>
          <w:noProof/>
        </w:rPr>
        <w:t>The effects of redistricting and apportionment on congressional districts</w:t>
      </w:r>
      <w:r>
        <w:rPr>
          <w:noProof/>
        </w:rPr>
        <w:tab/>
      </w:r>
      <w:r>
        <w:rPr>
          <w:noProof/>
        </w:rPr>
        <w:fldChar w:fldCharType="begin"/>
      </w:r>
      <w:r>
        <w:rPr>
          <w:noProof/>
        </w:rPr>
        <w:instrText xml:space="preserve"> PAGEREF _Toc120369150 \h </w:instrText>
      </w:r>
      <w:r>
        <w:rPr>
          <w:noProof/>
        </w:rPr>
      </w:r>
      <w:r>
        <w:rPr>
          <w:noProof/>
        </w:rPr>
        <w:fldChar w:fldCharType="separate"/>
      </w:r>
      <w:r>
        <w:rPr>
          <w:noProof/>
        </w:rPr>
        <w:t>18</w:t>
      </w:r>
      <w:r>
        <w:rPr>
          <w:noProof/>
        </w:rPr>
        <w:fldChar w:fldCharType="end"/>
      </w:r>
    </w:p>
    <w:p w14:paraId="60A7DAFF" w14:textId="6C4EDB4E" w:rsidR="006C7A94" w:rsidRDefault="006C7A94">
      <w:pPr>
        <w:pStyle w:val="TOC1"/>
        <w:rPr>
          <w:rFonts w:asciiTheme="minorHAnsi" w:eastAsiaTheme="minorEastAsia" w:hAnsiTheme="minorHAnsi" w:cstheme="minorBidi"/>
          <w:noProof/>
          <w:szCs w:val="24"/>
        </w:rPr>
      </w:pPr>
      <w:r>
        <w:rPr>
          <w:noProof/>
        </w:rPr>
        <w:t>The role of state courts in the 2020 redistricting round</w:t>
      </w:r>
      <w:r>
        <w:rPr>
          <w:noProof/>
        </w:rPr>
        <w:tab/>
      </w:r>
      <w:r>
        <w:rPr>
          <w:noProof/>
        </w:rPr>
        <w:fldChar w:fldCharType="begin"/>
      </w:r>
      <w:r>
        <w:rPr>
          <w:noProof/>
        </w:rPr>
        <w:instrText xml:space="preserve"> PAGEREF _Toc120369151 \h </w:instrText>
      </w:r>
      <w:r>
        <w:rPr>
          <w:noProof/>
        </w:rPr>
      </w:r>
      <w:r>
        <w:rPr>
          <w:noProof/>
        </w:rPr>
        <w:fldChar w:fldCharType="separate"/>
      </w:r>
      <w:r>
        <w:rPr>
          <w:noProof/>
        </w:rPr>
        <w:t>24</w:t>
      </w:r>
      <w:r>
        <w:rPr>
          <w:noProof/>
        </w:rPr>
        <w:fldChar w:fldCharType="end"/>
      </w:r>
    </w:p>
    <w:p w14:paraId="22894420" w14:textId="51E73DC0" w:rsidR="006C7A94" w:rsidRDefault="006C7A94">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Cases concerning indirect language prohibiting partisan gerrymandering</w:t>
      </w:r>
      <w:r>
        <w:rPr>
          <w:noProof/>
        </w:rPr>
        <w:tab/>
      </w:r>
      <w:r>
        <w:rPr>
          <w:noProof/>
        </w:rPr>
        <w:fldChar w:fldCharType="begin"/>
      </w:r>
      <w:r>
        <w:rPr>
          <w:noProof/>
        </w:rPr>
        <w:instrText xml:space="preserve"> PAGEREF _Toc120369152 \h </w:instrText>
      </w:r>
      <w:r>
        <w:rPr>
          <w:noProof/>
        </w:rPr>
      </w:r>
      <w:r>
        <w:rPr>
          <w:noProof/>
        </w:rPr>
        <w:fldChar w:fldCharType="separate"/>
      </w:r>
      <w:r>
        <w:rPr>
          <w:noProof/>
        </w:rPr>
        <w:t>28</w:t>
      </w:r>
      <w:r>
        <w:rPr>
          <w:noProof/>
        </w:rPr>
        <w:fldChar w:fldCharType="end"/>
      </w:r>
    </w:p>
    <w:p w14:paraId="07075127" w14:textId="43F6ABAE" w:rsidR="006C7A94" w:rsidRDefault="006C7A94">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oncerning direct language prohibiting partisan gerrymandering</w:t>
      </w:r>
      <w:r>
        <w:rPr>
          <w:noProof/>
        </w:rPr>
        <w:tab/>
      </w:r>
      <w:r>
        <w:rPr>
          <w:noProof/>
        </w:rPr>
        <w:fldChar w:fldCharType="begin"/>
      </w:r>
      <w:r>
        <w:rPr>
          <w:noProof/>
        </w:rPr>
        <w:instrText xml:space="preserve"> PAGEREF _Toc120369153 \h </w:instrText>
      </w:r>
      <w:r>
        <w:rPr>
          <w:noProof/>
        </w:rPr>
      </w:r>
      <w:r>
        <w:rPr>
          <w:noProof/>
        </w:rPr>
        <w:fldChar w:fldCharType="separate"/>
      </w:r>
      <w:r>
        <w:rPr>
          <w:noProof/>
        </w:rPr>
        <w:t>30</w:t>
      </w:r>
      <w:r>
        <w:rPr>
          <w:noProof/>
        </w:rPr>
        <w:fldChar w:fldCharType="end"/>
      </w:r>
    </w:p>
    <w:p w14:paraId="3EC0EA42" w14:textId="62B20149" w:rsidR="006C7A94" w:rsidRDefault="006C7A94">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oncerning partisan gerrymandering where there no language prohibiting partisan gerrymandering</w:t>
      </w:r>
      <w:r>
        <w:rPr>
          <w:noProof/>
        </w:rPr>
        <w:tab/>
      </w:r>
      <w:r>
        <w:rPr>
          <w:noProof/>
        </w:rPr>
        <w:fldChar w:fldCharType="begin"/>
      </w:r>
      <w:r>
        <w:rPr>
          <w:noProof/>
        </w:rPr>
        <w:instrText xml:space="preserve"> PAGEREF _Toc120369154 \h </w:instrText>
      </w:r>
      <w:r>
        <w:rPr>
          <w:noProof/>
        </w:rPr>
      </w:r>
      <w:r>
        <w:rPr>
          <w:noProof/>
        </w:rPr>
        <w:fldChar w:fldCharType="separate"/>
      </w:r>
      <w:r>
        <w:rPr>
          <w:noProof/>
        </w:rPr>
        <w:t>33</w:t>
      </w:r>
      <w:r>
        <w:rPr>
          <w:noProof/>
        </w:rPr>
        <w:fldChar w:fldCharType="end"/>
      </w:r>
    </w:p>
    <w:p w14:paraId="09E7BC73" w14:textId="7E143D17" w:rsidR="006C7A94" w:rsidRDefault="006C7A94">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w:t>
      </w:r>
      <w:r>
        <w:rPr>
          <w:noProof/>
        </w:rPr>
        <w:tab/>
      </w:r>
      <w:r>
        <w:rPr>
          <w:noProof/>
        </w:rPr>
        <w:fldChar w:fldCharType="begin"/>
      </w:r>
      <w:r>
        <w:rPr>
          <w:noProof/>
        </w:rPr>
        <w:instrText xml:space="preserve"> PAGEREF _Toc120369155 \h </w:instrText>
      </w:r>
      <w:r>
        <w:rPr>
          <w:noProof/>
        </w:rPr>
      </w:r>
      <w:r>
        <w:rPr>
          <w:noProof/>
        </w:rPr>
        <w:fldChar w:fldCharType="separate"/>
      </w:r>
      <w:r>
        <w:rPr>
          <w:noProof/>
        </w:rPr>
        <w:t>35</w:t>
      </w:r>
      <w:r>
        <w:rPr>
          <w:noProof/>
        </w:rPr>
        <w:fldChar w:fldCharType="end"/>
      </w:r>
    </w:p>
    <w:p w14:paraId="1A352C6B" w14:textId="368216B0" w:rsidR="006C7A94" w:rsidRDefault="006C7A94">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legislature or commission failed</w:t>
      </w:r>
      <w:r>
        <w:rPr>
          <w:noProof/>
        </w:rPr>
        <w:tab/>
      </w:r>
      <w:r>
        <w:rPr>
          <w:noProof/>
        </w:rPr>
        <w:fldChar w:fldCharType="begin"/>
      </w:r>
      <w:r>
        <w:rPr>
          <w:noProof/>
        </w:rPr>
        <w:instrText xml:space="preserve"> PAGEREF _Toc120369156 \h </w:instrText>
      </w:r>
      <w:r>
        <w:rPr>
          <w:noProof/>
        </w:rPr>
      </w:r>
      <w:r>
        <w:rPr>
          <w:noProof/>
        </w:rPr>
        <w:fldChar w:fldCharType="separate"/>
      </w:r>
      <w:r>
        <w:rPr>
          <w:noProof/>
        </w:rPr>
        <w:t>38</w:t>
      </w:r>
      <w:r>
        <w:rPr>
          <w:noProof/>
        </w:rPr>
        <w:fldChar w:fldCharType="end"/>
      </w:r>
    </w:p>
    <w:p w14:paraId="04F5D7E5" w14:textId="2E88D117" w:rsidR="006C7A94" w:rsidRDefault="006C7A94">
      <w:pPr>
        <w:pStyle w:val="TOC1"/>
        <w:rPr>
          <w:rFonts w:asciiTheme="minorHAnsi" w:eastAsiaTheme="minorEastAsia" w:hAnsiTheme="minorHAnsi" w:cstheme="minorBidi"/>
          <w:noProof/>
          <w:szCs w:val="24"/>
        </w:rPr>
      </w:pPr>
      <w:r>
        <w:rPr>
          <w:noProof/>
        </w:rPr>
        <w:t>Evaluating the consequences of court action</w:t>
      </w:r>
      <w:r>
        <w:rPr>
          <w:noProof/>
        </w:rPr>
        <w:tab/>
      </w:r>
      <w:r>
        <w:rPr>
          <w:noProof/>
        </w:rPr>
        <w:fldChar w:fldCharType="begin"/>
      </w:r>
      <w:r>
        <w:rPr>
          <w:noProof/>
        </w:rPr>
        <w:instrText xml:space="preserve"> PAGEREF _Toc120369157 \h </w:instrText>
      </w:r>
      <w:r>
        <w:rPr>
          <w:noProof/>
        </w:rPr>
      </w:r>
      <w:r>
        <w:rPr>
          <w:noProof/>
        </w:rPr>
        <w:fldChar w:fldCharType="separate"/>
      </w:r>
      <w:r>
        <w:rPr>
          <w:noProof/>
        </w:rPr>
        <w:t>40</w:t>
      </w:r>
      <w:r>
        <w:rPr>
          <w:noProof/>
        </w:rPr>
        <w:fldChar w:fldCharType="end"/>
      </w:r>
    </w:p>
    <w:p w14:paraId="6668298E" w14:textId="76C007EB" w:rsidR="006C7A94" w:rsidRDefault="006C7A94">
      <w:pPr>
        <w:pStyle w:val="TOC1"/>
        <w:rPr>
          <w:rFonts w:asciiTheme="minorHAnsi" w:eastAsiaTheme="minorEastAsia" w:hAnsiTheme="minorHAnsi" w:cstheme="minorBidi"/>
          <w:noProof/>
          <w:szCs w:val="24"/>
        </w:rPr>
      </w:pPr>
      <w:r>
        <w:rPr>
          <w:noProof/>
        </w:rPr>
        <w:t>Discussion</w:t>
      </w:r>
      <w:r>
        <w:rPr>
          <w:noProof/>
        </w:rPr>
        <w:tab/>
      </w:r>
      <w:r>
        <w:rPr>
          <w:noProof/>
        </w:rPr>
        <w:fldChar w:fldCharType="begin"/>
      </w:r>
      <w:r>
        <w:rPr>
          <w:noProof/>
        </w:rPr>
        <w:instrText xml:space="preserve"> PAGEREF _Toc120369158 \h </w:instrText>
      </w:r>
      <w:r>
        <w:rPr>
          <w:noProof/>
        </w:rPr>
      </w:r>
      <w:r>
        <w:rPr>
          <w:noProof/>
        </w:rPr>
        <w:fldChar w:fldCharType="separate"/>
      </w:r>
      <w:r>
        <w:rPr>
          <w:noProof/>
        </w:rPr>
        <w:t>41</w:t>
      </w:r>
      <w:r>
        <w:rPr>
          <w:noProof/>
        </w:rPr>
        <w:fldChar w:fldCharType="end"/>
      </w:r>
    </w:p>
    <w:p w14:paraId="450F23B9" w14:textId="5FB47816" w:rsidR="006C7A94" w:rsidRDefault="006C7A94">
      <w:pPr>
        <w:pStyle w:val="TOC1"/>
        <w:rPr>
          <w:rFonts w:asciiTheme="minorHAnsi" w:eastAsiaTheme="minorEastAsia" w:hAnsiTheme="minorHAnsi" w:cstheme="minorBidi"/>
          <w:noProof/>
          <w:szCs w:val="24"/>
        </w:rPr>
      </w:pPr>
      <w:r>
        <w:rPr>
          <w:noProof/>
        </w:rPr>
        <w:t>Looking to the Future</w:t>
      </w:r>
      <w:r>
        <w:rPr>
          <w:noProof/>
        </w:rPr>
        <w:tab/>
      </w:r>
      <w:r>
        <w:rPr>
          <w:noProof/>
        </w:rPr>
        <w:fldChar w:fldCharType="begin"/>
      </w:r>
      <w:r>
        <w:rPr>
          <w:noProof/>
        </w:rPr>
        <w:instrText xml:space="preserve"> PAGEREF _Toc120369159 \h </w:instrText>
      </w:r>
      <w:r>
        <w:rPr>
          <w:noProof/>
        </w:rPr>
      </w:r>
      <w:r>
        <w:rPr>
          <w:noProof/>
        </w:rPr>
        <w:fldChar w:fldCharType="separate"/>
      </w:r>
      <w:r>
        <w:rPr>
          <w:noProof/>
        </w:rPr>
        <w:t>42</w:t>
      </w:r>
      <w:r>
        <w:rPr>
          <w:noProof/>
        </w:rPr>
        <w:fldChar w:fldCharType="end"/>
      </w:r>
    </w:p>
    <w:p w14:paraId="70DA42B3" w14:textId="2495D7C6" w:rsidR="006C7A94" w:rsidRDefault="006C7A94">
      <w:pPr>
        <w:pStyle w:val="TOC2"/>
        <w:rPr>
          <w:rFonts w:asciiTheme="minorHAnsi" w:eastAsiaTheme="minorEastAsia" w:hAnsiTheme="minorHAnsi" w:cstheme="minorBidi"/>
          <w:szCs w:val="24"/>
        </w:rPr>
      </w:pPr>
      <w:r>
        <w:t>Further institutional remedies to limit partisan gerrymandering are going to be hard to implement and/or of limited utility</w:t>
      </w:r>
      <w:r>
        <w:tab/>
      </w:r>
      <w:r>
        <w:fldChar w:fldCharType="begin"/>
      </w:r>
      <w:r>
        <w:instrText xml:space="preserve"> PAGEREF _Toc120369160 \h </w:instrText>
      </w:r>
      <w:r>
        <w:fldChar w:fldCharType="separate"/>
      </w:r>
      <w:r>
        <w:t>42</w:t>
      </w:r>
      <w:r>
        <w:fldChar w:fldCharType="end"/>
      </w:r>
    </w:p>
    <w:p w14:paraId="003DCCB6" w14:textId="4C2847C5" w:rsidR="006C7A94" w:rsidRDefault="006C7A94">
      <w:pPr>
        <w:pStyle w:val="TOC2"/>
        <w:rPr>
          <w:rFonts w:asciiTheme="minorHAnsi" w:eastAsiaTheme="minorEastAsia" w:hAnsiTheme="minorHAnsi" w:cstheme="minorBidi"/>
          <w:szCs w:val="24"/>
        </w:rPr>
      </w:pPr>
      <w:r>
        <w:t>Mid-decadal redistricting</w:t>
      </w:r>
      <w:r>
        <w:tab/>
      </w:r>
      <w:r>
        <w:fldChar w:fldCharType="begin"/>
      </w:r>
      <w:r>
        <w:instrText xml:space="preserve"> PAGEREF _Toc120369161 \h </w:instrText>
      </w:r>
      <w:r>
        <w:fldChar w:fldCharType="separate"/>
      </w:r>
      <w:r>
        <w:t>44</w:t>
      </w:r>
      <w:r>
        <w:fldChar w:fldCharType="end"/>
      </w:r>
    </w:p>
    <w:p w14:paraId="5DE30302" w14:textId="1495EFA9" w:rsidR="006C7A94" w:rsidRDefault="006C7A94">
      <w:pPr>
        <w:pStyle w:val="TOC2"/>
        <w:rPr>
          <w:rFonts w:asciiTheme="minorHAnsi" w:eastAsiaTheme="minorEastAsia" w:hAnsiTheme="minorHAnsi" w:cstheme="minorBidi"/>
          <w:szCs w:val="24"/>
        </w:rPr>
      </w:pPr>
      <w:r w:rsidRPr="00CF1306">
        <w:rPr>
          <w:iCs/>
        </w:rPr>
        <w:t>Congressional power to seat members</w:t>
      </w:r>
      <w:r>
        <w:tab/>
      </w:r>
      <w:r>
        <w:fldChar w:fldCharType="begin"/>
      </w:r>
      <w:r>
        <w:instrText xml:space="preserve"> PAGEREF _Toc120369162 \h </w:instrText>
      </w:r>
      <w:r>
        <w:fldChar w:fldCharType="separate"/>
      </w:r>
      <w:r>
        <w:t>45</w:t>
      </w:r>
      <w:r>
        <w:fldChar w:fldCharType="end"/>
      </w:r>
    </w:p>
    <w:p w14:paraId="68F759F6" w14:textId="3227AE8A" w:rsidR="006C7A94" w:rsidRDefault="006C7A94">
      <w:pPr>
        <w:pStyle w:val="TOC2"/>
        <w:rPr>
          <w:rFonts w:asciiTheme="minorHAnsi" w:eastAsiaTheme="minorEastAsia" w:hAnsiTheme="minorHAnsi" w:cstheme="minorBidi"/>
          <w:szCs w:val="24"/>
        </w:rPr>
      </w:pPr>
      <w:r>
        <w:t>Independent state legislature theory</w:t>
      </w:r>
      <w:r>
        <w:tab/>
      </w:r>
      <w:r>
        <w:fldChar w:fldCharType="begin"/>
      </w:r>
      <w:r>
        <w:instrText xml:space="preserve"> PAGEREF _Toc120369163 \h </w:instrText>
      </w:r>
      <w:r>
        <w:fldChar w:fldCharType="separate"/>
      </w:r>
      <w:r>
        <w:t>45</w:t>
      </w:r>
      <w:r>
        <w:fldChar w:fldCharType="end"/>
      </w:r>
    </w:p>
    <w:p w14:paraId="744332B7" w14:textId="31125E37" w:rsidR="006C7A94" w:rsidRDefault="006C7A94">
      <w:pPr>
        <w:pStyle w:val="TOC1"/>
        <w:rPr>
          <w:rFonts w:asciiTheme="minorHAnsi" w:eastAsiaTheme="minorEastAsia" w:hAnsiTheme="minorHAnsi" w:cstheme="minorBidi"/>
          <w:noProof/>
          <w:szCs w:val="24"/>
        </w:rPr>
      </w:pPr>
      <w:r>
        <w:rPr>
          <w:noProof/>
        </w:rPr>
        <w:t>Recommendations</w:t>
      </w:r>
      <w:r>
        <w:rPr>
          <w:noProof/>
        </w:rPr>
        <w:tab/>
      </w:r>
      <w:r>
        <w:rPr>
          <w:noProof/>
        </w:rPr>
        <w:fldChar w:fldCharType="begin"/>
      </w:r>
      <w:r>
        <w:rPr>
          <w:noProof/>
        </w:rPr>
        <w:instrText xml:space="preserve"> PAGEREF _Toc120369164 \h </w:instrText>
      </w:r>
      <w:r>
        <w:rPr>
          <w:noProof/>
        </w:rPr>
      </w:r>
      <w:r>
        <w:rPr>
          <w:noProof/>
        </w:rPr>
        <w:fldChar w:fldCharType="separate"/>
      </w:r>
      <w:r>
        <w:rPr>
          <w:noProof/>
        </w:rPr>
        <w:t>46</w:t>
      </w:r>
      <w:r>
        <w:rPr>
          <w:noProof/>
        </w:rPr>
        <w:fldChar w:fldCharType="end"/>
      </w:r>
    </w:p>
    <w:p w14:paraId="50FD9C74" w14:textId="0FF120D0" w:rsidR="006C7A94" w:rsidRDefault="006C7A94">
      <w:pPr>
        <w:pStyle w:val="TOC1"/>
        <w:rPr>
          <w:rFonts w:asciiTheme="minorHAnsi" w:eastAsiaTheme="minorEastAsia" w:hAnsiTheme="minorHAnsi" w:cstheme="minorBidi"/>
          <w:noProof/>
          <w:szCs w:val="24"/>
        </w:rPr>
      </w:pPr>
      <w:r>
        <w:rPr>
          <w:noProof/>
        </w:rPr>
        <w:t>Cases Referenced</w:t>
      </w:r>
      <w:r>
        <w:rPr>
          <w:noProof/>
        </w:rPr>
        <w:tab/>
      </w:r>
      <w:r>
        <w:rPr>
          <w:noProof/>
        </w:rPr>
        <w:fldChar w:fldCharType="begin"/>
      </w:r>
      <w:r>
        <w:rPr>
          <w:noProof/>
        </w:rPr>
        <w:instrText xml:space="preserve"> PAGEREF _Toc120369165 \h </w:instrText>
      </w:r>
      <w:r>
        <w:rPr>
          <w:noProof/>
        </w:rPr>
      </w:r>
      <w:r>
        <w:rPr>
          <w:noProof/>
        </w:rPr>
        <w:fldChar w:fldCharType="separate"/>
      </w:r>
      <w:r>
        <w:rPr>
          <w:noProof/>
        </w:rPr>
        <w:t>48</w:t>
      </w:r>
      <w:r>
        <w:rPr>
          <w:noProof/>
        </w:rPr>
        <w:fldChar w:fldCharType="end"/>
      </w:r>
    </w:p>
    <w:p w14:paraId="2C67DF4A" w14:textId="4566E900" w:rsidR="006C7A94" w:rsidRDefault="006C7A94">
      <w:pPr>
        <w:pStyle w:val="TOC1"/>
        <w:rPr>
          <w:rFonts w:asciiTheme="minorHAnsi" w:eastAsiaTheme="minorEastAsia" w:hAnsiTheme="minorHAnsi" w:cstheme="minorBidi"/>
          <w:noProof/>
          <w:szCs w:val="24"/>
        </w:rPr>
      </w:pPr>
      <w:r>
        <w:rPr>
          <w:noProof/>
        </w:rPr>
        <w:t>References</w:t>
      </w:r>
      <w:r>
        <w:rPr>
          <w:noProof/>
        </w:rPr>
        <w:tab/>
      </w:r>
      <w:r>
        <w:rPr>
          <w:noProof/>
        </w:rPr>
        <w:fldChar w:fldCharType="begin"/>
      </w:r>
      <w:r>
        <w:rPr>
          <w:noProof/>
        </w:rPr>
        <w:instrText xml:space="preserve"> PAGEREF _Toc120369166 \h </w:instrText>
      </w:r>
      <w:r>
        <w:rPr>
          <w:noProof/>
        </w:rPr>
      </w:r>
      <w:r>
        <w:rPr>
          <w:noProof/>
        </w:rPr>
        <w:fldChar w:fldCharType="separate"/>
      </w:r>
      <w:r>
        <w:rPr>
          <w:noProof/>
        </w:rPr>
        <w:t>49</w:t>
      </w:r>
      <w:r>
        <w:rPr>
          <w:noProof/>
        </w:rPr>
        <w:fldChar w:fldCharType="end"/>
      </w:r>
    </w:p>
    <w:p w14:paraId="7F44A0F3" w14:textId="27EDE8DC" w:rsidR="00A77C2A" w:rsidRPr="0080356A" w:rsidRDefault="00A77C2A" w:rsidP="00E67E67">
      <w:pPr>
        <w:rPr>
          <w:szCs w:val="24"/>
        </w:rPr>
      </w:pPr>
      <w:r w:rsidRPr="0080356A">
        <w:rPr>
          <w:szCs w:val="24"/>
        </w:rPr>
        <w:fldChar w:fldCharType="end"/>
      </w:r>
    </w:p>
    <w:p w14:paraId="0E0EF46D" w14:textId="29F9201E" w:rsidR="00D41D67" w:rsidRPr="0080356A" w:rsidRDefault="00D41D67">
      <w:pPr>
        <w:widowControl/>
        <w:spacing w:before="0"/>
        <w:ind w:firstLine="0"/>
        <w:jc w:val="left"/>
        <w:rPr>
          <w:smallCaps/>
          <w:kern w:val="28"/>
        </w:rPr>
      </w:pPr>
    </w:p>
    <w:p w14:paraId="2C57134E" w14:textId="77777777" w:rsidR="00BA7ECB" w:rsidRDefault="00BA7ECB">
      <w:pPr>
        <w:widowControl/>
        <w:spacing w:before="0"/>
        <w:ind w:firstLine="0"/>
        <w:jc w:val="left"/>
        <w:rPr>
          <w:ins w:id="55" w:author="Bernie Grofman" w:date="2022-11-26T17:00:00Z"/>
          <w:smallCaps/>
          <w:kern w:val="28"/>
        </w:rPr>
      </w:pPr>
      <w:bookmarkStart w:id="56" w:name="_Toc120369147"/>
      <w:ins w:id="57" w:author="Bernie Grofman" w:date="2022-11-26T17:00:00Z">
        <w:r>
          <w:br w:type="page"/>
        </w:r>
      </w:ins>
    </w:p>
    <w:p w14:paraId="55CBB69D" w14:textId="42CC2292" w:rsidR="00783955" w:rsidRPr="005B423A" w:rsidRDefault="00690FAA" w:rsidP="005B423A">
      <w:pPr>
        <w:pStyle w:val="Heading1"/>
      </w:pPr>
      <w:r w:rsidRPr="005B423A">
        <w:lastRenderedPageBreak/>
        <w:t>I</w:t>
      </w:r>
      <w:r w:rsidR="006C7A94">
        <w:t>ntroduction</w:t>
      </w:r>
      <w:bookmarkEnd w:id="56"/>
    </w:p>
    <w:p w14:paraId="6ADFAD70" w14:textId="77777777" w:rsidR="00CA3DC8" w:rsidRDefault="00B91A11">
      <w:pPr>
        <w:rPr>
          <w:ins w:id="58" w:author="Bernie Grofman" w:date="2022-11-27T21:59:00Z"/>
        </w:rPr>
      </w:pPr>
      <w:ins w:id="59" w:author="Bernie Grofman" w:date="2022-11-26T17:54:00Z">
        <w:r w:rsidRPr="0072108D">
          <w:t>In this introductory section we provide an overview</w:t>
        </w:r>
        <w:r>
          <w:t xml:space="preserve"> of 2020 redistricting </w:t>
        </w:r>
        <w:r w:rsidRPr="00243BB3">
          <w:rPr>
            <w:b/>
          </w:rPr>
          <w:t>for the U.S. House of Represen</w:t>
        </w:r>
        <w:r>
          <w:rPr>
            <w:b/>
          </w:rPr>
          <w:t>t</w:t>
        </w:r>
        <w:r w:rsidRPr="00243BB3">
          <w:rPr>
            <w:b/>
          </w:rPr>
          <w:t>atives</w:t>
        </w:r>
        <w:r w:rsidRPr="0072108D">
          <w:t>, with more detail in later sections of this essay.</w:t>
        </w:r>
        <w:r>
          <w:t xml:space="preserve"> </w:t>
        </w:r>
      </w:ins>
      <w:ins w:id="60" w:author="Bernie Grofman" w:date="2022-11-26T17:23:00Z">
        <w:r w:rsidR="001123E1">
          <w:t>We</w:t>
        </w:r>
        <w:r w:rsidR="001123E1" w:rsidRPr="0080356A">
          <w:t xml:space="preserve"> focus this essay on the role of state courts as checks on partisan gerrymandering in the U.S. House of Representatives</w:t>
        </w:r>
        <w:r w:rsidR="001123E1">
          <w:t>.</w:t>
        </w:r>
        <w:r w:rsidR="001123E1">
          <w:rPr>
            <w:rStyle w:val="FootnoteReference"/>
          </w:rPr>
          <w:footnoteReference w:id="5"/>
        </w:r>
      </w:ins>
      <w:ins w:id="61" w:author="Bernie Grofman" w:date="2022-11-26T23:28:00Z">
        <w:r w:rsidR="00412CE9">
          <w:t xml:space="preserve"> </w:t>
        </w:r>
      </w:ins>
    </w:p>
    <w:p w14:paraId="71C97F3F" w14:textId="1F3C6447" w:rsidR="00B91A11" w:rsidRPr="0067315F" w:rsidRDefault="00412CE9">
      <w:pPr>
        <w:rPr>
          <w:ins w:id="62" w:author="Bernie Grofman" w:date="2022-11-26T17:53:00Z"/>
          <w:b/>
          <w:rPrChange w:id="63" w:author="Bernie Grofman" w:date="2022-11-26T23:34:00Z">
            <w:rPr>
              <w:ins w:id="64" w:author="Bernie Grofman" w:date="2022-11-26T17:53:00Z"/>
            </w:rPr>
          </w:rPrChange>
        </w:rPr>
      </w:pPr>
      <w:ins w:id="65" w:author="Bernie Grofman" w:date="2022-11-26T23:28:00Z">
        <w:r w:rsidRPr="00243BB3">
          <w:rPr>
            <w:b/>
          </w:rPr>
          <w:t xml:space="preserve">State courts can become involved in the redistricting process in </w:t>
        </w:r>
      </w:ins>
      <w:ins w:id="66" w:author="Bernie Grofman" w:date="2022-11-26T23:30:00Z">
        <w:r>
          <w:rPr>
            <w:b/>
          </w:rPr>
          <w:t>two</w:t>
        </w:r>
      </w:ins>
      <w:ins w:id="67" w:author="Bernie Grofman" w:date="2022-11-26T23:28:00Z">
        <w:r w:rsidRPr="00243BB3">
          <w:rPr>
            <w:b/>
          </w:rPr>
          <w:t xml:space="preserve"> ways: (1) they can be the site of li</w:t>
        </w:r>
        <w:r>
          <w:rPr>
            <w:b/>
          </w:rPr>
          <w:t xml:space="preserve">tigation challenging a (congressional) plan as a partisan gerrymander </w:t>
        </w:r>
      </w:ins>
      <w:ins w:id="68" w:author="Bernie Grofman" w:date="2022-11-26T23:31:00Z">
        <w:r>
          <w:rPr>
            <w:b/>
          </w:rPr>
          <w:t>under provisions of the state’s own cons</w:t>
        </w:r>
      </w:ins>
      <w:ins w:id="69" w:author="Bernie Grofman" w:date="2022-11-26T23:33:00Z">
        <w:r w:rsidR="00A850FF">
          <w:rPr>
            <w:b/>
          </w:rPr>
          <w:t>t</w:t>
        </w:r>
      </w:ins>
      <w:ins w:id="70" w:author="Bernie Grofman" w:date="2022-11-26T23:31:00Z">
        <w:r>
          <w:rPr>
            <w:b/>
          </w:rPr>
          <w:t>i</w:t>
        </w:r>
      </w:ins>
      <w:ins w:id="71" w:author="Bernie Grofman" w:date="2022-11-26T23:32:00Z">
        <w:r>
          <w:rPr>
            <w:b/>
          </w:rPr>
          <w:t>t</w:t>
        </w:r>
      </w:ins>
      <w:ins w:id="72" w:author="Bernie Grofman" w:date="2022-11-26T23:31:00Z">
        <w:r>
          <w:rPr>
            <w:b/>
          </w:rPr>
          <w:t xml:space="preserve">ution </w:t>
        </w:r>
      </w:ins>
      <w:ins w:id="73" w:author="Bernie Grofman" w:date="2022-11-26T23:28:00Z">
        <w:r>
          <w:rPr>
            <w:b/>
          </w:rPr>
          <w:t xml:space="preserve">(or for other violations of state law), </w:t>
        </w:r>
      </w:ins>
      <w:ins w:id="74" w:author="Bernie Grofman" w:date="2022-11-26T23:32:00Z">
        <w:r>
          <w:rPr>
            <w:b/>
          </w:rPr>
          <w:t>or</w:t>
        </w:r>
      </w:ins>
      <w:ins w:id="75" w:author="Bernie Grofman" w:date="2022-11-26T23:31:00Z">
        <w:r>
          <w:rPr>
            <w:b/>
          </w:rPr>
          <w:t xml:space="preserve"> </w:t>
        </w:r>
      </w:ins>
      <w:ins w:id="76" w:author="Bernie Grofman" w:date="2022-11-26T23:28:00Z">
        <w:r w:rsidR="0067315F">
          <w:rPr>
            <w:b/>
          </w:rPr>
          <w:t>(2) when those with  primary r</w:t>
        </w:r>
      </w:ins>
      <w:ins w:id="77" w:author="Bernie Grofman" w:date="2022-11-26T23:34:00Z">
        <w:r w:rsidR="0067315F">
          <w:rPr>
            <w:b/>
          </w:rPr>
          <w:t>e</w:t>
        </w:r>
      </w:ins>
      <w:ins w:id="78" w:author="Bernie Grofman" w:date="2022-11-26T23:28:00Z">
        <w:r w:rsidR="0067315F">
          <w:rPr>
            <w:b/>
          </w:rPr>
          <w:t>districting</w:t>
        </w:r>
      </w:ins>
      <w:ins w:id="79" w:author="Bernie Grofman" w:date="2022-11-26T23:33:00Z">
        <w:r w:rsidR="0067315F">
          <w:rPr>
            <w:b/>
          </w:rPr>
          <w:t xml:space="preserve"> </w:t>
        </w:r>
      </w:ins>
      <w:ins w:id="80" w:author="Bernie Grofman" w:date="2022-11-26T23:28:00Z">
        <w:r>
          <w:rPr>
            <w:b/>
          </w:rPr>
          <w:t xml:space="preserve"> authority fail to enact a plan in a timely fashion</w:t>
        </w:r>
      </w:ins>
      <w:ins w:id="81" w:author="Bernie Grofman" w:date="2022-11-26T23:31:00Z">
        <w:r>
          <w:rPr>
            <w:b/>
          </w:rPr>
          <w:t>,</w:t>
        </w:r>
      </w:ins>
      <w:ins w:id="82" w:author="Bernie Grofman" w:date="2022-11-26T23:28:00Z">
        <w:r>
          <w:rPr>
            <w:b/>
          </w:rPr>
          <w:t xml:space="preserve"> state courts can be forced to draw their own map.  In so doing, they may choose to </w:t>
        </w:r>
      </w:ins>
      <w:ins w:id="83" w:author="Bernie Grofman" w:date="2022-11-26T23:29:00Z">
        <w:r>
          <w:rPr>
            <w:b/>
          </w:rPr>
          <w:t>be attentive to the map’s partisan consequences or they may be required to do so because of specific provisions in the state constitution.</w:t>
        </w:r>
      </w:ins>
      <w:ins w:id="84" w:author="Bernie Grofman" w:date="2022-11-26T23:34:00Z">
        <w:r w:rsidR="0067315F" w:rsidRPr="0067315F">
          <w:t xml:space="preserve"> </w:t>
        </w:r>
        <w:r w:rsidR="0067315F" w:rsidRPr="0080356A">
          <w:t xml:space="preserve">To understand the role of state courts </w:t>
        </w:r>
        <w:r w:rsidR="0067315F" w:rsidRPr="001C1BAF">
          <w:rPr>
            <w:b/>
          </w:rPr>
          <w:t>in redistricting</w:t>
        </w:r>
        <w:r w:rsidR="0067315F">
          <w:t xml:space="preserve"> </w:t>
        </w:r>
        <w:r w:rsidR="0067315F" w:rsidRPr="0080356A">
          <w:t xml:space="preserve">we must understand the institutional context that governs redistricting in each state. </w:t>
        </w:r>
        <w:r w:rsidR="0067315F" w:rsidRPr="001C1BAF">
          <w:rPr>
            <w:b/>
            <w:color w:val="FF0000"/>
          </w:rPr>
          <w:t>JONATHAN, I HAVE MOVED TEXT AROUND TO IMPROVE FLOW.  IF I DON’T CHANGE THE TEXT I DON’T FLAG THE CHANGE.</w:t>
        </w:r>
      </w:ins>
    </w:p>
    <w:p w14:paraId="77B74C58" w14:textId="2067A6F3" w:rsidR="005E2A95" w:rsidRPr="005E2A95" w:rsidRDefault="00C32A7B" w:rsidP="0066781E">
      <w:pPr>
        <w:rPr>
          <w:b/>
          <w:bCs/>
        </w:rPr>
      </w:pPr>
      <w:r>
        <w:t xml:space="preserve">State legislatures are generally the body that redraws Congressional districts after decennial </w:t>
      </w:r>
      <w:r w:rsidR="00A168CB">
        <w:t>censuses.</w:t>
      </w:r>
      <w:r w:rsidR="0095539C">
        <w:t xml:space="preserve"> </w:t>
      </w:r>
      <w:r w:rsidR="007C5862">
        <w:t>Following the 2020 census,</w:t>
      </w:r>
      <w:r w:rsidR="00301106">
        <w:rPr>
          <w:rStyle w:val="FootnoteReference"/>
        </w:rPr>
        <w:footnoteReference w:id="6"/>
      </w:r>
      <w:r w:rsidR="007C5862">
        <w:t xml:space="preserve"> </w:t>
      </w:r>
      <w:r w:rsidR="00B0065B">
        <w:t xml:space="preserve">in </w:t>
      </w:r>
      <w:r w:rsidR="005D714A">
        <w:t>33</w:t>
      </w:r>
      <w:r w:rsidR="00ED5AF3">
        <w:t xml:space="preserve"> of the 44</w:t>
      </w:r>
      <w:r w:rsidR="005D714A">
        <w:t xml:space="preserve"> states</w:t>
      </w:r>
      <w:r w:rsidR="00A168CB">
        <w:t xml:space="preserve"> </w:t>
      </w:r>
      <w:r w:rsidR="00ED5AF3">
        <w:t xml:space="preserve">that required </w:t>
      </w:r>
      <w:r w:rsidR="00FC0297">
        <w:t xml:space="preserve">drawing of </w:t>
      </w:r>
      <w:r w:rsidR="00B83400">
        <w:t>c</w:t>
      </w:r>
      <w:r w:rsidR="00FC0297">
        <w:t xml:space="preserve">ongressional districts, the </w:t>
      </w:r>
      <w:r w:rsidR="00B83400">
        <w:t>l</w:t>
      </w:r>
      <w:r w:rsidR="00FC0297">
        <w:t xml:space="preserve">egislature had the primary responsibility for producing new maps. </w:t>
      </w:r>
      <w:r w:rsidR="0066781E">
        <w:t>Political gerrymanders are most likely to occur when all aspects of the line-drawing process are controlled by a single political party.</w:t>
      </w:r>
      <w:ins w:id="85" w:author="Bernie Grofman" w:date="2022-11-27T19:37:00Z">
        <w:r w:rsidR="00575289">
          <w:rPr>
            <w:rStyle w:val="FootnoteReference"/>
          </w:rPr>
          <w:footnoteReference w:id="7"/>
        </w:r>
      </w:ins>
      <w:r w:rsidR="00FD7574">
        <w:t xml:space="preserve"> </w:t>
      </w:r>
      <w:r w:rsidR="00FD7574" w:rsidRPr="00B358B6">
        <w:rPr>
          <w:b/>
        </w:rPr>
        <w:t>The vast bulk of these 33 states were under single party control.</w:t>
      </w:r>
      <w:r w:rsidR="00FD7574" w:rsidRPr="00FD7574">
        <w:rPr>
          <w:rStyle w:val="FootnoteReference"/>
        </w:rPr>
        <w:t xml:space="preserve"> </w:t>
      </w:r>
      <w:r w:rsidR="00FD7574">
        <w:rPr>
          <w:rStyle w:val="FootnoteReference"/>
        </w:rPr>
        <w:footnoteReference w:id="8"/>
      </w:r>
    </w:p>
    <w:p w14:paraId="64532090" w14:textId="08D3CA4E" w:rsidR="00B91A11" w:rsidRDefault="001123E1" w:rsidP="00D53CD2">
      <w:r w:rsidRPr="00B358B6">
        <w:rPr>
          <w:b/>
        </w:rPr>
        <w:lastRenderedPageBreak/>
        <w:t xml:space="preserve">In states where </w:t>
      </w:r>
      <w:r w:rsidR="00163405">
        <w:rPr>
          <w:b/>
        </w:rPr>
        <w:t xml:space="preserve">congressional </w:t>
      </w:r>
      <w:r w:rsidRPr="00B358B6">
        <w:rPr>
          <w:b/>
        </w:rPr>
        <w:t>redistricting</w:t>
      </w:r>
      <w:r w:rsidR="00163405">
        <w:rPr>
          <w:b/>
        </w:rPr>
        <w:t xml:space="preserve"> is not</w:t>
      </w:r>
      <w:r w:rsidRPr="00B358B6">
        <w:rPr>
          <w:b/>
        </w:rPr>
        <w:t xml:space="preserve"> </w:t>
      </w:r>
      <w:r w:rsidR="00FD7574">
        <w:rPr>
          <w:b/>
        </w:rPr>
        <w:t>primarily</w:t>
      </w:r>
      <w:r w:rsidR="00163405">
        <w:rPr>
          <w:b/>
        </w:rPr>
        <w:t xml:space="preserve"> </w:t>
      </w:r>
      <w:r w:rsidRPr="00B358B6">
        <w:rPr>
          <w:b/>
        </w:rPr>
        <w:t>under legislative control, some form of commission is used</w:t>
      </w:r>
      <w:r w:rsidR="00FD7574">
        <w:rPr>
          <w:b/>
        </w:rPr>
        <w:t>, and commissions may also be used as backup if there is not political agreement on a plan.</w:t>
      </w:r>
      <w:r w:rsidR="006A0B7F">
        <w:rPr>
          <w:rStyle w:val="FootnoteReference"/>
          <w:b/>
        </w:rPr>
        <w:footnoteReference w:id="9"/>
      </w:r>
      <w:r w:rsidRPr="00B358B6">
        <w:rPr>
          <w:b/>
        </w:rPr>
        <w:t xml:space="preserve">  </w:t>
      </w:r>
      <w:r w:rsidR="001365CE" w:rsidRPr="002D20B5">
        <w:t>Several states</w:t>
      </w:r>
      <w:r w:rsidR="001365CE" w:rsidRPr="002D20B5">
        <w:rPr>
          <w:b/>
          <w:bCs/>
        </w:rPr>
        <w:t xml:space="preserve"> </w:t>
      </w:r>
      <w:r w:rsidR="001365CE" w:rsidRPr="005C4162">
        <w:t>changed</w:t>
      </w:r>
      <w:r w:rsidR="001365CE" w:rsidRPr="002D20B5">
        <w:t xml:space="preserve"> their constitutional provisions affecting redistricting after the 2010 cycle</w:t>
      </w:r>
      <w:r w:rsidR="001365CE" w:rsidRPr="00E6494B">
        <w:t xml:space="preserve">, with </w:t>
      </w:r>
      <w:r w:rsidR="00B358B6">
        <w:t>the</w:t>
      </w:r>
      <w:r w:rsidR="001365CE" w:rsidRPr="002D20B5">
        <w:t xml:space="preserve"> </w:t>
      </w:r>
      <w:r w:rsidR="001365CE" w:rsidRPr="00E6494B">
        <w:t>key change involved</w:t>
      </w:r>
      <w:r w:rsidR="001365CE" w:rsidRPr="002D20B5">
        <w:t xml:space="preserve"> taking redistricting out of the hands of the legislature and replacing the legislature with some form of commission.</w:t>
      </w:r>
      <w:r w:rsidR="00D53CD2">
        <w:rPr>
          <w:rStyle w:val="FootnoteReference"/>
        </w:rPr>
        <w:footnoteReference w:id="10"/>
      </w:r>
      <w:r w:rsidR="00D53CD2">
        <w:t xml:space="preserve"> </w:t>
      </w:r>
      <w:r w:rsidR="00D53CD2">
        <w:rPr>
          <w:szCs w:val="24"/>
        </w:rPr>
        <w:t>C</w:t>
      </w:r>
      <w:r w:rsidRPr="00D53CD2">
        <w:rPr>
          <w:b/>
        </w:rPr>
        <w:t xml:space="preserve">ommissions take a variety of forms, and some commissions can operate essentially as partisan bodies when </w:t>
      </w:r>
      <w:r w:rsidR="00301106">
        <w:rPr>
          <w:b/>
        </w:rPr>
        <w:t xml:space="preserve">members aligned with one party vote for plans almost entirely based on their projected advantage for that party, or when </w:t>
      </w:r>
      <w:r w:rsidRPr="00D53CD2">
        <w:rPr>
          <w:b/>
        </w:rPr>
        <w:t xml:space="preserve">a tie-breaker member adopts a plan proposed by one side that can be regarded as a partisan gerrymander. </w:t>
      </w:r>
      <w:r w:rsidR="00D53CD2" w:rsidRPr="002D20B5">
        <w:rPr>
          <w:rStyle w:val="FootnoteReference"/>
          <w:szCs w:val="24"/>
        </w:rPr>
        <w:footnoteReference w:id="11"/>
      </w:r>
    </w:p>
    <w:p w14:paraId="5DE889B2" w14:textId="0200D67D" w:rsidR="00432C23" w:rsidRDefault="002D64FB" w:rsidP="009E2F11">
      <w:pPr>
        <w:rPr>
          <w:ins w:id="145" w:author="Bernie Grofman" w:date="2022-11-26T23:13:00Z"/>
        </w:rPr>
      </w:pPr>
      <w:r>
        <w:t xml:space="preserve">Most states have provisions </w:t>
      </w:r>
      <w:r w:rsidR="0071366F">
        <w:t>in their constitutions that guide the line</w:t>
      </w:r>
      <w:r w:rsidR="00F0255B">
        <w:t>-</w:t>
      </w:r>
      <w:r w:rsidR="0071366F">
        <w:t>drawing process</w:t>
      </w:r>
      <w:r w:rsidR="00F0255B">
        <w:t xml:space="preserve">. </w:t>
      </w:r>
      <w:r w:rsidR="00D67084">
        <w:t>T</w:t>
      </w:r>
      <w:r w:rsidR="005E2A95" w:rsidRPr="00D67084">
        <w:t>he</w:t>
      </w:r>
      <w:r w:rsidR="00775286">
        <w:t>se rules</w:t>
      </w:r>
      <w:r w:rsidR="005E2A95" w:rsidRPr="00D67084">
        <w:t xml:space="preserve"> </w:t>
      </w:r>
      <w:r w:rsidR="006A5C83" w:rsidRPr="00D53CD2">
        <w:rPr>
          <w:b/>
        </w:rPr>
        <w:t>a</w:t>
      </w:r>
      <w:r w:rsidR="005E2A95" w:rsidRPr="00D53CD2">
        <w:rPr>
          <w:b/>
        </w:rPr>
        <w:t>ffect</w:t>
      </w:r>
      <w:r w:rsidR="005E2A95" w:rsidRPr="00D67084">
        <w:t xml:space="preserve"> districting practices even in states where redistricting is out of the hands of the legislature</w:t>
      </w:r>
      <w:r w:rsidR="001A2244">
        <w:t xml:space="preserve"> or under divided control.</w:t>
      </w:r>
      <w:r w:rsidR="00F0255B">
        <w:t xml:space="preserve"> </w:t>
      </w:r>
      <w:r w:rsidR="001365CE" w:rsidRPr="00D53CD2">
        <w:rPr>
          <w:b/>
        </w:rPr>
        <w:t>Most often we find state constitutions including references to</w:t>
      </w:r>
      <w:r w:rsidR="001365CE">
        <w:t xml:space="preserve"> </w:t>
      </w:r>
      <w:r w:rsidR="000867CC">
        <w:t>“traditional redistricting criteria</w:t>
      </w:r>
      <w:r w:rsidR="001365CE">
        <w:t>,</w:t>
      </w:r>
      <w:r w:rsidR="000867CC">
        <w:t>”</w:t>
      </w:r>
      <w:r w:rsidR="0071366F">
        <w:t xml:space="preserve"> </w:t>
      </w:r>
      <w:r w:rsidR="001365CE" w:rsidRPr="00D53CD2">
        <w:rPr>
          <w:b/>
        </w:rPr>
        <w:t>e.g.,</w:t>
      </w:r>
      <w:r w:rsidR="001365CE">
        <w:t xml:space="preserve"> </w:t>
      </w:r>
      <w:r w:rsidR="0071366F">
        <w:t xml:space="preserve">provisions that limit </w:t>
      </w:r>
      <w:r w:rsidR="007D4CE9">
        <w:t>districts to contiguous territory</w:t>
      </w:r>
      <w:r w:rsidR="00B470C3">
        <w:t xml:space="preserve"> (34 states)</w:t>
      </w:r>
      <w:r w:rsidR="00496A0B">
        <w:t xml:space="preserve">, </w:t>
      </w:r>
      <w:r w:rsidR="008E19DE">
        <w:t>restrictions on political subdivision splits</w:t>
      </w:r>
      <w:r w:rsidR="006D4351">
        <w:t xml:space="preserve"> (31 states)</w:t>
      </w:r>
      <w:r w:rsidR="008E19DE">
        <w:t>, and requirements for compact districts</w:t>
      </w:r>
      <w:r w:rsidR="002106FE">
        <w:t xml:space="preserve"> (31 states)</w:t>
      </w:r>
      <w:r w:rsidR="008E19DE">
        <w:t>.</w:t>
      </w:r>
      <w:r w:rsidR="008E19DE">
        <w:rPr>
          <w:rStyle w:val="FootnoteReference"/>
        </w:rPr>
        <w:footnoteReference w:id="12"/>
      </w:r>
      <w:r w:rsidR="008E19DE">
        <w:t xml:space="preserve"> </w:t>
      </w:r>
      <w:del w:id="150" w:author="Bernie Grofman" w:date="2022-11-26T23:14:00Z">
        <w:r w:rsidR="001365CE" w:rsidDel="00A36FE3">
          <w:delText xml:space="preserve">These provisions might reduce the risk that the process is used to advantage the party in control of the process. </w:delText>
        </w:r>
      </w:del>
      <w:moveToRangeStart w:id="151" w:author="Bernie Grofman" w:date="2022-11-26T22:54:00Z" w:name="move120395679"/>
      <w:moveTo w:id="152" w:author="Bernie Grofman" w:date="2022-11-26T22:54:00Z">
        <w:del w:id="153" w:author="Bernie Grofman" w:date="2022-11-26T22:58:00Z">
          <w:r w:rsidR="006A5C83" w:rsidRPr="002D20B5" w:rsidDel="006A5C83">
            <w:delText xml:space="preserve">At the same time as changes were made in who was responsible for mapmaking, changes also were usually made in the criteria to be used for mapmaking. </w:delText>
          </w:r>
        </w:del>
        <w:del w:id="154" w:author="Bernie Grofman" w:date="2022-11-26T22:59:00Z">
          <w:r w:rsidR="006A5C83" w:rsidRPr="00494B03" w:rsidDel="006A5C83">
            <w:delText>Perhaps most importantly,</w:delText>
          </w:r>
        </w:del>
      </w:moveTo>
      <w:ins w:id="155" w:author="Bernie Grofman" w:date="2022-11-26T23:09:00Z">
        <w:r w:rsidR="00B358B6">
          <w:t>L</w:t>
        </w:r>
      </w:ins>
      <w:moveTo w:id="156" w:author="Bernie Grofman" w:date="2022-11-26T22:54:00Z">
        <w:del w:id="157" w:author="Bernie Grofman" w:date="2022-11-26T23:09:00Z">
          <w:r w:rsidR="006A5C83" w:rsidRPr="00494B03" w:rsidDel="00B358B6">
            <w:delText xml:space="preserve"> l</w:delText>
          </w:r>
        </w:del>
        <w:r w:rsidR="006A5C83" w:rsidRPr="00494B03">
          <w:t xml:space="preserve">anguage </w:t>
        </w:r>
        <w:del w:id="158" w:author="Bernie Grofman" w:date="2022-11-26T22:59:00Z">
          <w:r w:rsidR="006A5C83" w:rsidRPr="00494B03" w:rsidDel="006A5C83">
            <w:delText>was added to</w:delText>
          </w:r>
        </w:del>
      </w:moveTo>
      <w:ins w:id="159" w:author="Bernie Grofman" w:date="2022-11-26T22:59:00Z">
        <w:r w:rsidR="006A5C83">
          <w:t xml:space="preserve">is also found in </w:t>
        </w:r>
        <w:r w:rsidR="006A5C83">
          <w:lastRenderedPageBreak/>
          <w:t>some</w:t>
        </w:r>
      </w:ins>
      <w:moveTo w:id="160" w:author="Bernie Grofman" w:date="2022-11-26T22:54:00Z">
        <w:r w:rsidR="006A5C83" w:rsidRPr="00494B03">
          <w:t xml:space="preserve"> </w:t>
        </w:r>
        <w:del w:id="161" w:author="Bernie Grofman" w:date="2022-11-26T23:00:00Z">
          <w:r w:rsidR="006A5C83" w:rsidRPr="00494B03" w:rsidDel="006A5C83">
            <w:delText>t</w:delText>
          </w:r>
        </w:del>
        <w:del w:id="162" w:author="Bernie Grofman" w:date="2022-11-26T22:59:00Z">
          <w:r w:rsidR="006A5C83" w:rsidRPr="00494B03" w:rsidDel="006A5C83">
            <w:delText xml:space="preserve">he </w:delText>
          </w:r>
        </w:del>
      </w:moveTo>
      <w:ins w:id="163" w:author="Bernie Grofman" w:date="2022-11-26T22:59:00Z">
        <w:r w:rsidR="006A5C83">
          <w:t xml:space="preserve"> </w:t>
        </w:r>
      </w:ins>
      <w:moveTo w:id="164" w:author="Bernie Grofman" w:date="2022-11-26T22:54:00Z">
        <w:r w:rsidR="006A5C83" w:rsidRPr="00494B03">
          <w:t>state constitution</w:t>
        </w:r>
      </w:moveTo>
      <w:ins w:id="165" w:author="Bernie Grofman" w:date="2022-11-26T23:02:00Z">
        <w:r w:rsidR="006A5C83">
          <w:t xml:space="preserve">s </w:t>
        </w:r>
      </w:ins>
      <w:moveTo w:id="166" w:author="Bernie Grofman" w:date="2022-11-26T22:54:00Z">
        <w:del w:id="167" w:author="Bernie Grofman" w:date="2022-11-26T23:02:00Z">
          <w:r w:rsidR="006A5C83" w:rsidRPr="00494B03" w:rsidDel="006A5C83">
            <w:delText xml:space="preserve"> </w:delText>
          </w:r>
          <w:r w:rsidR="006A5C83" w:rsidDel="006A5C83">
            <w:delText xml:space="preserve">in </w:delText>
          </w:r>
        </w:del>
        <w:del w:id="168" w:author="Bernie Grofman" w:date="2022-11-26T22:59:00Z">
          <w:r w:rsidR="006A5C83" w:rsidDel="006A5C83">
            <w:delText xml:space="preserve">a few states </w:delText>
          </w:r>
        </w:del>
        <w:r w:rsidR="006A5C83" w:rsidRPr="00494B03">
          <w:t>prohibiting</w:t>
        </w:r>
        <w:r w:rsidR="006A5C83" w:rsidRPr="002D20B5">
          <w:t xml:space="preserve"> plans that unduly favor</w:t>
        </w:r>
        <w:del w:id="169" w:author="Bernie Grofman" w:date="2022-11-26T23:05:00Z">
          <w:r w:rsidR="006A5C83" w:rsidRPr="002D20B5" w:rsidDel="00B358B6">
            <w:delText>e</w:delText>
          </w:r>
        </w:del>
        <w:del w:id="170" w:author="Bernie Grofman" w:date="2022-11-26T23:03:00Z">
          <w:r w:rsidR="006A5C83" w:rsidRPr="002D20B5" w:rsidDel="00B358B6">
            <w:delText>d</w:delText>
          </w:r>
        </w:del>
      </w:moveTo>
      <w:ins w:id="171" w:author="Bernie Grofman" w:date="2022-11-26T23:04:00Z">
        <w:r w:rsidR="00B358B6">
          <w:t xml:space="preserve"> </w:t>
        </w:r>
      </w:ins>
      <w:moveTo w:id="172" w:author="Bernie Grofman" w:date="2022-11-26T22:54:00Z">
        <w:del w:id="173" w:author="Bernie Grofman" w:date="2022-11-26T23:03:00Z">
          <w:r w:rsidR="006A5C83" w:rsidRPr="002D20B5" w:rsidDel="00B358B6">
            <w:delText xml:space="preserve"> </w:delText>
          </w:r>
        </w:del>
        <w:r w:rsidR="006A5C83" w:rsidRPr="002D20B5">
          <w:t>or disfavor</w:t>
        </w:r>
        <w:del w:id="174" w:author="Bernie Grofman" w:date="2022-11-26T23:04:00Z">
          <w:r w:rsidR="006A5C83" w:rsidRPr="002D20B5" w:rsidDel="00B358B6">
            <w:delText>ed</w:delText>
          </w:r>
        </w:del>
      </w:moveTo>
      <w:ins w:id="175" w:author="Bernie Grofman" w:date="2022-11-26T23:04:00Z">
        <w:r w:rsidR="00B358B6">
          <w:t xml:space="preserve"> </w:t>
        </w:r>
      </w:ins>
      <w:moveTo w:id="176" w:author="Bernie Grofman" w:date="2022-11-26T22:54:00Z">
        <w:r w:rsidR="006A5C83" w:rsidRPr="002D20B5">
          <w:t xml:space="preserve"> a political party or a particular </w:t>
        </w:r>
        <w:r w:rsidR="006A5C83" w:rsidRPr="0015619D">
          <w:t>candidate</w:t>
        </w:r>
        <w:del w:id="177" w:author="Bernie Grofman" w:date="2022-11-26T23:37:00Z">
          <w:r w:rsidR="006A5C83" w:rsidRPr="0015619D" w:rsidDel="0067315F">
            <w:delText>.</w:delText>
          </w:r>
        </w:del>
      </w:moveTo>
      <w:ins w:id="178" w:author="Bernie Grofman" w:date="2022-11-26T23:37:00Z">
        <w:r w:rsidR="0067315F">
          <w:t>,</w:t>
        </w:r>
      </w:ins>
      <w:ins w:id="179" w:author="Bernie Grofman" w:date="2022-11-26T23:36:00Z">
        <w:r w:rsidR="0067315F">
          <w:t xml:space="preserve"> </w:t>
        </w:r>
      </w:ins>
      <w:ins w:id="180" w:author="Bernie Grofman" w:date="2022-11-26T23:00:00Z">
        <w:r w:rsidR="006A5C83" w:rsidRPr="006A5C83">
          <w:rPr>
            <w:b/>
            <w:rPrChange w:id="181" w:author="Bernie Grofman" w:date="2022-11-26T23:02:00Z">
              <w:rPr/>
            </w:rPrChange>
          </w:rPr>
          <w:t>with several states adding such provisions recently</w:t>
        </w:r>
      </w:ins>
      <w:ins w:id="182" w:author="Bernie Grofman" w:date="2022-11-26T23:37:00Z">
        <w:r w:rsidR="0067315F">
          <w:rPr>
            <w:b/>
          </w:rPr>
          <w:t xml:space="preserve"> concomitantly with changes in control over the redistricting process</w:t>
        </w:r>
      </w:ins>
      <w:ins w:id="183" w:author="Bernie Grofman" w:date="2022-11-26T23:00:00Z">
        <w:r w:rsidR="006A5C83">
          <w:t>.</w:t>
        </w:r>
      </w:ins>
      <w:moveTo w:id="184" w:author="Bernie Grofman" w:date="2022-11-26T22:54:00Z">
        <w:r w:rsidR="006A5C83" w:rsidRPr="0015619D">
          <w:rPr>
            <w:rStyle w:val="FootnoteReference"/>
            <w:szCs w:val="24"/>
          </w:rPr>
          <w:footnoteReference w:id="13"/>
        </w:r>
        <w:r w:rsidR="006A5C83">
          <w:t xml:space="preserve"> </w:t>
        </w:r>
      </w:moveTo>
      <w:moveToRangeEnd w:id="151"/>
      <w:ins w:id="189" w:author="Bernie Grofman" w:date="2022-11-26T23:16:00Z">
        <w:r w:rsidR="00A36FE3">
          <w:rPr>
            <w:b/>
          </w:rPr>
          <w:t>But</w:t>
        </w:r>
      </w:ins>
      <w:ins w:id="190" w:author="Bernie Grofman" w:date="2022-11-26T23:15:00Z">
        <w:r w:rsidR="00A36FE3">
          <w:t xml:space="preserve"> e</w:t>
        </w:r>
        <w:r w:rsidR="00A36FE3" w:rsidRPr="008912BD">
          <w:t xml:space="preserve">ven when there was no explicit anti-gerrymandering provision in the state constitution, </w:t>
        </w:r>
      </w:ins>
      <w:ins w:id="191" w:author="Bernie Grofman" w:date="2022-11-26T23:16:00Z">
        <w:r w:rsidR="00A36FE3" w:rsidRPr="00A36FE3">
          <w:rPr>
            <w:b/>
            <w:rPrChange w:id="192" w:author="Bernie Grofman" w:date="2022-11-26T23:17:00Z">
              <w:rPr/>
            </w:rPrChange>
          </w:rPr>
          <w:t>beginning with a Pennsylvania Supreme Court decision in 201</w:t>
        </w:r>
      </w:ins>
      <w:ins w:id="193" w:author="Bernie Grofman" w:date="2022-11-26T23:35:00Z">
        <w:r w:rsidR="0067315F" w:rsidRPr="0067315F">
          <w:rPr>
            <w:b/>
            <w:color w:val="FF0000"/>
            <w:rPrChange w:id="194" w:author="Bernie Grofman" w:date="2022-11-26T23:35:00Z">
              <w:rPr>
                <w:b/>
              </w:rPr>
            </w:rPrChange>
          </w:rPr>
          <w:t>X</w:t>
        </w:r>
      </w:ins>
      <w:ins w:id="195" w:author="Bernie Grofman" w:date="2022-11-26T23:16:00Z">
        <w:r w:rsidR="00A36FE3" w:rsidRPr="00A36FE3">
          <w:rPr>
            <w:b/>
            <w:rPrChange w:id="196" w:author="Bernie Grofman" w:date="2022-11-26T23:17:00Z">
              <w:rPr/>
            </w:rPrChange>
          </w:rPr>
          <w:t xml:space="preserve"> (</w:t>
        </w:r>
        <w:r w:rsidR="00A36FE3" w:rsidRPr="00A36FE3">
          <w:rPr>
            <w:b/>
            <w:color w:val="FF0000"/>
            <w:sz w:val="32"/>
            <w:szCs w:val="32"/>
            <w:rPrChange w:id="197" w:author="Bernie Grofman" w:date="2022-11-26T23:17:00Z">
              <w:rPr/>
            </w:rPrChange>
          </w:rPr>
          <w:t>CITE NEEDED</w:t>
        </w:r>
        <w:r w:rsidR="00A36FE3" w:rsidRPr="00A36FE3">
          <w:rPr>
            <w:b/>
            <w:rPrChange w:id="198" w:author="Bernie Grofman" w:date="2022-11-26T23:17:00Z">
              <w:rPr/>
            </w:rPrChange>
          </w:rPr>
          <w:t>)</w:t>
        </w:r>
        <w:r w:rsidR="00A36FE3">
          <w:t xml:space="preserve"> </w:t>
        </w:r>
      </w:ins>
      <w:ins w:id="199" w:author="Bernie Grofman" w:date="2022-11-26T23:15:00Z">
        <w:r w:rsidR="00A36FE3" w:rsidRPr="008912BD">
          <w:t xml:space="preserve">some state courts </w:t>
        </w:r>
      </w:ins>
      <w:ins w:id="200" w:author="Bernie Grofman" w:date="2022-11-26T23:17:00Z">
        <w:r w:rsidR="00A36FE3">
          <w:t xml:space="preserve">have </w:t>
        </w:r>
      </w:ins>
      <w:ins w:id="201" w:author="Bernie Grofman" w:date="2022-11-26T23:15:00Z">
        <w:r w:rsidR="00A36FE3" w:rsidRPr="008912BD">
          <w:t>beg</w:t>
        </w:r>
      </w:ins>
      <w:ins w:id="202" w:author="Bernie Grofman" w:date="2022-11-26T23:17:00Z">
        <w:r w:rsidR="00A36FE3">
          <w:t>u</w:t>
        </w:r>
      </w:ins>
      <w:ins w:id="203" w:author="Bernie Grofman" w:date="2022-11-26T23:15:00Z">
        <w:r w:rsidR="00A36FE3" w:rsidRPr="008912BD">
          <w:t>n to interpret older provisions of their state constitutions as implicitly prohibiting egregious gerrymandering -- language that says elections shall be “free and equal”,</w:t>
        </w:r>
        <w:r w:rsidR="00A36FE3">
          <w:t xml:space="preserve"> </w:t>
        </w:r>
        <w:r w:rsidR="00A36FE3" w:rsidRPr="008912BD">
          <w:t>“free and open”, or simply “free”, or language regarding the “right to vote”</w:t>
        </w:r>
        <w:r w:rsidR="00A36FE3">
          <w:t>.</w:t>
        </w:r>
        <w:r w:rsidR="00A36FE3" w:rsidRPr="008912BD">
          <w:rPr>
            <w:rStyle w:val="FootnoteReference"/>
            <w:szCs w:val="24"/>
          </w:rPr>
          <w:footnoteReference w:id="14"/>
        </w:r>
        <w:r w:rsidR="00A36FE3">
          <w:rPr>
            <w:rStyle w:val="FootnoteReference"/>
            <w:szCs w:val="24"/>
          </w:rPr>
          <w:t xml:space="preserve"> </w:t>
        </w:r>
        <w:r w:rsidR="00A36FE3">
          <w:t xml:space="preserve"> </w:t>
        </w:r>
      </w:ins>
    </w:p>
    <w:p w14:paraId="03DDEA19" w14:textId="08A8A6A5" w:rsidR="00077DCC" w:rsidRPr="00A36FE3" w:rsidDel="00B358B6" w:rsidRDefault="00A36FE3" w:rsidP="00876ED8">
      <w:pPr>
        <w:rPr>
          <w:del w:id="206" w:author="Bernie Grofman" w:date="2022-11-26T23:11:00Z"/>
          <w:b/>
          <w:rPrChange w:id="207" w:author="Bernie Grofman" w:date="2022-11-26T23:22:00Z">
            <w:rPr>
              <w:del w:id="208" w:author="Bernie Grofman" w:date="2022-11-26T23:11:00Z"/>
            </w:rPr>
          </w:rPrChange>
        </w:rPr>
      </w:pPr>
      <w:ins w:id="209" w:author="Bernie Grofman" w:date="2022-11-26T23:20:00Z">
        <w:r w:rsidRPr="00A36FE3">
          <w:rPr>
            <w:b/>
            <w:rPrChange w:id="210" w:author="Bernie Grofman" w:date="2022-11-26T23:22:00Z">
              <w:rPr/>
            </w:rPrChange>
          </w:rPr>
          <w:t xml:space="preserve">After first reviewing the state of redistricting case law affecting partisan gerrymandering claims prior to the 2020 round, we next review the </w:t>
        </w:r>
      </w:ins>
      <w:ins w:id="211" w:author="Bernie Grofman" w:date="2022-11-26T23:21:00Z">
        <w:r w:rsidRPr="00A36FE3">
          <w:rPr>
            <w:b/>
            <w:rPrChange w:id="212" w:author="Bernie Grofman" w:date="2022-11-26T23:22:00Z">
              <w:rPr/>
            </w:rPrChange>
          </w:rPr>
          <w:t xml:space="preserve">changes in the </w:t>
        </w:r>
      </w:ins>
      <w:ins w:id="213" w:author="Bernie Grofman" w:date="2022-11-26T23:20:00Z">
        <w:r w:rsidRPr="00A36FE3">
          <w:rPr>
            <w:b/>
            <w:rPrChange w:id="214" w:author="Bernie Grofman" w:date="2022-11-26T23:22:00Z">
              <w:rPr/>
            </w:rPrChange>
          </w:rPr>
          <w:t xml:space="preserve">institutional context </w:t>
        </w:r>
      </w:ins>
      <w:ins w:id="215" w:author="Bernie Grofman" w:date="2022-11-26T23:21:00Z">
        <w:r w:rsidRPr="00A36FE3">
          <w:rPr>
            <w:b/>
            <w:rPrChange w:id="216" w:author="Bernie Grofman" w:date="2022-11-26T23:22:00Z">
              <w:rPr/>
            </w:rPrChange>
          </w:rPr>
          <w:t xml:space="preserve">that shape how 2020 was different in important ways from previous redistricting rounds.  Then we look in </w:t>
        </w:r>
      </w:ins>
      <w:ins w:id="217" w:author="Bernie Grofman" w:date="2022-11-26T23:22:00Z">
        <w:r w:rsidRPr="00A36FE3">
          <w:rPr>
            <w:b/>
            <w:rPrChange w:id="218" w:author="Bernie Grofman" w:date="2022-11-26T23:22:00Z">
              <w:rPr/>
            </w:rPrChange>
          </w:rPr>
          <w:t>at</w:t>
        </w:r>
        <w:r>
          <w:rPr>
            <w:b/>
          </w:rPr>
          <w:t xml:space="preserve"> </w:t>
        </w:r>
      </w:ins>
      <w:ins w:id="219" w:author="Bernie Grofman" w:date="2022-11-26T23:20:00Z">
        <w:r w:rsidRPr="00A36FE3">
          <w:rPr>
            <w:b/>
            <w:rPrChange w:id="220" w:author="Bernie Grofman" w:date="2022-11-26T23:22:00Z">
              <w:rPr/>
            </w:rPrChange>
          </w:rPr>
          <w:t xml:space="preserve">the actions of state courts in dealing with challenges to enacted plans based on claims of partisan gerrymandering </w:t>
        </w:r>
      </w:ins>
      <w:ins w:id="221" w:author="Bernie Grofman" w:date="2022-11-26T23:23:00Z">
        <w:r>
          <w:rPr>
            <w:b/>
          </w:rPr>
          <w:t>and their role</w:t>
        </w:r>
      </w:ins>
      <w:ins w:id="222" w:author="Bernie Grofman" w:date="2022-11-26T23:20:00Z">
        <w:r w:rsidRPr="00A36FE3">
          <w:rPr>
            <w:b/>
            <w:rPrChange w:id="223" w:author="Bernie Grofman" w:date="2022-11-26T23:22:00Z">
              <w:rPr/>
            </w:rPrChange>
          </w:rPr>
          <w:t xml:space="preserve"> in drawing plans of their own in cases where the legislature or commission failed to draw a plan in a timely fashion.</w:t>
        </w:r>
        <w:r w:rsidRPr="00A36FE3">
          <w:rPr>
            <w:b/>
            <w:vertAlign w:val="superscript"/>
            <w:rPrChange w:id="224" w:author="Bernie Grofman" w:date="2022-11-26T23:22:00Z">
              <w:rPr>
                <w:vertAlign w:val="superscript"/>
              </w:rPr>
            </w:rPrChange>
          </w:rPr>
          <w:footnoteReference w:id="15"/>
        </w:r>
      </w:ins>
      <w:del w:id="227" w:author="Bernie Grofman" w:date="2022-11-26T22:59:00Z">
        <w:r w:rsidR="00077DCC" w:rsidRPr="00A36FE3" w:rsidDel="006A5C83">
          <w:rPr>
            <w:b/>
            <w:rPrChange w:id="228" w:author="Bernie Grofman" w:date="2022-11-26T23:22:00Z">
              <w:rPr/>
            </w:rPrChange>
          </w:rPr>
          <w:delText>However, even when</w:delText>
        </w:r>
        <w:r w:rsidR="000B5476" w:rsidRPr="00A36FE3" w:rsidDel="006A5C83">
          <w:rPr>
            <w:b/>
            <w:rPrChange w:id="229" w:author="Bernie Grofman" w:date="2022-11-26T23:22:00Z">
              <w:rPr/>
            </w:rPrChange>
          </w:rPr>
          <w:delText xml:space="preserve"> </w:delText>
        </w:r>
        <w:r w:rsidR="00077DCC" w:rsidRPr="00A36FE3" w:rsidDel="006A5C83">
          <w:rPr>
            <w:b/>
            <w:rPrChange w:id="230" w:author="Bernie Grofman" w:date="2022-11-26T23:22:00Z">
              <w:rPr/>
            </w:rPrChange>
          </w:rPr>
          <w:delText xml:space="preserve">enforced, </w:delText>
        </w:r>
      </w:del>
      <w:del w:id="231" w:author="Bernie Grofman" w:date="2022-11-26T22:54:00Z">
        <w:r w:rsidR="00077DCC" w:rsidRPr="00A36FE3" w:rsidDel="006A5C83">
          <w:rPr>
            <w:b/>
            <w:rPrChange w:id="232" w:author="Bernie Grofman" w:date="2022-11-26T23:22:00Z">
              <w:rPr/>
            </w:rPrChange>
          </w:rPr>
          <w:delText>t</w:delText>
        </w:r>
        <w:r w:rsidR="00FF236A" w:rsidRPr="00A36FE3" w:rsidDel="006A5C83">
          <w:rPr>
            <w:b/>
            <w:rPrChange w:id="233" w:author="Bernie Grofman" w:date="2022-11-26T23:22:00Z">
              <w:rPr/>
            </w:rPrChange>
          </w:rPr>
          <w:delText xml:space="preserve">hese </w:delText>
        </w:r>
      </w:del>
      <w:del w:id="234" w:author="Bernie Grofman" w:date="2022-11-26T22:59:00Z">
        <w:r w:rsidR="00FF236A" w:rsidRPr="00A36FE3" w:rsidDel="006A5C83">
          <w:rPr>
            <w:b/>
            <w:rPrChange w:id="235" w:author="Bernie Grofman" w:date="2022-11-26T23:22:00Z">
              <w:rPr/>
            </w:rPrChange>
          </w:rPr>
          <w:delText xml:space="preserve">traditional criteria might not prevent </w:delText>
        </w:r>
        <w:r w:rsidR="00077DCC" w:rsidRPr="00A36FE3" w:rsidDel="006A5C83">
          <w:rPr>
            <w:b/>
            <w:rPrChange w:id="236" w:author="Bernie Grofman" w:date="2022-11-26T23:22:00Z">
              <w:rPr/>
            </w:rPrChange>
          </w:rPr>
          <w:delText>differences</w:delText>
        </w:r>
        <w:r w:rsidR="006934BB" w:rsidRPr="00A36FE3" w:rsidDel="006A5C83">
          <w:rPr>
            <w:b/>
            <w:rPrChange w:id="237" w:author="Bernie Grofman" w:date="2022-11-26T23:22:00Z">
              <w:rPr/>
            </w:rPrChange>
          </w:rPr>
          <w:delText xml:space="preserve"> </w:delText>
        </w:r>
        <w:r w:rsidR="00077DCC" w:rsidRPr="00A36FE3" w:rsidDel="006A5C83">
          <w:rPr>
            <w:b/>
            <w:rPrChange w:id="238" w:author="Bernie Grofman" w:date="2022-11-26T23:22:00Z">
              <w:rPr/>
            </w:rPrChange>
          </w:rPr>
          <w:delText xml:space="preserve">in each party’s ability to translate votes into seats </w:delText>
        </w:r>
        <w:r w:rsidR="006934BB" w:rsidRPr="00A36FE3" w:rsidDel="006A5C83">
          <w:rPr>
            <w:b/>
            <w:rPrChange w:id="239" w:author="Bernie Grofman" w:date="2022-11-26T23:22:00Z">
              <w:rPr/>
            </w:rPrChange>
          </w:rPr>
          <w:delText>that result solely from the geographic distribution of voters</w:delText>
        </w:r>
        <w:r w:rsidR="00462815" w:rsidRPr="00A36FE3" w:rsidDel="006A5C83">
          <w:rPr>
            <w:b/>
            <w:rPrChange w:id="240" w:author="Bernie Grofman" w:date="2022-11-26T23:22:00Z">
              <w:rPr/>
            </w:rPrChange>
          </w:rPr>
          <w:delText xml:space="preserve"> </w:delText>
        </w:r>
        <w:r w:rsidR="00462815" w:rsidRPr="00A36FE3" w:rsidDel="006A5C83">
          <w:rPr>
            <w:b/>
            <w:rPrChange w:id="241" w:author="Bernie Grofman" w:date="2022-11-26T23:22:00Z">
              <w:rPr/>
            </w:rPrChange>
          </w:rPr>
          <w:fldChar w:fldCharType="begin"/>
        </w:r>
        <w:r w:rsidR="00462815" w:rsidRPr="00A36FE3" w:rsidDel="006A5C83">
          <w:rPr>
            <w:b/>
            <w:rPrChange w:id="242" w:author="Bernie Grofman" w:date="2022-11-26T23:22:00Z">
              <w:rPr/>
            </w:rPrChange>
          </w:rPr>
          <w:delInstrText xml:space="preserve"> ADDIN ZOTERO_ITEM CSL_CITATION {"citationID":"PwlEt0tO","properties":{"formattedCitation":"(Rodden 2010)","plainCitation":"(Rodden 2010)","noteIndex":0},"citationItems":[{"id":5355,"uris":["http://zotero.org/users/10395840/items/FN2R8W36"],"itemData":{"id":5355,"type":"article-journal","abstract":"In order to address classic questions about democratic representation in countries with winner-take-all electoral districts, it is necessary to understand the distribution of political preferences across districts. Recent formal theory literature has contributed new insights into how parties choose platforms in countries with a continuum of heterogeneous districts. Meanwhile, increases in survey sample sizes and advances in empirical techniques have made it possible to characterize the distribution of preferences within and across electoral districts. This review addresses an emerging literature that builds on these new tools to explore the ways in which the geography of political preferences can help explain the parties that compete, the platforms and policies they choose, and even the rules under which they compete. Building on insights from economic and political geography, it pays special attention to electoral and policy biases that can emerge when there is an asymmetric distribution of preferences across districts.","container-title":"Annual Review of Political Science","DOI":"10.1146/annurev.polisci.12.031607.092945","ISSN":"1094-2939, 1545-1577","issue":"1","journalAbbreviation":"Annu. Rev. Polit. Sci.","language":"en","page":"321-340","source":"DOI.org (Crossref)","title":"The Geographic Distribution of Political Preferences","volume":"13","author":[{"family":"Rodden","given":"Jonathan"}],"issued":{"date-parts":[["2010",5,1]]}}}],"schema":"https://github.com/citation-style-language/schema/raw/master/csl-citation.json"} </w:delInstrText>
        </w:r>
        <w:r w:rsidR="00462815" w:rsidRPr="00A36FE3" w:rsidDel="006A5C83">
          <w:rPr>
            <w:b/>
            <w:rPrChange w:id="243" w:author="Bernie Grofman" w:date="2022-11-26T23:22:00Z">
              <w:rPr/>
            </w:rPrChange>
          </w:rPr>
          <w:fldChar w:fldCharType="separate"/>
        </w:r>
        <w:r w:rsidR="00460BD5" w:rsidRPr="00A36FE3" w:rsidDel="006A5C83">
          <w:rPr>
            <w:b/>
            <w:noProof/>
            <w:rPrChange w:id="244" w:author="Bernie Grofman" w:date="2022-11-26T23:22:00Z">
              <w:rPr>
                <w:noProof/>
              </w:rPr>
            </w:rPrChange>
          </w:rPr>
          <w:delText>(Rodden 2010)</w:delText>
        </w:r>
        <w:r w:rsidR="00462815" w:rsidRPr="00A36FE3" w:rsidDel="006A5C83">
          <w:rPr>
            <w:b/>
            <w:rPrChange w:id="245" w:author="Bernie Grofman" w:date="2022-11-26T23:22:00Z">
              <w:rPr/>
            </w:rPrChange>
          </w:rPr>
          <w:fldChar w:fldCharType="end"/>
        </w:r>
        <w:r w:rsidR="006934BB" w:rsidRPr="00A36FE3" w:rsidDel="006A5C83">
          <w:rPr>
            <w:b/>
            <w:rPrChange w:id="246" w:author="Bernie Grofman" w:date="2022-11-26T23:22:00Z">
              <w:rPr/>
            </w:rPrChange>
          </w:rPr>
          <w:delText xml:space="preserve">, </w:delText>
        </w:r>
        <w:r w:rsidR="00077DCC" w:rsidRPr="00A36FE3" w:rsidDel="006A5C83">
          <w:rPr>
            <w:b/>
            <w:rPrChange w:id="247" w:author="Bernie Grofman" w:date="2022-11-26T23:22:00Z">
              <w:rPr/>
            </w:rPrChange>
          </w:rPr>
          <w:delText xml:space="preserve">nor can they prevent </w:delText>
        </w:r>
        <w:r w:rsidR="006934BB" w:rsidRPr="00A36FE3" w:rsidDel="006A5C83">
          <w:rPr>
            <w:b/>
            <w:rPrChange w:id="248" w:author="Bernie Grofman" w:date="2022-11-26T23:22:00Z">
              <w:rPr/>
            </w:rPrChange>
          </w:rPr>
          <w:delText xml:space="preserve">what we have </w:delText>
        </w:r>
        <w:r w:rsidR="00077DCC" w:rsidRPr="00A36FE3" w:rsidDel="006A5C83">
          <w:rPr>
            <w:b/>
            <w:rPrChange w:id="249" w:author="Bernie Grofman" w:date="2022-11-26T23:22:00Z">
              <w:rPr/>
            </w:rPrChange>
          </w:rPr>
          <w:delText>labeled as</w:delText>
        </w:r>
        <w:r w:rsidR="006934BB" w:rsidRPr="00A36FE3" w:rsidDel="006A5C83">
          <w:rPr>
            <w:b/>
            <w:rPrChange w:id="250" w:author="Bernie Grofman" w:date="2022-11-26T23:22:00Z">
              <w:rPr/>
            </w:rPrChange>
          </w:rPr>
          <w:delText xml:space="preserve"> </w:delText>
        </w:r>
        <w:r w:rsidR="006934BB" w:rsidRPr="00A36FE3" w:rsidDel="006A5C83">
          <w:rPr>
            <w:b/>
            <w:i/>
            <w:iCs/>
            <w:rPrChange w:id="251" w:author="Bernie Grofman" w:date="2022-11-26T23:22:00Z">
              <w:rPr>
                <w:i/>
                <w:iCs/>
              </w:rPr>
            </w:rPrChange>
          </w:rPr>
          <w:delText>stealth gerrymanders</w:delText>
        </w:r>
        <w:r w:rsidR="0007359C" w:rsidRPr="00A36FE3" w:rsidDel="006A5C83">
          <w:rPr>
            <w:b/>
            <w:rPrChange w:id="252" w:author="Bernie Grofman" w:date="2022-11-26T23:22:00Z">
              <w:rPr/>
            </w:rPrChange>
          </w:rPr>
          <w:delText xml:space="preserve"> </w:delText>
        </w:r>
        <w:r w:rsidR="0007359C" w:rsidRPr="00A36FE3" w:rsidDel="006A5C83">
          <w:rPr>
            <w:b/>
            <w:rPrChange w:id="253" w:author="Bernie Grofman" w:date="2022-11-26T23:22:00Z">
              <w:rPr/>
            </w:rPrChange>
          </w:rPr>
          <w:fldChar w:fldCharType="begin"/>
        </w:r>
        <w:r w:rsidR="00462815" w:rsidRPr="00A36FE3" w:rsidDel="006A5C83">
          <w:rPr>
            <w:b/>
            <w:rPrChange w:id="254" w:author="Bernie Grofman" w:date="2022-11-26T23:22:00Z">
              <w:rPr/>
            </w:rPrChange>
          </w:rPr>
          <w:delInstrText xml:space="preserve"> ADDIN ZOTERO_ITEM CSL_CITATION {"citationID":"UMI3MFmC","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delInstrText>
        </w:r>
        <w:r w:rsidR="0007359C" w:rsidRPr="00A36FE3" w:rsidDel="006A5C83">
          <w:rPr>
            <w:b/>
            <w:rPrChange w:id="255" w:author="Bernie Grofman" w:date="2022-11-26T23:22:00Z">
              <w:rPr/>
            </w:rPrChange>
          </w:rPr>
          <w:fldChar w:fldCharType="separate"/>
        </w:r>
        <w:r w:rsidR="00460BD5" w:rsidRPr="00A36FE3" w:rsidDel="006A5C83">
          <w:rPr>
            <w:b/>
            <w:noProof/>
            <w:rPrChange w:id="256" w:author="Bernie Grofman" w:date="2022-11-26T23:22:00Z">
              <w:rPr>
                <w:noProof/>
              </w:rPr>
            </w:rPrChange>
          </w:rPr>
          <w:delText>(Cervas and Grofman 2020)</w:delText>
        </w:r>
        <w:r w:rsidR="0007359C" w:rsidRPr="00A36FE3" w:rsidDel="006A5C83">
          <w:rPr>
            <w:b/>
            <w:rPrChange w:id="257" w:author="Bernie Grofman" w:date="2022-11-26T23:22:00Z">
              <w:rPr/>
            </w:rPrChange>
          </w:rPr>
          <w:fldChar w:fldCharType="end"/>
        </w:r>
        <w:r w:rsidR="00077DCC" w:rsidRPr="00A36FE3" w:rsidDel="006A5C83">
          <w:rPr>
            <w:b/>
            <w:rPrChange w:id="258" w:author="Bernie Grofman" w:date="2022-11-26T23:22:00Z">
              <w:rPr/>
            </w:rPrChange>
          </w:rPr>
          <w:delText>, i.e., maps that are gerrymandered even though they satisfy traditional districting criteria.</w:delText>
        </w:r>
        <w:r w:rsidR="00E42B7C" w:rsidRPr="00A36FE3" w:rsidDel="006A5C83">
          <w:rPr>
            <w:rStyle w:val="FootnoteReference"/>
            <w:b/>
            <w:rPrChange w:id="259" w:author="Bernie Grofman" w:date="2022-11-26T23:22:00Z">
              <w:rPr>
                <w:rStyle w:val="FootnoteReference"/>
              </w:rPr>
            </w:rPrChange>
          </w:rPr>
          <w:footnoteReference w:id="16"/>
        </w:r>
      </w:del>
    </w:p>
    <w:p w14:paraId="68795934" w14:textId="54C37E4E" w:rsidR="006A5C83" w:rsidRPr="00A36FE3" w:rsidRDefault="0048702E" w:rsidP="006A5C83">
      <w:pPr>
        <w:rPr>
          <w:ins w:id="273" w:author="Bernie Grofman" w:date="2022-11-26T22:56:00Z"/>
          <w:b/>
          <w:rPrChange w:id="274" w:author="Bernie Grofman" w:date="2022-11-26T23:22:00Z">
            <w:rPr>
              <w:ins w:id="275" w:author="Bernie Grofman" w:date="2022-11-26T22:56:00Z"/>
            </w:rPr>
          </w:rPrChange>
        </w:rPr>
      </w:pPr>
      <w:moveFromRangeStart w:id="276" w:author="Bernie Grofman" w:date="2022-11-26T22:54:00Z" w:name="move120395679"/>
      <w:moveFrom w:id="277" w:author="Bernie Grofman" w:date="2022-11-26T22:54:00Z">
        <w:del w:id="278" w:author="Bernie Grofman" w:date="2022-11-26T23:15:00Z">
          <w:r w:rsidRPr="00A36FE3" w:rsidDel="00A36FE3">
            <w:rPr>
              <w:b/>
              <w:rPrChange w:id="279" w:author="Bernie Grofman" w:date="2022-11-26T23:22:00Z">
                <w:rPr/>
              </w:rPrChange>
            </w:rPr>
            <w:delText>At the same time as changes were made in who was responsible for mapmaking, changes also were</w:delText>
          </w:r>
          <w:r w:rsidR="00077DCC" w:rsidRPr="00A36FE3" w:rsidDel="00A36FE3">
            <w:rPr>
              <w:b/>
              <w:rPrChange w:id="280" w:author="Bernie Grofman" w:date="2022-11-26T23:22:00Z">
                <w:rPr/>
              </w:rPrChange>
            </w:rPr>
            <w:delText xml:space="preserve"> usually</w:delText>
          </w:r>
          <w:r w:rsidRPr="00A36FE3" w:rsidDel="00A36FE3">
            <w:rPr>
              <w:b/>
              <w:rPrChange w:id="281" w:author="Bernie Grofman" w:date="2022-11-26T23:22:00Z">
                <w:rPr/>
              </w:rPrChange>
            </w:rPr>
            <w:delText xml:space="preserve"> made in the criteria</w:delText>
          </w:r>
          <w:r w:rsidR="003F3780" w:rsidRPr="00A36FE3" w:rsidDel="00A36FE3">
            <w:rPr>
              <w:b/>
              <w:rPrChange w:id="282" w:author="Bernie Grofman" w:date="2022-11-26T23:22:00Z">
                <w:rPr/>
              </w:rPrChange>
            </w:rPr>
            <w:delText xml:space="preserve"> </w:delText>
          </w:r>
          <w:r w:rsidRPr="00A36FE3" w:rsidDel="00A36FE3">
            <w:rPr>
              <w:b/>
              <w:rPrChange w:id="283" w:author="Bernie Grofman" w:date="2022-11-26T23:22:00Z">
                <w:rPr/>
              </w:rPrChange>
            </w:rPr>
            <w:delText>to be used for mapmaking</w:delText>
          </w:r>
          <w:r w:rsidR="00E73FF8" w:rsidRPr="00A36FE3" w:rsidDel="00A36FE3">
            <w:rPr>
              <w:b/>
              <w:rPrChange w:id="284" w:author="Bernie Grofman" w:date="2022-11-26T23:22:00Z">
                <w:rPr/>
              </w:rPrChange>
            </w:rPr>
            <w:delText>. Perhaps most importantly,</w:delText>
          </w:r>
          <w:r w:rsidRPr="00A36FE3" w:rsidDel="00A36FE3">
            <w:rPr>
              <w:b/>
              <w:rPrChange w:id="285" w:author="Bernie Grofman" w:date="2022-11-26T23:22:00Z">
                <w:rPr/>
              </w:rPrChange>
            </w:rPr>
            <w:delText xml:space="preserve"> </w:delText>
          </w:r>
          <w:r w:rsidR="00E73FF8" w:rsidRPr="00A36FE3" w:rsidDel="00A36FE3">
            <w:rPr>
              <w:b/>
              <w:rPrChange w:id="286" w:author="Bernie Grofman" w:date="2022-11-26T23:22:00Z">
                <w:rPr/>
              </w:rPrChange>
            </w:rPr>
            <w:delText xml:space="preserve">language was added to the state constitution </w:delText>
          </w:r>
          <w:r w:rsidR="0015619D" w:rsidRPr="00A36FE3" w:rsidDel="00A36FE3">
            <w:rPr>
              <w:b/>
              <w:rPrChange w:id="287" w:author="Bernie Grofman" w:date="2022-11-26T23:22:00Z">
                <w:rPr/>
              </w:rPrChange>
            </w:rPr>
            <w:delText xml:space="preserve">in a few states </w:delText>
          </w:r>
          <w:r w:rsidR="001F2B31" w:rsidRPr="00A36FE3" w:rsidDel="00A36FE3">
            <w:rPr>
              <w:b/>
              <w:rPrChange w:id="288" w:author="Bernie Grofman" w:date="2022-11-26T23:22:00Z">
                <w:rPr/>
              </w:rPrChange>
            </w:rPr>
            <w:delText xml:space="preserve">prohibiting </w:delText>
          </w:r>
          <w:r w:rsidRPr="00A36FE3" w:rsidDel="00A36FE3">
            <w:rPr>
              <w:b/>
              <w:rPrChange w:id="289" w:author="Bernie Grofman" w:date="2022-11-26T23:22:00Z">
                <w:rPr/>
              </w:rPrChange>
            </w:rPr>
            <w:delText>plans that unduly favored or disfavored a political party or a particular candidate.</w:delText>
          </w:r>
          <w:r w:rsidR="00AC37AF" w:rsidRPr="00A36FE3" w:rsidDel="00A36FE3">
            <w:rPr>
              <w:rStyle w:val="FootnoteReference"/>
              <w:b/>
              <w:szCs w:val="24"/>
              <w:rPrChange w:id="290" w:author="Bernie Grofman" w:date="2022-11-26T23:22:00Z">
                <w:rPr>
                  <w:rStyle w:val="FootnoteReference"/>
                  <w:szCs w:val="24"/>
                </w:rPr>
              </w:rPrChange>
            </w:rPr>
            <w:footnoteReference w:id="17"/>
          </w:r>
          <w:r w:rsidR="008912BD" w:rsidRPr="00A36FE3" w:rsidDel="00A36FE3">
            <w:rPr>
              <w:b/>
              <w:rPrChange w:id="302" w:author="Bernie Grofman" w:date="2022-11-26T23:22:00Z">
                <w:rPr/>
              </w:rPrChange>
            </w:rPr>
            <w:delText xml:space="preserve"> </w:delText>
          </w:r>
        </w:del>
      </w:moveFrom>
      <w:moveFromRangeEnd w:id="276"/>
      <w:del w:id="303" w:author="Bernie Grofman" w:date="2022-11-26T21:11:00Z">
        <w:r w:rsidR="00A51709" w:rsidRPr="00A36FE3" w:rsidDel="0003490C">
          <w:rPr>
            <w:b/>
            <w:rPrChange w:id="304" w:author="Bernie Grofman" w:date="2022-11-26T23:22:00Z">
              <w:rPr/>
            </w:rPrChange>
          </w:rPr>
          <w:delText>E</w:delText>
        </w:r>
        <w:r w:rsidR="003E2D90" w:rsidRPr="00A36FE3" w:rsidDel="0003490C">
          <w:rPr>
            <w:b/>
            <w:rPrChange w:id="305" w:author="Bernie Grofman" w:date="2022-11-26T23:22:00Z">
              <w:rPr/>
            </w:rPrChange>
          </w:rPr>
          <w:delText xml:space="preserve">ven </w:delText>
        </w:r>
      </w:del>
      <w:del w:id="306" w:author="Bernie Grofman" w:date="2022-11-26T23:15:00Z">
        <w:r w:rsidR="003E2D90" w:rsidRPr="00A36FE3" w:rsidDel="00A36FE3">
          <w:rPr>
            <w:b/>
            <w:rPrChange w:id="307" w:author="Bernie Grofman" w:date="2022-11-26T23:22:00Z">
              <w:rPr/>
            </w:rPrChange>
          </w:rPr>
          <w:delText xml:space="preserve">when there was no explicit anti-gerrymandering provision in the state constitution, some </w:delText>
        </w:r>
        <w:r w:rsidR="001F2B31" w:rsidRPr="00A36FE3" w:rsidDel="00A36FE3">
          <w:rPr>
            <w:b/>
            <w:rPrChange w:id="308" w:author="Bernie Grofman" w:date="2022-11-26T23:22:00Z">
              <w:rPr/>
            </w:rPrChange>
          </w:rPr>
          <w:delText>state courts began to interpret older provisions of their state constitutions</w:delText>
        </w:r>
        <w:r w:rsidR="003E2D90" w:rsidRPr="00A36FE3" w:rsidDel="00A36FE3">
          <w:rPr>
            <w:b/>
            <w:rPrChange w:id="309" w:author="Bernie Grofman" w:date="2022-11-26T23:22:00Z">
              <w:rPr/>
            </w:rPrChange>
          </w:rPr>
          <w:delText xml:space="preserve"> as implicitly prohibiting egregious gerrymandering</w:delText>
        </w:r>
        <w:r w:rsidR="00A51709" w:rsidRPr="00A36FE3" w:rsidDel="00A36FE3">
          <w:rPr>
            <w:b/>
            <w:rPrChange w:id="310" w:author="Bernie Grofman" w:date="2022-11-26T23:22:00Z">
              <w:rPr/>
            </w:rPrChange>
          </w:rPr>
          <w:delText xml:space="preserve"> --</w:delText>
        </w:r>
        <w:r w:rsidR="00876ED8" w:rsidRPr="00A36FE3" w:rsidDel="00A36FE3">
          <w:rPr>
            <w:b/>
            <w:rPrChange w:id="311" w:author="Bernie Grofman" w:date="2022-11-26T23:22:00Z">
              <w:rPr/>
            </w:rPrChange>
          </w:rPr>
          <w:delText xml:space="preserve"> </w:delText>
        </w:r>
        <w:r w:rsidR="00A51709" w:rsidRPr="00A36FE3" w:rsidDel="00A36FE3">
          <w:rPr>
            <w:b/>
            <w:rPrChange w:id="312" w:author="Bernie Grofman" w:date="2022-11-26T23:22:00Z">
              <w:rPr/>
            </w:rPrChange>
          </w:rPr>
          <w:delText xml:space="preserve">language that says elections shall be “free and equal”, “free and open”, or simply “free”, </w:delText>
        </w:r>
      </w:del>
      <w:del w:id="313" w:author="Bernie Grofman" w:date="2022-11-26T21:09:00Z">
        <w:r w:rsidR="00A51709" w:rsidRPr="00A36FE3" w:rsidDel="0003490C">
          <w:rPr>
            <w:b/>
            <w:rPrChange w:id="314" w:author="Bernie Grofman" w:date="2022-11-26T23:22:00Z">
              <w:rPr/>
            </w:rPrChange>
          </w:rPr>
          <w:delText xml:space="preserve">and implicit, </w:delText>
        </w:r>
      </w:del>
      <w:del w:id="315" w:author="Bernie Grofman" w:date="2022-11-26T23:15:00Z">
        <w:r w:rsidR="00A51709" w:rsidRPr="00A36FE3" w:rsidDel="00A36FE3">
          <w:rPr>
            <w:b/>
            <w:rPrChange w:id="316" w:author="Bernie Grofman" w:date="2022-11-26T23:22:00Z">
              <w:rPr/>
            </w:rPrChange>
          </w:rPr>
          <w:delText>or language regarding the “right to vote”</w:delText>
        </w:r>
        <w:r w:rsidR="00E4565D" w:rsidRPr="00A36FE3" w:rsidDel="00A36FE3">
          <w:rPr>
            <w:b/>
            <w:rPrChange w:id="317" w:author="Bernie Grofman" w:date="2022-11-26T23:22:00Z">
              <w:rPr/>
            </w:rPrChange>
          </w:rPr>
          <w:delText>.</w:delText>
        </w:r>
        <w:r w:rsidR="00A51709" w:rsidRPr="00A36FE3" w:rsidDel="00A36FE3">
          <w:rPr>
            <w:rStyle w:val="FootnoteReference"/>
            <w:b/>
            <w:szCs w:val="24"/>
            <w:rPrChange w:id="318" w:author="Bernie Grofman" w:date="2022-11-26T23:22:00Z">
              <w:rPr>
                <w:rStyle w:val="FootnoteReference"/>
                <w:szCs w:val="24"/>
              </w:rPr>
            </w:rPrChange>
          </w:rPr>
          <w:footnoteReference w:id="18"/>
        </w:r>
        <w:r w:rsidR="000B5476" w:rsidRPr="00A36FE3" w:rsidDel="00A36FE3">
          <w:rPr>
            <w:rStyle w:val="FootnoteReference"/>
            <w:b/>
            <w:szCs w:val="24"/>
            <w:rPrChange w:id="321" w:author="Bernie Grofman" w:date="2022-11-26T23:22:00Z">
              <w:rPr>
                <w:rStyle w:val="FootnoteReference"/>
                <w:szCs w:val="24"/>
              </w:rPr>
            </w:rPrChange>
          </w:rPr>
          <w:delText xml:space="preserve"> </w:delText>
        </w:r>
      </w:del>
    </w:p>
    <w:p w14:paraId="0BB365F8" w14:textId="77777777" w:rsidR="006A5C83" w:rsidRDefault="006A5C83" w:rsidP="0003490C">
      <w:pPr>
        <w:rPr>
          <w:ins w:id="322" w:author="Bernie Grofman" w:date="2022-11-26T18:21:00Z"/>
          <w:szCs w:val="24"/>
        </w:rPr>
      </w:pPr>
    </w:p>
    <w:p w14:paraId="690D05FA" w14:textId="102BB4C7" w:rsidR="00107122" w:rsidRPr="008912BD" w:rsidRDefault="003E2D90" w:rsidP="00E4565D">
      <w:del w:id="323" w:author="Bernie Grofman" w:date="2022-11-26T18:21:00Z">
        <w:r w:rsidRPr="008912BD" w:rsidDel="002A5A78">
          <w:delText xml:space="preserve">Here </w:delText>
        </w:r>
      </w:del>
      <w:del w:id="324" w:author="Bernie Grofman" w:date="2022-11-26T21:10:00Z">
        <w:r w:rsidRPr="008912BD" w:rsidDel="0003490C">
          <w:delText xml:space="preserve">we review </w:delText>
        </w:r>
      </w:del>
      <w:del w:id="325" w:author="Bernie Grofman" w:date="2022-11-26T18:28:00Z">
        <w:r w:rsidRPr="008912BD" w:rsidDel="002E3AD9">
          <w:delText xml:space="preserve">both </w:delText>
        </w:r>
      </w:del>
      <w:del w:id="326" w:author="Bernie Grofman" w:date="2022-11-26T21:10:00Z">
        <w:r w:rsidRPr="008912BD" w:rsidDel="0003490C">
          <w:delText>the institutional context and the actions of state courts in dealing with challenges to enacted plans bases on claims of partisan gerrymandering or in drawing plans of their own in cases where the legislature or commission failed to draw a plan in a timely fashion.</w:delText>
        </w:r>
        <w:r w:rsidR="00E73FF8" w:rsidRPr="00B073BF" w:rsidDel="0003490C">
          <w:rPr>
            <w:vertAlign w:val="superscript"/>
          </w:rPr>
          <w:footnoteReference w:id="19"/>
        </w:r>
        <w:r w:rsidRPr="00B073BF" w:rsidDel="0003490C">
          <w:rPr>
            <w:vertAlign w:val="superscript"/>
          </w:rPr>
          <w:delText xml:space="preserve"> </w:delText>
        </w:r>
      </w:del>
      <w:del w:id="329" w:author="Bernie Grofman" w:date="2022-11-26T21:15:00Z">
        <w:r w:rsidR="00107122" w:rsidRPr="008912BD" w:rsidDel="0003490C">
          <w:delText xml:space="preserve">While we are most concerned with what happened in the 2020 redistricting round, </w:delText>
        </w:r>
      </w:del>
      <w:moveFromRangeStart w:id="330" w:author="Bernie Grofman" w:date="2022-11-26T21:14:00Z" w:name="move120389670"/>
      <w:moveFrom w:id="331" w:author="Bernie Grofman" w:date="2022-11-26T21:14:00Z">
        <w:r w:rsidR="00107122" w:rsidRPr="008912BD" w:rsidDel="0003490C">
          <w:t xml:space="preserve">we also </w:t>
        </w:r>
        <w:r w:rsidR="00036774" w:rsidRPr="008912BD" w:rsidDel="0003490C">
          <w:t xml:space="preserve">briefly </w:t>
        </w:r>
        <w:r w:rsidR="00107122" w:rsidRPr="008912BD" w:rsidDel="0003490C">
          <w:t>examine the role of state courts in the 2010 redistricting round, since previous precedents in other states affected how state courts saw the options for controlling partisan gerrymandering in their own state in the current decade</w:t>
        </w:r>
        <w:r w:rsidR="00036774" w:rsidRPr="008912BD" w:rsidDel="0003490C">
          <w:t xml:space="preserve"> </w:t>
        </w:r>
      </w:moveFrom>
      <w:sdt>
        <w:sdtPr>
          <w:tag w:val="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
          <w:id w:val="-1437592264"/>
          <w:placeholder>
            <w:docPart w:val="B907F655E2FA4DB6BB7A500C247773E7"/>
          </w:placeholder>
        </w:sdtPr>
        <w:sdtContent>
          <w:moveFrom w:id="332" w:author="Bernie Grofman" w:date="2022-11-26T21:14:00Z">
            <w:r w:rsidR="00A51709" w:rsidRPr="008912BD" w:rsidDel="0003490C">
              <w:t>(</w:t>
            </w:r>
            <w:r w:rsidR="00036774" w:rsidRPr="008912BD" w:rsidDel="0003490C">
              <w:t>Cf. Grofman and Cervas 2018) .</w:t>
            </w:r>
          </w:moveFrom>
        </w:sdtContent>
      </w:sdt>
      <w:moveFromRangeEnd w:id="330"/>
    </w:p>
    <w:p w14:paraId="5ED0BC05" w14:textId="173C912D" w:rsidR="006C7A94" w:rsidRDefault="006C7A94" w:rsidP="006C7A94">
      <w:pPr>
        <w:pStyle w:val="Heading1"/>
        <w:rPr>
          <w:ins w:id="333" w:author="Bernie Grofman" w:date="2022-11-26T18:24:00Z"/>
        </w:rPr>
      </w:pPr>
      <w:bookmarkStart w:id="334" w:name="_Toc120369148"/>
      <w:r w:rsidRPr="006C7A94">
        <w:t>Background</w:t>
      </w:r>
      <w:del w:id="335" w:author="Bernie Grofman" w:date="2022-11-26T18:23:00Z">
        <w:r w:rsidRPr="006C7A94" w:rsidDel="002E3AD9">
          <w:delText xml:space="preserve">: Federal </w:delText>
        </w:r>
        <w:r w:rsidDel="002E3AD9">
          <w:delText>c</w:delText>
        </w:r>
        <w:r w:rsidRPr="006C7A94" w:rsidDel="002E3AD9">
          <w:delText xml:space="preserve">ourts </w:delText>
        </w:r>
      </w:del>
      <w:del w:id="336" w:author="Bernie Grofman" w:date="2022-11-26T18:22:00Z">
        <w:r w:rsidDel="002E3AD9">
          <w:delText>a</w:delText>
        </w:r>
        <w:r w:rsidRPr="006C7A94" w:rsidDel="002E3AD9">
          <w:delText xml:space="preserve">nd </w:delText>
        </w:r>
      </w:del>
      <w:del w:id="337" w:author="Bernie Grofman" w:date="2022-11-26T18:23:00Z">
        <w:r w:rsidDel="002E3AD9">
          <w:delText>p</w:delText>
        </w:r>
        <w:r w:rsidRPr="006C7A94" w:rsidDel="002E3AD9">
          <w:delText xml:space="preserve">artisan </w:delText>
        </w:r>
        <w:r w:rsidDel="002E3AD9">
          <w:delText>g</w:delText>
        </w:r>
        <w:r w:rsidRPr="006C7A94" w:rsidDel="002E3AD9">
          <w:delText>errymandering</w:delText>
        </w:r>
      </w:del>
      <w:bookmarkEnd w:id="334"/>
      <w:ins w:id="338" w:author="Bernie Grofman" w:date="2022-11-26T18:23:00Z">
        <w:r w:rsidR="002E3AD9">
          <w:t xml:space="preserve"> </w:t>
        </w:r>
      </w:ins>
    </w:p>
    <w:p w14:paraId="54616CFB" w14:textId="28B294F6" w:rsidR="002E3AD9" w:rsidRDefault="002E3AD9" w:rsidP="002E3AD9">
      <w:pPr>
        <w:pStyle w:val="Heading2"/>
        <w:rPr>
          <w:ins w:id="339" w:author="Bernie Grofman" w:date="2022-11-26T18:24:00Z"/>
        </w:rPr>
      </w:pPr>
      <w:ins w:id="340" w:author="Bernie Grofman" w:date="2022-11-26T18:24:00Z">
        <w:r w:rsidRPr="002660E0">
          <w:t xml:space="preserve">The </w:t>
        </w:r>
        <w:r>
          <w:t>State of Partisan Gerrymandering Law</w:t>
        </w:r>
      </w:ins>
      <w:ins w:id="341" w:author="Bernie Grofman" w:date="2022-11-26T18:25:00Z">
        <w:r>
          <w:t xml:space="preserve"> </w:t>
        </w:r>
      </w:ins>
      <w:ins w:id="342" w:author="Bernie Grofman" w:date="2022-11-26T18:24:00Z">
        <w:r>
          <w:t xml:space="preserve">Prior to </w:t>
        </w:r>
        <w:r w:rsidRPr="002660E0">
          <w:t xml:space="preserve">2020 </w:t>
        </w:r>
      </w:ins>
      <w:ins w:id="343" w:author="Bernie Grofman" w:date="2022-11-26T18:25:00Z">
        <w:r>
          <w:t xml:space="preserve"> </w:t>
        </w:r>
      </w:ins>
    </w:p>
    <w:p w14:paraId="099A293E" w14:textId="77777777" w:rsidR="002E3AD9" w:rsidRPr="009E2F11" w:rsidRDefault="002E3AD9">
      <w:pPr>
        <w:pPrChange w:id="344" w:author="Bernie Grofman" w:date="2022-11-26T18:24:00Z">
          <w:pPr>
            <w:pStyle w:val="Heading1"/>
          </w:pPr>
        </w:pPrChange>
      </w:pPr>
    </w:p>
    <w:p w14:paraId="4CF60315" w14:textId="77777777" w:rsidR="00765757" w:rsidRDefault="0003490C" w:rsidP="00E97C9F">
      <w:pPr>
        <w:rPr>
          <w:ins w:id="345" w:author="Bernie Grofman" w:date="2022-11-26T21:28:00Z"/>
        </w:rPr>
      </w:pPr>
      <w:ins w:id="346" w:author="Bernie Grofman" w:date="2022-11-26T21:13:00Z">
        <w:r w:rsidRPr="0003490C">
          <w:rPr>
            <w:b/>
            <w:rPrChange w:id="347" w:author="Bernie Grofman" w:date="2022-11-26T21:15:00Z">
              <w:rPr/>
            </w:rPrChange>
          </w:rPr>
          <w:t>In this section we look at the status of redistricting law vis-à-vis partisan gerrymandering prior to the 2020 redistricting round</w:t>
        </w:r>
      </w:ins>
      <w:ins w:id="348" w:author="Bernie Grofman" w:date="2022-11-26T21:15:00Z">
        <w:r w:rsidRPr="0003490C">
          <w:rPr>
            <w:b/>
            <w:rPrChange w:id="349" w:author="Bernie Grofman" w:date="2022-11-26T21:15:00Z">
              <w:rPr/>
            </w:rPrChange>
          </w:rPr>
          <w:t>.</w:t>
        </w:r>
      </w:ins>
      <w:ins w:id="350" w:author="Bernie Grofman" w:date="2022-11-26T21:13:00Z">
        <w:r w:rsidRPr="0003490C">
          <w:rPr>
            <w:b/>
            <w:rPrChange w:id="351" w:author="Bernie Grofman" w:date="2022-11-26T21:15:00Z">
              <w:rPr/>
            </w:rPrChange>
          </w:rPr>
          <w:t xml:space="preserve"> While our focus </w:t>
        </w:r>
      </w:ins>
      <w:ins w:id="352" w:author="Bernie Grofman" w:date="2022-11-26T21:14:00Z">
        <w:r w:rsidRPr="0003490C">
          <w:rPr>
            <w:b/>
            <w:rPrChange w:id="353" w:author="Bernie Grofman" w:date="2022-11-26T21:15:00Z">
              <w:rPr/>
            </w:rPrChange>
          </w:rPr>
          <w:t xml:space="preserve">in this section </w:t>
        </w:r>
      </w:ins>
      <w:ins w:id="354" w:author="Bernie Grofman" w:date="2022-11-26T21:13:00Z">
        <w:r w:rsidRPr="0003490C">
          <w:rPr>
            <w:b/>
            <w:rPrChange w:id="355" w:author="Bernie Grofman" w:date="2022-11-26T21:15:00Z">
              <w:rPr/>
            </w:rPrChange>
          </w:rPr>
          <w:t>is on what was happening in federal cou</w:t>
        </w:r>
      </w:ins>
      <w:ins w:id="356" w:author="Bernie Grofman" w:date="2022-11-26T21:14:00Z">
        <w:r w:rsidRPr="0003490C">
          <w:rPr>
            <w:b/>
            <w:rPrChange w:id="357" w:author="Bernie Grofman" w:date="2022-11-26T21:15:00Z">
              <w:rPr/>
            </w:rPrChange>
          </w:rPr>
          <w:t>r</w:t>
        </w:r>
      </w:ins>
      <w:ins w:id="358" w:author="Bernie Grofman" w:date="2022-11-26T21:13:00Z">
        <w:r w:rsidRPr="0003490C">
          <w:rPr>
            <w:b/>
            <w:rPrChange w:id="359" w:author="Bernie Grofman" w:date="2022-11-26T21:15:00Z">
              <w:rPr/>
            </w:rPrChange>
          </w:rPr>
          <w:t>ts</w:t>
        </w:r>
      </w:ins>
      <w:ins w:id="360" w:author="Bernie Grofman" w:date="2022-11-26T21:14:00Z">
        <w:r w:rsidRPr="0003490C">
          <w:rPr>
            <w:b/>
            <w:rPrChange w:id="361" w:author="Bernie Grofman" w:date="2022-11-26T21:15:00Z">
              <w:rPr/>
            </w:rPrChange>
          </w:rPr>
          <w:t>,</w:t>
        </w:r>
        <w:r>
          <w:t xml:space="preserve"> </w:t>
        </w:r>
      </w:ins>
      <w:moveToRangeStart w:id="362" w:author="Bernie Grofman" w:date="2022-11-26T21:14:00Z" w:name="move120389670"/>
      <w:moveTo w:id="363" w:author="Bernie Grofman" w:date="2022-11-26T21:14:00Z">
        <w:r w:rsidRPr="008912BD">
          <w:t xml:space="preserve">we also briefly examine the role of state courts in the 2010 redistricting round, since previous precedents in other states affected how state courts saw the options for controlling partisan gerrymandering in their own state in the current decade </w:t>
        </w:r>
      </w:moveTo>
      <w:sdt>
        <w:sdtPr>
          <w:tag w:val="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
          <w:id w:val="700828972"/>
          <w:placeholder>
            <w:docPart w:val="9A8BD63449664F8DBE33FD9636D92FB3"/>
          </w:placeholder>
        </w:sdtPr>
        <w:sdtContent>
          <w:moveTo w:id="364" w:author="Bernie Grofman" w:date="2022-11-26T21:14:00Z">
            <w:r w:rsidRPr="008912BD">
              <w:t>(Cf. Grofman and Cervas 2018)</w:t>
            </w:r>
            <w:del w:id="365" w:author="Bernie Grofman" w:date="2022-11-26T21:15:00Z">
              <w:r w:rsidRPr="008912BD" w:rsidDel="0003490C">
                <w:delText xml:space="preserve"> </w:delText>
              </w:r>
            </w:del>
            <w:r w:rsidRPr="008912BD">
              <w:t>.</w:t>
            </w:r>
          </w:moveTo>
        </w:sdtContent>
      </w:sdt>
      <w:moveToRangeEnd w:id="362"/>
      <w:ins w:id="366" w:author="Bernie Grofman" w:date="2022-11-26T21:13:00Z">
        <w:r>
          <w:t xml:space="preserve">   </w:t>
        </w:r>
      </w:ins>
    </w:p>
    <w:p w14:paraId="5A078398" w14:textId="39D74A5D" w:rsidR="00E97C9F" w:rsidRPr="009E2F11" w:rsidRDefault="001F2B31">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E963F2">
        <w:rPr>
          <w:i/>
          <w:iCs/>
        </w:rPr>
        <w:t xml:space="preserve"> </w:t>
      </w:r>
      <w:r w:rsidR="00E963F2" w:rsidRPr="0080356A">
        <w:t xml:space="preserve">412 U.S. 735 </w:t>
      </w:r>
      <w:r w:rsidR="00E963F2">
        <w:t>(</w:t>
      </w:r>
      <w:r w:rsidR="00E963F2" w:rsidRPr="0080356A">
        <w:t>1973)</w:t>
      </w:r>
      <w:r w:rsidR="00D41D67" w:rsidRPr="0080356A">
        <w:t xml:space="preserve">, </w:t>
      </w:r>
      <w:r w:rsidRPr="0080356A">
        <w:t>in which political data was used to try and balance districts roughly proportional to the statewide political strength of parties</w:t>
      </w:r>
      <w:r w:rsidR="00FB6C25">
        <w:t>.</w:t>
      </w:r>
      <w:r w:rsidRPr="0080356A">
        <w:t xml:space="preserve"> </w:t>
      </w:r>
      <w:r w:rsidR="00887CE5" w:rsidRPr="0080356A">
        <w:t xml:space="preserve">In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 </w:t>
      </w:r>
      <w:r w:rsidR="00887CE5" w:rsidRPr="0080356A">
        <w:rPr>
          <w:i/>
          <w:iCs/>
        </w:rPr>
        <w:t>Gaffney</w:t>
      </w:r>
      <w:r w:rsidR="00887CE5" w:rsidRPr="0080356A">
        <w:t xml:space="preserve"> allowed for partisanship to be used in what appeared to be a benevolent fashion, but the </w:t>
      </w:r>
      <w:r w:rsidR="008F4561" w:rsidRPr="0080356A">
        <w:t xml:space="preserve">continuing </w:t>
      </w:r>
      <w:r w:rsidR="00887CE5" w:rsidRPr="0080356A">
        <w:t>concern</w:t>
      </w:r>
      <w:r w:rsidR="00E97C9F" w:rsidRPr="0080356A">
        <w:t xml:space="preserve"> </w:t>
      </w:r>
      <w:r w:rsidR="008F4561" w:rsidRPr="0080356A">
        <w:t>of</w:t>
      </w:r>
      <w:r w:rsidR="00876ED8" w:rsidRPr="0080356A">
        <w:t xml:space="preserve"> </w:t>
      </w:r>
      <w:r w:rsidR="008F4561" w:rsidRPr="0080356A">
        <w:t xml:space="preserve">good government groups and political parties </w:t>
      </w:r>
      <w:del w:id="367" w:author="Bernie Grofman" w:date="2022-11-26T21:28:00Z">
        <w:r w:rsidR="00887CE5" w:rsidRPr="00765757" w:rsidDel="00765757">
          <w:rPr>
            <w:b/>
            <w:rPrChange w:id="368" w:author="Bernie Grofman" w:date="2022-11-26T21:28:00Z">
              <w:rPr/>
            </w:rPrChange>
          </w:rPr>
          <w:delText xml:space="preserve">was </w:delText>
        </w:r>
      </w:del>
      <w:ins w:id="369" w:author="Bernie Grofman" w:date="2022-11-26T21:28:00Z">
        <w:r w:rsidR="00765757" w:rsidRPr="00765757">
          <w:rPr>
            <w:b/>
            <w:rPrChange w:id="370" w:author="Bernie Grofman" w:date="2022-11-26T21:28:00Z">
              <w:rPr/>
            </w:rPrChange>
          </w:rPr>
          <w:t>has been</w:t>
        </w:r>
        <w:r w:rsidR="00765757">
          <w:t xml:space="preserve"> </w:t>
        </w:r>
        <w:r w:rsidR="00765757" w:rsidRPr="0080356A">
          <w:t xml:space="preserve"> </w:t>
        </w:r>
      </w:ins>
      <w:r w:rsidR="00887CE5" w:rsidRPr="0080356A">
        <w:t xml:space="preserve">about the malevolent uses of partisanship in districting to create political gerrymanders. </w:t>
      </w:r>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E97C9F" w:rsidRPr="0080356A">
        <w:rPr>
          <w:szCs w:val="24"/>
          <w:lang w:val="fr-FR"/>
        </w:rPr>
        <w:t xml:space="preserve">, 721 F. 2d 1170 (D. Calif. </w:t>
      </w:r>
      <w:r w:rsidR="00E97C9F" w:rsidRPr="0080356A">
        <w:rPr>
          <w:szCs w:val="24"/>
        </w:rPr>
        <w:t>1983</w:t>
      </w:r>
      <w:r w:rsidR="000D5B09" w:rsidRPr="0080356A">
        <w:rPr>
          <w:szCs w:val="24"/>
        </w:rPr>
        <w:t>,</w:t>
      </w:r>
      <w:r w:rsidR="000D5B09" w:rsidRPr="0080356A">
        <w:rPr>
          <w:i/>
          <w:szCs w:val="24"/>
        </w:rPr>
        <w:t xml:space="preserve"> cert</w:t>
      </w:r>
      <w:r w:rsidR="000D5B09" w:rsidRPr="0080356A">
        <w:rPr>
          <w:szCs w:val="24"/>
        </w:rPr>
        <w:t>. denied.</w:t>
      </w:r>
      <w:r w:rsidR="00E97C9F" w:rsidRPr="0080356A">
        <w:rPr>
          <w:szCs w:val="24"/>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876ED8" w:rsidRPr="0080356A">
        <w:rPr>
          <w:szCs w:val="24"/>
        </w:rPr>
        <w:t xml:space="preserve"> </w:t>
      </w:r>
    </w:p>
    <w:p w14:paraId="34DD6ACB" w14:textId="1B734F6C" w:rsidR="00E05459" w:rsidRPr="0080356A" w:rsidRDefault="00887CE5" w:rsidP="00C15383">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 xml:space="preserve">Davis v. Bandemer, </w:t>
      </w:r>
      <w:r w:rsidR="001F2B31" w:rsidRPr="0080356A">
        <w:t>478 U.S. 109 (1986)</w:t>
      </w:r>
      <w:r w:rsidR="00470854">
        <w:t xml:space="preserve">. </w:t>
      </w:r>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E97C9F" w:rsidRPr="0080356A">
        <w:t xml:space="preserve"> </w:t>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rPr>
          <w:i/>
          <w:iCs/>
        </w:rPr>
        <w:t>Davis v. Bandemer</w:t>
      </w:r>
      <w:r w:rsidR="0080356A" w:rsidRPr="0080356A">
        <w:t>, 478 U.S. 109, 139 (1986) (“In those cases, the racial minorities asserting the successful equal protection claims had essentially been shut out of the political process”)</w:t>
      </w:r>
      <w:r w:rsidR="00E97C9F" w:rsidRPr="0080356A">
        <w:t xml:space="preserve">. </w:t>
      </w:r>
    </w:p>
    <w:p w14:paraId="7F06F7E9" w14:textId="77777777" w:rsidR="00743F2E" w:rsidRDefault="00E97C9F" w:rsidP="00C15383">
      <w:pPr>
        <w:rPr>
          <w:ins w:id="371" w:author="Bernie Grofman" w:date="2022-11-26T21:31:00Z"/>
        </w:rPr>
      </w:pPr>
      <w:r w:rsidRPr="0080356A">
        <w:t>That high bar did not prevent new challenges to alleged partisan gerrymanders being brought in federal courts</w:t>
      </w:r>
      <w:r w:rsidR="008F4561" w:rsidRPr="0080356A">
        <w:t xml:space="preserve"> </w:t>
      </w:r>
      <w:ins w:id="372" w:author="Bernie Grofman" w:date="2022-11-26T21:29:00Z">
        <w:r w:rsidR="00743F2E" w:rsidRPr="00743F2E">
          <w:rPr>
            <w:b/>
            <w:rPrChange w:id="373" w:author="Bernie Grofman" w:date="2022-11-26T21:30:00Z">
              <w:rPr/>
            </w:rPrChange>
          </w:rPr>
          <w:t xml:space="preserve">after </w:t>
        </w:r>
        <w:r w:rsidR="00743F2E" w:rsidRPr="00743F2E">
          <w:rPr>
            <w:b/>
            <w:i/>
            <w:rPrChange w:id="374" w:author="Bernie Grofman" w:date="2022-11-26T21:30:00Z">
              <w:rPr/>
            </w:rPrChange>
          </w:rPr>
          <w:t>Ba</w:t>
        </w:r>
      </w:ins>
      <w:ins w:id="375" w:author="Bernie Grofman" w:date="2022-11-26T21:30:00Z">
        <w:r w:rsidR="00743F2E" w:rsidRPr="00743F2E">
          <w:rPr>
            <w:b/>
            <w:i/>
            <w:rPrChange w:id="376" w:author="Bernie Grofman" w:date="2022-11-26T21:30:00Z">
              <w:rPr/>
            </w:rPrChange>
          </w:rPr>
          <w:t>ndemer</w:t>
        </w:r>
        <w:r w:rsidR="00743F2E">
          <w:t xml:space="preserve"> </w:t>
        </w:r>
      </w:ins>
      <w:r w:rsidR="008F4561" w:rsidRPr="0080356A">
        <w:t xml:space="preserve">(see e.g., </w:t>
      </w:r>
      <w:r w:rsidR="008F4561" w:rsidRPr="0080356A">
        <w:rPr>
          <w:i/>
          <w:iCs/>
          <w:szCs w:val="24"/>
        </w:rPr>
        <w:t>Republican Party v. Martin</w:t>
      </w:r>
      <w:r w:rsidR="008F4561" w:rsidRPr="0080356A">
        <w:rPr>
          <w:szCs w:val="24"/>
        </w:rPr>
        <w:t xml:space="preserve"> 980 F2d 943 (4</w:t>
      </w:r>
      <w:r w:rsidR="008F4561" w:rsidRPr="0080356A">
        <w:rPr>
          <w:szCs w:val="24"/>
          <w:vertAlign w:val="superscript"/>
        </w:rPr>
        <w:t>th</w:t>
      </w:r>
      <w:r w:rsidR="008F4561" w:rsidRPr="0080356A">
        <w:rPr>
          <w:szCs w:val="24"/>
        </w:rPr>
        <w:t xml:space="preserve"> Cir. 1992))</w:t>
      </w:r>
      <w:ins w:id="377" w:author="Bernie Grofman" w:date="2022-11-26T21:30:00Z">
        <w:r w:rsidR="00743F2E">
          <w:rPr>
            <w:szCs w:val="24"/>
          </w:rPr>
          <w:t>,</w:t>
        </w:r>
      </w:ins>
      <w:r w:rsidR="00A24153" w:rsidRPr="0080356A">
        <w:t xml:space="preserve"> but again lower </w:t>
      </w:r>
      <w:r w:rsidR="00A24153" w:rsidRPr="0080356A">
        <w:lastRenderedPageBreak/>
        <w:t xml:space="preserve">courts </w:t>
      </w:r>
      <w:r w:rsidR="00D41D67" w:rsidRPr="0080356A">
        <w:t xml:space="preserve">ultimately </w:t>
      </w:r>
      <w:r w:rsidR="00A24153" w:rsidRPr="0080356A">
        <w:t>rejected partisan gerrymandering claims.</w:t>
      </w:r>
      <w:r w:rsidR="00876ED8" w:rsidRPr="0080356A">
        <w:t xml:space="preserve"> </w:t>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Vieth v. Jubelirer</w:t>
      </w:r>
      <w:r w:rsidR="00E05459" w:rsidRPr="0080356A">
        <w:t xml:space="preserve"> 541 U.S. 267 (2004) 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E05459" w:rsidRPr="0080356A">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876ED8" w:rsidRPr="0080356A">
        <w:t xml:space="preserve"> </w:t>
      </w:r>
    </w:p>
    <w:p w14:paraId="440444FE" w14:textId="120CA294" w:rsidR="002713C2" w:rsidRDefault="001F2B31" w:rsidP="00C15383">
      <w:r w:rsidRPr="0080356A">
        <w:t>Justice Scalia, writing for a plurality</w:t>
      </w:r>
      <w:r w:rsidR="00E05459" w:rsidRPr="0080356A">
        <w:rPr>
          <w:i/>
          <w:iCs/>
        </w:rPr>
        <w:t xml:space="preserve"> Id.</w:t>
      </w:r>
      <w:r w:rsidR="00E05459" w:rsidRPr="0080356A">
        <w:t>, at 306-307</w:t>
      </w:r>
      <w:r w:rsidRPr="0080356A">
        <w:t>, would have held that there was no justiciable claim because there was no “judicially discernible and manageable standard” by which the Court could decide when a plan went from being constitutional to unconstitutional</w:t>
      </w:r>
      <w:r w:rsidR="00E05459" w:rsidRPr="0080356A">
        <w:t>.</w:t>
      </w:r>
      <w:r w:rsidR="00876ED8" w:rsidRPr="0080356A">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ins w:id="378" w:author="Bernie Grofman" w:date="2022-11-26T21:31:00Z">
        <w:r w:rsidR="00743F2E">
          <w:t>own</w:t>
        </w:r>
      </w:ins>
      <w:del w:id="379" w:author="Bernie Grofman" w:date="2022-11-26T21:31:00Z">
        <w:r w:rsidRPr="0080356A" w:rsidDel="00743F2E">
          <w:delText xml:space="preserve">own </w:delText>
        </w:r>
      </w:del>
      <w:ins w:id="380" w:author="Bernie Grofman" w:date="2022-11-26T21:31:00Z">
        <w:r w:rsidR="00743F2E">
          <w:t xml:space="preserve"> </w:t>
        </w:r>
        <w:r w:rsidR="00743F2E" w:rsidRPr="0080356A">
          <w:t xml:space="preserve"> </w:t>
        </w:r>
      </w:ins>
      <w:r w:rsidRPr="0080356A">
        <w:t xml:space="preserve">standard for adjudicating partisan gerrymandering claims. </w:t>
      </w:r>
      <w:r w:rsidR="00036774" w:rsidRPr="0080356A">
        <w:t xml:space="preserve">Justice Kennedy concurred with the plurality that the appellants’ complaint be dismissed because the “proposed standards each have their own deficiencies” </w:t>
      </w:r>
      <w:r w:rsidR="00036774" w:rsidRPr="0080356A">
        <w:rPr>
          <w:i/>
          <w:iCs/>
        </w:rPr>
        <w:t>Id.</w:t>
      </w:r>
      <w:r w:rsidR="00036774" w:rsidRPr="0080356A">
        <w:t>, at 267, 269,</w:t>
      </w:r>
      <w:r w:rsidR="00036774" w:rsidRPr="0080356A">
        <w:rPr>
          <w:i/>
          <w:iCs/>
        </w:rPr>
        <w:t xml:space="preserve"> </w:t>
      </w:r>
      <w:r w:rsidR="00036774" w:rsidRPr="0080356A">
        <w:t>but left open the possibility that a manageable standard might be established.</w:t>
      </w:r>
      <w:r w:rsidR="00036774">
        <w:rPr>
          <w:rStyle w:val="FootnoteReference"/>
        </w:rPr>
        <w:footnoteReference w:id="20"/>
      </w:r>
      <w:r w:rsidR="00036774" w:rsidRPr="0080356A">
        <w:t xml:space="preserve"> </w:t>
      </w:r>
      <w:del w:id="381" w:author="Bernie Grofman" w:date="2022-11-26T21:32:00Z">
        <w:r w:rsidR="00F05DD4" w:rsidDel="00743F2E">
          <w:delText xml:space="preserve">That </w:delText>
        </w:r>
      </w:del>
      <w:ins w:id="382" w:author="Bernie Grofman" w:date="2022-11-26T21:32:00Z">
        <w:r w:rsidR="00743F2E">
          <w:t xml:space="preserve">The </w:t>
        </w:r>
        <w:r w:rsidR="00743F2E" w:rsidRPr="00743F2E">
          <w:rPr>
            <w:i/>
            <w:rPrChange w:id="383" w:author="Bernie Grofman" w:date="2022-11-26T21:32:00Z">
              <w:rPr/>
            </w:rPrChange>
          </w:rPr>
          <w:t>Vieth</w:t>
        </w:r>
        <w:r w:rsidR="00743F2E">
          <w:t xml:space="preserve"> </w:t>
        </w:r>
      </w:ins>
      <w:r w:rsidR="00F05DD4">
        <w:t xml:space="preserve">Court </w:t>
      </w:r>
      <w:ins w:id="384" w:author="Bernie Grofman" w:date="2022-11-26T21:32:00Z">
        <w:r w:rsidR="00743F2E">
          <w:t xml:space="preserve">also </w:t>
        </w:r>
      </w:ins>
      <w:r w:rsidR="00F05DD4">
        <w:t>concluded that “</w:t>
      </w:r>
      <w:r w:rsidR="002713C2">
        <w:t>’</w:t>
      </w:r>
      <w:r w:rsidR="00F05DD4" w:rsidRPr="00F05DD4">
        <w:t>Fairness</w:t>
      </w:r>
      <w:r w:rsidR="00F05DD4">
        <w:t>’</w:t>
      </w:r>
      <w:r w:rsidR="00F05DD4" w:rsidRPr="00F05DD4">
        <w:t xml:space="preserve"> is not a judicially manageable standard.</w:t>
      </w:r>
      <w:r w:rsidR="00F05DD4">
        <w:t xml:space="preserve">” </w:t>
      </w:r>
      <w:r w:rsidR="00E7702F">
        <w:rPr>
          <w:i/>
          <w:iCs/>
        </w:rPr>
        <w:t>Vieth</w:t>
      </w:r>
      <w:r w:rsidR="00E7702F">
        <w:t xml:space="preserve"> </w:t>
      </w:r>
      <w:r w:rsidR="00E7702F" w:rsidRPr="00E7702F">
        <w:t>541 U. S. ____ (2004)</w:t>
      </w:r>
      <w:r w:rsidR="00E7702F">
        <w:t xml:space="preserve"> at 3.</w:t>
      </w:r>
      <w:r w:rsidR="003C4623">
        <w:rPr>
          <w:rStyle w:val="FootnoteReference"/>
        </w:rPr>
        <w:footnoteReference w:id="21"/>
      </w:r>
      <w:r w:rsidR="00E7702F">
        <w:t xml:space="preserve"> </w:t>
      </w:r>
    </w:p>
    <w:p w14:paraId="49FAAE1A" w14:textId="213D736A" w:rsidR="00EB0534" w:rsidRDefault="00E05459" w:rsidP="002713C2">
      <w:r w:rsidRPr="0080356A">
        <w:t>A few years later,</w:t>
      </w:r>
      <w:r w:rsidR="001F2B31" w:rsidRPr="0080356A">
        <w:t xml:space="preserve"> </w:t>
      </w:r>
      <w:r w:rsidR="00245F35" w:rsidRPr="0080356A">
        <w:t xml:space="preserve">in </w:t>
      </w:r>
      <w:r w:rsidR="00245F35" w:rsidRPr="0080356A">
        <w:rPr>
          <w:i/>
          <w:iCs/>
        </w:rPr>
        <w:t xml:space="preserve">LULAC v. Perry </w:t>
      </w:r>
      <w:r w:rsidR="00245F35" w:rsidRPr="0080356A">
        <w:t xml:space="preserve">548 U.S. 399 (2006),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 xml:space="preserve">. </w:t>
      </w:r>
      <w:r w:rsidR="00915587" w:rsidRPr="00800482">
        <w:t xml:space="preserve">In that case, </w:t>
      </w:r>
      <w:del w:id="385" w:author="Bernie Grofman" w:date="2022-11-26T21:33:00Z">
        <w:r w:rsidR="00915587" w:rsidRPr="00800482" w:rsidDel="00743F2E">
          <w:delText>a</w:delText>
        </w:r>
        <w:r w:rsidR="00245F35" w:rsidRPr="00800482" w:rsidDel="00743F2E">
          <w:delText xml:space="preserve">lthough </w:delText>
        </w:r>
      </w:del>
      <w:r w:rsidR="00245F35" w:rsidRPr="00800482">
        <w:t>some Justices expressed the view that a manag</w:t>
      </w:r>
      <w:r w:rsidR="00245F35" w:rsidRPr="0080356A">
        <w:t>eable standard combining partisan symmetry approaches with other measures might yet be contrived</w:t>
      </w:r>
      <w:r w:rsidR="002713C2">
        <w:t>.</w:t>
      </w:r>
      <w:r w:rsidR="00AA71EB">
        <w:rPr>
          <w:rStyle w:val="FootnoteReference"/>
        </w:rPr>
        <w:footnoteReference w:id="22"/>
      </w:r>
      <w:del w:id="386" w:author="Bernie Grofman" w:date="2022-11-26T21:33:00Z">
        <w:r w:rsidRPr="0080356A" w:rsidDel="00743F2E">
          <w:delText xml:space="preserve"> </w:delText>
        </w:r>
        <w:r w:rsidR="00214714" w:rsidRPr="0080356A" w:rsidDel="00743F2E">
          <w:delText>However, rather than giving up hope</w:delText>
        </w:r>
        <w:r w:rsidR="00036774" w:rsidDel="00743F2E">
          <w:delText>,</w:delText>
        </w:r>
      </w:del>
      <w:r w:rsidR="00214714" w:rsidRPr="0080356A">
        <w:t xml:space="preserve"> </w:t>
      </w:r>
      <w:del w:id="387" w:author="Bernie Grofman" w:date="2022-11-26T21:33:00Z">
        <w:r w:rsidR="00214714" w:rsidRPr="0080356A" w:rsidDel="00743F2E">
          <w:delText>post</w:delText>
        </w:r>
      </w:del>
      <w:ins w:id="388" w:author="Bernie Grofman" w:date="2022-11-26T21:33:00Z">
        <w:r w:rsidR="00743F2E">
          <w:t>P</w:t>
        </w:r>
        <w:r w:rsidR="00743F2E" w:rsidRPr="0080356A">
          <w:t>ost</w:t>
        </w:r>
      </w:ins>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876ED8" w:rsidRPr="0080356A">
        <w:t xml:space="preserve"> </w:t>
      </w:r>
    </w:p>
    <w:p w14:paraId="2380D4B4" w14:textId="13DA1AA1" w:rsidR="00036774" w:rsidRPr="002713C2" w:rsidRDefault="00A24153" w:rsidP="002713C2">
      <w:pPr>
        <w:rPr>
          <w:b/>
          <w:bCs/>
          <w:sz w:val="28"/>
          <w:szCs w:val="28"/>
        </w:rPr>
      </w:pPr>
      <w:r w:rsidRPr="0080356A">
        <w:t xml:space="preserve">After 30+ years of unsuccessful challenges </w:t>
      </w:r>
      <w:del w:id="389" w:author="Bernie Grofman" w:date="2022-11-26T21:34:00Z">
        <w:r w:rsidRPr="0080356A" w:rsidDel="00743F2E">
          <w:delText>at the trial court level</w:delText>
        </w:r>
      </w:del>
      <w:r w:rsidRPr="0080356A">
        <w:t>,</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ins w:id="390" w:author="Bernie Grofman" w:date="2022-11-26T21:34:00Z">
        <w:r w:rsidR="00743F2E">
          <w:t>,</w:t>
        </w:r>
      </w:ins>
      <w:r w:rsidR="00C220C6" w:rsidRPr="0080356A">
        <w:t xml:space="preserve"> </w:t>
      </w:r>
      <w:r w:rsidR="00C220C6" w:rsidRPr="0080356A">
        <w:rPr>
          <w:i/>
          <w:iCs/>
        </w:rPr>
        <w:t>Gill v. Whitford</w:t>
      </w:r>
      <w:r w:rsidR="00C220C6" w:rsidRPr="0080356A">
        <w:t>, 138 S. Ct. 1916</w:t>
      </w:r>
      <w:r w:rsidR="00CB4C09" w:rsidRPr="0080356A">
        <w:t xml:space="preserve"> </w:t>
      </w:r>
      <w:r w:rsidR="00C220C6" w:rsidRPr="0080356A">
        <w:t>(2018)</w:t>
      </w:r>
      <w:r w:rsidR="00600CB5" w:rsidRPr="0080356A">
        <w:t>,</w:t>
      </w:r>
      <w:r w:rsidRPr="0080356A">
        <w:t xml:space="preserve"> one in</w:t>
      </w:r>
      <w:r w:rsidR="00600CB5" w:rsidRPr="0080356A">
        <w:t xml:space="preserve"> North Caroli</w:t>
      </w:r>
      <w:r w:rsidR="00CB4C09" w:rsidRPr="0080356A">
        <w:t>na</w:t>
      </w:r>
      <w:ins w:id="391" w:author="Bernie Grofman" w:date="2022-11-26T21:34:00Z">
        <w:r w:rsidR="00743F2E">
          <w:t>,</w:t>
        </w:r>
      </w:ins>
      <w:r w:rsidR="00CB4C09" w:rsidRPr="0080356A">
        <w:t xml:space="preserve"> </w:t>
      </w:r>
      <w:r w:rsidR="00CB4C09" w:rsidRPr="0080356A">
        <w:rPr>
          <w:i/>
          <w:iCs/>
        </w:rPr>
        <w:t>Rucho</w:t>
      </w:r>
      <w:r w:rsidR="006125AC" w:rsidRPr="006125AC">
        <w:rPr>
          <w:i/>
          <w:iCs/>
        </w:rPr>
        <w:t xml:space="preserve"> </w:t>
      </w:r>
      <w:r w:rsidR="006125AC" w:rsidRPr="0080356A">
        <w:rPr>
          <w:i/>
          <w:iCs/>
        </w:rPr>
        <w:t>v. Common Cause</w:t>
      </w:r>
      <w:r w:rsidR="006125AC" w:rsidRPr="0080356A">
        <w:t>, 139 S. Ct. 2484, 2506 (2019)</w:t>
      </w:r>
      <w:r w:rsidR="00600CB5" w:rsidRPr="0080356A">
        <w:t xml:space="preserve"> and one in Marylan</w:t>
      </w:r>
      <w:r w:rsidR="009C5BB6" w:rsidRPr="0080356A">
        <w:t>d</w:t>
      </w:r>
      <w:ins w:id="392" w:author="Bernie Grofman" w:date="2022-11-26T21:34:00Z">
        <w:r w:rsidR="00743F2E">
          <w:t>,</w:t>
        </w:r>
      </w:ins>
      <w:r w:rsidR="009C5BB6" w:rsidRPr="0080356A">
        <w:t xml:space="preserve"> </w:t>
      </w:r>
      <w:r w:rsidR="009C5BB6" w:rsidRPr="0080356A">
        <w:rPr>
          <w:i/>
          <w:iCs/>
        </w:rPr>
        <w:t>Lamone v. Benisek</w:t>
      </w:r>
      <w:r w:rsidR="009C5BB6" w:rsidRPr="0080356A">
        <w:t xml:space="preserve">, 139 S. Ct. 783 (2019) </w:t>
      </w:r>
      <w:r w:rsidR="00600CB5" w:rsidRPr="0080356A">
        <w:t>found proposed plans to be unconstitutional partisan gerrymanders.</w:t>
      </w:r>
      <w:r w:rsidR="00876ED8" w:rsidRPr="0080356A">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 xml:space="preserve">. </w:t>
      </w:r>
    </w:p>
    <w:p w14:paraId="6BC37A60" w14:textId="3724FD90" w:rsidR="001F2B31" w:rsidRPr="0080356A" w:rsidRDefault="001F2B31" w:rsidP="00214714">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lastRenderedPageBreak/>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B14853">
        <w:t>,</w:t>
      </w:r>
      <w:r w:rsidR="00876ED8" w:rsidRPr="0080356A">
        <w:t xml:space="preserve"> </w:t>
      </w:r>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w:t>
      </w:r>
      <w:del w:id="393" w:author="Bernie Grofman" w:date="2022-11-26T21:35:00Z">
        <w:r w:rsidR="00600CB5" w:rsidRPr="0080356A" w:rsidDel="00743F2E">
          <w:delText>s</w:delText>
        </w:r>
      </w:del>
      <w:r w:rsidR="00600CB5" w:rsidRPr="0080356A">
        <w:t xml:space="preserve"> of unconstitutional partisan gerrymandering were reversed</w:t>
      </w:r>
      <w:r w:rsidR="008E3B2E" w:rsidRPr="0080356A">
        <w:t xml:space="preserve">. </w:t>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 xml:space="preserve">First Amendment, the Equal Protection Clause of the Fourteenth Amendment, the Elections Clause, [or] Article I, § 2, of the Constitution” </w:t>
      </w:r>
      <w:r w:rsidR="00214714" w:rsidRPr="0080356A">
        <w:t>(</w:t>
      </w:r>
      <w:r w:rsidRPr="00B95F8D">
        <w:rPr>
          <w:i/>
          <w:iCs/>
        </w:rPr>
        <w:t>Id</w:t>
      </w:r>
      <w:r w:rsidRPr="0080356A">
        <w:t>. at 2491</w:t>
      </w:r>
      <w:r w:rsidR="00214714" w:rsidRPr="0080356A">
        <w:t>)</w:t>
      </w:r>
      <w:r w:rsidRPr="0080356A">
        <w:t>.</w:t>
      </w:r>
      <w:r w:rsidR="00915587" w:rsidRPr="00915587">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 </w:t>
      </w:r>
      <w:r w:rsidR="00915587" w:rsidRPr="00150D37">
        <w:rPr>
          <w:i/>
          <w:iCs/>
        </w:rPr>
        <w:t>Id</w:t>
      </w:r>
      <w:r w:rsidR="00915587" w:rsidRPr="003175B8">
        <w:t>.</w:t>
      </w:r>
      <w:r w:rsidR="00915587" w:rsidRPr="0080356A">
        <w:t xml:space="preserve"> at 2494 (quotations omitted; emphasis added).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 </w:t>
      </w:r>
      <w:r w:rsidR="00915587" w:rsidRPr="0080356A">
        <w:rPr>
          <w:i/>
          <w:iCs/>
        </w:rPr>
        <w:t>Id</w:t>
      </w:r>
      <w:r w:rsidR="00915587" w:rsidRPr="0080356A">
        <w:t xml:space="preserve"> at 2507).</w:t>
      </w:r>
    </w:p>
    <w:p w14:paraId="5F60430D" w14:textId="07554F1F" w:rsidR="00600CB5" w:rsidRPr="0080356A" w:rsidRDefault="008E3B2E" w:rsidP="008E3B2E">
      <w:pPr>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 </w:t>
      </w:r>
      <w:r w:rsidR="001F2B31" w:rsidRPr="0080356A">
        <w:rPr>
          <w:i/>
          <w:iCs/>
        </w:rPr>
        <w:t>Id</w:t>
      </w:r>
      <w:r w:rsidR="001F2B31" w:rsidRPr="0080356A">
        <w:t xml:space="preserve">. at 2506, and </w:t>
      </w:r>
      <w:r w:rsidR="001F2B31" w:rsidRPr="004B7233">
        <w:t xml:space="preserve">the </w:t>
      </w:r>
      <w:r w:rsidR="00915587" w:rsidRPr="004B7233">
        <w:t>C</w:t>
      </w:r>
      <w:r w:rsidR="001F2B31" w:rsidRPr="004B7233">
        <w:t>ourt “does</w:t>
      </w:r>
      <w:r w:rsidR="001F2B31" w:rsidRPr="0080356A">
        <w:t xml:space="preserve"> not condone excessive partisan gerrymandering” </w:t>
      </w:r>
      <w:r w:rsidR="001F2B31" w:rsidRPr="0080356A">
        <w:rPr>
          <w:i/>
          <w:iCs/>
        </w:rPr>
        <w:t>Id</w:t>
      </w:r>
      <w:r w:rsidR="001F2B31" w:rsidRPr="0080356A">
        <w:t>. at 2507</w:t>
      </w:r>
      <w:r w:rsidRPr="0080356A">
        <w:t>, and yet</w:t>
      </w:r>
      <w:r w:rsidR="001F2B31" w:rsidRPr="0080356A">
        <w:t xml:space="preserve"> </w:t>
      </w:r>
      <w:r w:rsidRPr="0080356A">
        <w:t>i</w:t>
      </w:r>
      <w:r w:rsidR="001F2B31" w:rsidRPr="0080356A">
        <w:t>t simultaneously shirked responsibility</w:t>
      </w:r>
      <w:r w:rsidRPr="0080356A">
        <w:t>.</w:t>
      </w:r>
      <w:r w:rsidR="00876ED8" w:rsidRPr="0080356A">
        <w:t xml:space="preserve"> </w:t>
      </w:r>
    </w:p>
    <w:p w14:paraId="75F0793C" w14:textId="3732A278" w:rsidR="00915587" w:rsidRDefault="001F2B31" w:rsidP="00915587">
      <w:pPr>
        <w:ind w:firstLine="0"/>
      </w:pPr>
      <w:r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Pr="0080356A">
        <w:t xml:space="preserve">: “how much representation [does a] particular political parties deserve —based on the votes of their supporters” </w:t>
      </w:r>
      <w:r w:rsidRPr="0080356A">
        <w:rPr>
          <w:i/>
          <w:iCs/>
        </w:rPr>
        <w:t>Id</w:t>
      </w:r>
      <w:r w:rsidRPr="0080356A">
        <w:t xml:space="preserve">. at 3499. </w:t>
      </w:r>
      <w:r w:rsidR="00312BD6" w:rsidRPr="0080356A">
        <w:t>But t</w:t>
      </w:r>
      <w:r w:rsidRPr="0080356A">
        <w:t xml:space="preserve">he Court </w:t>
      </w:r>
      <w:r w:rsidR="00783955" w:rsidRPr="00743F2E">
        <w:rPr>
          <w:b/>
          <w:rPrChange w:id="394" w:author="Bernie Grofman" w:date="2022-11-26T21:36:00Z">
            <w:rPr/>
          </w:rPrChange>
        </w:rPr>
        <w:t xml:space="preserve">then </w:t>
      </w:r>
      <w:ins w:id="395" w:author="Bernie Grofman" w:date="2022-11-26T21:36:00Z">
        <w:r w:rsidR="00743F2E" w:rsidRPr="00743F2E">
          <w:rPr>
            <w:b/>
            <w:rPrChange w:id="396" w:author="Bernie Grofman" w:date="2022-11-26T21:36:00Z">
              <w:rPr/>
            </w:rPrChange>
          </w:rPr>
          <w:t xml:space="preserve">goes on to </w:t>
        </w:r>
      </w:ins>
      <w:del w:id="397" w:author="Bernie Grofman" w:date="2022-11-26T21:36:00Z">
        <w:r w:rsidRPr="00743F2E" w:rsidDel="00743F2E">
          <w:rPr>
            <w:b/>
            <w:rPrChange w:id="398" w:author="Bernie Grofman" w:date="2022-11-26T21:36:00Z">
              <w:rPr/>
            </w:rPrChange>
          </w:rPr>
          <w:delText>claim</w:delText>
        </w:r>
        <w:r w:rsidR="00783955" w:rsidRPr="00743F2E" w:rsidDel="00743F2E">
          <w:rPr>
            <w:b/>
            <w:rPrChange w:id="399" w:author="Bernie Grofman" w:date="2022-11-26T21:36:00Z">
              <w:rPr/>
            </w:rPrChange>
          </w:rPr>
          <w:delText>s</w:delText>
        </w:r>
        <w:r w:rsidRPr="00743F2E" w:rsidDel="00743F2E">
          <w:rPr>
            <w:b/>
            <w:rPrChange w:id="400" w:author="Bernie Grofman" w:date="2022-11-26T21:36:00Z">
              <w:rPr/>
            </w:rPrChange>
          </w:rPr>
          <w:delText xml:space="preserve"> </w:delText>
        </w:r>
      </w:del>
      <w:ins w:id="401" w:author="Bernie Grofman" w:date="2022-11-26T21:36:00Z">
        <w:r w:rsidR="00743F2E" w:rsidRPr="00743F2E">
          <w:rPr>
            <w:b/>
            <w:rPrChange w:id="402" w:author="Bernie Grofman" w:date="2022-11-26T21:36:00Z">
              <w:rPr/>
            </w:rPrChange>
          </w:rPr>
          <w:t>claim</w:t>
        </w:r>
        <w:r w:rsidR="00743F2E">
          <w:t xml:space="preserve"> </w:t>
        </w:r>
        <w:r w:rsidR="00743F2E" w:rsidRPr="0080356A">
          <w:t xml:space="preserve"> </w:t>
        </w:r>
      </w:ins>
      <w:r w:rsidRPr="0080356A">
        <w:t xml:space="preserve">that “[p]artisan gerrymandering claims invariably sound in a desire for proportional representation” </w:t>
      </w:r>
      <w:r w:rsidRPr="0080356A">
        <w:rPr>
          <w:i/>
          <w:iCs/>
        </w:rPr>
        <w:t>Id.</w:t>
      </w:r>
      <w:r w:rsidRPr="0080356A">
        <w:t xml:space="preserve"> at 2499.</w:t>
      </w:r>
      <w:r w:rsidR="00876ED8" w:rsidRPr="0080356A">
        <w:t xml:space="preserve"> </w:t>
      </w:r>
      <w:r w:rsidR="00312BD6" w:rsidRPr="0080356A">
        <w:t>However,</w:t>
      </w:r>
      <w:r w:rsidR="0028461A" w:rsidRPr="0080356A">
        <w:t xml:space="preserve"> </w:t>
      </w:r>
      <w:r w:rsidR="00783955" w:rsidRPr="0080356A">
        <w:t>that</w:t>
      </w:r>
      <w:r w:rsidR="0028461A" w:rsidRPr="0080356A">
        <w:t xml:space="preserve"> </w:t>
      </w:r>
      <w:ins w:id="403" w:author="Bernie Grofman" w:date="2022-11-26T21:36:00Z">
        <w:r w:rsidR="00743F2E" w:rsidRPr="00743F2E">
          <w:rPr>
            <w:b/>
            <w:rPrChange w:id="404" w:author="Bernie Grofman" w:date="2022-11-26T21:36:00Z">
              <w:rPr/>
            </w:rPrChange>
          </w:rPr>
          <w:t>latter</w:t>
        </w:r>
        <w:r w:rsidR="00743F2E">
          <w:t xml:space="preserve"> </w:t>
        </w:r>
      </w:ins>
      <w:r w:rsidR="00783955" w:rsidRPr="0080356A">
        <w:t xml:space="preserve">assertion </w:t>
      </w:r>
      <w:r w:rsidR="0028461A" w:rsidRPr="0080356A">
        <w:t xml:space="preserve">is </w:t>
      </w:r>
      <w:r w:rsidR="00783955" w:rsidRPr="0080356A">
        <w:t xml:space="preserve">flatly </w:t>
      </w:r>
      <w:r w:rsidR="0028461A" w:rsidRPr="0080356A">
        <w:t xml:space="preserve">wrong. </w:t>
      </w:r>
    </w:p>
    <w:p w14:paraId="71EBC414" w14:textId="77777777" w:rsidR="00743F2E" w:rsidRDefault="001F2B31" w:rsidP="00915587">
      <w:pPr>
        <w:rPr>
          <w:ins w:id="405" w:author="Bernie Grofman" w:date="2022-11-26T21:37:00Z"/>
        </w:rPr>
      </w:pPr>
      <w:r w:rsidRPr="0080356A">
        <w:t xml:space="preserve">Social science is unequivocal in </w:t>
      </w:r>
      <w:r w:rsidR="00783955" w:rsidRPr="0080356A">
        <w:t>NOT</w:t>
      </w:r>
      <w:r w:rsidRPr="0080356A">
        <w:t xml:space="preserve"> expecting proportionality in single-member, winner-take-all districting schemes</w:t>
      </w:r>
      <w:r w:rsidR="00EF7374">
        <w:t xml:space="preserve"> </w:t>
      </w:r>
      <w:sdt>
        <w:sdtPr>
          <w:rPr>
            <w:color w:val="000000"/>
          </w:rPr>
          <w:tag w:val="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
          <w:id w:val="1039709673"/>
          <w:placeholder>
            <w:docPart w:val="DefaultPlaceholder_-1854013440"/>
          </w:placeholder>
        </w:sdtPr>
        <w:sdtContent>
          <w:r w:rsidR="00217C5F" w:rsidRPr="00217C5F">
            <w:rPr>
              <w:color w:val="000000"/>
            </w:rPr>
            <w:t>(Grofman 1982; Gudgin and Taylor 2012; Taagepera and Shugart 1989)</w:t>
          </w:r>
        </w:sdtContent>
      </w:sdt>
      <w:r w:rsidRPr="0080356A">
        <w:t xml:space="preserve">. </w:t>
      </w:r>
      <w:r w:rsidR="0028461A" w:rsidRPr="0080356A">
        <w:t xml:space="preserve">For example, </w:t>
      </w:r>
      <w:r w:rsidRPr="0080356A">
        <w:t>metric</w:t>
      </w:r>
      <w:r w:rsidR="0028461A" w:rsidRPr="0080356A">
        <w:t>s</w:t>
      </w:r>
      <w:r w:rsidRPr="0080356A">
        <w:t xml:space="preserve"> </w:t>
      </w:r>
      <w:r w:rsidR="0028461A" w:rsidRPr="0080356A">
        <w:t>such as</w:t>
      </w:r>
      <w:r w:rsidR="00876ED8" w:rsidRPr="0080356A">
        <w:t xml:space="preserve"> </w:t>
      </w:r>
      <w:r w:rsidRPr="0080356A">
        <w:t xml:space="preserve">the </w:t>
      </w:r>
      <w:r w:rsidRPr="0080356A">
        <w:rPr>
          <w:i/>
          <w:iCs/>
        </w:rPr>
        <w:t>partisan bias</w:t>
      </w:r>
      <w:r w:rsidRPr="0080356A">
        <w:t xml:space="preserve"> measure</w:t>
      </w:r>
      <w:r w:rsidR="00876ED8" w:rsidRPr="0080356A">
        <w:t xml:space="preserve"> </w:t>
      </w:r>
      <w:r w:rsidRPr="0080356A">
        <w:t>require</w:t>
      </w:r>
      <w:r w:rsidR="00876ED8" w:rsidRPr="0080356A">
        <w:t xml:space="preserve"> </w:t>
      </w:r>
      <w:r w:rsidRPr="0080356A">
        <w:t xml:space="preserve">only that parties are treated symmetrically </w:t>
      </w:r>
      <w:sdt>
        <w:sdtPr>
          <w:rPr>
            <w:color w:val="000000"/>
          </w:rPr>
          <w:tag w:val="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
          <w:id w:val="-1273781757"/>
          <w:placeholder>
            <w:docPart w:val="A6CE7684C837484CBD5F61651F9398A7"/>
          </w:placeholder>
        </w:sdtPr>
        <w:sdtContent>
          <w:r w:rsidR="00217C5F" w:rsidRPr="00217C5F">
            <w:rPr>
              <w:color w:val="000000"/>
            </w:rPr>
            <w:t>(</w:t>
          </w:r>
          <w:ins w:id="406" w:author="Bernie Grofman" w:date="2022-11-26T21:37:00Z">
            <w:r w:rsidR="00743F2E">
              <w:rPr>
                <w:color w:val="000000"/>
              </w:rPr>
              <w:t xml:space="preserve">Grofman and King, 2007; </w:t>
            </w:r>
          </w:ins>
          <w:r w:rsidR="00217C5F" w:rsidRPr="00217C5F">
            <w:rPr>
              <w:color w:val="000000"/>
            </w:rPr>
            <w:t>Katz, King, and Rosenblatt 2020)</w:t>
          </w:r>
        </w:sdtContent>
      </w:sdt>
      <w:r w:rsidRPr="0080356A">
        <w:t xml:space="preserve">. Another test, the use of outlier analysis using an ensemble of plans generated by Markov chains </w:t>
      </w:r>
      <w:r w:rsidR="0028461A" w:rsidRPr="0080356A">
        <w:t xml:space="preserve">draws on the geography of the state to determine what is suspiciously outside the realm of what can be expected from a plan drawn according to good government criteria. </w:t>
      </w:r>
      <w:sdt>
        <w:sdtPr>
          <w:rPr>
            <w:color w:val="000000"/>
          </w:rPr>
          <w:tag w:val="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
          <w:id w:val="-1614734624"/>
          <w:placeholder>
            <w:docPart w:val="A6CE7684C837484CBD5F61651F9398A7"/>
          </w:placeholder>
        </w:sdtPr>
        <w:sdtContent>
          <w:r w:rsidR="00217C5F" w:rsidRPr="00217C5F">
            <w:rPr>
              <w:color w:val="000000"/>
            </w:rPr>
            <w:t>(Becker et al. 2021; Duchin 2018)</w:t>
          </w:r>
        </w:sdtContent>
      </w:sdt>
      <w:r w:rsidRPr="0080356A">
        <w:t>.</w:t>
      </w:r>
      <w:r w:rsidR="00915587">
        <w:t xml:space="preserve"> </w:t>
      </w:r>
    </w:p>
    <w:p w14:paraId="04DFB77C" w14:textId="27CD5F2F" w:rsidR="002C00FA" w:rsidRPr="0080356A" w:rsidRDefault="00CA3B06" w:rsidP="00915587">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 </w:t>
      </w:r>
      <w:del w:id="407" w:author="Bernie Grofman" w:date="2022-11-26T21:38:00Z">
        <w:r w:rsidR="00A24153" w:rsidRPr="002D056C" w:rsidDel="00743F2E">
          <w:rPr>
            <w:b/>
            <w:color w:val="FF0000"/>
            <w:sz w:val="32"/>
            <w:szCs w:val="32"/>
            <w:rPrChange w:id="408" w:author="Bernie Grofman" w:date="2022-11-26T22:13:00Z">
              <w:rPr/>
            </w:rPrChange>
          </w:rPr>
          <w:delText>a few</w:delText>
        </w:r>
      </w:del>
      <w:ins w:id="409" w:author="Bernie Grofman" w:date="2022-11-26T21:38:00Z">
        <w:r w:rsidR="00743F2E" w:rsidRPr="002D056C">
          <w:rPr>
            <w:b/>
            <w:color w:val="FF0000"/>
            <w:sz w:val="32"/>
            <w:szCs w:val="32"/>
            <w:rPrChange w:id="410" w:author="Bernie Grofman" w:date="2022-11-26T22:13:00Z">
              <w:rPr/>
            </w:rPrChange>
          </w:rPr>
          <w:t>two</w:t>
        </w:r>
      </w:ins>
      <w:r w:rsidR="00A24153" w:rsidRPr="002D056C">
        <w:rPr>
          <w:sz w:val="32"/>
          <w:szCs w:val="32"/>
          <w:rPrChange w:id="411" w:author="Bernie Grofman" w:date="2022-11-26T22:13:00Z">
            <w:rPr/>
          </w:rPrChange>
        </w:rPr>
        <w:t xml:space="preserve"> </w:t>
      </w:r>
      <w:r w:rsidR="001F2B31" w:rsidRPr="0080356A">
        <w:t xml:space="preserve">s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lastRenderedPageBreak/>
        <w:t xml:space="preserve">legislatively enacted plans that </w:t>
      </w:r>
      <w:r w:rsidR="007D676A" w:rsidRPr="0080356A">
        <w:t>were found to</w:t>
      </w:r>
      <w:r w:rsidR="001F2B31" w:rsidRPr="0080356A">
        <w:t xml:space="preserve"> dilute the voting strength of minority parties</w:t>
      </w:r>
      <w:r w:rsidR="00A24153" w:rsidRPr="0080356A">
        <w:t>.</w:t>
      </w:r>
      <w:r w:rsidR="007D676A" w:rsidRPr="0080356A">
        <w:t xml:space="preserve"> </w:t>
      </w:r>
      <w:r w:rsidR="00A24153" w:rsidRPr="0080356A">
        <w:t>See</w:t>
      </w:r>
      <w:r w:rsidR="001F2B31" w:rsidRPr="0080356A">
        <w:t xml:space="preserve"> </w:t>
      </w:r>
      <w:r w:rsidR="001F2B31" w:rsidRPr="0080356A">
        <w:rPr>
          <w:i/>
          <w:iCs/>
        </w:rPr>
        <w:t>League of Women Voters of Pa. v. Commonwealth</w:t>
      </w:r>
      <w:r w:rsidR="001F2B31" w:rsidRPr="0080356A">
        <w:t xml:space="preserve">, 178 A.3d 737 (Pa. 2018); </w:t>
      </w:r>
      <w:r w:rsidR="00B80E49" w:rsidRPr="0080356A">
        <w:t xml:space="preserve">and </w:t>
      </w:r>
      <w:r w:rsidR="001F2B31" w:rsidRPr="0080356A">
        <w:rPr>
          <w:i/>
          <w:iCs/>
        </w:rPr>
        <w:t>League of Women Voters of Fla. v. Detzner</w:t>
      </w:r>
      <w:r w:rsidR="001F2B31" w:rsidRPr="0080356A">
        <w:t>, 179 So. 3d 258 (Fla. 2015</w:t>
      </w:r>
      <w:del w:id="412" w:author="Bernie Grofman" w:date="2022-11-26T21:38:00Z">
        <w:r w:rsidR="001F2B31" w:rsidRPr="0080356A" w:rsidDel="00743F2E">
          <w:delText xml:space="preserve">). </w:delText>
        </w:r>
      </w:del>
      <w:ins w:id="413" w:author="Bernie Grofman" w:date="2022-11-26T21:38:00Z">
        <w:r w:rsidR="00743F2E" w:rsidRPr="0080356A">
          <w:t>)</w:t>
        </w:r>
        <w:r w:rsidR="00743F2E">
          <w:t>;</w:t>
        </w:r>
        <w:r w:rsidR="00743F2E" w:rsidRPr="0080356A">
          <w:t xml:space="preserve"> </w:t>
        </w:r>
        <w:r w:rsidR="00743F2E" w:rsidRPr="00743F2E">
          <w:rPr>
            <w:b/>
            <w:rPrChange w:id="414" w:author="Bernie Grofman" w:date="2022-11-26T21:39:00Z">
              <w:rPr/>
            </w:rPrChange>
          </w:rPr>
          <w:t xml:space="preserve">while another </w:t>
        </w:r>
      </w:ins>
      <w:ins w:id="415" w:author="Bernie Grofman" w:date="2022-11-26T21:39:00Z">
        <w:r w:rsidR="00743F2E" w:rsidRPr="00743F2E">
          <w:rPr>
            <w:b/>
            <w:rPrChange w:id="416" w:author="Bernie Grofman" w:date="2022-11-26T21:39:00Z">
              <w:rPr/>
            </w:rPrChange>
          </w:rPr>
          <w:t>did so post-</w:t>
        </w:r>
        <w:r w:rsidR="00743F2E" w:rsidRPr="00743F2E">
          <w:rPr>
            <w:b/>
            <w:i/>
            <w:rPrChange w:id="417" w:author="Bernie Grofman" w:date="2022-11-26T21:39:00Z">
              <w:rPr/>
            </w:rPrChange>
          </w:rPr>
          <w:t>Rucho</w:t>
        </w:r>
        <w:r w:rsidR="00743F2E" w:rsidRPr="00743F2E">
          <w:rPr>
            <w:b/>
            <w:rPrChange w:id="418" w:author="Bernie Grofman" w:date="2022-11-26T21:39:00Z">
              <w:rPr/>
            </w:rPrChange>
          </w:rPr>
          <w:t>.  See</w:t>
        </w:r>
        <w:r w:rsidR="00743F2E">
          <w:t xml:space="preserve"> </w:t>
        </w:r>
      </w:ins>
      <w:r w:rsidR="00B80E49" w:rsidRPr="0080356A">
        <w:rPr>
          <w:i/>
          <w:iCs/>
        </w:rPr>
        <w:t>Harper v. Lewis</w:t>
      </w:r>
      <w:r w:rsidR="00B80E49" w:rsidRPr="0080356A">
        <w:t>, NO. 5:19-CV-452-FL (NC, E.D. Oct. 22, 2019</w:t>
      </w:r>
      <w:del w:id="419" w:author="Bernie Grofman" w:date="2022-11-26T21:38:00Z">
        <w:r w:rsidR="00B80E49" w:rsidRPr="0080356A" w:rsidDel="00743F2E">
          <w:delText>).</w:delText>
        </w:r>
      </w:del>
      <w:ins w:id="420" w:author="Bernie Grofman" w:date="2022-11-26T21:38:00Z">
        <w:r w:rsidR="00743F2E" w:rsidRPr="0080356A">
          <w:t>)</w:t>
        </w:r>
        <w:r w:rsidR="00743F2E">
          <w:t xml:space="preserve">, </w:t>
        </w:r>
      </w:ins>
    </w:p>
    <w:p w14:paraId="352F6952" w14:textId="7F7D0282" w:rsidR="001F2B31" w:rsidRPr="0080356A" w:rsidRDefault="00783838" w:rsidP="00312BD6">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 </w:t>
      </w:r>
      <w:sdt>
        <w:sdtPr>
          <w:rPr>
            <w:color w:val="000000"/>
          </w:rPr>
          <w:tag w:val="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
          <w:id w:val="913430370"/>
          <w:placeholder>
            <w:docPart w:val="0E43E9398AB14BFDB10AE4904B7CED42"/>
          </w:placeholder>
        </w:sdtPr>
        <w:sdtContent>
          <w:r w:rsidR="00217C5F" w:rsidRPr="00217C5F">
            <w:rPr>
              <w:color w:val="000000"/>
            </w:rPr>
            <w:t>(Cervas and Grofman 2020; Grofman and Cervas 2018; Wang, Ober Jr., and Williams 2019)</w:t>
          </w:r>
        </w:sdtContent>
      </w:sdt>
      <w:r w:rsidRPr="0080356A">
        <w:t>.</w:t>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Pr>
          <w:rStyle w:val="FootnoteReference"/>
        </w:rPr>
        <w:footnoteReference w:id="23"/>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3B4375E1" w:rsidR="00076504" w:rsidRPr="0080356A" w:rsidRDefault="00CE6272" w:rsidP="003E4989">
      <w:r w:rsidRPr="0080356A">
        <w:t>In Florida there was ex</w:t>
      </w:r>
      <w:r w:rsidR="002C00FA" w:rsidRPr="0080356A">
        <w:t>p</w:t>
      </w:r>
      <w:r w:rsidRPr="0080356A">
        <w:t xml:space="preserve">licit state constitutional language about the permissible role of partisanship in redistricting. </w:t>
      </w:r>
      <w:r w:rsidR="00076504" w:rsidRPr="0080356A">
        <w:t xml:space="preserve">In </w:t>
      </w:r>
      <w:r w:rsidRPr="0080356A">
        <w:t xml:space="preserve">Pennsylvania </w:t>
      </w:r>
      <w:r w:rsidR="003E4989" w:rsidRPr="003E4989">
        <w:t xml:space="preserve">the Pennsylvania Supreme Court expressly recognized that partisan gerrymandering is a justiciable violation of the Free and Equal Elections Clause, Pa. Const. art I, § 5. </w:t>
      </w:r>
      <w:r w:rsidR="003E4989" w:rsidRPr="003E4989">
        <w:rPr>
          <w:i/>
          <w:iCs/>
        </w:rPr>
        <w:t>League of Women Voters v. Commonwealth</w:t>
      </w:r>
      <w:r w:rsidR="003E4989" w:rsidRPr="003E4989">
        <w:t>, 178 A.3d 737, 816 (Pa. 2018)</w:t>
      </w:r>
      <w:r w:rsidR="002C00FA" w:rsidRPr="0080356A">
        <w:t xml:space="preserve">. </w:t>
      </w:r>
      <w:r w:rsidRPr="0080356A">
        <w:t xml:space="preserve">Similarly, in </w:t>
      </w:r>
      <w:r w:rsidR="00076504" w:rsidRPr="0080356A">
        <w:t>North Carolina, the state court relied on the “Free Elections Clause” found in the Declaration of Rights in the state’s constitution. NC</w:t>
      </w:r>
      <w:r w:rsidR="0027492A">
        <w:t>.</w:t>
      </w:r>
      <w:r w:rsidR="00076504" w:rsidRPr="0080356A">
        <w:t xml:space="preserve"> Con</w:t>
      </w:r>
      <w:r w:rsidR="0027492A">
        <w:t>s</w:t>
      </w:r>
      <w:r w:rsidR="00076504" w:rsidRPr="0080356A">
        <w:t xml:space="preserve">t. </w:t>
      </w:r>
      <w:r w:rsidR="0027492A">
        <w:t>a</w:t>
      </w:r>
      <w:r w:rsidR="00076504" w:rsidRPr="0080356A">
        <w:t>rt. I</w:t>
      </w:r>
      <w:r w:rsidR="0027492A">
        <w:t xml:space="preserve"> </w:t>
      </w:r>
      <w:r w:rsidR="0027492A" w:rsidRPr="003E4989">
        <w:t>§</w:t>
      </w:r>
      <w:r w:rsidR="00076504" w:rsidRPr="0080356A">
        <w:t xml:space="preserve"> 10. </w:t>
      </w:r>
    </w:p>
    <w:p w14:paraId="47B5D2CA" w14:textId="52DA7757" w:rsidR="00ED4FA2" w:rsidRPr="0080356A" w:rsidRDefault="002C5684" w:rsidP="00196E68">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 xml:space="preserve">redraw the map. In Florida, the legislature was permitted to offer a new plan after an initial plan had been rejected.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Pr>
          <w:rStyle w:val="FootnoteReference"/>
        </w:rPr>
        <w:footnoteReference w:id="24"/>
      </w:r>
      <w:r w:rsidR="00DC0C53">
        <w:t xml:space="preserve"> </w:t>
      </w:r>
      <w:r w:rsidRPr="0080356A">
        <w:t xml:space="preserve">The North </w:t>
      </w:r>
      <w:r w:rsidRPr="0080356A">
        <w:lastRenderedPageBreak/>
        <w:t>Carolina court issued a preliminary injunction on November 20, 201</w:t>
      </w:r>
      <w:r w:rsidR="002B2318">
        <w:t>9</w:t>
      </w:r>
      <w:r w:rsidR="001D2B4E">
        <w:t>,</w:t>
      </w:r>
      <w:r w:rsidR="002B2318">
        <w:rPr>
          <w:rStyle w:val="FootnoteReference"/>
        </w:rPr>
        <w:footnoteReference w:id="25"/>
      </w:r>
      <w:r w:rsidRPr="0080356A">
        <w:t xml:space="preserve"> but it remanded to the legislature the first right to remedy the violation,</w:t>
      </w:r>
      <w:r w:rsidRPr="0080356A">
        <w:rPr>
          <w:rStyle w:val="FootnoteReference"/>
        </w:rPr>
        <w:footnoteReference w:id="26"/>
      </w:r>
      <w:r w:rsidR="00876ED8" w:rsidRPr="0080356A">
        <w:t xml:space="preserve"> </w:t>
      </w:r>
      <w:r w:rsidRPr="0080356A">
        <w:t>and accepted the revised legislative map for use in 2020.</w:t>
      </w:r>
      <w:r w:rsidRPr="0080356A">
        <w:rPr>
          <w:rStyle w:val="FootnoteReference"/>
        </w:rPr>
        <w:footnoteReference w:id="27"/>
      </w:r>
    </w:p>
    <w:p w14:paraId="345105B6" w14:textId="566469E3" w:rsidR="002660E0" w:rsidRDefault="002660E0" w:rsidP="002660E0">
      <w:pPr>
        <w:pStyle w:val="Heading2"/>
      </w:pPr>
      <w:bookmarkStart w:id="422" w:name="_Toc120369149"/>
      <w:r w:rsidRPr="002660E0">
        <w:t xml:space="preserve">The 2020 Redistricting Round: Institutions </w:t>
      </w:r>
      <w:r>
        <w:t>a</w:t>
      </w:r>
      <w:r w:rsidRPr="002660E0">
        <w:t>nd Context</w:t>
      </w:r>
      <w:bookmarkEnd w:id="422"/>
    </w:p>
    <w:p w14:paraId="3C0E4870" w14:textId="1F525343" w:rsidR="009157F3" w:rsidRPr="0080356A" w:rsidRDefault="00F306C2" w:rsidP="009157F3">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2300DD9D" w:rsidR="00CC2108" w:rsidRPr="006A0B7F" w:rsidRDefault="009157F3" w:rsidP="00691FDD">
      <w:pPr>
        <w:rPr>
          <w:ins w:id="423" w:author="Bernie Grofman" w:date="2022-11-26T21:41:00Z"/>
          <w:b/>
          <w:rPrChange w:id="424" w:author="Bernie Grofman" w:date="2022-11-27T00:24:00Z">
            <w:rPr>
              <w:ins w:id="425" w:author="Bernie Grofman" w:date="2022-11-26T21:41:00Z"/>
            </w:rPr>
          </w:rPrChange>
        </w:rPr>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ins w:id="426" w:author="Bernie Grofman" w:date="2022-11-27T01:19:00Z">
        <w:r w:rsidR="00521188" w:rsidRPr="0080356A">
          <w:t>the institutions and practices of redistricting in the 2020 round, differed from earlier redistricting periods</w:t>
        </w:r>
        <w:r w:rsidR="00521188">
          <w:t xml:space="preserve">. </w:t>
        </w:r>
      </w:ins>
      <w:del w:id="427" w:author="Bernie Grofman" w:date="2022-11-27T01:19:00Z">
        <w:r w:rsidR="00B336F9" w:rsidRPr="0080356A" w:rsidDel="00521188">
          <w:delText xml:space="preserve">the </w:delText>
        </w:r>
        <w:r w:rsidR="00DF15C4" w:rsidRPr="0080356A" w:rsidDel="00521188">
          <w:delText>context within</w:delText>
        </w:r>
        <w:r w:rsidR="0041484F" w:rsidRPr="0080356A" w:rsidDel="00521188">
          <w:delText xml:space="preserve"> </w:delText>
        </w:r>
        <w:r w:rsidR="00DF15C4" w:rsidRPr="0080356A" w:rsidDel="00521188">
          <w:delText>which redistricting occurred</w:delText>
        </w:r>
        <w:r w:rsidR="00962A0A" w:rsidRPr="0080356A" w:rsidDel="00521188">
          <w:delText>,</w:delText>
        </w:r>
        <w:r w:rsidR="00DF15C4" w:rsidRPr="0080356A" w:rsidDel="00521188">
          <w:delText xml:space="preserve"> and the </w:delText>
        </w:r>
        <w:r w:rsidR="00B336F9" w:rsidRPr="0080356A" w:rsidDel="00521188">
          <w:delText xml:space="preserve">institutions and practices of </w:delText>
        </w:r>
        <w:r w:rsidRPr="0080356A" w:rsidDel="00521188">
          <w:delText>redistricting in the 2020 round</w:delText>
        </w:r>
        <w:r w:rsidR="00962A0A" w:rsidRPr="0080356A" w:rsidDel="00521188">
          <w:delText>,</w:delText>
        </w:r>
        <w:r w:rsidRPr="0080356A" w:rsidDel="00521188">
          <w:delText xml:space="preserve"> differed from earlier redistricting</w:delText>
        </w:r>
        <w:r w:rsidR="00962A0A" w:rsidRPr="0080356A" w:rsidDel="00521188">
          <w:delText xml:space="preserve"> period</w:delText>
        </w:r>
        <w:r w:rsidRPr="0080356A" w:rsidDel="00521188">
          <w:delText>s</w:delText>
        </w:r>
        <w:r w:rsidR="00DF15C4" w:rsidRPr="0080356A" w:rsidDel="00521188">
          <w:delText>.</w:delText>
        </w:r>
      </w:del>
      <w:r w:rsidR="00915587">
        <w:t xml:space="preserve"> </w:t>
      </w:r>
      <w:r w:rsidR="00915587" w:rsidRPr="00691FDD">
        <w:t xml:space="preserve">Here we elaborate on several points made earlier and </w:t>
      </w:r>
      <w:r w:rsidR="00C528F7" w:rsidRPr="00691FDD">
        <w:t xml:space="preserve">considerably </w:t>
      </w:r>
      <w:r w:rsidR="00915587" w:rsidRPr="00691FDD">
        <w:t>a</w:t>
      </w:r>
      <w:r w:rsidR="00AC37AF" w:rsidRPr="00691FDD">
        <w:t>dd to that discussion.</w:t>
      </w:r>
      <w:ins w:id="428" w:author="Bernie Grofman" w:date="2022-11-27T00:23:00Z">
        <w:r w:rsidR="006A0B7F">
          <w:t xml:space="preserve"> </w:t>
        </w:r>
        <w:r w:rsidR="006A0B7F" w:rsidRPr="006A0B7F">
          <w:rPr>
            <w:b/>
            <w:rPrChange w:id="429" w:author="Bernie Grofman" w:date="2022-11-27T00:24:00Z">
              <w:rPr/>
            </w:rPrChange>
          </w:rPr>
          <w:t xml:space="preserve">But we leave to </w:t>
        </w:r>
      </w:ins>
      <w:ins w:id="430" w:author="Bernie Grofman" w:date="2022-11-27T00:24:00Z">
        <w:r w:rsidR="006A0B7F" w:rsidRPr="006A0B7F">
          <w:rPr>
            <w:b/>
            <w:rPrChange w:id="431" w:author="Bernie Grofman" w:date="2022-11-27T00:24:00Z">
              <w:rPr/>
            </w:rPrChange>
          </w:rPr>
          <w:t xml:space="preserve">a </w:t>
        </w:r>
      </w:ins>
      <w:ins w:id="432" w:author="Bernie Grofman" w:date="2022-11-27T00:23:00Z">
        <w:r w:rsidR="006A0B7F" w:rsidRPr="006A0B7F">
          <w:rPr>
            <w:b/>
            <w:rPrChange w:id="433" w:author="Bernie Grofman" w:date="2022-11-27T00:24:00Z">
              <w:rPr/>
            </w:rPrChange>
          </w:rPr>
          <w:t xml:space="preserve">later </w:t>
        </w:r>
      </w:ins>
      <w:ins w:id="434" w:author="Bernie Grofman" w:date="2022-11-27T00:24:00Z">
        <w:r w:rsidR="006A0B7F" w:rsidRPr="006A0B7F">
          <w:rPr>
            <w:b/>
            <w:rPrChange w:id="435" w:author="Bernie Grofman" w:date="2022-11-27T00:24:00Z">
              <w:rPr/>
            </w:rPrChange>
          </w:rPr>
          <w:t xml:space="preserve">section </w:t>
        </w:r>
      </w:ins>
      <w:ins w:id="436" w:author="Bernie Grofman" w:date="2022-11-27T00:23:00Z">
        <w:r w:rsidR="006A0B7F" w:rsidRPr="006A0B7F">
          <w:rPr>
            <w:b/>
            <w:rPrChange w:id="437" w:author="Bernie Grofman" w:date="2022-11-27T00:24:00Z">
              <w:rPr/>
            </w:rPrChange>
          </w:rPr>
          <w:t>a detailed discussion of e</w:t>
        </w:r>
      </w:ins>
      <w:ins w:id="438" w:author="Bernie Grofman" w:date="2022-11-27T00:24:00Z">
        <w:r w:rsidR="006A0B7F" w:rsidRPr="006A0B7F">
          <w:rPr>
            <w:b/>
            <w:rPrChange w:id="439" w:author="Bernie Grofman" w:date="2022-11-27T00:24:00Z">
              <w:rPr/>
            </w:rPrChange>
          </w:rPr>
          <w:t>x</w:t>
        </w:r>
      </w:ins>
      <w:ins w:id="440" w:author="Bernie Grofman" w:date="2022-11-27T00:23:00Z">
        <w:r w:rsidR="006A0B7F" w:rsidRPr="006A0B7F">
          <w:rPr>
            <w:b/>
            <w:rPrChange w:id="441" w:author="Bernie Grofman" w:date="2022-11-27T00:24:00Z">
              <w:rPr/>
            </w:rPrChange>
          </w:rPr>
          <w:t xml:space="preserve">actly </w:t>
        </w:r>
      </w:ins>
      <w:ins w:id="442" w:author="Bernie Grofman" w:date="2022-11-27T00:24:00Z">
        <w:r w:rsidR="006A0B7F" w:rsidRPr="006A0B7F">
          <w:rPr>
            <w:b/>
            <w:rPrChange w:id="443" w:author="Bernie Grofman" w:date="2022-11-27T00:24:00Z">
              <w:rPr/>
            </w:rPrChange>
          </w:rPr>
          <w:t>how state courts were involved in the 2020 redistricting round.</w:t>
        </w:r>
      </w:ins>
    </w:p>
    <w:p w14:paraId="6B9F6A84" w14:textId="77777777" w:rsidR="00707C13" w:rsidRPr="00691FDD" w:rsidRDefault="00707C13" w:rsidP="00691FDD"/>
    <w:p w14:paraId="44028818" w14:textId="59CE5B30" w:rsidR="00304360" w:rsidRDefault="00432C23" w:rsidP="0067315F">
      <w:pPr>
        <w:pStyle w:val="ListParagraph"/>
        <w:numPr>
          <w:ilvl w:val="0"/>
          <w:numId w:val="12"/>
        </w:numPr>
        <w:rPr>
          <w:ins w:id="444" w:author="Bernie Grofman" w:date="2022-11-26T23:42:00Z"/>
        </w:rPr>
      </w:pPr>
      <w:ins w:id="445" w:author="Bernie Grofman" w:date="2022-11-26T23:44:00Z">
        <w:r>
          <w:t>During</w:t>
        </w:r>
        <w:r w:rsidRPr="0080356A">
          <w:t xml:space="preserve"> the past decade</w:t>
        </w:r>
        <w:r>
          <w:t>,</w:t>
        </w:r>
        <w:r w:rsidRPr="0080356A" w:rsidDel="00432C23">
          <w:t xml:space="preserve"> </w:t>
        </w:r>
      </w:ins>
      <w:del w:id="446" w:author="Bernie Grofman" w:date="2022-11-26T23:43:00Z">
        <w:r w:rsidR="00962A0A" w:rsidRPr="0080356A" w:rsidDel="00432C23">
          <w:delText xml:space="preserve">There are </w:delText>
        </w:r>
        <w:r w:rsidR="00196E68" w:rsidRPr="0080356A" w:rsidDel="00432C23">
          <w:delText>several</w:delText>
        </w:r>
        <w:r w:rsidR="00962A0A" w:rsidRPr="0080356A" w:rsidDel="00432C23">
          <w:delText xml:space="preserve"> changes to redistricting language in state constitutions recently added (via initiative) after it seemed</w:delText>
        </w:r>
        <w:r w:rsidR="00016514" w:rsidDel="00432C23">
          <w:delText xml:space="preserve"> </w:delText>
        </w:r>
        <w:r w:rsidR="00044CD8" w:rsidDel="00432C23">
          <w:delText>-</w:delText>
        </w:r>
        <w:r w:rsidR="003D1301" w:rsidDel="00432C23">
          <w:delText>-</w:delText>
        </w:r>
        <w:r w:rsidR="007A20F8" w:rsidRPr="0080356A" w:rsidDel="00432C23">
          <w:delText>based on</w:delText>
        </w:r>
        <w:r w:rsidR="00962A0A" w:rsidRPr="0080356A" w:rsidDel="00432C23">
          <w:delText xml:space="preserve"> the responses to challenges to partisan gerrymandering brought in the early part of the 2010 round of redistricting and in earlier decades</w:delText>
        </w:r>
        <w:r w:rsidR="00044CD8" w:rsidDel="00432C23">
          <w:delText>--</w:delText>
        </w:r>
        <w:r w:rsidR="00016514" w:rsidDel="00432C23">
          <w:delText xml:space="preserve"> </w:delText>
        </w:r>
        <w:r w:rsidR="00962A0A" w:rsidRPr="0080356A" w:rsidDel="00432C23">
          <w:delText>that federal courts would not entertain claims against partisan gerrymandering. The</w:delText>
        </w:r>
        <w:r w:rsidR="00CA24D8" w:rsidRPr="0080356A" w:rsidDel="00432C23">
          <w:delText xml:space="preserve"> most important of such</w:delText>
        </w:r>
        <w:r w:rsidR="00962A0A" w:rsidRPr="0080356A" w:rsidDel="00432C23">
          <w:delText xml:space="preserve"> changes involved</w:delText>
        </w:r>
        <w:r w:rsidR="00876ED8" w:rsidRPr="0080356A" w:rsidDel="00432C23">
          <w:delText xml:space="preserve"> </w:delText>
        </w:r>
        <w:r w:rsidR="00962A0A" w:rsidRPr="0080356A" w:rsidDel="00432C23">
          <w:delText xml:space="preserve">taking redistricting out of the hands of legislatures and putting it into the hands of </w:delText>
        </w:r>
        <w:r w:rsidR="00552363" w:rsidDel="00432C23">
          <w:delText xml:space="preserve">a </w:delText>
        </w:r>
        <w:r w:rsidR="00552363" w:rsidRPr="0080356A" w:rsidDel="00432C23">
          <w:delText>commission</w:delText>
        </w:r>
        <w:r w:rsidR="00962A0A" w:rsidRPr="0080356A" w:rsidDel="00432C23">
          <w:delText xml:space="preserve">. </w:delText>
        </w:r>
      </w:del>
      <w:del w:id="447" w:author="Bernie Grofman" w:date="2022-11-26T21:47:00Z">
        <w:r w:rsidR="00962A0A" w:rsidRPr="0080356A" w:rsidDel="00707C13">
          <w:delText xml:space="preserve">The pressure to take redistricting out of the hands of legislatures intensified after </w:delText>
        </w:r>
        <w:r w:rsidR="00962A0A" w:rsidRPr="006C6679" w:rsidDel="00707C13">
          <w:rPr>
            <w:i/>
            <w:iCs/>
          </w:rPr>
          <w:delText>Rucho</w:delText>
        </w:r>
        <w:r w:rsidR="00962A0A" w:rsidRPr="0080356A" w:rsidDel="00707C13">
          <w:delText>.</w:delText>
        </w:r>
        <w:r w:rsidR="0041484F" w:rsidRPr="0080356A" w:rsidDel="00707C13">
          <w:delText xml:space="preserve"> </w:delText>
        </w:r>
      </w:del>
      <w:moveFromRangeStart w:id="448" w:author="Bernie Grofman" w:date="2022-11-26T23:41:00Z" w:name="move120392357"/>
      <w:moveFrom w:id="449" w:author="Bernie Grofman" w:date="2022-11-26T23:41:00Z">
        <w:r w:rsidR="00962A0A" w:rsidRPr="0080356A" w:rsidDel="006E4024">
          <w:t>There are now</w:t>
        </w:r>
        <w:r w:rsidR="00876ED8" w:rsidRPr="0080356A" w:rsidDel="006E4024">
          <w:t xml:space="preserve"> </w:t>
        </w:r>
        <w:r w:rsidR="00DE2450" w:rsidDel="006E4024">
          <w:t>eleven</w:t>
        </w:r>
        <w:r w:rsidR="00962A0A" w:rsidRPr="0080356A" w:rsidDel="006E4024">
          <w:t xml:space="preserve"> states</w:t>
        </w:r>
        <w:r w:rsidR="003C5595" w:rsidDel="006E4024">
          <w:rPr>
            <w:rStyle w:val="FootnoteReference"/>
          </w:rPr>
          <w:footnoteReference w:id="28"/>
        </w:r>
        <w:r w:rsidR="00962A0A" w:rsidRPr="0080356A" w:rsidDel="006E4024">
          <w:t xml:space="preserve"> in which primary responsibility to draw Congressional districts is in the hands of commissions.</w:t>
        </w:r>
        <w:r w:rsidR="00120D0B" w:rsidDel="006E4024">
          <w:rPr>
            <w:rStyle w:val="FootnoteReference"/>
          </w:rPr>
          <w:footnoteReference w:id="29"/>
        </w:r>
        <w:r w:rsidR="00962A0A" w:rsidRPr="0080356A" w:rsidDel="006E4024">
          <w:t xml:space="preserve"> </w:t>
        </w:r>
      </w:moveFrom>
      <w:moveFromRangeEnd w:id="448"/>
      <w:r w:rsidR="00DE2450">
        <w:t xml:space="preserve">Colorado, Michigan, and Virginia </w:t>
      </w:r>
      <w:del w:id="515" w:author="Bernie Grofman" w:date="2022-11-26T23:44:00Z">
        <w:r w:rsidR="00B82E6E" w:rsidDel="00432C23">
          <w:delText>establish</w:delText>
        </w:r>
        <w:r w:rsidR="00087C5B" w:rsidDel="00432C23">
          <w:delText>ed</w:delText>
        </w:r>
        <w:r w:rsidR="00B82E6E" w:rsidDel="00432C23">
          <w:delText xml:space="preserve"> </w:delText>
        </w:r>
      </w:del>
      <w:ins w:id="516" w:author="Bernie Grofman" w:date="2022-11-26T23:44:00Z">
        <w:r>
          <w:t>replaced legislative control of the redistricting process with redistricting</w:t>
        </w:r>
      </w:ins>
      <w:del w:id="517" w:author="Bernie Grofman" w:date="2022-11-26T23:43:00Z">
        <w:r w:rsidR="00B82E6E" w:rsidDel="00432C23">
          <w:delText xml:space="preserve">these </w:delText>
        </w:r>
      </w:del>
      <w:ins w:id="518" w:author="Bernie Grofman" w:date="2022-11-26T23:43:00Z">
        <w:r>
          <w:t xml:space="preserve">  </w:t>
        </w:r>
      </w:ins>
      <w:r w:rsidR="00B82E6E">
        <w:lastRenderedPageBreak/>
        <w:t>commissions</w:t>
      </w:r>
      <w:del w:id="519" w:author="Bernie Grofman" w:date="2022-11-26T23:44:00Z">
        <w:r w:rsidR="00962A0A" w:rsidRPr="0080356A" w:rsidDel="00432C23">
          <w:delText xml:space="preserve"> </w:delText>
        </w:r>
        <w:r w:rsidR="00087C5B" w:rsidDel="00432C23">
          <w:delText>during</w:delText>
        </w:r>
        <w:r w:rsidR="00962A0A" w:rsidRPr="0080356A" w:rsidDel="00432C23">
          <w:delText xml:space="preserve"> the past decade</w:delText>
        </w:r>
      </w:del>
      <w:r w:rsidR="00962A0A" w:rsidRPr="0080356A">
        <w:t>.</w:t>
      </w:r>
      <w:r w:rsidR="00B61A96">
        <w:rPr>
          <w:rStyle w:val="FootnoteReference"/>
        </w:rPr>
        <w:footnoteReference w:id="30"/>
      </w:r>
      <w:r w:rsidR="00962A0A" w:rsidRPr="0080356A">
        <w:t xml:space="preserve"> </w:t>
      </w:r>
      <w:moveToRangeStart w:id="520" w:author="Bernie Grofman" w:date="2022-11-26T23:41:00Z" w:name="move120392357"/>
      <w:moveTo w:id="521" w:author="Bernie Grofman" w:date="2022-11-26T23:41:00Z">
        <w:r w:rsidR="0067315F" w:rsidRPr="0080356A">
          <w:t xml:space="preserve">There are now </w:t>
        </w:r>
        <w:r w:rsidR="0067315F">
          <w:t>eleven</w:t>
        </w:r>
        <w:r w:rsidR="0067315F" w:rsidRPr="0080356A">
          <w:t xml:space="preserve"> states</w:t>
        </w:r>
        <w:r w:rsidR="0067315F">
          <w:rPr>
            <w:rStyle w:val="FootnoteReference"/>
          </w:rPr>
          <w:footnoteReference w:id="31"/>
        </w:r>
        <w:r w:rsidR="0067315F" w:rsidRPr="0080356A">
          <w:t xml:space="preserve"> in which primary responsibility to draw Congressional districts is in the hands of commissions.</w:t>
        </w:r>
        <w:r w:rsidR="0067315F">
          <w:rPr>
            <w:rStyle w:val="FootnoteReference"/>
          </w:rPr>
          <w:footnoteReference w:id="32"/>
        </w:r>
      </w:moveTo>
      <w:moveToRangeEnd w:id="520"/>
    </w:p>
    <w:p w14:paraId="7B309D26" w14:textId="77777777" w:rsidR="0067315F" w:rsidRPr="0080356A" w:rsidDel="0067315F" w:rsidRDefault="0067315F" w:rsidP="0067315F">
      <w:pPr>
        <w:pStyle w:val="ListParagraph"/>
        <w:numPr>
          <w:ilvl w:val="0"/>
          <w:numId w:val="12"/>
        </w:numPr>
        <w:rPr>
          <w:del w:id="526" w:author="Bernie Grofman" w:date="2022-11-26T23:42:00Z"/>
        </w:rPr>
      </w:pPr>
    </w:p>
    <w:p w14:paraId="1763AA19" w14:textId="77777777" w:rsidR="00521188" w:rsidRPr="00521188" w:rsidDel="00837256" w:rsidRDefault="0067315F">
      <w:pPr>
        <w:pStyle w:val="ListParagraph"/>
        <w:numPr>
          <w:ilvl w:val="0"/>
          <w:numId w:val="12"/>
        </w:numPr>
        <w:ind w:firstLine="0"/>
        <w:rPr>
          <w:del w:id="527" w:author="Bernie Grofman" w:date="2022-11-27T02:17:00Z"/>
          <w:rPrChange w:id="528" w:author="Bernie Grofman" w:date="2022-11-27T01:20:00Z">
            <w:rPr>
              <w:del w:id="529" w:author="Bernie Grofman" w:date="2022-11-27T02:17:00Z"/>
              <w:b/>
            </w:rPr>
          </w:rPrChange>
        </w:rPr>
        <w:pPrChange w:id="530" w:author="Bernie Grofman" w:date="2022-11-26T23:43:00Z">
          <w:pPr>
            <w:pStyle w:val="ListParagraph"/>
            <w:numPr>
              <w:numId w:val="12"/>
            </w:numPr>
            <w:ind w:left="360" w:hanging="360"/>
          </w:pPr>
        </w:pPrChange>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Pr="006A0B7F">
        <w:rPr>
          <w:b/>
          <w:rPrChange w:id="531" w:author="Bernie Grofman" w:date="2022-11-27T00:28:00Z">
            <w:rPr/>
          </w:rPrChange>
        </w:rPr>
        <w:t xml:space="preserve">In particular, </w:t>
      </w:r>
      <w:r w:rsidR="006A0B7F" w:rsidRPr="006A0B7F">
        <w:rPr>
          <w:b/>
          <w:rPrChange w:id="532" w:author="Bernie Grofman" w:date="2022-11-27T00:28:00Z">
            <w:rPr/>
          </w:rPrChange>
        </w:rPr>
        <w:t xml:space="preserve"> </w:t>
      </w:r>
    </w:p>
    <w:p w14:paraId="441D0A17" w14:textId="4EE3E20B" w:rsidR="00990EA4" w:rsidRPr="0080356A" w:rsidRDefault="006A0B7F">
      <w:pPr>
        <w:pStyle w:val="ListParagraph"/>
        <w:numPr>
          <w:ilvl w:val="0"/>
          <w:numId w:val="12"/>
        </w:numPr>
        <w:ind w:firstLine="0"/>
        <w:pPrChange w:id="533" w:author="Bernie Grofman" w:date="2022-11-27T02:17:00Z">
          <w:pPr>
            <w:pStyle w:val="ListParagraph"/>
            <w:numPr>
              <w:numId w:val="12"/>
            </w:numPr>
            <w:ind w:left="360" w:hanging="360"/>
          </w:pPr>
        </w:pPrChange>
      </w:pPr>
      <w:r w:rsidRPr="00837256">
        <w:rPr>
          <w:b/>
          <w:color w:val="FF0000"/>
          <w:rPrChange w:id="534" w:author="Bernie Grofman" w:date="2022-11-27T02:17:00Z">
            <w:rPr/>
          </w:rPrChange>
        </w:rPr>
        <w:t xml:space="preserve">JONATHAN FILL IN </w:t>
      </w:r>
      <w:r w:rsidRPr="00837256">
        <w:rPr>
          <w:b/>
          <w:rPrChange w:id="535" w:author="Bernie Grofman" w:date="2022-11-27T02:17:00Z">
            <w:rPr/>
          </w:rPrChange>
        </w:rPr>
        <w:t>states added language to their state constitution that could be used a direct bar to partisan gerrymandering.</w:t>
      </w:r>
      <w:r w:rsidR="00E802DC" w:rsidRPr="009E2F11">
        <w:rPr>
          <w:b/>
        </w:rPr>
        <w:t xml:space="preserve"> </w:t>
      </w:r>
      <w:r>
        <w:t xml:space="preserve">Overall, </w:t>
      </w:r>
      <w:r w:rsidR="0067315F">
        <w:t>a</w:t>
      </w:r>
      <w:r w:rsidR="0067315F" w:rsidRPr="0080356A">
        <w:t>s of the beginning of the 2020 round of redistricting, 14 states had in their constitution some prohibition on political gerrymanderin</w:t>
      </w:r>
      <w:r w:rsidR="0067315F">
        <w:t>g.</w:t>
      </w:r>
      <w:r w:rsidR="0067315F">
        <w:rPr>
          <w:rStyle w:val="FootnoteReference"/>
        </w:rPr>
        <w:footnoteReference w:id="33"/>
      </w:r>
      <w:r w:rsidR="0067315F" w:rsidRPr="0080356A">
        <w:t xml:space="preserve"> </w:t>
      </w:r>
      <w:r w:rsidR="0067315F">
        <w:t xml:space="preserve"> Florida added such a </w:t>
      </w:r>
      <w:r w:rsidR="0067315F">
        <w:lastRenderedPageBreak/>
        <w:t xml:space="preserve">prohibition in the 2010 round. </w:t>
      </w:r>
      <w:r w:rsidR="0067315F">
        <w:rPr>
          <w:rStyle w:val="FootnoteReference"/>
        </w:rPr>
        <w:footnoteReference w:id="34"/>
      </w:r>
      <w:r w:rsidR="0067315F">
        <w:t xml:space="preserve"> </w:t>
      </w:r>
      <w:del w:id="540" w:author="Bernie Grofman" w:date="2022-11-26T23:42:00Z">
        <w:r w:rsidR="008139AF" w:rsidDel="0067315F">
          <w:delText xml:space="preserve">Reforms involving the addition of commissions </w:delText>
        </w:r>
        <w:r w:rsidR="00CC2108" w:rsidRPr="0080356A" w:rsidDel="0067315F">
          <w:delText xml:space="preserve">usually </w:delText>
        </w:r>
        <w:r w:rsidR="008139AF" w:rsidDel="0067315F">
          <w:delText xml:space="preserve">included </w:delText>
        </w:r>
        <w:r w:rsidR="00CC2108" w:rsidRPr="0080356A" w:rsidDel="0067315F">
          <w:delText>changes in the specific criteria that were</w:delText>
        </w:r>
        <w:r w:rsidR="00876ED8" w:rsidRPr="0080356A" w:rsidDel="0067315F">
          <w:delText xml:space="preserve"> </w:delText>
        </w:r>
        <w:r w:rsidR="00CC2108" w:rsidRPr="0080356A" w:rsidDel="0067315F">
          <w:delText>to be used in mapmaking</w:delText>
        </w:r>
        <w:r w:rsidR="00990EA4" w:rsidRPr="0080356A" w:rsidDel="0067315F">
          <w:delText xml:space="preserve"> identified in the state constitution</w:delText>
        </w:r>
        <w:r w:rsidR="00CC2108" w:rsidRPr="0080356A" w:rsidDel="0067315F">
          <w:delText xml:space="preserve">. </w:delText>
        </w:r>
      </w:del>
      <w:del w:id="541" w:author="Bernie Grofman" w:date="2022-11-26T21:59:00Z">
        <w:r w:rsidR="00552363" w:rsidRPr="0080356A" w:rsidDel="006E4024">
          <w:delText>As</w:delText>
        </w:r>
        <w:r w:rsidR="00CA3B06" w:rsidRPr="0080356A" w:rsidDel="006E4024">
          <w:delText xml:space="preserve"> </w:delText>
        </w:r>
      </w:del>
      <w:del w:id="542" w:author="Bernie Grofman" w:date="2022-11-26T23:42:00Z">
        <w:r w:rsidR="00CA3B06" w:rsidRPr="0080356A" w:rsidDel="0067315F">
          <w:delText>of the beginning of</w:delText>
        </w:r>
        <w:r w:rsidR="00876ED8" w:rsidRPr="0080356A" w:rsidDel="0067315F">
          <w:delText xml:space="preserve"> </w:delText>
        </w:r>
        <w:r w:rsidR="001F2B31" w:rsidRPr="0080356A" w:rsidDel="0067315F">
          <w:delText>the 2020 round of redistricting, 14 states had</w:delText>
        </w:r>
        <w:r w:rsidR="00876ED8" w:rsidRPr="0080356A" w:rsidDel="0067315F">
          <w:delText xml:space="preserve"> </w:delText>
        </w:r>
        <w:r w:rsidR="001F2B31" w:rsidRPr="0080356A" w:rsidDel="0067315F">
          <w:delText xml:space="preserve">in their </w:delText>
        </w:r>
        <w:r w:rsidR="00CA3B06" w:rsidRPr="0080356A" w:rsidDel="0067315F">
          <w:delText>constitution</w:delText>
        </w:r>
        <w:r w:rsidR="001F2B31" w:rsidRPr="0080356A" w:rsidDel="0067315F">
          <w:delText xml:space="preserve"> some prohibition on political gerrymanderin</w:delText>
        </w:r>
        <w:r w:rsidR="003C5595" w:rsidDel="0067315F">
          <w:delText>g</w:delText>
        </w:r>
        <w:r w:rsidR="00261B60" w:rsidDel="0067315F">
          <w:delText>.</w:delText>
        </w:r>
        <w:r w:rsidR="003C5595" w:rsidDel="0067315F">
          <w:rPr>
            <w:rStyle w:val="FootnoteReference"/>
          </w:rPr>
          <w:footnoteReference w:id="35"/>
        </w:r>
        <w:r w:rsidR="00876ED8" w:rsidRPr="0080356A" w:rsidDel="0067315F">
          <w:delText xml:space="preserve"> </w:delText>
        </w:r>
      </w:del>
      <w:del w:id="545" w:author="Bernie Grofman" w:date="2022-11-26T21:54:00Z">
        <w:r w:rsidR="0028644D" w:rsidDel="006E4024">
          <w:delText>The effectiveness of those</w:delText>
        </w:r>
        <w:r w:rsidR="00CE4728" w:rsidDel="006E4024">
          <w:delText xml:space="preserve"> statutes or provisions</w:delText>
        </w:r>
        <w:r w:rsidR="00CC2108" w:rsidRPr="0080356A" w:rsidDel="006E4024">
          <w:delText xml:space="preserve"> in place for the 2010 redistricting round </w:delText>
        </w:r>
        <w:r w:rsidR="00CE4728" w:rsidDel="006E4024">
          <w:delText>were not tested in court</w:delText>
        </w:r>
        <w:r w:rsidR="00CC2108" w:rsidRPr="0080356A" w:rsidDel="006E4024">
          <w:delText xml:space="preserve"> (with Florida the </w:delText>
        </w:r>
      </w:del>
      <w:del w:id="546" w:author="Bernie Grofman" w:date="2022-11-26T21:53:00Z">
        <w:r w:rsidR="00CC2108" w:rsidRPr="0080356A" w:rsidDel="006E4024">
          <w:delText xml:space="preserve">notable </w:delText>
        </w:r>
      </w:del>
      <w:del w:id="547" w:author="Bernie Grofman" w:date="2022-11-26T21:54:00Z">
        <w:r w:rsidR="00CC2108" w:rsidRPr="0080356A" w:rsidDel="006E4024">
          <w:delText>exception)</w:delText>
        </w:r>
        <w:r w:rsidR="00990EA4" w:rsidRPr="0080356A" w:rsidDel="006E4024">
          <w:delText>.</w:delText>
        </w:r>
      </w:del>
      <w:del w:id="548" w:author="Bernie Grofman" w:date="2022-11-26T23:42:00Z">
        <w:r w:rsidR="00261B60" w:rsidDel="0067315F">
          <w:rPr>
            <w:rStyle w:val="FootnoteReference"/>
          </w:rPr>
          <w:footnoteReference w:id="36"/>
        </w:r>
        <w:r w:rsidR="000B12F1" w:rsidDel="0067315F">
          <w:delText xml:space="preserve"> </w:delText>
        </w:r>
      </w:del>
    </w:p>
    <w:p w14:paraId="7934E3DF" w14:textId="6E7B413A" w:rsidR="00432C23" w:rsidRDefault="006E34B9" w:rsidP="00432C23">
      <w:pPr>
        <w:pStyle w:val="ListParagraph"/>
        <w:numPr>
          <w:ilvl w:val="0"/>
          <w:numId w:val="12"/>
        </w:numPr>
        <w:rPr>
          <w:ins w:id="570" w:author="Bernie Grofman" w:date="2022-11-26T23:49:00Z"/>
        </w:rPr>
      </w:pPr>
      <w:r w:rsidRPr="0080356A">
        <w:t xml:space="preserve">The 2010 round provided inspiration for state courts in the 2020 round by showing how provisions affecting gerrymandering could be operationalized and enforced, </w:t>
      </w:r>
      <w:del w:id="571" w:author="Bernie Grofman" w:date="2022-11-26T22:24:00Z">
        <w:r w:rsidRPr="0080356A" w:rsidDel="006E0861">
          <w:delText xml:space="preserve">but </w:delText>
        </w:r>
      </w:del>
      <w:r w:rsidRPr="0080356A">
        <w:t>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26 states have constitutional language, such as that requiring </w:t>
      </w:r>
      <w:r w:rsidR="00990EA4" w:rsidRPr="0080356A">
        <w:t xml:space="preserve">elections to be </w:t>
      </w:r>
      <w:r w:rsidRPr="0080356A">
        <w:t xml:space="preserve">“Free”, “Free and Open”, or “Free and Equal” </w:t>
      </w:r>
      <w:sdt>
        <w:sdtPr>
          <w:rPr>
            <w:color w:val="000000"/>
          </w:rPr>
          <w:tag w:val="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
          <w:id w:val="-1372537798"/>
          <w:placeholder>
            <w:docPart w:val="3B7C5E31B2534667A72FFA7F9FBC4F4A"/>
          </w:placeholder>
        </w:sdtPr>
        <w:sdtContent>
          <w:r w:rsidR="00217C5F" w:rsidRPr="006C6679">
            <w:rPr>
              <w:color w:val="000000"/>
            </w:rPr>
            <w:t>(Douglas 2014; Wang, Ober Jr., and Williams 2019)</w:t>
          </w:r>
        </w:sdtContent>
      </w:sdt>
      <w:r w:rsidRPr="0080356A">
        <w:t>.</w:t>
      </w:r>
      <w:r w:rsidR="00AB3EEF">
        <w:rPr>
          <w:rStyle w:val="FootnoteReference"/>
        </w:rPr>
        <w:footnoteReference w:id="37"/>
      </w:r>
      <w:r w:rsidRPr="0080356A">
        <w:t xml:space="preserve"> The Pennsylvania Court in </w:t>
      </w:r>
      <w:r w:rsidRPr="006C6679">
        <w:rPr>
          <w:i/>
        </w:rPr>
        <w:t>League of Women Voters</w:t>
      </w:r>
      <w:r w:rsidRPr="0080356A">
        <w:t xml:space="preserve"> was the first state court to creatively reinterpret such language as being violated if there </w:t>
      </w:r>
      <w:del w:id="572" w:author="Bernie Grofman" w:date="2022-11-26T22:21:00Z">
        <w:r w:rsidRPr="0080356A" w:rsidDel="002D056C">
          <w:delText xml:space="preserve">were </w:delText>
        </w:r>
      </w:del>
      <w:ins w:id="573" w:author="Bernie Grofman" w:date="2022-11-26T22:21:00Z">
        <w:r w:rsidR="002D056C">
          <w:t>was</w:t>
        </w:r>
        <w:r w:rsidR="002D056C" w:rsidRPr="0080356A">
          <w:t xml:space="preserve"> </w:t>
        </w:r>
      </w:ins>
      <w:r w:rsidRPr="0080356A">
        <w:t>egregious partisan gerrymandering.</w:t>
      </w:r>
      <w:r w:rsidR="00876ED8" w:rsidRPr="0080356A">
        <w:t xml:space="preserve"> </w:t>
      </w:r>
    </w:p>
    <w:p w14:paraId="28FD3BD2" w14:textId="6781196A" w:rsidR="00CA24D8" w:rsidRPr="009B28E1" w:rsidDel="00432C23" w:rsidRDefault="00CC2108" w:rsidP="00D54325">
      <w:pPr>
        <w:pStyle w:val="ListParagraph"/>
        <w:numPr>
          <w:ilvl w:val="0"/>
          <w:numId w:val="12"/>
        </w:numPr>
        <w:rPr>
          <w:del w:id="574" w:author="Bernie Grofman" w:date="2022-11-26T23:50:00Z"/>
          <w:b/>
          <w:rPrChange w:id="575" w:author="Bernie Grofman" w:date="2022-11-26T22:01:00Z">
            <w:rPr>
              <w:del w:id="576" w:author="Bernie Grofman" w:date="2022-11-26T23:50:00Z"/>
            </w:rPr>
          </w:rPrChange>
        </w:rPr>
      </w:pPr>
      <w:del w:id="577" w:author="Bernie Grofman" w:date="2022-11-26T23:50:00Z">
        <w:r w:rsidRPr="009B28E1" w:rsidDel="00432C23">
          <w:rPr>
            <w:b/>
            <w:rPrChange w:id="578" w:author="Bernie Grofman" w:date="2022-11-26T22:02:00Z">
              <w:rPr/>
            </w:rPrChange>
          </w:rPr>
          <w:delText xml:space="preserve">But </w:delText>
        </w:r>
      </w:del>
      <w:del w:id="579" w:author="Bernie Grofman" w:date="2022-11-26T22:21:00Z">
        <w:r w:rsidR="00F9519B" w:rsidRPr="009B28E1" w:rsidDel="006E0861">
          <w:rPr>
            <w:b/>
            <w:rPrChange w:id="580" w:author="Bernie Grofman" w:date="2022-11-26T22:02:00Z">
              <w:rPr/>
            </w:rPrChange>
          </w:rPr>
          <w:delText xml:space="preserve">in </w:delText>
        </w:r>
      </w:del>
      <w:del w:id="581" w:author="Bernie Grofman" w:date="2022-11-26T23:50:00Z">
        <w:r w:rsidR="00F9519B" w:rsidRPr="009B28E1" w:rsidDel="00432C23">
          <w:rPr>
            <w:b/>
            <w:rPrChange w:id="582" w:author="Bernie Grofman" w:date="2022-11-26T22:02:00Z">
              <w:rPr/>
            </w:rPrChange>
          </w:rPr>
          <w:delText xml:space="preserve">most </w:delText>
        </w:r>
        <w:r w:rsidRPr="009B28E1" w:rsidDel="00432C23">
          <w:rPr>
            <w:b/>
            <w:rPrChange w:id="583" w:author="Bernie Grofman" w:date="2022-11-26T22:02:00Z">
              <w:rPr/>
            </w:rPrChange>
          </w:rPr>
          <w:delText xml:space="preserve">state courts </w:delText>
        </w:r>
        <w:r w:rsidR="00F9519B" w:rsidRPr="009B28E1" w:rsidDel="00432C23">
          <w:rPr>
            <w:b/>
            <w:rPrChange w:id="584" w:author="Bernie Grofman" w:date="2022-11-26T22:02:00Z">
              <w:rPr/>
            </w:rPrChange>
          </w:rPr>
          <w:delText xml:space="preserve">that had </w:delText>
        </w:r>
      </w:del>
      <w:del w:id="585" w:author="Bernie Grofman" w:date="2022-11-26T22:00:00Z">
        <w:r w:rsidR="00F9519B" w:rsidRPr="009B28E1" w:rsidDel="009B28E1">
          <w:rPr>
            <w:b/>
            <w:rPrChange w:id="586" w:author="Bernie Grofman" w:date="2022-11-26T22:02:00Z">
              <w:rPr/>
            </w:rPrChange>
          </w:rPr>
          <w:delText xml:space="preserve">this </w:delText>
        </w:r>
      </w:del>
      <w:del w:id="587" w:author="Bernie Grofman" w:date="2022-11-26T23:50:00Z">
        <w:r w:rsidR="00F9519B" w:rsidRPr="009B28E1" w:rsidDel="00432C23">
          <w:rPr>
            <w:b/>
            <w:rPrChange w:id="588" w:author="Bernie Grofman" w:date="2022-11-26T22:02:00Z">
              <w:rPr/>
            </w:rPrChange>
          </w:rPr>
          <w:delText>language</w:delText>
        </w:r>
        <w:r w:rsidRPr="009B28E1" w:rsidDel="00432C23">
          <w:rPr>
            <w:b/>
            <w:rPrChange w:id="589" w:author="Bernie Grofman" w:date="2022-11-26T22:02:00Z">
              <w:rPr/>
            </w:rPrChange>
          </w:rPr>
          <w:delText xml:space="preserve"> that could be </w:delText>
        </w:r>
        <w:r w:rsidR="00D6097B" w:rsidRPr="009B28E1" w:rsidDel="00432C23">
          <w:rPr>
            <w:b/>
            <w:rPrChange w:id="590" w:author="Bernie Grofman" w:date="2022-11-26T22:02:00Z">
              <w:rPr/>
            </w:rPrChange>
          </w:rPr>
          <w:delText>interpreted</w:delText>
        </w:r>
        <w:r w:rsidRPr="009B28E1" w:rsidDel="00432C23">
          <w:rPr>
            <w:b/>
            <w:rPrChange w:id="591" w:author="Bernie Grofman" w:date="2022-11-26T22:02:00Z">
              <w:rPr/>
            </w:rPrChange>
          </w:rPr>
          <w:delText xml:space="preserve"> </w:delText>
        </w:r>
        <w:r w:rsidR="00FC3CC2" w:rsidRPr="009B28E1" w:rsidDel="00432C23">
          <w:rPr>
            <w:b/>
            <w:rPrChange w:id="592" w:author="Bernie Grofman" w:date="2022-11-26T22:02:00Z">
              <w:rPr/>
            </w:rPrChange>
          </w:rPr>
          <w:delText xml:space="preserve">as </w:delText>
        </w:r>
        <w:r w:rsidRPr="009B28E1" w:rsidDel="00432C23">
          <w:rPr>
            <w:b/>
            <w:rPrChange w:id="593" w:author="Bernie Grofman" w:date="2022-11-26T22:02:00Z">
              <w:rPr/>
            </w:rPrChange>
          </w:rPr>
          <w:delText>anti-gerrymandering</w:delText>
        </w:r>
      </w:del>
      <w:del w:id="594" w:author="Bernie Grofman" w:date="2022-11-26T22:22:00Z">
        <w:r w:rsidRPr="009B28E1" w:rsidDel="006E0861">
          <w:rPr>
            <w:b/>
            <w:rPrChange w:id="595" w:author="Bernie Grofman" w:date="2022-11-26T22:02:00Z">
              <w:rPr/>
            </w:rPrChange>
          </w:rPr>
          <w:delText>, they</w:delText>
        </w:r>
      </w:del>
      <w:del w:id="596" w:author="Bernie Grofman" w:date="2022-11-26T23:50:00Z">
        <w:r w:rsidRPr="009B28E1" w:rsidDel="00432C23">
          <w:rPr>
            <w:b/>
            <w:rPrChange w:id="597" w:author="Bernie Grofman" w:date="2022-11-26T22:02:00Z">
              <w:rPr/>
            </w:rPrChange>
          </w:rPr>
          <w:delText xml:space="preserve"> did not </w:delText>
        </w:r>
      </w:del>
      <w:del w:id="598" w:author="Bernie Grofman" w:date="2022-11-26T22:22:00Z">
        <w:r w:rsidRPr="009B28E1" w:rsidDel="006E0861">
          <w:rPr>
            <w:b/>
            <w:rPrChange w:id="599" w:author="Bernie Grofman" w:date="2022-11-26T22:02:00Z">
              <w:rPr/>
            </w:rPrChange>
          </w:rPr>
          <w:delText>do so</w:delText>
        </w:r>
      </w:del>
      <w:del w:id="600" w:author="Bernie Grofman" w:date="2022-11-26T23:50:00Z">
        <w:r w:rsidRPr="009B28E1" w:rsidDel="00432C23">
          <w:rPr>
            <w:b/>
            <w:rPrChange w:id="601" w:author="Bernie Grofman" w:date="2022-11-26T22:02:00Z">
              <w:rPr/>
            </w:rPrChange>
          </w:rPr>
          <w:delText xml:space="preserve"> (a point we elaborate on in the next section).</w:delText>
        </w:r>
        <w:r w:rsidRPr="009B28E1" w:rsidDel="00432C23">
          <w:delText xml:space="preserve"> </w:delText>
        </w:r>
      </w:del>
    </w:p>
    <w:p w14:paraId="2E4E8FD6" w14:textId="0BA6E712" w:rsidR="00CE6272" w:rsidRPr="00D53CD2" w:rsidRDefault="00CE6272" w:rsidP="00D54325">
      <w:pPr>
        <w:pStyle w:val="ListParagraph"/>
        <w:numPr>
          <w:ilvl w:val="0"/>
          <w:numId w:val="12"/>
        </w:numPr>
        <w:rPr>
          <w:ins w:id="602" w:author="Bernie Grofman" w:date="2022-11-27T22:02:00Z"/>
          <w:i/>
          <w:iCs/>
          <w:rPrChange w:id="603" w:author="Bernie Grofman" w:date="2022-11-27T22:02:00Z">
            <w:rPr>
              <w:ins w:id="604" w:author="Bernie Grofman" w:date="2022-11-27T22:02:00Z"/>
              <w:sz w:val="20"/>
            </w:rPr>
          </w:rPrChange>
        </w:rPr>
      </w:pPr>
      <w:r w:rsidRPr="0080356A">
        <w:t xml:space="preserve">The </w:t>
      </w:r>
      <w:r w:rsidR="00F5413E">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w:t>
      </w:r>
      <w:r w:rsidR="0041484F" w:rsidRPr="0080356A">
        <w:t xml:space="preserve"> </w:t>
      </w:r>
      <w:r w:rsidRPr="0080356A">
        <w:t xml:space="preserve">While </w:t>
      </w:r>
      <w:r w:rsidR="00AA3AA3">
        <w:t>the Court</w:t>
      </w:r>
      <w:r w:rsidRPr="0080356A">
        <w:t xml:space="preserve"> asserted</w:t>
      </w:r>
      <w:r w:rsidR="00876ED8" w:rsidRPr="0080356A">
        <w:t xml:space="preserve"> </w:t>
      </w:r>
      <w:r w:rsidRPr="0080356A">
        <w:t xml:space="preserve">that the federal judiciary was </w:t>
      </w:r>
      <w:r w:rsidRPr="006C6679">
        <w:rPr>
          <w:u w:val="single"/>
        </w:rPr>
        <w:t>not</w:t>
      </w:r>
      <w:r w:rsidRPr="0080356A">
        <w:t xml:space="preserve"> the venue to adjudicate the harms caused by partisan gerrymandering, it also claimed that it was not tossing</w:t>
      </w:r>
      <w:r w:rsidR="00876ED8" w:rsidRPr="0080356A">
        <w:t xml:space="preserve"> </w:t>
      </w:r>
      <w:r w:rsidRPr="0080356A">
        <w:t xml:space="preserve">“complaints about districting to echo into a void” </w:t>
      </w:r>
      <w:r w:rsidRPr="006C6679">
        <w:rPr>
          <w:i/>
          <w:iCs/>
        </w:rPr>
        <w:t>Id</w:t>
      </w:r>
      <w:r w:rsidRPr="0080356A">
        <w:t xml:space="preserve">. at 2507. According to the </w:t>
      </w:r>
      <w:r w:rsidR="00FC6CB1">
        <w:t>c</w:t>
      </w:r>
      <w:r w:rsidRPr="0080356A">
        <w:t xml:space="preserve">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 </w:t>
      </w:r>
      <w:r w:rsidRPr="006C6679">
        <w:rPr>
          <w:i/>
          <w:iCs/>
        </w:rPr>
        <w:lastRenderedPageBreak/>
        <w:t>Id</w:t>
      </w:r>
      <w:r w:rsidRPr="0080356A">
        <w:t>. The Court also note</w:t>
      </w:r>
      <w:r w:rsidR="00C276F1">
        <w:t>d</w:t>
      </w:r>
      <w:r w:rsidRPr="0080356A">
        <w:t xml:space="preserve"> that Congress can use the Election Clause to reform the redistricting process. </w:t>
      </w:r>
      <w:r w:rsidRPr="006C6679">
        <w:rPr>
          <w:i/>
          <w:iCs/>
        </w:rPr>
        <w:t>Id.</w:t>
      </w:r>
      <w:r w:rsidR="00876ED8" w:rsidRPr="006C6679">
        <w:rPr>
          <w:i/>
          <w:iCs/>
        </w:rPr>
        <w:t xml:space="preserve"> </w:t>
      </w:r>
      <w:r w:rsidRPr="0080356A">
        <w:t>What</w:t>
      </w:r>
      <w:r w:rsidR="00876ED8" w:rsidRPr="0080356A">
        <w:t xml:space="preserve"> </w:t>
      </w:r>
      <w:r w:rsidRPr="0080356A">
        <w:t>is</w:t>
      </w:r>
      <w:r w:rsidR="00876ED8" w:rsidRPr="0080356A">
        <w:t xml:space="preserve"> </w:t>
      </w:r>
      <w:r w:rsidRPr="0080356A">
        <w:t>of</w:t>
      </w:r>
      <w:r w:rsidR="00876ED8"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Provisions in state statutes and state constitutions can provide standards and guidance </w:t>
      </w:r>
      <w:r w:rsidRPr="006C6679">
        <w:rPr>
          <w:u w:val="single"/>
        </w:rPr>
        <w:t>for state courts to apply</w:t>
      </w:r>
      <w:r w:rsidRPr="0080356A">
        <w:t xml:space="preserve">." </w:t>
      </w:r>
      <w:r w:rsidRPr="006C6679">
        <w:rPr>
          <w:i/>
          <w:iCs/>
        </w:rPr>
        <w:t>Id</w:t>
      </w:r>
      <w:r w:rsidRPr="0080356A">
        <w:t>. at 2507 (emphasis added).</w:t>
      </w:r>
      <w:r w:rsidR="00C276F1">
        <w:rPr>
          <w:rStyle w:val="FootnoteReference"/>
        </w:rPr>
        <w:footnoteReference w:id="38"/>
      </w:r>
      <w:r w:rsidRPr="0080356A">
        <w:t xml:space="preserve"> </w:t>
      </w:r>
      <w:r w:rsidRPr="006C6679">
        <w:rPr>
          <w:szCs w:val="24"/>
        </w:rPr>
        <w:t>Thus, the Supreme Court clearly distinguished what it now saw as the distinct roles of federal and state courts in policing partisan gerrymandering.</w:t>
      </w:r>
      <w:r w:rsidR="00876ED8" w:rsidRPr="006C6679">
        <w:rPr>
          <w:sz w:val="20"/>
        </w:rPr>
        <w:t xml:space="preserve"> </w:t>
      </w:r>
    </w:p>
    <w:p w14:paraId="1CFB65BC" w14:textId="016B30FF" w:rsidR="00D53CD2" w:rsidRPr="006C6679" w:rsidDel="00D53CD2" w:rsidRDefault="00D53CD2" w:rsidP="00D54325">
      <w:pPr>
        <w:pStyle w:val="ListParagraph"/>
        <w:numPr>
          <w:ilvl w:val="0"/>
          <w:numId w:val="12"/>
        </w:numPr>
        <w:rPr>
          <w:del w:id="605" w:author="Bernie Grofman" w:date="2022-11-27T22:04:00Z"/>
          <w:i/>
          <w:iCs/>
        </w:rPr>
      </w:pPr>
      <w:ins w:id="606" w:author="Bernie Grofman" w:date="2022-11-27T22:02:00Z">
        <w:r>
          <w:t>In</w:t>
        </w:r>
        <w:r w:rsidRPr="0080356A">
          <w:t xml:space="preserve"> the post-</w:t>
        </w:r>
        <w:r w:rsidRPr="00732751">
          <w:rPr>
            <w:i/>
            <w:iCs/>
          </w:rPr>
          <w:t>Baker v. Carr</w:t>
        </w:r>
      </w:ins>
      <w:ins w:id="607" w:author="Bernie Grofman" w:date="2022-11-27T22:03:00Z">
        <w:r>
          <w:rPr>
            <w:rStyle w:val="FootnoteReference"/>
            <w:i/>
            <w:iCs/>
          </w:rPr>
          <w:footnoteReference w:id="39"/>
        </w:r>
        <w:r>
          <w:rPr>
            <w:i/>
            <w:iCs/>
          </w:rPr>
          <w:t xml:space="preserve"> </w:t>
        </w:r>
      </w:ins>
      <w:moveToRangeStart w:id="609" w:author="Bernie Grofman" w:date="2022-11-27T22:03:00Z" w:name="move120479001"/>
      <w:moveTo w:id="610" w:author="Bernie Grofman" w:date="2022-11-27T22:03:00Z">
        <w:del w:id="611" w:author="Bernie Grofman" w:date="2022-11-27T22:03:00Z">
          <w:r w:rsidRPr="00B05E04" w:rsidDel="00D53CD2">
            <w:delText>369 U.S. 186 (1962)</w:delText>
          </w:r>
          <w:r w:rsidDel="00D53CD2">
            <w:delText xml:space="preserve"> </w:delText>
          </w:r>
        </w:del>
        <w:r w:rsidRPr="0080356A">
          <w:t>decades</w:t>
        </w:r>
        <w:r>
          <w:t xml:space="preserve">, state governments were largely under divided control </w:t>
        </w:r>
        <w:r>
          <w:fldChar w:fldCharType="begin"/>
        </w:r>
        <w:r>
          <w: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Pr>
            <w:noProof/>
          </w:rPr>
          <w:t>(Fiorina 1994)</w:t>
        </w:r>
        <w:r>
          <w:fldChar w:fldCharType="end"/>
        </w:r>
        <w:r>
          <w:t xml:space="preserve">. Even when the government was not divided, there was much more crossover voting such that voters would split their ballots between parties </w:t>
        </w:r>
        <w:r>
          <w:fldChar w:fldCharType="begin"/>
        </w:r>
        <w:r>
          <w:instrText xml:space="preserve"> ADDIN ZOTERO_ITEM CSL_CITATION {"citationID":"8ZIpxnd8","properties":{"formattedCitation":"(Jacobson 2015b)","plainCitation":"(Jacobson 2015b)","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Pr>
            <w:noProof/>
          </w:rPr>
          <w:t>(Jacobson 2015b)</w:t>
        </w:r>
        <w:r>
          <w:fldChar w:fldCharType="end"/>
        </w:r>
        <w:r>
          <w:t>. Trifecta government</w:t>
        </w:r>
        <w:r w:rsidRPr="0080356A">
          <w:t xml:space="preserve"> </w:t>
        </w:r>
        <w:r>
          <w:t xml:space="preserve">has increased over time, especially as states have realigned after the Solid South </w:t>
        </w:r>
        <w:del w:id="612" w:author="Bernie Grofman" w:date="2022-11-27T22:04:00Z">
          <w:r w:rsidDel="00D53CD2">
            <w:delText xml:space="preserve">has </w:delText>
          </w:r>
        </w:del>
        <w:r>
          <w:t xml:space="preserve">transitioned from Democratic control to Republican control </w:t>
        </w:r>
        <w:commentRangeStart w:id="613"/>
        <w:r>
          <w:fldChar w:fldCharType="begin"/>
        </w:r>
        <w:r>
          <w:instrText xml:space="preserve"> ADDIN ZOTERO_ITEM CSL_CITATION {"citationID":"tvWu6P4W","properties":{"formattedCitation":"(Aldrich and Griffin 2018; Issacharoff and Pildes 2022)","plainCitation":"(Aldrich and Griffin 2018; Issacharoff and Pildes 2022)","noteIndex":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fldChar w:fldCharType="separate"/>
        </w:r>
        <w:r>
          <w:rPr>
            <w:noProof/>
          </w:rPr>
          <w:t>(Aldrich and Griffin 2018; Issacharoff and Pildes 2022)</w:t>
        </w:r>
        <w:r>
          <w:fldChar w:fldCharType="end"/>
        </w:r>
        <w:r w:rsidRPr="0080356A">
          <w:t>.</w:t>
        </w:r>
        <w:r>
          <w:rPr>
            <w:rStyle w:val="FootnoteReference"/>
          </w:rPr>
          <w:footnoteReference w:id="40"/>
        </w:r>
        <w:r>
          <w:t xml:space="preserve"> </w:t>
        </w:r>
        <w:commentRangeEnd w:id="613"/>
        <w:r>
          <w:rPr>
            <w:rStyle w:val="CommentReference"/>
          </w:rPr>
          <w:commentReference w:id="613"/>
        </w:r>
      </w:moveTo>
      <w:moveToRangeEnd w:id="609"/>
    </w:p>
    <w:p w14:paraId="1B989159" w14:textId="12AB8F70" w:rsidR="00732751" w:rsidDel="00E802DC" w:rsidRDefault="000638A7">
      <w:pPr>
        <w:pStyle w:val="ListParagraph"/>
        <w:numPr>
          <w:ilvl w:val="0"/>
          <w:numId w:val="12"/>
        </w:numPr>
        <w:ind w:left="0" w:firstLine="0"/>
        <w:rPr>
          <w:del w:id="616" w:author="Bernie Grofman" w:date="2022-11-27T00:30:00Z"/>
        </w:rPr>
        <w:pPrChange w:id="617" w:author="Bernie Grofman" w:date="2022-11-27T22:04:00Z">
          <w:pPr>
            <w:pStyle w:val="ListParagraph"/>
            <w:numPr>
              <w:numId w:val="12"/>
            </w:numPr>
            <w:ind w:left="360" w:hanging="360"/>
          </w:pPr>
        </w:pPrChange>
      </w:pPr>
      <w:bookmarkStart w:id="618" w:name="_Ref119068705"/>
      <w:del w:id="619" w:author="Bernie Grofman" w:date="2022-11-26T22:03:00Z">
        <w:r w:rsidRPr="0080356A" w:rsidDel="009B28E1">
          <w:delText xml:space="preserve">The </w:delText>
        </w:r>
      </w:del>
      <w:del w:id="620" w:author="Bernie Grofman" w:date="2022-11-27T00:30:00Z">
        <w:r w:rsidRPr="0080356A" w:rsidDel="00E802DC">
          <w:delText>place where we most expect to see egregious partisan gerrymandering are states where one party has complete control of the redistricting process</w:delText>
        </w:r>
      </w:del>
      <w:del w:id="621" w:author="Bernie Grofman" w:date="2022-11-26T22:29:00Z">
        <w:r w:rsidRPr="0080356A" w:rsidDel="006E0861">
          <w:delText xml:space="preserve">. </w:delText>
        </w:r>
      </w:del>
      <w:del w:id="622" w:author="Bernie Grofman" w:date="2022-11-26T22:03:00Z">
        <w:r w:rsidR="006F06B5" w:rsidDel="009B28E1">
          <w:delText>This is often called “trifecta</w:delText>
        </w:r>
        <w:r w:rsidR="0000528B" w:rsidDel="009B28E1">
          <w:delText>”</w:delText>
        </w:r>
        <w:r w:rsidR="00AC37AF" w:rsidDel="009B28E1">
          <w:delText xml:space="preserve"> </w:delText>
        </w:r>
      </w:del>
      <w:del w:id="623" w:author="Bernie Grofman" w:date="2022-11-27T00:30:00Z">
        <w:r w:rsidR="00AC37AF" w:rsidDel="00E802DC">
          <w:delText>control</w:delText>
        </w:r>
      </w:del>
      <w:del w:id="624" w:author="Bernie Grofman" w:date="2022-11-26T22:30:00Z">
        <w:r w:rsidR="0000528B" w:rsidDel="006E0861">
          <w:delText xml:space="preserve">. </w:delText>
        </w:r>
        <w:r w:rsidR="00D31AF1" w:rsidDel="006E0861">
          <w:delText>Any instance of this is such that o</w:delText>
        </w:r>
        <w:r w:rsidR="006F06B5" w:rsidDel="006E0861">
          <w:delText xml:space="preserve">ne political party </w:delText>
        </w:r>
        <w:r w:rsidR="0000528B" w:rsidDel="006E0861">
          <w:delText>is unconstrained by any veto-gate.</w:delText>
        </w:r>
      </w:del>
      <w:del w:id="625" w:author="Bernie Grofman" w:date="2022-11-27T00:30:00Z">
        <w:r w:rsidR="00966634" w:rsidDel="00E802DC">
          <w:delText xml:space="preserve"> </w:delText>
        </w:r>
        <w:r w:rsidR="000F3779" w:rsidDel="00E802DC">
          <w:delText xml:space="preserve">When we describe state government control, we will use the term </w:delText>
        </w:r>
        <w:r w:rsidR="000F3779" w:rsidRPr="00D53CD2" w:rsidDel="00E802DC">
          <w:rPr>
            <w:i/>
            <w:rPrChange w:id="626" w:author="Bernie Grofman" w:date="2022-11-27T22:04:00Z">
              <w:rPr/>
            </w:rPrChange>
          </w:rPr>
          <w:delText>trifecta</w:delText>
        </w:r>
        <w:r w:rsidR="000F3779" w:rsidDel="00E802DC">
          <w:delText xml:space="preserve">. </w:delText>
        </w:r>
        <w:r w:rsidR="00966634" w:rsidRPr="000F3779" w:rsidDel="00E802DC">
          <w:delText>W</w:delText>
        </w:r>
        <w:r w:rsidR="000F3779" w:rsidDel="00E802DC">
          <w:delText>h</w:delText>
        </w:r>
        <w:r w:rsidR="00966634" w:rsidRPr="000F3779" w:rsidDel="00E802DC">
          <w:delText>e</w:delText>
        </w:r>
        <w:r w:rsidR="000F3779" w:rsidDel="00E802DC">
          <w:delText>n we talk about control over redistricting,</w:delText>
        </w:r>
        <w:r w:rsidR="00966634" w:rsidDel="00E802DC">
          <w:delText xml:space="preserve"> will use the term preferred by the National Conference of State Legislatures: </w:delText>
        </w:r>
        <w:r w:rsidR="00966634" w:rsidRPr="00D53CD2" w:rsidDel="00E802DC">
          <w:rPr>
            <w:i/>
            <w:iCs/>
          </w:rPr>
          <w:delText>party control</w:delText>
        </w:r>
        <w:r w:rsidR="00966634" w:rsidDel="00E802DC">
          <w:delText>.</w:delText>
        </w:r>
        <w:bookmarkEnd w:id="618"/>
      </w:del>
    </w:p>
    <w:p w14:paraId="7AFA79BF" w14:textId="7D6DAF91" w:rsidR="00732751" w:rsidRDefault="00073DDA">
      <w:pPr>
        <w:pStyle w:val="ListParagraph"/>
        <w:numPr>
          <w:ilvl w:val="0"/>
          <w:numId w:val="12"/>
        </w:numPr>
        <w:pPrChange w:id="627" w:author="Bernie Grofman" w:date="2022-11-27T22:04:00Z">
          <w:pPr>
            <w:pStyle w:val="ListParagraph"/>
            <w:ind w:left="360" w:firstLine="0"/>
          </w:pPr>
        </w:pPrChange>
      </w:pPr>
      <w:del w:id="628" w:author="Bernie Grofman" w:date="2022-11-27T22:02:00Z">
        <w:r w:rsidDel="00D53CD2">
          <w:delText>In</w:delText>
        </w:r>
        <w:r w:rsidRPr="0080356A" w:rsidDel="00D53CD2">
          <w:delText xml:space="preserve"> the post-</w:delText>
        </w:r>
        <w:r w:rsidRPr="00732751" w:rsidDel="00D53CD2">
          <w:rPr>
            <w:i/>
            <w:iCs/>
          </w:rPr>
          <w:delText xml:space="preserve">Baker v. Carr, </w:delText>
        </w:r>
      </w:del>
      <w:moveFromRangeStart w:id="629" w:author="Bernie Grofman" w:date="2022-11-27T22:03:00Z" w:name="move120479001"/>
      <w:moveFrom w:id="630" w:author="Bernie Grofman" w:date="2022-11-27T22:03:00Z">
        <w:r w:rsidRPr="00B05E04" w:rsidDel="00D53CD2">
          <w:t>369 U.S. 186 (1962)</w:t>
        </w:r>
        <w:r w:rsidDel="00D53CD2">
          <w:t xml:space="preserve"> </w:t>
        </w:r>
        <w:r w:rsidRPr="0080356A" w:rsidDel="00D53CD2">
          <w:t>decades</w:t>
        </w:r>
        <w:r w:rsidDel="00D53CD2">
          <w:t xml:space="preserve">, state governments were largely </w:t>
        </w:r>
        <w:r w:rsidR="009D469D" w:rsidDel="00D53CD2">
          <w:t xml:space="preserve">under </w:t>
        </w:r>
        <w:r w:rsidR="00B17DDE" w:rsidDel="00D53CD2">
          <w:t>divided</w:t>
        </w:r>
        <w:r w:rsidR="009D469D" w:rsidDel="00D53CD2">
          <w:t xml:space="preserve"> control</w:t>
        </w:r>
        <w:r w:rsidR="00F6401D" w:rsidDel="00D53CD2">
          <w:t xml:space="preserve"> </w:t>
        </w:r>
        <w:r w:rsidR="00F6401D" w:rsidDel="00D53CD2">
          <w:fldChar w:fldCharType="begin"/>
        </w:r>
        <w:r w:rsidR="00A66C2D" w:rsidDel="00D53CD2">
          <w: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rsidR="00F6401D" w:rsidDel="00D53CD2">
          <w:fldChar w:fldCharType="separate"/>
        </w:r>
        <w:r w:rsidR="00460BD5" w:rsidDel="00D53CD2">
          <w:rPr>
            <w:noProof/>
          </w:rPr>
          <w:t>(Fiorina 1994)</w:t>
        </w:r>
        <w:r w:rsidR="00F6401D" w:rsidDel="00D53CD2">
          <w:fldChar w:fldCharType="end"/>
        </w:r>
        <w:r w:rsidR="008869FE" w:rsidDel="00D53CD2">
          <w:t>. Even when the government was not divided, t</w:t>
        </w:r>
        <w:r w:rsidDel="00D53CD2">
          <w:t>here was much more crossover voting</w:t>
        </w:r>
        <w:r w:rsidR="00994A79" w:rsidDel="00D53CD2">
          <w:t xml:space="preserve"> such that voters would split their ballots between parties</w:t>
        </w:r>
        <w:r w:rsidR="001701B5" w:rsidDel="00D53CD2">
          <w:t xml:space="preserve"> </w:t>
        </w:r>
        <w:r w:rsidR="001701B5" w:rsidDel="00D53CD2">
          <w:fldChar w:fldCharType="begin"/>
        </w:r>
        <w:r w:rsidR="00B5737E" w:rsidDel="00D53CD2">
          <w:instrText xml:space="preserve"> ADDIN ZOTERO_ITEM CSL_CITATION {"citationID":"8ZIpxnd8","properties":{"formattedCitation":"(Jacobson 2015b)","plainCitation":"(Jacobson 2015b)","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rsidR="001701B5" w:rsidDel="00D53CD2">
          <w:fldChar w:fldCharType="separate"/>
        </w:r>
        <w:r w:rsidR="00B5737E" w:rsidDel="00D53CD2">
          <w:rPr>
            <w:noProof/>
          </w:rPr>
          <w:t>(Jacobson 2015b)</w:t>
        </w:r>
        <w:r w:rsidR="001701B5" w:rsidDel="00D53CD2">
          <w:fldChar w:fldCharType="end"/>
        </w:r>
        <w:r w:rsidR="00746BE3" w:rsidDel="00D53CD2">
          <w:t xml:space="preserve">. </w:t>
        </w:r>
        <w:r w:rsidR="001410BA" w:rsidDel="00D53CD2">
          <w:t>Trifecta government</w:t>
        </w:r>
        <w:r w:rsidR="0095686A" w:rsidRPr="0080356A" w:rsidDel="00D53CD2">
          <w:t xml:space="preserve"> </w:t>
        </w:r>
        <w:r w:rsidR="00666C8C" w:rsidDel="00D53CD2">
          <w:t xml:space="preserve">has increased </w:t>
        </w:r>
        <w:r w:rsidR="00163405" w:rsidDel="00D53CD2">
          <w:t xml:space="preserve">over time, </w:t>
        </w:r>
        <w:r w:rsidR="00666C8C" w:rsidDel="00D53CD2">
          <w:t xml:space="preserve">especially as states have realigned after the </w:t>
        </w:r>
        <w:r w:rsidR="00A133C2" w:rsidDel="00D53CD2">
          <w:t>Solid South has transitioned from Democratic control to Republican control</w:t>
        </w:r>
        <w:r w:rsidR="007A2285" w:rsidDel="00D53CD2">
          <w:t xml:space="preserve"> </w:t>
        </w:r>
        <w:commentRangeStart w:id="631"/>
        <w:r w:rsidR="007A2285" w:rsidDel="00D53CD2">
          <w:fldChar w:fldCharType="begin"/>
        </w:r>
        <w:r w:rsidR="00793393" w:rsidDel="00D53CD2">
          <w:instrText xml:space="preserve"> ADDIN ZOTERO_ITEM CSL_CITATION {"citationID":"tvWu6P4W","properties":{"formattedCitation":"(Aldrich and Griffin 2018; Issacharoff and Pildes 2022)","plainCitation":"(Aldrich and Griffin 2018; Issacharoff and Pildes 2022)","noteIndex":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7A2285" w:rsidDel="00D53CD2">
          <w:fldChar w:fldCharType="separate"/>
        </w:r>
        <w:r w:rsidR="00460BD5" w:rsidDel="00D53CD2">
          <w:rPr>
            <w:noProof/>
          </w:rPr>
          <w:t>(Aldrich and Griffin 2018; Issacharoff and Pildes 2022)</w:t>
        </w:r>
        <w:r w:rsidR="007A2285" w:rsidDel="00D53CD2">
          <w:fldChar w:fldCharType="end"/>
        </w:r>
        <w:r w:rsidR="0095686A" w:rsidRPr="0080356A" w:rsidDel="00D53CD2">
          <w:t>.</w:t>
        </w:r>
        <w:r w:rsidR="00E802DC" w:rsidDel="00D53CD2">
          <w:rPr>
            <w:rStyle w:val="FootnoteReference"/>
          </w:rPr>
          <w:footnoteReference w:id="41"/>
        </w:r>
        <w:r w:rsidR="0095686A" w:rsidDel="00D53CD2">
          <w:t xml:space="preserve"> </w:t>
        </w:r>
        <w:commentRangeEnd w:id="631"/>
        <w:r w:rsidR="006F0DB5" w:rsidDel="00D53CD2">
          <w:rPr>
            <w:rStyle w:val="CommentReference"/>
          </w:rPr>
          <w:commentReference w:id="631"/>
        </w:r>
      </w:moveFrom>
      <w:moveFromRangeEnd w:id="629"/>
    </w:p>
    <w:p w14:paraId="5D2EF2E4" w14:textId="3BEFCB27" w:rsidR="00D26733" w:rsidRPr="00B02412" w:rsidRDefault="00CA24D8" w:rsidP="00E7526B">
      <w:pPr>
        <w:pStyle w:val="ListParagraph"/>
        <w:ind w:left="360" w:firstLine="0"/>
      </w:pPr>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r w:rsidR="00746BE3">
        <w:t>.</w:t>
      </w:r>
      <w:r w:rsidR="0095686A">
        <w:t xml:space="preserve"> </w:t>
      </w:r>
      <w:r w:rsidR="00980263">
        <w:t>However, this advantage in places where Republicans controlled the process declined in the 2020 round.</w:t>
      </w:r>
      <w:r w:rsidR="00BD164A">
        <w:rPr>
          <w:rStyle w:val="FootnoteReference"/>
        </w:rPr>
        <w:footnoteReference w:id="42"/>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ins w:id="642" w:author="Bernie Grofman" w:date="2022-11-26T22:40:00Z">
        <w:r w:rsidR="00163405" w:rsidRPr="00163405">
          <w:rPr>
            <w:rStyle w:val="FootnoteReference"/>
          </w:rPr>
          <w:t xml:space="preserve"> </w:t>
        </w:r>
        <w:r w:rsidR="00163405">
          <w:rPr>
            <w:rStyle w:val="FootnoteReference"/>
          </w:rPr>
          <w:footnoteReference w:id="43"/>
        </w:r>
      </w:ins>
      <w:r w:rsidR="00EB55E6">
        <w:t xml:space="preserve"> </w:t>
      </w:r>
      <w:del w:id="645" w:author="Bernie Grofman" w:date="2022-11-26T22:40:00Z">
        <w:r w:rsidR="00EB55E6" w:rsidDel="00163405">
          <w:delText xml:space="preserve">the specific states </w:delText>
        </w:r>
        <w:r w:rsidR="00F65AED" w:rsidDel="00163405">
          <w:delText>where</w:delText>
        </w:r>
        <w:r w:rsidR="00EB55E6" w:rsidDel="00163405">
          <w:delText xml:space="preserve"> this control </w:delText>
        </w:r>
        <w:r w:rsidR="00F65AED" w:rsidDel="00163405">
          <w:delText xml:space="preserve">was an the number of districts in those states meant that </w:delText>
        </w:r>
      </w:del>
      <w:r w:rsidR="00F65AED">
        <w:t xml:space="preserve">the advantage that </w:t>
      </w:r>
      <w:r w:rsidR="00F65AED">
        <w:lastRenderedPageBreak/>
        <w:t>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Pr>
          <w:rStyle w:val="FootnoteReference"/>
        </w:rPr>
        <w:footnoteReference w:id="44"/>
      </w:r>
      <w:r w:rsidR="00C374CC">
        <w:t xml:space="preserve"> </w:t>
      </w:r>
      <w:r w:rsidR="00C374CC" w:rsidRPr="00B02412">
        <w:rPr>
          <w:b/>
          <w:rPrChange w:id="648" w:author="Bernie Grofman" w:date="2022-11-27T02:08:00Z">
            <w:rPr/>
          </w:rPrChange>
        </w:rPr>
        <w:t>See</w:t>
      </w:r>
      <w:r w:rsidR="00D00659" w:rsidRPr="00B02412">
        <w:rPr>
          <w:b/>
          <w:rPrChange w:id="649" w:author="Bernie Grofman" w:date="2022-11-27T02:08:00Z">
            <w:rPr/>
          </w:rPrChange>
        </w:rPr>
        <w:t xml:space="preserve"> </w:t>
      </w:r>
      <w:ins w:id="650" w:author="Bernie Grofman" w:date="2022-11-27T02:07:00Z">
        <w:r w:rsidR="00B02412" w:rsidRPr="00B02412">
          <w:rPr>
            <w:b/>
            <w:rPrChange w:id="651" w:author="Bernie Grofman" w:date="2022-11-27T02:08:00Z">
              <w:rPr/>
            </w:rPrChange>
          </w:rPr>
          <w:t xml:space="preserve"> Tables 1 and  2 below for more detail.</w:t>
        </w:r>
        <w:r w:rsidR="00B02412" w:rsidRPr="009E2F11">
          <w:t xml:space="preserve">  </w:t>
        </w:r>
        <w:r w:rsidR="00B02412" w:rsidRPr="00B02412">
          <w:t xml:space="preserve"> </w:t>
        </w:r>
      </w:ins>
      <w:del w:id="652" w:author="Bernie Grofman" w:date="2022-11-27T02:07:00Z">
        <w:r w:rsidR="00E94B3D" w:rsidRPr="00B02412" w:rsidDel="00B02412">
          <w:rPr>
            <w:rPrChange w:id="653" w:author="Bernie Grofman" w:date="2022-11-27T02:08:00Z">
              <w:rPr>
                <w:b/>
                <w:bCs/>
                <w:color w:val="FF0000"/>
              </w:rPr>
            </w:rPrChange>
          </w:rPr>
          <w:delText xml:space="preserve"> </w:delText>
        </w:r>
        <w:r w:rsidR="00C374CC" w:rsidRPr="009E2F11" w:rsidDel="00B02412">
          <w:delText>for the complete breakdown of party control.</w:delText>
        </w:r>
      </w:del>
      <w:ins w:id="654" w:author="Bernie Grofman" w:date="2022-11-26T22:38:00Z">
        <w:r w:rsidR="00163405" w:rsidRPr="00B02412">
          <w:t xml:space="preserve">   </w:t>
        </w:r>
      </w:ins>
    </w:p>
    <w:p w14:paraId="0E477869" w14:textId="66E3127C" w:rsidR="00B770E6" w:rsidRDefault="009507A0" w:rsidP="00B770E6">
      <w:pPr>
        <w:pStyle w:val="ListParagraph"/>
        <w:numPr>
          <w:ilvl w:val="0"/>
          <w:numId w:val="12"/>
        </w:numPr>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t xml:space="preserve"> </w:t>
      </w:r>
      <w:r>
        <w:fldChar w:fldCharType="begin"/>
      </w:r>
      <w:r>
        <w:instrText xml:space="preserve"> ADDIN ZOTERO_ITEM CSL_CITATION {"citationID":"wdUfolkG","properties":{"formattedCitation":"(Fiorina and Abrams 2008; McCarty, Poole, and Rosenthal 2016; Pildes 2011)","plainCitation":"(Fiorina and Abrams 2008; McCarty, Poole, and Rosenthal 2016; Pildes 2011)","noteIndex":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460BD5">
        <w:rPr>
          <w:noProof/>
        </w:rPr>
        <w:t>(Fiorina and Abrams 2008; McCarty, Poole, and Rosenthal 2016; Pildes 2011)</w:t>
      </w:r>
      <w:r>
        <w:fldChar w:fldCharType="end"/>
      </w:r>
      <w:r w:rsidRPr="0080356A">
        <w:t>. On the other hand, politics is more competitive (for the presidency, control of the Senate, and control of the U.S. House of Representatives) than at any time in the previous 130 years</w:t>
      </w:r>
      <w:r>
        <w:t xml:space="preserve"> </w:t>
      </w:r>
      <w:r>
        <w:fldChar w:fldCharType="begin"/>
      </w:r>
      <w:r>
        <w:instrText xml:space="preserve"> ADDIN ZOTERO_ITEM CSL_CITATION {"citationID":"S6Q6GWcG","properties":{"formattedCitation":"(Lee 2015, 2016)","plainCitation":"(Lee 2015, 2016)","noteIndex":0},"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460BD5">
        <w:rPr>
          <w:noProof/>
        </w:rPr>
        <w:t>(Lee 2015, 2016)</w:t>
      </w:r>
      <w:r>
        <w:fldChar w:fldCharType="end"/>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265A731C" w:rsidR="001937CC" w:rsidRDefault="00D26733" w:rsidP="001937CC">
      <w:pPr>
        <w:pStyle w:val="ListParagraph"/>
        <w:numPr>
          <w:ilvl w:val="0"/>
          <w:numId w:val="12"/>
        </w:numPr>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del w:id="655" w:author="Bernie Grofman" w:date="2022-11-27T00:33:00Z">
        <w:r w:rsidRPr="0080356A" w:rsidDel="00E802DC">
          <w:delText xml:space="preserve">vis </w:delText>
        </w:r>
      </w:del>
      <w:ins w:id="656" w:author="Bernie Grofman" w:date="2022-11-27T00:33:00Z">
        <w:r w:rsidR="00E802DC" w:rsidRPr="0080356A">
          <w:t>vis</w:t>
        </w:r>
        <w:r w:rsidR="00E802DC">
          <w:t>-</w:t>
        </w:r>
      </w:ins>
      <w:r w:rsidRPr="0080356A">
        <w:t>a</w:t>
      </w:r>
      <w:ins w:id="657" w:author="Bernie Grofman" w:date="2022-11-27T00:33:00Z">
        <w:r w:rsidR="00E802DC">
          <w:t>-v</w:t>
        </w:r>
      </w:ins>
      <w:del w:id="658" w:author="Bernie Grofman" w:date="2022-11-27T00:33:00Z">
        <w:r w:rsidRPr="0080356A" w:rsidDel="00E802DC">
          <w:delText xml:space="preserve"> v</w:delText>
        </w:r>
      </w:del>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 the state court might, by a divided vote, nonetheless end up rejecting that map as unconstitutional.</w:t>
      </w:r>
      <w:r w:rsidR="001A2244">
        <w:rPr>
          <w:rStyle w:val="FootnoteReference"/>
        </w:rPr>
        <w:footnoteReference w:id="45"/>
      </w:r>
    </w:p>
    <w:p w14:paraId="2A04AD81" w14:textId="08064330" w:rsidR="00DB7211" w:rsidRDefault="001C6936" w:rsidP="001937CC">
      <w:pPr>
        <w:pStyle w:val="ListParagraph"/>
        <w:numPr>
          <w:ilvl w:val="0"/>
          <w:numId w:val="12"/>
        </w:numPr>
        <w:rPr>
          <w:ins w:id="659" w:author="Bernie Grofman" w:date="2022-11-27T01:02:00Z"/>
        </w:rPr>
      </w:pPr>
      <w:r>
        <w:t xml:space="preserve">Data from the federal census is required for the purpose of reapportionment and redistricting the House of Representatives. </w:t>
      </w:r>
      <w:r w:rsidRPr="0080356A">
        <w:t xml:space="preserve">The </w:t>
      </w:r>
      <w:r w:rsidRPr="0080356A">
        <w:lastRenderedPageBreak/>
        <w:t>Census</w:t>
      </w:r>
      <w:r>
        <w:t xml:space="preserve"> Bureau</w:t>
      </w:r>
      <w:r w:rsidRPr="0080356A">
        <w:t xml:space="preserve"> report to the states of the data needed for redistricting was delayed to an unprecedented extent</w:t>
      </w:r>
      <w:r>
        <w:t>.</w:t>
      </w:r>
      <w:r>
        <w:rPr>
          <w:rStyle w:val="FootnoteReference"/>
        </w:rPr>
        <w:footnoteReference w:id="46"/>
      </w:r>
      <w:r>
        <w:t xml:space="preserve"> 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Pr>
          <w:rStyle w:val="FootnoteReference"/>
        </w:rPr>
        <w:footnoteReference w:id="47"/>
      </w:r>
      <w:r w:rsidRPr="0080356A">
        <w:t xml:space="preserve"> This delay had consequences for how the redistricting process played out</w:t>
      </w:r>
      <w:r w:rsidR="00C24A48">
        <w:t xml:space="preserve">. For instance, the delay meant that the time between enactment of a plan and primary elections were shortened. Pertinent to our current discussion, the delay of data meant that </w:t>
      </w:r>
      <w:r w:rsidR="00AA5C13">
        <w:t xml:space="preserve">there was a shorter time between enactment and an election, and that resulted in </w:t>
      </w:r>
      <w:r w:rsidR="009258A7">
        <w:t xml:space="preserve">less time for a plan to be litigated as being violative of state or federal law. </w:t>
      </w:r>
      <w:del w:id="660" w:author="Bernie Grofman" w:date="2022-11-27T01:21:00Z">
        <w:r w:rsidR="00B80478" w:rsidRPr="00521188" w:rsidDel="00521188">
          <w:rPr>
            <w:b/>
            <w:rPrChange w:id="661" w:author="Bernie Grofman" w:date="2022-11-27T01:21:00Z">
              <w:rPr/>
            </w:rPrChange>
          </w:rPr>
          <w:delText>This point</w:delText>
        </w:r>
      </w:del>
      <w:ins w:id="662" w:author="Bernie Grofman" w:date="2022-11-27T01:21:00Z">
        <w:r w:rsidR="00521188" w:rsidRPr="00521188">
          <w:rPr>
            <w:b/>
            <w:rPrChange w:id="663" w:author="Bernie Grofman" w:date="2022-11-27T01:21:00Z">
              <w:rPr/>
            </w:rPrChange>
          </w:rPr>
          <w:t>The consequences of delay in map-making by the primary redistricting authority</w:t>
        </w:r>
      </w:ins>
      <w:r w:rsidR="00B80478">
        <w:t xml:space="preserve"> is</w:t>
      </w:r>
      <w:r w:rsidR="009258A7">
        <w:t xml:space="preserve"> elaborate</w:t>
      </w:r>
      <w:r w:rsidR="00B80478">
        <w:t>d</w:t>
      </w:r>
      <w:r w:rsidR="009258A7">
        <w:t xml:space="preserve"> on in</w:t>
      </w:r>
      <w:r w:rsidR="00E72A24">
        <w:t xml:space="preserve"> point</w:t>
      </w:r>
      <w:r w:rsidR="009258A7">
        <w:t xml:space="preserve"> </w:t>
      </w:r>
      <w:del w:id="664" w:author="Bernie Grofman" w:date="2022-11-27T01:22:00Z">
        <w:r w:rsidR="00E72A24" w:rsidRPr="00521188" w:rsidDel="00521188">
          <w:rPr>
            <w:b/>
            <w:rPrChange w:id="665" w:author="Bernie Grofman" w:date="2022-11-27T01:22:00Z">
              <w:rPr/>
            </w:rPrChange>
          </w:rPr>
          <w:fldChar w:fldCharType="begin"/>
        </w:r>
        <w:r w:rsidR="00E72A24" w:rsidRPr="00521188" w:rsidDel="00521188">
          <w:rPr>
            <w:b/>
            <w:rPrChange w:id="666" w:author="Bernie Grofman" w:date="2022-11-27T01:22:00Z">
              <w:rPr/>
            </w:rPrChange>
          </w:rPr>
          <w:delInstrText xml:space="preserve"> REF _Ref119670104 \r \h </w:delInstrText>
        </w:r>
      </w:del>
      <w:r w:rsidR="00521188">
        <w:rPr>
          <w:b/>
        </w:rPr>
        <w:instrText xml:space="preserve"> \* MERGEFORMAT </w:instrText>
      </w:r>
      <w:del w:id="667" w:author="Bernie Grofman" w:date="2022-11-27T01:22:00Z">
        <w:r w:rsidR="00E72A24" w:rsidRPr="00521188" w:rsidDel="00521188">
          <w:rPr>
            <w:b/>
            <w:rPrChange w:id="668" w:author="Bernie Grofman" w:date="2022-11-27T01:22:00Z">
              <w:rPr>
                <w:b/>
              </w:rPr>
            </w:rPrChange>
          </w:rPr>
        </w:r>
        <w:r w:rsidR="00E72A24" w:rsidRPr="00521188" w:rsidDel="00521188">
          <w:rPr>
            <w:b/>
            <w:rPrChange w:id="669" w:author="Bernie Grofman" w:date="2022-11-27T01:22:00Z">
              <w:rPr/>
            </w:rPrChange>
          </w:rPr>
          <w:fldChar w:fldCharType="separate"/>
        </w:r>
        <w:r w:rsidR="009913A4" w:rsidRPr="00521188" w:rsidDel="00521188">
          <w:rPr>
            <w:b/>
            <w:rPrChange w:id="670" w:author="Bernie Grofman" w:date="2022-11-27T01:22:00Z">
              <w:rPr/>
            </w:rPrChange>
          </w:rPr>
          <w:delText>10</w:delText>
        </w:r>
        <w:r w:rsidR="00E72A24" w:rsidRPr="00521188" w:rsidDel="00521188">
          <w:rPr>
            <w:b/>
            <w:rPrChange w:id="671" w:author="Bernie Grofman" w:date="2022-11-27T01:22:00Z">
              <w:rPr/>
            </w:rPrChange>
          </w:rPr>
          <w:fldChar w:fldCharType="end"/>
        </w:r>
      </w:del>
      <w:ins w:id="672" w:author="Bernie Grofman" w:date="2022-11-27T01:22:00Z">
        <w:r w:rsidR="00521188" w:rsidRPr="00521188">
          <w:rPr>
            <w:b/>
            <w:rPrChange w:id="673" w:author="Bernie Grofman" w:date="2022-11-27T01:22:00Z">
              <w:rPr/>
            </w:rPrChange>
          </w:rPr>
          <w:fldChar w:fldCharType="begin"/>
        </w:r>
        <w:r w:rsidR="00521188" w:rsidRPr="00521188">
          <w:rPr>
            <w:b/>
            <w:rPrChange w:id="674" w:author="Bernie Grofman" w:date="2022-11-27T01:22:00Z">
              <w:rPr/>
            </w:rPrChange>
          </w:rPr>
          <w:instrText xml:space="preserve"> REF _Ref119670104 \r \h </w:instrText>
        </w:r>
      </w:ins>
      <w:r w:rsidR="00521188">
        <w:rPr>
          <w:b/>
        </w:rPr>
        <w:instrText xml:space="preserve"> \* MERGEFORMAT </w:instrText>
      </w:r>
      <w:r w:rsidR="00521188" w:rsidRPr="00521188">
        <w:rPr>
          <w:b/>
          <w:rPrChange w:id="675" w:author="Bernie Grofman" w:date="2022-11-27T01:22:00Z">
            <w:rPr>
              <w:b/>
            </w:rPr>
          </w:rPrChange>
        </w:rPr>
      </w:r>
      <w:ins w:id="676" w:author="Bernie Grofman" w:date="2022-11-27T01:22:00Z">
        <w:r w:rsidR="00521188" w:rsidRPr="00521188">
          <w:rPr>
            <w:b/>
            <w:rPrChange w:id="677" w:author="Bernie Grofman" w:date="2022-11-27T01:22:00Z">
              <w:rPr/>
            </w:rPrChange>
          </w:rPr>
          <w:fldChar w:fldCharType="separate"/>
        </w:r>
        <w:r w:rsidR="00521188" w:rsidRPr="00521188">
          <w:rPr>
            <w:b/>
            <w:rPrChange w:id="678" w:author="Bernie Grofman" w:date="2022-11-27T01:22:00Z">
              <w:rPr/>
            </w:rPrChange>
          </w:rPr>
          <w:t>11</w:t>
        </w:r>
        <w:r w:rsidR="00521188" w:rsidRPr="00521188">
          <w:rPr>
            <w:b/>
            <w:rPrChange w:id="679" w:author="Bernie Grofman" w:date="2022-11-27T01:22:00Z">
              <w:rPr/>
            </w:rPrChange>
          </w:rPr>
          <w:fldChar w:fldCharType="end"/>
        </w:r>
      </w:ins>
      <w:r w:rsidR="00E72A24">
        <w:t>.</w:t>
      </w:r>
    </w:p>
    <w:p w14:paraId="7E38C58A" w14:textId="2513682A" w:rsidR="00C64E8A" w:rsidRDefault="00C64E8A" w:rsidP="00C64E8A">
      <w:pPr>
        <w:pStyle w:val="ListParagraph"/>
        <w:numPr>
          <w:ilvl w:val="0"/>
          <w:numId w:val="12"/>
        </w:numPr>
        <w:rPr>
          <w:ins w:id="680" w:author="Bernie Grofman" w:date="2022-11-27T00:56:00Z"/>
        </w:rPr>
      </w:pPr>
      <w:ins w:id="681" w:author="Bernie Grofman" w:date="2022-11-27T01:02:00Z">
        <w:r w:rsidRPr="0030504C">
          <w:rPr>
            <w:szCs w:val="24"/>
          </w:rPr>
          <w:t>The Supreme Court’s gutting of Section 5 of the Voting Rights Act in</w:t>
        </w:r>
      </w:ins>
    </w:p>
    <w:p w14:paraId="7C97DB75" w14:textId="77777777" w:rsidR="004B6F05" w:rsidRPr="001937CC" w:rsidDel="004B6F05" w:rsidRDefault="004B6F05" w:rsidP="001937CC">
      <w:pPr>
        <w:pStyle w:val="ListParagraph"/>
        <w:numPr>
          <w:ilvl w:val="0"/>
          <w:numId w:val="12"/>
        </w:numPr>
        <w:rPr>
          <w:del w:id="682" w:author="Bernie Grofman" w:date="2022-11-27T00:56:00Z"/>
        </w:rPr>
      </w:pPr>
    </w:p>
    <w:p w14:paraId="6C4BA9F5" w14:textId="72E0CF2F" w:rsidR="004B6F05" w:rsidRDefault="004B6F05" w:rsidP="004B6F05">
      <w:pPr>
        <w:pStyle w:val="ListParagraph"/>
        <w:ind w:left="450" w:firstLine="0"/>
        <w:rPr>
          <w:ins w:id="683" w:author="Bernie Grofman" w:date="2022-11-27T00:58:00Z"/>
          <w:szCs w:val="24"/>
        </w:rPr>
      </w:pPr>
      <w:moveToRangeStart w:id="684" w:author="Bernie Grofman" w:date="2022-11-27T00:53:00Z" w:name="move120402839"/>
      <w:moveTo w:id="685" w:author="Bernie Grofman" w:date="2022-11-27T00:53:00Z">
        <w:del w:id="686" w:author="Bernie Grofman" w:date="2022-11-27T01:02:00Z">
          <w:r w:rsidRPr="009E2F11" w:rsidDel="00C64E8A">
            <w:rPr>
              <w:szCs w:val="24"/>
            </w:rPr>
            <w:delText>The Supreme Court</w:delText>
          </w:r>
          <w:r w:rsidRPr="004B6F05" w:rsidDel="00C64E8A">
            <w:rPr>
              <w:szCs w:val="24"/>
            </w:rPr>
            <w:delText xml:space="preserve">’s gutting of Section 5 of the Voting Rights Act in </w:delText>
          </w:r>
        </w:del>
        <w:r w:rsidRPr="004B6F05">
          <w:rPr>
            <w:i/>
            <w:iCs/>
            <w:szCs w:val="24"/>
          </w:rPr>
          <w:t>Shelby County. v. Holder</w:t>
        </w:r>
        <w:r w:rsidRPr="004B6F05">
          <w:rPr>
            <w:szCs w:val="24"/>
          </w:rPr>
          <w:t xml:space="preserve">, 570 U.S. 529 (2013) represents a radical turn from the previous five decades of redistricting </w:t>
        </w:r>
        <w:r w:rsidRPr="00670CA0">
          <w:rPr>
            <w:szCs w:val="24"/>
          </w:rPr>
          <w:fldChar w:fldCharType="begin"/>
        </w:r>
        <w:r w:rsidRPr="004B6F05">
          <w:rPr>
            <w:szCs w:val="24"/>
          </w:rPr>
          <w: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rPr>
            <w:szCs w:val="24"/>
            <w:rPrChange w:id="687" w:author="Bernie Grofman" w:date="2022-11-27T00:56:00Z">
              <w:rPr>
                <w:szCs w:val="24"/>
              </w:rPr>
            </w:rPrChange>
          </w:rPr>
          <w:fldChar w:fldCharType="separate"/>
        </w:r>
        <w:r w:rsidRPr="004B6F05">
          <w:rPr>
            <w:noProof/>
            <w:szCs w:val="24"/>
          </w:rPr>
          <w:t>(Engstrom 2014; Hasen 2013)</w:t>
        </w:r>
        <w:r w:rsidRPr="00670CA0">
          <w:rPr>
            <w:szCs w:val="24"/>
          </w:rPr>
          <w:fldChar w:fldCharType="end"/>
        </w:r>
        <w:r w:rsidRPr="009E2F11">
          <w:rPr>
            <w:szCs w:val="24"/>
          </w:rPr>
          <w:t>.</w:t>
        </w:r>
        <w:r w:rsidRPr="004B6F05">
          <w:rPr>
            <w:rStyle w:val="FootnoteReference"/>
            <w:szCs w:val="24"/>
          </w:rPr>
          <w:t xml:space="preserve"> </w:t>
        </w:r>
        <w:r w:rsidRPr="004B6F05">
          <w:rPr>
            <w:szCs w:val="24"/>
          </w:rPr>
          <w:t>Section 5 of the Voting Right Act</w:t>
        </w:r>
        <w:r w:rsidRPr="00BB3A8A">
          <w:rPr>
            <w:rStyle w:val="FootnoteReference"/>
            <w:szCs w:val="24"/>
          </w:rPr>
          <w:footnoteReference w:id="48"/>
        </w:r>
        <w:r w:rsidRPr="009E2F11">
          <w:rPr>
            <w:szCs w:val="24"/>
          </w:rPr>
          <w:t xml:space="preserve"> required preclearance by the Voting Rights Section of</w:t>
        </w:r>
        <w:r w:rsidRPr="004B6F05">
          <w:rPr>
            <w:szCs w:val="24"/>
          </w:rPr>
          <w:t xml:space="preserve"> the Civil Rights Division of the U.S. Department of Justice or the District Court for the District of Columbia of any election law changes, including redistricting. The trigger clause for Section 5 was held to rely on outdated data (voter turnout by race) to identify which states (or portions of states) would come under preclearance scrutiny </w:t>
        </w:r>
        <w:r w:rsidRPr="00670CA0">
          <w:rPr>
            <w:szCs w:val="24"/>
          </w:rPr>
          <w:fldChar w:fldCharType="begin"/>
        </w:r>
        <w:r w:rsidRPr="004B6F05">
          <w:rPr>
            <w:szCs w:val="24"/>
          </w:rPr>
          <w: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Pr="00670CA0">
          <w:rPr>
            <w:szCs w:val="24"/>
            <w:rPrChange w:id="690" w:author="Bernie Grofman" w:date="2022-11-27T00:56:00Z">
              <w:rPr>
                <w:szCs w:val="24"/>
              </w:rPr>
            </w:rPrChange>
          </w:rPr>
          <w:fldChar w:fldCharType="separate"/>
        </w:r>
        <w:r w:rsidRPr="004B6F05">
          <w:rPr>
            <w:noProof/>
            <w:szCs w:val="24"/>
          </w:rPr>
          <w:t>(Blacksher and Guinier 2014)</w:t>
        </w:r>
        <w:r w:rsidRPr="00670CA0">
          <w:rPr>
            <w:szCs w:val="24"/>
          </w:rPr>
          <w:fldChar w:fldCharType="end"/>
        </w:r>
        <w:r w:rsidRPr="009E2F11">
          <w:rPr>
            <w:szCs w:val="24"/>
          </w:rPr>
          <w:t>.</w:t>
        </w:r>
        <w:r w:rsidRPr="00BB3A8A">
          <w:rPr>
            <w:rStyle w:val="FootnoteReference"/>
            <w:szCs w:val="24"/>
          </w:rPr>
          <w:footnoteReference w:id="49"/>
        </w:r>
        <w:r w:rsidRPr="009E2F11">
          <w:rPr>
            <w:szCs w:val="24"/>
          </w:rPr>
          <w:t xml:space="preserve"> </w:t>
        </w:r>
        <w:r w:rsidRPr="004B6F05">
          <w:rPr>
            <w:szCs w:val="24"/>
          </w:rPr>
          <w:t xml:space="preserve">At the time of the 2010 redistricting cycle, Section 5 applied to sixteen states in whole or in part -- most of the southern states and some other states with substantial minority populations </w:t>
        </w:r>
        <w:r w:rsidRPr="00670CA0">
          <w:rPr>
            <w:szCs w:val="24"/>
          </w:rPr>
          <w:fldChar w:fldCharType="begin"/>
        </w:r>
        <w:r w:rsidRPr="004B6F05">
          <w:rPr>
            <w:szCs w:val="24"/>
          </w:rPr>
          <w: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r w:rsidRPr="00670CA0">
          <w:rPr>
            <w:szCs w:val="24"/>
            <w:rPrChange w:id="693" w:author="Bernie Grofman" w:date="2022-11-27T00:56:00Z">
              <w:rPr>
                <w:szCs w:val="24"/>
              </w:rPr>
            </w:rPrChange>
          </w:rPr>
          <w:fldChar w:fldCharType="separate"/>
        </w:r>
        <w:r w:rsidRPr="004B6F05">
          <w:rPr>
            <w:noProof/>
            <w:szCs w:val="24"/>
          </w:rPr>
          <w:t>(NCSL 2009, 80; Table 6)</w:t>
        </w:r>
        <w:r w:rsidRPr="00670CA0">
          <w:rPr>
            <w:szCs w:val="24"/>
          </w:rPr>
          <w:fldChar w:fldCharType="end"/>
        </w:r>
        <w:r w:rsidRPr="009E2F11">
          <w:rPr>
            <w:szCs w:val="24"/>
          </w:rPr>
          <w:t>.</w:t>
        </w:r>
        <w:r w:rsidRPr="00BB3A8A">
          <w:rPr>
            <w:rStyle w:val="FootnoteReference"/>
            <w:szCs w:val="24"/>
          </w:rPr>
          <w:footnoteReference w:id="50"/>
        </w:r>
        <w:r w:rsidRPr="009E2F11">
          <w:rPr>
            <w:szCs w:val="24"/>
          </w:rPr>
          <w:t xml:space="preserve"> </w:t>
        </w:r>
        <w:r w:rsidRPr="004B6F05">
          <w:rPr>
            <w:szCs w:val="24"/>
          </w:rPr>
          <w:t xml:space="preserve">Now it applies to none. Because of the partisan divisions and polarization in Congress, Section 4 (the trigger clause) has not been restored, and the present composition of the U.S. Supreme Court suggests that even if a better designed trigger clause were to be passed by Congress it might not survive Supreme Court review. </w:t>
        </w:r>
        <w:r w:rsidRPr="0080356A">
          <w:t xml:space="preserve">Without preclearance, states previously covered under Section 5 need not submit their plans for approval by the </w:t>
        </w:r>
        <w:r w:rsidRPr="0080356A">
          <w:lastRenderedPageBreak/>
          <w:t>federal government as non-retrogressive. Taking advantage of this new freedom, some previously covered states neglected to draw districts that would have been required by Section 5 and failed to draw districts that would be seen as required by Section 2 under existing case law.</w:t>
        </w:r>
      </w:moveTo>
      <w:ins w:id="696" w:author="Bernie Grofman" w:date="2022-11-27T00:58:00Z">
        <w:r>
          <w:t xml:space="preserve">                  </w:t>
        </w:r>
      </w:ins>
      <w:moveTo w:id="697" w:author="Bernie Grofman" w:date="2022-11-27T00:53:00Z">
        <w:r>
          <w:t xml:space="preserve"> </w:t>
        </w:r>
      </w:moveTo>
      <w:ins w:id="698" w:author="Bernie Grofman" w:date="2022-11-27T00:58:00Z">
        <w:r w:rsidRPr="000A7B2E">
          <w:t xml:space="preserve">It might not seem that a provision about racial/ethnic representation would be that relevant to issues of partisan gerrymandering, but in reality the two are highly </w:t>
        </w:r>
        <w:r w:rsidRPr="000A7B2E">
          <w:rPr>
            <w:b/>
          </w:rPr>
          <w:t>connected</w:t>
        </w:r>
        <w:r w:rsidRPr="000A7B2E">
          <w:t xml:space="preserve"> </w:t>
        </w:r>
        <w:r w:rsidRPr="000A7B2E">
          <w:fldChar w:fldCharType="begin"/>
        </w:r>
        <w:r w:rsidRPr="000A7B2E">
          <w:instrText xml:space="preserve"> ADDIN ZOTERO_ITEM CSL_CITATION {"citationID":"PxNluwKB","properties":{"formattedCitation":"(Hasen 2018)","plainCitation":"(Hasen 2018)","noteIndex":0},"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Pr="000A7B2E">
          <w:rPr>
            <w:noProof/>
          </w:rPr>
          <w:t>(Hasen 2018)</w:t>
        </w:r>
        <w:r w:rsidRPr="000A7B2E">
          <w:fldChar w:fldCharType="end"/>
        </w:r>
        <w:r w:rsidRPr="000A7B2E">
          <w:t>. In states with substantial minority populations, the consequences of maps for racial representation and the consequences of those same maps for partisan representation are usually inextricably intertwined. Minority populations are still heavily Democratic, while non-Hispanic Whites tend to vote Republican, with the proportion of non-Hispanic Whites voting Republican in some southern states now at or over 7</w:t>
        </w:r>
      </w:ins>
      <w:ins w:id="699" w:author="Bernie Grofman" w:date="2022-11-27T11:18:00Z">
        <w:r w:rsidR="00670CA0">
          <w:t>0</w:t>
        </w:r>
      </w:ins>
      <w:ins w:id="700" w:author="Bernie Grofman" w:date="2022-11-27T00:58:00Z">
        <w:r w:rsidRPr="000A7B2E">
          <w:t>%.</w:t>
        </w:r>
        <w:r>
          <w:rPr>
            <w:rStyle w:val="FootnoteReference"/>
            <w:szCs w:val="24"/>
          </w:rPr>
          <w:footnoteReference w:id="51"/>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5 preclearance was eliminated in </w:t>
        </w:r>
        <w:r w:rsidRPr="000A7B2E">
          <w:rPr>
            <w:i/>
          </w:rPr>
          <w:t>Shelby</w:t>
        </w:r>
        <w:r w:rsidRPr="000A7B2E">
          <w:t>, it is now much easier for Republicans in states under complete Republican control to disregard the requirements of satisfying Section 2 of the Voting Rights and choose to manipulate minority population concentrations in the maps that are passed in a way that benefits them in partisan terms.</w:t>
        </w:r>
        <w:r>
          <w:t xml:space="preserve"> </w:t>
        </w:r>
        <w:r w:rsidRPr="00DB7211">
          <w:rPr>
            <w:szCs w:val="24"/>
          </w:rPr>
          <w:t xml:space="preserve">Even when subsequently found as in violation of Section 2, a remedy might not occur until after one or </w:t>
        </w:r>
        <w:r>
          <w:rPr>
            <w:szCs w:val="24"/>
          </w:rPr>
          <w:t xml:space="preserve">even </w:t>
        </w:r>
        <w:r w:rsidRPr="00DB7211">
          <w:rPr>
            <w:szCs w:val="24"/>
          </w:rPr>
          <w:t>several elections are held under discriminatory maps.</w:t>
        </w:r>
        <w:r>
          <w:rPr>
            <w:szCs w:val="24"/>
          </w:rPr>
          <w:t xml:space="preserve">  </w:t>
        </w:r>
      </w:ins>
    </w:p>
    <w:p w14:paraId="20D503E0" w14:textId="4BCAFB1E" w:rsidR="00C64E8A" w:rsidRPr="00DB7211" w:rsidRDefault="00C64E8A">
      <w:pPr>
        <w:ind w:left="180" w:firstLine="0"/>
        <w:rPr>
          <w:ins w:id="709" w:author="Bernie Grofman" w:date="2022-11-27T00:59:00Z"/>
        </w:rPr>
        <w:pPrChange w:id="710" w:author="Bernie Grofman" w:date="2022-11-27T00:59:00Z">
          <w:pPr>
            <w:pStyle w:val="ListParagraph"/>
            <w:numPr>
              <w:numId w:val="13"/>
            </w:numPr>
            <w:ind w:left="540" w:hanging="360"/>
          </w:pPr>
        </w:pPrChange>
      </w:pPr>
    </w:p>
    <w:p w14:paraId="26E0CD27" w14:textId="239ADC90" w:rsidR="004B6F05" w:rsidRDefault="00C64E8A">
      <w:pPr>
        <w:pStyle w:val="ListParagraph"/>
        <w:numPr>
          <w:ilvl w:val="0"/>
          <w:numId w:val="12"/>
        </w:numPr>
        <w:rPr>
          <w:ins w:id="711" w:author="Bernie Grofman" w:date="2022-11-27T01:23:00Z"/>
          <w:szCs w:val="24"/>
        </w:rPr>
        <w:pPrChange w:id="712" w:author="Bernie Grofman" w:date="2022-11-27T00:54:00Z">
          <w:pPr>
            <w:pStyle w:val="ListParagraph"/>
            <w:numPr>
              <w:numId w:val="13"/>
            </w:numPr>
            <w:ind w:left="540" w:hanging="360"/>
          </w:pPr>
        </w:pPrChange>
      </w:pPr>
      <w:ins w:id="713" w:author="Bernie Grofman" w:date="2022-11-27T00:59:00Z">
        <w:r w:rsidRPr="00DB7211">
          <w:rPr>
            <w:szCs w:val="24"/>
          </w:rPr>
          <w:t xml:space="preserve">Challenges to the application of the </w:t>
        </w:r>
        <w:r w:rsidRPr="00DB7211">
          <w:rPr>
            <w:i/>
            <w:iCs/>
            <w:szCs w:val="24"/>
          </w:rPr>
          <w:t>Gingles</w:t>
        </w:r>
        <w:r w:rsidRPr="00DB7211">
          <w:rPr>
            <w:szCs w:val="24"/>
          </w:rPr>
          <w:t xml:space="preserve"> prongs for identifying a violation of Section 2 have been </w:t>
        </w:r>
        <w:r w:rsidRPr="009A2739">
          <w:rPr>
            <w:szCs w:val="24"/>
          </w:rPr>
          <w:t>brought</w:t>
        </w:r>
        <w:r w:rsidRPr="00DB7211">
          <w:rPr>
            <w:szCs w:val="24"/>
          </w:rPr>
          <w:t>.</w:t>
        </w:r>
        <w:r>
          <w:rPr>
            <w:rStyle w:val="FootnoteReference"/>
            <w:szCs w:val="24"/>
          </w:rPr>
          <w:footnoteReference w:id="52"/>
        </w:r>
        <w:r w:rsidRPr="00DB7211">
          <w:rPr>
            <w:szCs w:val="24"/>
          </w:rPr>
          <w:t xml:space="preserve"> The claim is that Section 2 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2 violation</w:t>
        </w:r>
        <w:r>
          <w:rPr>
            <w:szCs w:val="24"/>
          </w:rPr>
          <w:t>. The first prong</w:t>
        </w:r>
        <w:r w:rsidRPr="00DB7211">
          <w:rPr>
            <w:szCs w:val="24"/>
          </w:rPr>
          <w:t xml:space="preserve"> requires a district that is reasonably compact containing a majority of the protected minority to be drawn.</w:t>
        </w:r>
        <w:r>
          <w:rPr>
            <w:rStyle w:val="FootnoteReference"/>
            <w:szCs w:val="24"/>
          </w:rPr>
          <w:footnoteReference w:id="53"/>
        </w:r>
      </w:ins>
      <w:ins w:id="720" w:author="Bernie Grofman" w:date="2022-11-27T01:00:00Z">
        <w:r>
          <w:rPr>
            <w:szCs w:val="24"/>
          </w:rPr>
          <w:t xml:space="preserve">  </w:t>
        </w:r>
      </w:ins>
      <w:ins w:id="721" w:author="Bernie Grofman" w:date="2022-11-27T01:04:00Z">
        <w:r>
          <w:rPr>
            <w:szCs w:val="24"/>
          </w:rPr>
          <w:t xml:space="preserve">Just as the elimination of </w:t>
        </w:r>
      </w:ins>
      <w:ins w:id="722" w:author="Bernie Grofman" w:date="2022-11-27T01:00:00Z">
        <w:r>
          <w:rPr>
            <w:szCs w:val="24"/>
          </w:rPr>
          <w:t>Section 5</w:t>
        </w:r>
      </w:ins>
      <w:ins w:id="723" w:author="Bernie Grofman" w:date="2022-11-27T01:04:00Z">
        <w:r>
          <w:rPr>
            <w:szCs w:val="24"/>
          </w:rPr>
          <w:t xml:space="preserve"> had consequences for the feasibility of partisan gerrymandering,</w:t>
        </w:r>
      </w:ins>
      <w:ins w:id="724" w:author="Bernie Grofman" w:date="2022-11-27T01:00:00Z">
        <w:r>
          <w:rPr>
            <w:szCs w:val="24"/>
          </w:rPr>
          <w:t xml:space="preserve"> the </w:t>
        </w:r>
        <w:r>
          <w:rPr>
            <w:szCs w:val="24"/>
          </w:rPr>
          <w:lastRenderedPageBreak/>
          <w:t xml:space="preserve">elimination of Section 2 as it is presently implemented </w:t>
        </w:r>
      </w:ins>
      <w:ins w:id="725" w:author="Bernie Grofman" w:date="2022-11-27T01:03:00Z">
        <w:r>
          <w:rPr>
            <w:szCs w:val="24"/>
          </w:rPr>
          <w:t xml:space="preserve">and its replacement by a requirement for entirely race-blind mapmaking </w:t>
        </w:r>
      </w:ins>
      <w:ins w:id="726" w:author="Bernie Grofman" w:date="2022-11-27T01:00:00Z">
        <w:r>
          <w:rPr>
            <w:szCs w:val="24"/>
          </w:rPr>
          <w:t xml:space="preserve">would make partisan gerrymandering </w:t>
        </w:r>
      </w:ins>
      <w:ins w:id="727" w:author="Bernie Grofman" w:date="2022-11-27T01:03:00Z">
        <w:r>
          <w:rPr>
            <w:szCs w:val="24"/>
          </w:rPr>
          <w:t xml:space="preserve">much </w:t>
        </w:r>
      </w:ins>
      <w:ins w:id="728" w:author="Bernie Grofman" w:date="2022-11-27T01:00:00Z">
        <w:r>
          <w:rPr>
            <w:szCs w:val="24"/>
          </w:rPr>
          <w:t>easier.</w:t>
        </w:r>
      </w:ins>
    </w:p>
    <w:p w14:paraId="044ED3FB" w14:textId="6356A1EC" w:rsidR="00521188" w:rsidRPr="009E2F11" w:rsidRDefault="00521188">
      <w:pPr>
        <w:pStyle w:val="ListParagraph"/>
        <w:numPr>
          <w:ilvl w:val="0"/>
          <w:numId w:val="12"/>
        </w:numPr>
        <w:rPr>
          <w:ins w:id="729" w:author="Bernie Grofman" w:date="2022-11-27T01:23:00Z"/>
          <w:szCs w:val="24"/>
        </w:rPr>
        <w:pPrChange w:id="730" w:author="Bernie Grofman" w:date="2022-11-27T01:24:00Z">
          <w:pPr>
            <w:pStyle w:val="ListParagraph"/>
            <w:ind w:left="540" w:firstLine="0"/>
          </w:pPr>
        </w:pPrChange>
      </w:pPr>
      <w:ins w:id="731" w:author="Bernie Grofman" w:date="2022-11-27T01:23:00Z">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s redistricting plans under the </w:t>
        </w:r>
        <w:r w:rsidRPr="00DB7211">
          <w:rPr>
            <w:i/>
            <w:iCs/>
          </w:rPr>
          <w:t xml:space="preserve">Shaw </w:t>
        </w:r>
        <w:r>
          <w:t>(</w:t>
        </w:r>
        <w:r w:rsidRPr="00DB7211">
          <w:rPr>
            <w:i/>
            <w:iCs/>
          </w:rPr>
          <w:t>Shaw v. Reno</w:t>
        </w:r>
        <w:r>
          <w:t>,</w:t>
        </w:r>
        <w:r w:rsidRPr="00F04121">
          <w:t xml:space="preserve"> 509 U.S. 630,</w:t>
        </w:r>
        <w:r>
          <w:t xml:space="preserve"> </w:t>
        </w:r>
        <w:r w:rsidRPr="00F04121">
          <w:t>1993)</w:t>
        </w:r>
        <w:r w:rsidRPr="00DB7211">
          <w:rPr>
            <w:i/>
            <w:iCs/>
          </w:rPr>
          <w:t xml:space="preserve"> </w:t>
        </w:r>
        <w:r w:rsidRPr="00EA44DD">
          <w:t xml:space="preserve">standard that race could not be used as the preponderant motive in how (all or some) of the district lines were drawn in a plan. 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 xml:space="preserve">. There have been major changes been </w:t>
        </w:r>
        <w:r w:rsidRPr="00EA44DD">
          <w:t xml:space="preserve">kinds of motivation at play for using a </w:t>
        </w:r>
        <w:r w:rsidRPr="003973DA">
          <w:rPr>
            <w:i/>
            <w:iCs/>
          </w:rPr>
          <w:t>Shaw</w:t>
        </w:r>
        <w:r w:rsidRPr="00EA44DD">
          <w:t>-based strategy to challenge a map. On the one hand there was a principled belief that the only legitimate kind of redistricting was race-neutral (if not race-blind). On the other hand, there was the strategic consideration that if a racial gerrymander was undone then the partisan gerrymander that it helped to effectuate would be mitigated even if not eliminated. 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r>
          <w:t xml:space="preserve"> </w:t>
        </w:r>
        <w:r w:rsidRPr="00EA44DD">
          <w:t>But as time wore on, southern states came under Republican control</w:t>
        </w:r>
        <w:r>
          <w:t xml:space="preserve"> </w:t>
        </w:r>
        <w:r>
          <w:fldChar w:fldCharType="begin"/>
        </w:r>
        <w:r>
          <w:instrText xml:space="preserve"> ADDIN ZOTERO_ITEM CSL_CITATION {"citationID":"K81BttT4","properties":{"formattedCitation":"(Kousser 2010; Mood III and McKee 2022)","plainCitation":"(Kousser 2010; Mood III and McKee 2022)","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Pr>
            <w:noProof/>
          </w:rPr>
          <w:t>(Kousser 2010; Mood III and McKee 2022)</w:t>
        </w:r>
        <w:r>
          <w:fldChar w:fldCharType="end"/>
        </w:r>
        <w:r w:rsidRPr="00EA44DD">
          <w:t xml:space="preserve"> and so the incentives to bring a </w:t>
        </w:r>
        <w:r w:rsidRPr="003973DA">
          <w:rPr>
            <w:i/>
            <w:iCs/>
          </w:rPr>
          <w:t>Shaw</w:t>
        </w:r>
        <w:r w:rsidRPr="00EA44DD">
          <w:t>-type lawsuit flipped. Now it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 xml:space="preserve"> </w:t>
        </w:r>
        <w:r>
          <w:fldChar w:fldCharType="begin"/>
        </w:r>
        <w:r>
          <w: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fldChar w:fldCharType="separate"/>
        </w:r>
        <w:r>
          <w:rPr>
            <w:noProof/>
          </w:rPr>
          <w:t>(Lublin, Handley, Brunell, and Grofman 2020)</w:t>
        </w:r>
        <w:r>
          <w:fldChar w:fldCharType="end"/>
        </w:r>
        <w:r>
          <w:t>.</w:t>
        </w:r>
        <w:r>
          <w:rPr>
            <w:rStyle w:val="FootnoteReference"/>
          </w:rPr>
          <w:footnoteReference w:id="54"/>
        </w:r>
        <w:r w:rsidRPr="00EA44DD">
          <w:t xml:space="preserve"> Thus, just as the end of Section 5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ins>
    </w:p>
    <w:p w14:paraId="5F26EF6A" w14:textId="77777777" w:rsidR="00521188" w:rsidRDefault="00521188" w:rsidP="00521188">
      <w:pPr>
        <w:ind w:left="180" w:firstLine="0"/>
        <w:rPr>
          <w:ins w:id="734" w:author="Bernie Grofman" w:date="2022-11-27T01:23:00Z"/>
        </w:rPr>
      </w:pPr>
      <w:ins w:id="735" w:author="Bernie Grofman" w:date="2022-11-27T01:23:00Z">
        <w:r w:rsidRPr="003973DA">
          <w:rPr>
            <w:szCs w:val="24"/>
          </w:rPr>
          <w:t xml:space="preserve"> </w:t>
        </w:r>
      </w:ins>
    </w:p>
    <w:p w14:paraId="42BB8409" w14:textId="1C8A987D" w:rsidR="00C64E8A" w:rsidRPr="009E2F11" w:rsidRDefault="00C64E8A">
      <w:pPr>
        <w:pStyle w:val="ListParagraph"/>
        <w:numPr>
          <w:ilvl w:val="0"/>
          <w:numId w:val="12"/>
        </w:numPr>
        <w:rPr>
          <w:ins w:id="736" w:author="Bernie Grofman" w:date="2022-11-27T01:06:00Z"/>
          <w:szCs w:val="24"/>
        </w:rPr>
        <w:pPrChange w:id="737" w:author="Bernie Grofman" w:date="2022-11-27T00:54:00Z">
          <w:pPr>
            <w:pStyle w:val="ListParagraph"/>
            <w:numPr>
              <w:numId w:val="13"/>
            </w:numPr>
            <w:ind w:left="540" w:hanging="360"/>
          </w:pPr>
        </w:pPrChange>
      </w:pPr>
      <w:ins w:id="738" w:author="Bernie Grofman" w:date="2022-11-27T01:01:00Z">
        <w:r w:rsidRPr="0080356A">
          <w:t xml:space="preserve">In 2022, to a greater extent than in previous decades, there will be congressional plans used for elections that trial courts have found to be </w:t>
        </w:r>
        <w:r w:rsidRPr="0080356A">
          <w:lastRenderedPageBreak/>
          <w:t xml:space="preserve">unconstitutional. Delay in delivering census data, in conjunction with the end of Section 5 preclearance, and </w:t>
        </w:r>
        <w:r>
          <w:t>contemporaneously w</w:t>
        </w:r>
        <w:r w:rsidRPr="0080356A">
          <w:t xml:space="preserve">ith a new and unfortunate use of the </w:t>
        </w:r>
        <w:r w:rsidRPr="00DB7211">
          <w:rPr>
            <w:i/>
            <w:iCs/>
          </w:rPr>
          <w:t>Purcell Principle</w:t>
        </w:r>
        <w:r w:rsidRPr="00E020DF">
          <w:t>,</w:t>
        </w:r>
        <w:r w:rsidRPr="00E020DF">
          <w:rPr>
            <w:rStyle w:val="FootnoteReference"/>
          </w:rPr>
          <w:footnoteReference w:id="55"/>
        </w:r>
        <w:r w:rsidRPr="00DB7211">
          <w:rPr>
            <w:i/>
            <w:iCs/>
          </w:rPr>
          <w:t xml:space="preserve"> </w:t>
        </w:r>
        <w:r w:rsidRPr="0080356A">
          <w:t>made it possible for some maps found by trial courts to be unconstitutional to still be permitted for use for just the 2022 election.</w:t>
        </w:r>
        <w:r>
          <w:t xml:space="preserve"> </w:t>
        </w:r>
        <w:r w:rsidRPr="00DB7211">
          <w:rPr>
            <w:i/>
            <w:iCs/>
          </w:rPr>
          <w:t>Purcell</w:t>
        </w:r>
        <w:r w:rsidRPr="0080356A">
          <w:t xml:space="preserve"> demands “that courts should not issue orders which change election rules in the period just before the election” </w:t>
        </w:r>
      </w:ins>
      <w:customXmlInsRangeStart w:id="741" w:author="Bernie Grofman" w:date="2022-11-27T01:01: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711273513"/>
          <w:placeholder>
            <w:docPart w:val="2533F660CFCD401A855197E3F9883EAB"/>
          </w:placeholder>
        </w:sdtPr>
        <w:sdtContent>
          <w:customXmlInsRangeEnd w:id="741"/>
          <w:ins w:id="742" w:author="Bernie Grofman" w:date="2022-11-27T01:01:00Z">
            <w:r w:rsidRPr="00DB7211">
              <w:rPr>
                <w:color w:val="000000"/>
              </w:rPr>
              <w:t>(Hasen 2016)</w:t>
            </w:r>
          </w:ins>
          <w:customXmlInsRangeStart w:id="743" w:author="Bernie Grofman" w:date="2022-11-27T01:01:00Z"/>
        </w:sdtContent>
      </w:sdt>
      <w:customXmlInsRangeEnd w:id="743"/>
      <w:ins w:id="744" w:author="Bernie Grofman" w:date="2022-11-27T01:01:00Z">
        <w:r w:rsidRPr="0080356A">
          <w:t>.</w:t>
        </w:r>
        <w:r>
          <w:t xml:space="preserve"> </w:t>
        </w:r>
        <w:r w:rsidRPr="0080356A">
          <w:t xml:space="preserve">Moreover, they delayed the creation of plans </w:t>
        </w:r>
        <w:r>
          <w:t>in ways that prohibited</w:t>
        </w:r>
        <w:r w:rsidRPr="0080356A">
          <w:t xml:space="preserve"> courts</w:t>
        </w:r>
        <w:r>
          <w:t xml:space="preserve"> from holding trial on the merits. 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another bite at the appl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unconstitutional on Section 2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Pr>
            <w:rStyle w:val="FootnoteReference"/>
          </w:rPr>
          <w:footnoteReference w:id="56"/>
        </w:r>
      </w:ins>
    </w:p>
    <w:p w14:paraId="25558C78" w14:textId="12333E44" w:rsidR="00C64E8A" w:rsidRPr="009E2F11" w:rsidRDefault="00C64E8A">
      <w:pPr>
        <w:pStyle w:val="ListParagraph"/>
        <w:numPr>
          <w:ilvl w:val="0"/>
          <w:numId w:val="12"/>
        </w:numPr>
        <w:rPr>
          <w:ins w:id="747" w:author="Bernie Grofman" w:date="2022-11-27T01:12:00Z"/>
          <w:szCs w:val="24"/>
        </w:rPr>
        <w:pPrChange w:id="748" w:author="Bernie Grofman" w:date="2022-11-27T01:24:00Z">
          <w:pPr>
            <w:pStyle w:val="ListParagraph"/>
            <w:numPr>
              <w:numId w:val="13"/>
            </w:numPr>
            <w:ind w:left="540" w:hanging="360"/>
          </w:pPr>
        </w:pPrChange>
      </w:pPr>
      <w:ins w:id="749" w:author="Bernie Grofman" w:date="2022-11-27T01:05:00Z">
        <w:r>
          <w:t xml:space="preserve"> </w:t>
        </w:r>
      </w:ins>
      <w:ins w:id="750" w:author="Bernie Grofman" w:date="2022-11-27T01:24:00Z">
        <w:r w:rsidR="00521188" w:rsidRPr="00EA44DD">
          <w:t>Several new metrics</w:t>
        </w:r>
        <w:r w:rsidR="00521188" w:rsidRPr="00276322">
          <w:t xml:space="preserve"> </w:t>
        </w:r>
        <w:r w:rsidR="00521188" w:rsidRPr="00EA44DD">
          <w:t xml:space="preserve">for assessing partisan gerrymandering were introduced in the past decade, including the </w:t>
        </w:r>
        <w:r w:rsidR="00521188" w:rsidRPr="003D4869">
          <w:rPr>
            <w:i/>
            <w:iCs/>
          </w:rPr>
          <w:t>eff</w:t>
        </w:r>
      </w:ins>
      <w:ins w:id="751" w:author="Bernie Grofman" w:date="2022-11-27T01:10:00Z">
        <w:r w:rsidR="00276322" w:rsidRPr="009E2F11">
          <w:rPr>
            <w:i/>
            <w:iCs/>
          </w:rPr>
          <w:t>iciency gap</w:t>
        </w:r>
        <w:r w:rsidR="00276322" w:rsidRPr="00EA44DD">
          <w:t xml:space="preserve"> and the </w:t>
        </w:r>
        <w:r w:rsidR="00276322" w:rsidRPr="009E2F11">
          <w:rPr>
            <w:i/>
            <w:iCs/>
          </w:rPr>
          <w:t>declination</w:t>
        </w:r>
        <w:r w:rsidR="00276322" w:rsidRPr="00EA44DD">
          <w:t xml:space="preserve">. </w:t>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521188">
          <w:rPr>
            <w:i/>
            <w:rPrChange w:id="752" w:author="Bernie Grofman" w:date="2022-11-27T01:24:00Z">
              <w:rPr>
                <w:u w:val="single"/>
              </w:rPr>
            </w:rPrChange>
          </w:rPr>
          <w:t>partisan bias</w:t>
        </w:r>
        <w:r w:rsidR="00276322" w:rsidRPr="009E2F11">
          <w:rPr>
            <w:u w:val="single"/>
          </w:rPr>
          <w:t xml:space="preserve"> </w:t>
        </w:r>
        <w:r w:rsidR="00276322" w:rsidRPr="00EA44DD">
          <w:t xml:space="preserve">(in vote share or in seat share) and the </w:t>
        </w:r>
        <w:r w:rsidR="00276322" w:rsidRPr="009E2F11">
          <w:rPr>
            <w:i/>
            <w:iCs/>
          </w:rPr>
          <w:t>mean minus median gap</w:t>
        </w:r>
        <w:r w:rsidR="00276322" w:rsidRPr="00EA44DD">
          <w:t xml:space="preserve"> were investigated to look at the question of whether (at least for states that were reasonably competitive) it was plausible to expect a high concordance of the various measures.</w:t>
        </w:r>
        <w:r w:rsidR="00276322">
          <w:t xml:space="preserve"> </w:t>
        </w:r>
      </w:ins>
      <w:ins w:id="753" w:author="Bernie Grofman" w:date="2022-11-27T01:11:00Z">
        <w:r w:rsidR="00276322">
          <w:t>In states that are competitive t</w:t>
        </w:r>
      </w:ins>
      <w:ins w:id="754" w:author="Bernie Grofman" w:date="2022-11-27T01:10:00Z">
        <w:r w:rsidR="00276322">
          <w:t xml:space="preserve">he measures </w:t>
        </w:r>
      </w:ins>
      <w:ins w:id="755" w:author="Bernie Grofman" w:date="2022-11-27T01:11:00Z">
        <w:r w:rsidR="00276322">
          <w:t>do seem to have considerable overlap in whether they evaluate plans as  partisan gerrymanders</w:t>
        </w:r>
      </w:ins>
      <w:ins w:id="756" w:author="Bernie Grofman" w:date="2022-11-27T01:10:00Z">
        <w:r w:rsidR="00276322">
          <w:t>.</w:t>
        </w:r>
        <w:r w:rsidR="00276322">
          <w:rPr>
            <w:rStyle w:val="FootnoteReference"/>
          </w:rPr>
          <w:footnoteReference w:id="57"/>
        </w:r>
      </w:ins>
    </w:p>
    <w:p w14:paraId="29475E49" w14:textId="49464A96" w:rsidR="00276322" w:rsidRPr="009E2F11" w:rsidRDefault="002253AD">
      <w:pPr>
        <w:pStyle w:val="ListParagraph"/>
        <w:numPr>
          <w:ilvl w:val="0"/>
          <w:numId w:val="12"/>
        </w:numPr>
        <w:rPr>
          <w:ins w:id="759" w:author="Bernie Grofman" w:date="2022-11-27T01:17:00Z"/>
          <w:szCs w:val="24"/>
        </w:rPr>
        <w:pPrChange w:id="760" w:author="Bernie Grofman" w:date="2022-11-27T01:24:00Z">
          <w:pPr>
            <w:pStyle w:val="ListParagraph"/>
            <w:numPr>
              <w:numId w:val="13"/>
            </w:numPr>
            <w:ind w:left="540" w:hanging="360"/>
          </w:pPr>
        </w:pPrChange>
      </w:pPr>
      <w:ins w:id="761" w:author="Bernie Grofman" w:date="2022-11-27T08:46:00Z">
        <w:r>
          <w:t>Mapping t</w:t>
        </w:r>
      </w:ins>
      <w:ins w:id="762" w:author="Bernie Grofman" w:date="2022-11-27T01:12:00Z">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w:t>
        </w:r>
      </w:ins>
      <w:ins w:id="763" w:author="Bernie Grofman" w:date="2022-11-27T01:15:00Z">
        <w:r w:rsidR="00276322">
          <w:t xml:space="preserve">allowed the public to participate in new ways in a process from which they had previously been excluded. </w:t>
        </w:r>
      </w:ins>
      <w:ins w:id="764" w:author="Bernie Grofman" w:date="2022-11-27T08:46:00Z">
        <w:r w:rsidRPr="002253AD">
          <w:rPr>
            <w:b/>
            <w:rPrChange w:id="765" w:author="Bernie Grofman" w:date="2022-11-27T08:47:00Z">
              <w:rPr/>
            </w:rPrChange>
          </w:rPr>
          <w:t>These tools included data at the precinct leve</w:t>
        </w:r>
      </w:ins>
      <w:ins w:id="766" w:author="Bernie Grofman" w:date="2022-11-27T08:47:00Z">
        <w:r w:rsidRPr="002253AD">
          <w:rPr>
            <w:b/>
            <w:rPrChange w:id="767" w:author="Bernie Grofman" w:date="2022-11-27T08:47:00Z">
              <w:rPr/>
            </w:rPrChange>
          </w:rPr>
          <w:t>l on past election results and demography</w:t>
        </w:r>
        <w:r>
          <w:t xml:space="preserve">. </w:t>
        </w:r>
      </w:ins>
      <w:ins w:id="768" w:author="Bernie Grofman" w:date="2022-11-27T01:15:00Z">
        <w:r w:rsidR="00276322">
          <w:t xml:space="preserve">Members of the public </w:t>
        </w:r>
        <w:r w:rsidR="00276322" w:rsidRPr="002253AD">
          <w:rPr>
            <w:b/>
            <w:rPrChange w:id="769" w:author="Bernie Grofman" w:date="2022-11-27T08:47:00Z">
              <w:rPr/>
            </w:rPrChange>
          </w:rPr>
          <w:t xml:space="preserve">could </w:t>
        </w:r>
      </w:ins>
      <w:ins w:id="770" w:author="Bernie Grofman" w:date="2022-11-27T08:47:00Z">
        <w:r w:rsidRPr="002253AD">
          <w:rPr>
            <w:b/>
            <w:rPrChange w:id="771" w:author="Bernie Grofman" w:date="2022-11-27T08:47:00Z">
              <w:rPr/>
            </w:rPrChange>
          </w:rPr>
          <w:t>use them</w:t>
        </w:r>
        <w:r>
          <w:t xml:space="preserve"> to </w:t>
        </w:r>
      </w:ins>
      <w:ins w:id="772" w:author="Bernie Grofman" w:date="2022-11-27T01:15:00Z">
        <w:r w:rsidR="00276322">
          <w:t xml:space="preserve">more readily create plans and submit them to a commission or legislature.  Perhaps even more importantly such tools </w:t>
        </w:r>
      </w:ins>
      <w:ins w:id="773" w:author="Bernie Grofman" w:date="2022-11-27T01:12:00Z">
        <w:r w:rsidR="00276322" w:rsidRPr="00503617">
          <w:t xml:space="preserve">enabled both line drawers and reformers to quickly assess the degree to which a plan deviated from neutrality </w:t>
        </w:r>
        <w:r w:rsidR="00276322">
          <w:t xml:space="preserve">with respect to a large set of metrics and compare legislative maps to </w:t>
        </w:r>
      </w:ins>
      <w:ins w:id="774" w:author="Bernie Grofman" w:date="2022-11-27T01:16:00Z">
        <w:r w:rsidR="00276322">
          <w:t xml:space="preserve">alternatives. </w:t>
        </w:r>
      </w:ins>
    </w:p>
    <w:p w14:paraId="7A3C4009" w14:textId="337C8BC6" w:rsidR="00276322" w:rsidRPr="009E2F11" w:rsidRDefault="00276322">
      <w:pPr>
        <w:pStyle w:val="ListParagraph"/>
        <w:numPr>
          <w:ilvl w:val="0"/>
          <w:numId w:val="12"/>
        </w:numPr>
        <w:rPr>
          <w:ins w:id="775" w:author="Bernie Grofman" w:date="2022-11-27T01:17:00Z"/>
          <w:szCs w:val="24"/>
        </w:rPr>
        <w:pPrChange w:id="776" w:author="Bernie Grofman" w:date="2022-11-27T01:12:00Z">
          <w:pPr>
            <w:pStyle w:val="ListParagraph"/>
            <w:numPr>
              <w:numId w:val="13"/>
            </w:numPr>
            <w:ind w:left="540" w:hanging="360"/>
          </w:pPr>
        </w:pPrChange>
      </w:pPr>
      <w:ins w:id="777" w:author="Bernie Grofman" w:date="2022-11-27T01:12:00Z">
        <w:r>
          <w:lastRenderedPageBreak/>
          <w:t xml:space="preserve"> </w:t>
        </w:r>
      </w:ins>
      <w:ins w:id="778" w:author="Bernie Grofman" w:date="2022-11-27T01:16:00Z">
        <w:r>
          <w:t xml:space="preserve"> </w:t>
        </w:r>
      </w:ins>
      <w:ins w:id="779" w:author="Bernie Grofman" w:date="2022-11-27T01:17:00Z">
        <w:r w:rsidRPr="00503617">
          <w:t>Computer simulations</w:t>
        </w:r>
      </w:ins>
      <w:ins w:id="780" w:author="Bernie Grofman" w:date="2022-11-27T01:18:00Z">
        <w:r>
          <w:t xml:space="preserve"> </w:t>
        </w:r>
      </w:ins>
      <w:ins w:id="781" w:author="Bernie Grofman" w:date="2022-11-27T01:17:00Z">
        <w:r w:rsidRPr="00503617">
          <w:t>played a more important role in the 2020 round than in previous rounds.</w:t>
        </w:r>
        <w:r>
          <w:t xml:space="preserve"> S</w:t>
        </w:r>
        <w:r w:rsidRPr="00503617">
          <w:t xml:space="preserve">ophisticated computer simulation tools based on a state’s geography were used </w:t>
        </w:r>
      </w:ins>
      <w:ins w:id="782" w:author="Bernie Grofman" w:date="2022-11-27T08:48:00Z">
        <w:r w:rsidR="002253AD" w:rsidRPr="002253AD">
          <w:rPr>
            <w:b/>
            <w:rPrChange w:id="783" w:author="Bernie Grofman" w:date="2022-11-27T08:48:00Z">
              <w:rPr/>
            </w:rPrChange>
          </w:rPr>
          <w:t>by experts</w:t>
        </w:r>
        <w:r w:rsidR="002253AD">
          <w:t xml:space="preserve"> </w:t>
        </w:r>
      </w:ins>
      <w:ins w:id="784" w:author="Bernie Grofman" w:date="2022-11-27T01:17:00Z">
        <w:r w:rsidRPr="00503617">
          <w:t xml:space="preserve">to create </w:t>
        </w:r>
        <w:r w:rsidRPr="00521188">
          <w:rPr>
            <w:b/>
            <w:rPrChange w:id="785" w:author="Bernie Grofman" w:date="2022-11-27T01:25:00Z">
              <w:rPr/>
            </w:rPrChange>
          </w:rPr>
          <w:t>ensembles</w:t>
        </w:r>
        <w:r w:rsidRPr="00503617">
          <w:t xml:space="preserve"> (</w:t>
        </w:r>
        <w:r>
          <w:t xml:space="preserve">a </w:t>
        </w:r>
        <w:r w:rsidRPr="00503617">
          <w:t xml:space="preserve">set of feasible plans satisfying pre-designated criteria) that could inform mapmakers (and courts) about the range of feasible outcomes under the specified assumptions </w:t>
        </w:r>
        <w:r w:rsidRPr="00521188">
          <w:rPr>
            <w:b/>
            <w:rPrChange w:id="786" w:author="Bernie Grofman" w:date="2022-11-27T01:25:00Z">
              <w:rPr/>
            </w:rPrChange>
          </w:rPr>
          <w:t xml:space="preserve">and </w:t>
        </w:r>
      </w:ins>
      <w:ins w:id="787" w:author="Bernie Grofman" w:date="2022-11-27T01:25:00Z">
        <w:r w:rsidR="00521188" w:rsidRPr="00521188">
          <w:rPr>
            <w:b/>
            <w:rPrChange w:id="788" w:author="Bernie Grofman" w:date="2022-11-27T01:25:00Z">
              <w:rPr/>
            </w:rPrChange>
          </w:rPr>
          <w:t xml:space="preserve">could be used </w:t>
        </w:r>
        <w:r w:rsidR="00521188">
          <w:rPr>
            <w:b/>
          </w:rPr>
          <w:t>t</w:t>
        </w:r>
      </w:ins>
      <w:ins w:id="789" w:author="Bernie Grofman" w:date="2022-11-27T01:17:00Z">
        <w:r w:rsidRPr="00521188">
          <w:rPr>
            <w:b/>
            <w:rPrChange w:id="790" w:author="Bernie Grofman" w:date="2022-11-27T01:25:00Z">
              <w:rPr/>
            </w:rPrChange>
          </w:rPr>
          <w:t>o</w:t>
        </w:r>
        <w:r w:rsidRPr="00503617">
          <w:t xml:space="preserve"> identify outliers or plans that came closest to perfect neutrality vis-a-vis any given metric</w:t>
        </w:r>
        <w:r>
          <w:t xml:space="preserve"> </w:t>
        </w:r>
        <w:r>
          <w:fldChar w:fldCharType="begin"/>
        </w:r>
        <w:r>
          <w:instrText xml:space="preserve"> ADDIN ZOTERO_ITEM CSL_CITATION {"citationID":"oHOEzkyM","properties":{"formattedCitation":"(Becker, Duchin, Gold, and Hirsch 2021; Duchin and Spencer 2021; Duchin and Walch 2022)","plainCitation":"(Becker, Duchin, Gold, and Hirsch 2021;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Pr>
            <w:noProof/>
          </w:rPr>
          <w:t>(Becker, Duchin, Gold, and Hirsch 2021; Duchin and Spencer 2021; Duchin and Walch 2022)</w:t>
        </w:r>
        <w:r>
          <w:fldChar w:fldCharType="end"/>
        </w:r>
      </w:ins>
    </w:p>
    <w:p w14:paraId="511ECA6F" w14:textId="78AEC0F1" w:rsidR="00DB7211" w:rsidRPr="00670CA0" w:rsidDel="00276322" w:rsidRDefault="004B6F05">
      <w:pPr>
        <w:pStyle w:val="ListParagraph"/>
        <w:numPr>
          <w:ilvl w:val="0"/>
          <w:numId w:val="12"/>
        </w:numPr>
        <w:rPr>
          <w:del w:id="791" w:author="Bernie Grofman" w:date="2022-11-27T01:17:00Z"/>
          <w:moveFrom w:id="792" w:author="Bernie Grofman" w:date="2022-11-27T00:53:00Z"/>
          <w:szCs w:val="24"/>
        </w:rPr>
        <w:pPrChange w:id="793" w:author="Bernie Grofman" w:date="2022-11-27T01:17:00Z">
          <w:pPr>
            <w:pStyle w:val="ListParagraph"/>
            <w:numPr>
              <w:numId w:val="13"/>
            </w:numPr>
            <w:ind w:left="540" w:hanging="360"/>
          </w:pPr>
        </w:pPrChange>
      </w:pPr>
      <w:moveTo w:id="794" w:author="Bernie Grofman" w:date="2022-11-27T00:53:00Z">
        <w:del w:id="795" w:author="Bernie Grofman" w:date="2022-11-27T00:55:00Z">
          <w:r w:rsidRPr="00276322" w:rsidDel="004B6F05">
            <w:rPr>
              <w:szCs w:val="24"/>
            </w:rPr>
            <w:delText>Even when subsequently found as in violation of Section 2, a remedy might not occur until after one or several elections are held under discriminatory maps.</w:delText>
          </w:r>
        </w:del>
      </w:moveTo>
      <w:moveFromRangeStart w:id="796" w:author="Bernie Grofman" w:date="2022-11-27T00:53:00Z" w:name="move120402839"/>
      <w:moveToRangeEnd w:id="684"/>
      <w:moveFrom w:id="797" w:author="Bernie Grofman" w:date="2022-11-27T00:53:00Z">
        <w:del w:id="798" w:author="Bernie Grofman" w:date="2022-11-27T01:17:00Z">
          <w:r w:rsidR="009507A0" w:rsidRPr="00276322" w:rsidDel="00276322">
            <w:delText>The Supreme Court</w:delText>
          </w:r>
          <w:r w:rsidR="00DB7211" w:rsidRPr="00276322" w:rsidDel="00276322">
            <w:delText>’</w:delText>
          </w:r>
          <w:r w:rsidR="009507A0" w:rsidRPr="00276322" w:rsidDel="00276322">
            <w:delText xml:space="preserve">s gutting of Section 5 of the Voting Rights Act in </w:delText>
          </w:r>
          <w:r w:rsidR="009507A0" w:rsidRPr="00276322" w:rsidDel="00276322">
            <w:rPr>
              <w:i/>
              <w:iCs/>
            </w:rPr>
            <w:delText>Shelby County. v. Holder</w:delText>
          </w:r>
          <w:r w:rsidR="009507A0" w:rsidRPr="00276322" w:rsidDel="00276322">
            <w:delText>, 570 U.S. 529 (20</w:delText>
          </w:r>
          <w:r w:rsidR="00FC08EF" w:rsidRPr="00276322" w:rsidDel="00276322">
            <w:delText xml:space="preserve">13) </w:delText>
          </w:r>
          <w:r w:rsidR="00336B09" w:rsidRPr="00276322" w:rsidDel="00276322">
            <w:delText xml:space="preserve">represents a </w:delText>
          </w:r>
          <w:r w:rsidR="00BB10C4" w:rsidRPr="00276322" w:rsidDel="00276322">
            <w:delText>radical</w:delText>
          </w:r>
          <w:r w:rsidR="00336B09" w:rsidRPr="00276322" w:rsidDel="00276322">
            <w:delText xml:space="preserve"> turn from the previous </w:delText>
          </w:r>
          <w:r w:rsidR="00BB10C4" w:rsidRPr="00276322" w:rsidDel="00276322">
            <w:delText>five decades of redistricting</w:delText>
          </w:r>
          <w:r w:rsidR="009507A0" w:rsidRPr="00276322" w:rsidDel="00276322">
            <w:delText xml:space="preserve"> </w:delText>
          </w:r>
          <w:r w:rsidR="000A13C7" w:rsidRPr="009E2F11" w:rsidDel="00276322">
            <w:fldChar w:fldCharType="begin"/>
          </w:r>
          <w:r w:rsidR="000A13C7" w:rsidRPr="00276322" w:rsidDel="00276322">
            <w:del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delInstrText>
          </w:r>
          <w:r w:rsidR="000A13C7" w:rsidRPr="009E2F11" w:rsidDel="00276322">
            <w:rPr>
              <w:rPrChange w:id="799" w:author="Bernie Grofman" w:date="2022-11-27T01:16:00Z">
                <w:rPr/>
              </w:rPrChange>
            </w:rPr>
            <w:fldChar w:fldCharType="separate"/>
          </w:r>
          <w:r w:rsidR="000A13C7" w:rsidRPr="009E2F11" w:rsidDel="00276322">
            <w:rPr>
              <w:noProof/>
            </w:rPr>
            <w:delText>(Engstrom 2014; Hasen 2013)</w:delText>
          </w:r>
          <w:r w:rsidR="000A13C7" w:rsidRPr="009E2F11" w:rsidDel="00276322">
            <w:fldChar w:fldCharType="end"/>
          </w:r>
          <w:r w:rsidR="001478E3" w:rsidRPr="009E2F11" w:rsidDel="00276322">
            <w:delText>.</w:delText>
          </w:r>
          <w:r w:rsidR="000B5476" w:rsidRPr="009E2F11" w:rsidDel="00276322">
            <w:rPr>
              <w:rStyle w:val="FootnoteReference"/>
              <w:szCs w:val="24"/>
            </w:rPr>
            <w:delText xml:space="preserve"> </w:delText>
          </w:r>
          <w:r w:rsidR="001478E3" w:rsidRPr="00276322" w:rsidDel="00276322">
            <w:delText>Section 5 of the Voting Right Act</w:delText>
          </w:r>
          <w:r w:rsidR="0019726D" w:rsidRPr="00BB3A8A" w:rsidDel="00276322">
            <w:rPr>
              <w:rStyle w:val="FootnoteReference"/>
              <w:szCs w:val="24"/>
            </w:rPr>
            <w:footnoteReference w:id="58"/>
          </w:r>
          <w:r w:rsidR="001478E3" w:rsidRPr="009E2F11" w:rsidDel="00276322">
            <w:delText xml:space="preserve"> required preclearance by the Voting Rights Section of the Civil Rights Division of the U</w:delText>
          </w:r>
          <w:r w:rsidR="00046154" w:rsidRPr="00276322" w:rsidDel="00276322">
            <w:delText>.</w:delText>
          </w:r>
          <w:r w:rsidR="001478E3" w:rsidRPr="00276322" w:rsidDel="00276322">
            <w:delText>S</w:delText>
          </w:r>
          <w:r w:rsidR="00046154" w:rsidRPr="00276322" w:rsidDel="00276322">
            <w:delText>.</w:delText>
          </w:r>
          <w:r w:rsidR="001478E3" w:rsidRPr="00276322" w:rsidDel="00276322">
            <w:delText xml:space="preserve"> Department of Justice</w:delText>
          </w:r>
          <w:r w:rsidR="001228C1" w:rsidRPr="00276322" w:rsidDel="00276322">
            <w:delText xml:space="preserve"> or the District Court for the District of Columbia</w:delText>
          </w:r>
          <w:r w:rsidR="001478E3" w:rsidRPr="00276322" w:rsidDel="00276322">
            <w:delText xml:space="preserve"> of any election law changes, including redistricting</w:delText>
          </w:r>
          <w:r w:rsidR="00C772ED" w:rsidRPr="00276322" w:rsidDel="00276322">
            <w:delText>.</w:delText>
          </w:r>
          <w:r w:rsidR="00876ED8" w:rsidRPr="00276322" w:rsidDel="00276322">
            <w:delText xml:space="preserve"> </w:delText>
          </w:r>
          <w:r w:rsidR="00114F0B" w:rsidRPr="00276322" w:rsidDel="00276322">
            <w:delText>T</w:delText>
          </w:r>
          <w:r w:rsidR="00FF5421" w:rsidRPr="00276322" w:rsidDel="00276322">
            <w:delText>he trigger clause for Section 5 was held to rely on outdated data (voter turnout by race) to identify which states (or portions of states) would come under preclearance scrutiny</w:delText>
          </w:r>
          <w:r w:rsidR="00E9457F" w:rsidRPr="00276322" w:rsidDel="00276322">
            <w:delText xml:space="preserve"> </w:delText>
          </w:r>
          <w:r w:rsidR="001F3A65" w:rsidRPr="009E2F11" w:rsidDel="00276322">
            <w:fldChar w:fldCharType="begin"/>
          </w:r>
          <w:r w:rsidR="00E9457F" w:rsidRPr="00276322" w:rsidDel="00276322">
            <w:del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delInstrText>
          </w:r>
          <w:r w:rsidR="001F3A65" w:rsidRPr="009E2F11" w:rsidDel="00276322">
            <w:rPr>
              <w:rPrChange w:id="802" w:author="Bernie Grofman" w:date="2022-11-27T01:16:00Z">
                <w:rPr/>
              </w:rPrChange>
            </w:rPr>
            <w:fldChar w:fldCharType="separate"/>
          </w:r>
          <w:r w:rsidR="00460BD5" w:rsidRPr="009E2F11" w:rsidDel="00276322">
            <w:rPr>
              <w:noProof/>
            </w:rPr>
            <w:delText>(Blacksher and Guinier 2014)</w:delText>
          </w:r>
          <w:r w:rsidR="001F3A65" w:rsidRPr="009E2F11" w:rsidDel="00276322">
            <w:fldChar w:fldCharType="end"/>
          </w:r>
          <w:r w:rsidR="00FF5421" w:rsidRPr="009E2F11" w:rsidDel="00276322">
            <w:delText>.</w:delText>
          </w:r>
          <w:r w:rsidR="00114F0B" w:rsidRPr="00BB3A8A" w:rsidDel="00276322">
            <w:rPr>
              <w:rStyle w:val="FootnoteReference"/>
              <w:szCs w:val="24"/>
            </w:rPr>
            <w:footnoteReference w:id="59"/>
          </w:r>
          <w:r w:rsidR="0041484F" w:rsidRPr="009E2F11" w:rsidDel="00276322">
            <w:delText xml:space="preserve"> </w:delText>
          </w:r>
          <w:r w:rsidR="00B336F9" w:rsidRPr="009E2F11" w:rsidDel="00276322">
            <w:delText xml:space="preserve">At the time of </w:delText>
          </w:r>
          <w:r w:rsidR="0046355E" w:rsidRPr="00276322" w:rsidDel="00276322">
            <w:delText>the 2010 redistricting cycle</w:delText>
          </w:r>
          <w:r w:rsidR="00B336F9" w:rsidRPr="00276322" w:rsidDel="00276322">
            <w:delText xml:space="preserve">, Section 5 applied to sixteen states in whole or in part </w:delText>
          </w:r>
          <w:r w:rsidR="00F83983" w:rsidRPr="00276322" w:rsidDel="00276322">
            <w:delText>--</w:delText>
          </w:r>
          <w:r w:rsidR="00B336F9" w:rsidRPr="00276322" w:rsidDel="00276322">
            <w:delText xml:space="preserve"> most of the southern states and some other states with substantial minority populations</w:delText>
          </w:r>
          <w:r w:rsidR="00C74984" w:rsidRPr="00276322" w:rsidDel="00276322">
            <w:delText xml:space="preserve"> </w:delText>
          </w:r>
          <w:r w:rsidR="00C74984" w:rsidRPr="009E2F11" w:rsidDel="00276322">
            <w:fldChar w:fldCharType="begin"/>
          </w:r>
          <w:r w:rsidR="002F1BFA" w:rsidRPr="00276322" w:rsidDel="00276322">
            <w:del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delInstrText>
          </w:r>
          <w:r w:rsidR="00C74984" w:rsidRPr="009E2F11" w:rsidDel="00276322">
            <w:rPr>
              <w:rPrChange w:id="805" w:author="Bernie Grofman" w:date="2022-11-27T01:16:00Z">
                <w:rPr/>
              </w:rPrChange>
            </w:rPr>
            <w:fldChar w:fldCharType="separate"/>
          </w:r>
          <w:r w:rsidR="00460BD5" w:rsidRPr="009E2F11" w:rsidDel="00276322">
            <w:rPr>
              <w:noProof/>
            </w:rPr>
            <w:delText>(NCSL 2009, 80; Table 6)</w:delText>
          </w:r>
          <w:r w:rsidR="00C74984" w:rsidRPr="009E2F11" w:rsidDel="00276322">
            <w:fldChar w:fldCharType="end"/>
          </w:r>
          <w:r w:rsidR="00B336F9" w:rsidRPr="009E2F11" w:rsidDel="00276322">
            <w:delText>.</w:delText>
          </w:r>
          <w:r w:rsidR="007C1858" w:rsidRPr="00BB3A8A" w:rsidDel="00276322">
            <w:rPr>
              <w:rStyle w:val="FootnoteReference"/>
              <w:szCs w:val="24"/>
            </w:rPr>
            <w:footnoteReference w:id="60"/>
          </w:r>
          <w:r w:rsidR="00B336F9" w:rsidRPr="009E2F11" w:rsidDel="00276322">
            <w:delText xml:space="preserve"> </w:delText>
          </w:r>
          <w:r w:rsidR="00FC3CC2" w:rsidRPr="009E2F11" w:rsidDel="00276322">
            <w:delText xml:space="preserve">Now it applies to none. </w:delText>
          </w:r>
          <w:r w:rsidR="000C0828" w:rsidRPr="00276322" w:rsidDel="00276322">
            <w:delText>Because of the partisan divisions and polarization in Congress, Section 4 (the trigger clause) has not been restored, and the present composition of the U.S. Supreme Court suggests that even if a better designed trigger clause were to be passed by Congress it might not survive Supreme Court review.</w:delText>
          </w:r>
          <w:r w:rsidR="00C528F7" w:rsidRPr="00276322" w:rsidDel="00276322">
            <w:delText xml:space="preserve"> </w:delText>
          </w:r>
          <w:r w:rsidR="000C0828" w:rsidRPr="0080356A" w:rsidDel="00276322">
            <w:delText>Without preclearance, states previously covered under Section 5 need not submit their plans for approval by the federal government as non-retrogressive. Taking advantage of this new freedom, some previously covered states neglected to draw districts that would have been required by Section 5 and failed to draw districts that would be seen as required by Section 2 under existing case law.</w:delText>
          </w:r>
          <w:r w:rsidR="000B5476" w:rsidDel="00276322">
            <w:delText xml:space="preserve"> </w:delText>
          </w:r>
          <w:r w:rsidR="008D2210" w:rsidRPr="009E2F11" w:rsidDel="00276322">
            <w:delText xml:space="preserve">Even when </w:delText>
          </w:r>
          <w:r w:rsidR="000C0828" w:rsidRPr="00276322" w:rsidDel="00276322">
            <w:delText xml:space="preserve">subsequently </w:delText>
          </w:r>
          <w:r w:rsidR="00F83983" w:rsidRPr="00276322" w:rsidDel="00276322">
            <w:delText>found as</w:delText>
          </w:r>
          <w:r w:rsidR="008D2210" w:rsidRPr="00276322" w:rsidDel="00276322">
            <w:delText xml:space="preserve"> </w:delText>
          </w:r>
          <w:r w:rsidR="000C0828" w:rsidRPr="00276322" w:rsidDel="00276322">
            <w:delText xml:space="preserve">in </w:delText>
          </w:r>
          <w:r w:rsidR="008D2210" w:rsidRPr="00276322" w:rsidDel="00276322">
            <w:delText>violation</w:delText>
          </w:r>
          <w:r w:rsidR="000C0828" w:rsidRPr="00276322" w:rsidDel="00276322">
            <w:delText xml:space="preserve"> of Section 2</w:delText>
          </w:r>
          <w:r w:rsidR="008D2210" w:rsidRPr="00276322" w:rsidDel="00276322">
            <w:delText>, a</w:delText>
          </w:r>
          <w:r w:rsidR="000C1C98" w:rsidRPr="00276322" w:rsidDel="00276322">
            <w:delText xml:space="preserve"> remedy might not occur until after</w:delText>
          </w:r>
          <w:r w:rsidR="008D2210" w:rsidRPr="00276322" w:rsidDel="00276322">
            <w:delText xml:space="preserve"> one or several elections are held under discriminatory maps.</w:delText>
          </w:r>
        </w:del>
      </w:moveFrom>
    </w:p>
    <w:moveFromRangeEnd w:id="796"/>
    <w:p w14:paraId="34669C66" w14:textId="0800C6BD" w:rsidR="00DB7211" w:rsidRPr="00DB7211" w:rsidDel="00C64E8A" w:rsidRDefault="001A4A12">
      <w:pPr>
        <w:pStyle w:val="ListParagraph"/>
        <w:rPr>
          <w:del w:id="808" w:author="Bernie Grofman" w:date="2022-11-27T00:59:00Z"/>
        </w:rPr>
        <w:pPrChange w:id="809" w:author="Bernie Grofman" w:date="2022-11-27T01:17:00Z">
          <w:pPr>
            <w:pStyle w:val="ListParagraph"/>
            <w:numPr>
              <w:numId w:val="13"/>
            </w:numPr>
            <w:ind w:left="540" w:hanging="360"/>
          </w:pPr>
        </w:pPrChange>
      </w:pPr>
      <w:del w:id="810" w:author="Bernie Grofman" w:date="2022-11-27T00:59:00Z">
        <w:r w:rsidRPr="00DB7211" w:rsidDel="00C64E8A">
          <w:delText xml:space="preserve">Challenges to the </w:delText>
        </w:r>
        <w:r w:rsidR="000D484C" w:rsidRPr="00DB7211" w:rsidDel="00C64E8A">
          <w:delText xml:space="preserve">application of the </w:delText>
        </w:r>
        <w:r w:rsidR="000D484C" w:rsidRPr="00DB7211" w:rsidDel="00C64E8A">
          <w:rPr>
            <w:i/>
            <w:iCs/>
          </w:rPr>
          <w:delText>Gingles</w:delText>
        </w:r>
        <w:r w:rsidR="000D484C" w:rsidRPr="00DB7211" w:rsidDel="00C64E8A">
          <w:delText xml:space="preserve"> prongs for identifying a violation of Section 2 have been </w:delText>
        </w:r>
        <w:r w:rsidR="000C0828" w:rsidRPr="009A2739" w:rsidDel="00C64E8A">
          <w:delText>brought</w:delText>
        </w:r>
        <w:r w:rsidR="00EB4472" w:rsidRPr="00DB7211" w:rsidDel="00C64E8A">
          <w:delText>.</w:delText>
        </w:r>
        <w:r w:rsidR="00EB4472" w:rsidDel="00C64E8A">
          <w:rPr>
            <w:rStyle w:val="FootnoteReference"/>
            <w:szCs w:val="24"/>
          </w:rPr>
          <w:footnoteReference w:id="61"/>
        </w:r>
        <w:r w:rsidR="000D484C" w:rsidRPr="00DB7211" w:rsidDel="00C64E8A">
          <w:delText xml:space="preserve"> </w:delText>
        </w:r>
        <w:r w:rsidR="00C528F7" w:rsidRPr="00DB7211" w:rsidDel="00C64E8A">
          <w:delText xml:space="preserve">The claim is that Section 2 requires </w:delText>
        </w:r>
        <w:r w:rsidR="004B7748" w:rsidRPr="00DB7211" w:rsidDel="00C64E8A">
          <w:delText xml:space="preserve">plaintiffs to show that a </w:delText>
        </w:r>
        <w:r w:rsidR="004B7748" w:rsidRPr="00DB7211" w:rsidDel="00C64E8A">
          <w:rPr>
            <w:i/>
            <w:iCs/>
          </w:rPr>
          <w:delText>race-blind</w:delText>
        </w:r>
        <w:r w:rsidR="004B7748" w:rsidRPr="00DB7211" w:rsidDel="00C64E8A">
          <w:delText xml:space="preserve"> map could have been drawn</w:delText>
        </w:r>
        <w:r w:rsidR="000C0828" w:rsidRPr="00DB7211" w:rsidDel="00C64E8A">
          <w:delText xml:space="preserve"> </w:delText>
        </w:r>
        <w:r w:rsidR="000C0828" w:rsidRPr="009A2739" w:rsidDel="00C64E8A">
          <w:delText xml:space="preserve">(or perhaps even was </w:delText>
        </w:r>
        <w:r w:rsidR="000C0828" w:rsidRPr="009A2739" w:rsidDel="00C64E8A">
          <w:rPr>
            <w:i/>
            <w:iCs/>
          </w:rPr>
          <w:delText>likely</w:delText>
        </w:r>
        <w:r w:rsidR="000C0828" w:rsidRPr="009A2739" w:rsidDel="00C64E8A">
          <w:delText xml:space="preserve"> to be drawn)</w:delText>
        </w:r>
        <w:r w:rsidR="004B7748" w:rsidRPr="00DB7211" w:rsidDel="00C64E8A">
          <w:delText xml:space="preserve"> </w:delText>
        </w:r>
        <w:r w:rsidR="00A201BF" w:rsidDel="00C64E8A">
          <w:delText>to</w:delText>
        </w:r>
        <w:r w:rsidR="004B7748" w:rsidRPr="009A2739" w:rsidDel="00C64E8A">
          <w:delText xml:space="preserve"> </w:delText>
        </w:r>
        <w:r w:rsidR="00EC4D62" w:rsidRPr="009A2739" w:rsidDel="00C64E8A">
          <w:delText>satisf</w:delText>
        </w:r>
        <w:r w:rsidR="00A201BF" w:rsidDel="00C64E8A">
          <w:delText>y</w:delText>
        </w:r>
        <w:r w:rsidR="004B7748" w:rsidRPr="009A2739" w:rsidDel="00C64E8A">
          <w:delText xml:space="preserve"> the first prong</w:delText>
        </w:r>
        <w:r w:rsidR="00C528F7" w:rsidRPr="009A2739" w:rsidDel="00C64E8A">
          <w:delText xml:space="preserve"> of the three-pronged </w:delText>
        </w:r>
        <w:r w:rsidR="00C528F7" w:rsidRPr="009A2739" w:rsidDel="00C64E8A">
          <w:rPr>
            <w:i/>
            <w:iCs/>
          </w:rPr>
          <w:delText>Gingles</w:delText>
        </w:r>
        <w:r w:rsidR="00C528F7" w:rsidRPr="009A2739" w:rsidDel="00C64E8A">
          <w:delText xml:space="preserve"> test for a Section 2 violation</w:delText>
        </w:r>
        <w:r w:rsidR="00B44C2E" w:rsidDel="00C64E8A">
          <w:delText>. The first prong</w:delText>
        </w:r>
        <w:r w:rsidR="000C0828" w:rsidRPr="00DB7211" w:rsidDel="00C64E8A">
          <w:delText xml:space="preserve"> requires </w:delText>
        </w:r>
        <w:r w:rsidR="004B7748" w:rsidRPr="00DB7211" w:rsidDel="00C64E8A">
          <w:delText xml:space="preserve">a district that </w:delText>
        </w:r>
        <w:r w:rsidR="00BB3A8A" w:rsidRPr="00DB7211" w:rsidDel="00C64E8A">
          <w:delText>is</w:delText>
        </w:r>
        <w:r w:rsidR="00BB2B0B" w:rsidRPr="00DB7211" w:rsidDel="00C64E8A">
          <w:delText xml:space="preserve"> reasonably compact</w:delText>
        </w:r>
        <w:r w:rsidR="00BB3A8A" w:rsidRPr="00DB7211" w:rsidDel="00C64E8A">
          <w:delText xml:space="preserve"> containing </w:delText>
        </w:r>
        <w:r w:rsidR="00BB2B0B" w:rsidRPr="00DB7211" w:rsidDel="00C64E8A">
          <w:delText>a</w:delText>
        </w:r>
        <w:r w:rsidR="00EC4D62" w:rsidRPr="00DB7211" w:rsidDel="00C64E8A">
          <w:delText xml:space="preserve"> majority of the protected minority</w:delText>
        </w:r>
        <w:r w:rsidR="00BB2B0B" w:rsidRPr="00DB7211" w:rsidDel="00C64E8A">
          <w:delText xml:space="preserve"> </w:delText>
        </w:r>
        <w:r w:rsidR="000C0828" w:rsidRPr="00DB7211" w:rsidDel="00C64E8A">
          <w:delText xml:space="preserve">to </w:delText>
        </w:r>
        <w:r w:rsidR="00BB2B0B" w:rsidRPr="00DB7211" w:rsidDel="00C64E8A">
          <w:delText>be drawn</w:delText>
        </w:r>
        <w:r w:rsidR="000C0828" w:rsidRPr="00DB7211" w:rsidDel="00C64E8A">
          <w:delText>.</w:delText>
        </w:r>
        <w:r w:rsidR="00BB3A8A" w:rsidDel="00C64E8A">
          <w:rPr>
            <w:rStyle w:val="FootnoteReference"/>
            <w:szCs w:val="24"/>
          </w:rPr>
          <w:footnoteReference w:id="62"/>
        </w:r>
      </w:del>
    </w:p>
    <w:p w14:paraId="7653EE09" w14:textId="68908675" w:rsidR="00DB7211" w:rsidDel="00C64E8A" w:rsidRDefault="009D0E2E">
      <w:pPr>
        <w:pStyle w:val="ListParagraph"/>
        <w:rPr>
          <w:del w:id="815" w:author="Bernie Grofman" w:date="2022-11-27T01:01:00Z"/>
        </w:rPr>
        <w:pPrChange w:id="816" w:author="Bernie Grofman" w:date="2022-11-27T01:17:00Z">
          <w:pPr>
            <w:pStyle w:val="ListParagraph"/>
            <w:numPr>
              <w:numId w:val="13"/>
            </w:numPr>
            <w:ind w:left="540" w:hanging="360"/>
          </w:pPr>
        </w:pPrChange>
      </w:pPr>
      <w:bookmarkStart w:id="817" w:name="_Ref119670104"/>
      <w:del w:id="818" w:author="Bernie Grofman" w:date="2022-11-27T01:01:00Z">
        <w:r w:rsidRPr="0080356A" w:rsidDel="00C64E8A">
          <w:delText>In 202</w:delText>
        </w:r>
        <w:r w:rsidR="009A1103" w:rsidRPr="0080356A" w:rsidDel="00C64E8A">
          <w:delText>2,</w:delText>
        </w:r>
        <w:r w:rsidRPr="0080356A" w:rsidDel="00C64E8A">
          <w:delText xml:space="preserve"> to a </w:delText>
        </w:r>
        <w:r w:rsidR="009A1103" w:rsidRPr="0080356A" w:rsidDel="00C64E8A">
          <w:delText>greater</w:delText>
        </w:r>
        <w:r w:rsidRPr="0080356A" w:rsidDel="00C64E8A">
          <w:delText xml:space="preserve"> extent</w:delText>
        </w:r>
        <w:r w:rsidR="009A1103" w:rsidRPr="0080356A" w:rsidDel="00C64E8A">
          <w:delText xml:space="preserve"> than in previous decades,</w:delText>
        </w:r>
        <w:r w:rsidRPr="0080356A" w:rsidDel="00C64E8A">
          <w:delText xml:space="preserve"> there will be congressional</w:delText>
        </w:r>
        <w:r w:rsidR="00876ED8" w:rsidRPr="0080356A" w:rsidDel="00C64E8A">
          <w:delText xml:space="preserve"> </w:delText>
        </w:r>
        <w:r w:rsidRPr="0080356A" w:rsidDel="00C64E8A">
          <w:delText>plans used for elections that trial courts have found to be unconstitutional</w:delText>
        </w:r>
        <w:r w:rsidR="009A1103" w:rsidRPr="0080356A" w:rsidDel="00C64E8A">
          <w:delText>.</w:delText>
        </w:r>
        <w:r w:rsidRPr="0080356A" w:rsidDel="00C64E8A">
          <w:delText xml:space="preserve"> </w:delText>
        </w:r>
        <w:r w:rsidR="009A1103" w:rsidRPr="0080356A" w:rsidDel="00C64E8A">
          <w:delText>D</w:delText>
        </w:r>
        <w:r w:rsidR="00AC67B1" w:rsidRPr="0080356A" w:rsidDel="00C64E8A">
          <w:delText>elay</w:delText>
        </w:r>
        <w:r w:rsidR="009A1103" w:rsidRPr="0080356A" w:rsidDel="00C64E8A">
          <w:delText xml:space="preserve"> in delivering census data</w:delText>
        </w:r>
        <w:r w:rsidR="00AC67B1" w:rsidRPr="0080356A" w:rsidDel="00C64E8A">
          <w:delText xml:space="preserve">, in conjunction with the end of Section 5 preclearance, </w:delText>
        </w:r>
        <w:r w:rsidR="00966299" w:rsidRPr="0080356A" w:rsidDel="00C64E8A">
          <w:delText xml:space="preserve">and </w:delText>
        </w:r>
        <w:r w:rsidR="00EC73A2" w:rsidDel="00C64E8A">
          <w:delText>contemporaneously w</w:delText>
        </w:r>
        <w:r w:rsidR="00AC67B1" w:rsidRPr="0080356A" w:rsidDel="00C64E8A">
          <w:delText>ith a new and unfortunate use of the</w:delText>
        </w:r>
        <w:r w:rsidR="00876ED8" w:rsidRPr="0080356A" w:rsidDel="00C64E8A">
          <w:delText xml:space="preserve"> </w:delText>
        </w:r>
        <w:r w:rsidR="00AC67B1" w:rsidRPr="00DB7211" w:rsidDel="00C64E8A">
          <w:rPr>
            <w:i/>
            <w:iCs/>
          </w:rPr>
          <w:delText xml:space="preserve">Purcell </w:delText>
        </w:r>
        <w:r w:rsidR="004F6A0B" w:rsidRPr="00DB7211" w:rsidDel="00C64E8A">
          <w:rPr>
            <w:i/>
            <w:iCs/>
          </w:rPr>
          <w:delText>Principle</w:delText>
        </w:r>
        <w:r w:rsidR="00E020DF" w:rsidRPr="00E020DF" w:rsidDel="00C64E8A">
          <w:delText>,</w:delText>
        </w:r>
        <w:r w:rsidR="009F7BEF" w:rsidRPr="00E020DF" w:rsidDel="00C64E8A">
          <w:rPr>
            <w:rStyle w:val="FootnoteReference"/>
          </w:rPr>
          <w:footnoteReference w:id="63"/>
        </w:r>
        <w:r w:rsidR="00AC67B1" w:rsidRPr="00DB7211" w:rsidDel="00C64E8A">
          <w:rPr>
            <w:i/>
            <w:iCs/>
          </w:rPr>
          <w:delText xml:space="preserve"> </w:delText>
        </w:r>
        <w:r w:rsidR="00AC67B1" w:rsidRPr="0080356A" w:rsidDel="00C64E8A">
          <w:delText xml:space="preserve">made it possible for some </w:delText>
        </w:r>
        <w:r w:rsidR="00B5093B" w:rsidRPr="0080356A" w:rsidDel="00C64E8A">
          <w:delText xml:space="preserve">maps </w:delText>
        </w:r>
        <w:r w:rsidRPr="0080356A" w:rsidDel="00C64E8A">
          <w:delText xml:space="preserve">found by trial courts to be unconstitutional </w:delText>
        </w:r>
        <w:r w:rsidR="00B5093B" w:rsidRPr="0080356A" w:rsidDel="00C64E8A">
          <w:delText xml:space="preserve">to </w:delText>
        </w:r>
        <w:r w:rsidRPr="0080356A" w:rsidDel="00C64E8A">
          <w:delText xml:space="preserve">still </w:delText>
        </w:r>
        <w:r w:rsidR="00B5093B" w:rsidRPr="0080356A" w:rsidDel="00C64E8A">
          <w:delText>be</w:delText>
        </w:r>
        <w:r w:rsidR="00876ED8" w:rsidRPr="0080356A" w:rsidDel="00C64E8A">
          <w:delText xml:space="preserve"> </w:delText>
        </w:r>
        <w:r w:rsidRPr="0080356A" w:rsidDel="00C64E8A">
          <w:delText xml:space="preserve">permitted for </w:delText>
        </w:r>
        <w:r w:rsidR="00B5093B" w:rsidRPr="0080356A" w:rsidDel="00C64E8A">
          <w:delText>use</w:delText>
        </w:r>
        <w:r w:rsidRPr="0080356A" w:rsidDel="00C64E8A">
          <w:delText xml:space="preserve"> </w:delText>
        </w:r>
        <w:r w:rsidR="00B5093B" w:rsidRPr="0080356A" w:rsidDel="00C64E8A">
          <w:delText xml:space="preserve">for </w:delText>
        </w:r>
        <w:r w:rsidRPr="0080356A" w:rsidDel="00C64E8A">
          <w:delText xml:space="preserve">just </w:delText>
        </w:r>
        <w:r w:rsidR="00B5093B" w:rsidRPr="0080356A" w:rsidDel="00C64E8A">
          <w:delText>the 2022 election.</w:delText>
        </w:r>
        <w:r w:rsidR="003154F8" w:rsidDel="00C64E8A">
          <w:delText xml:space="preserve"> </w:delText>
        </w:r>
        <w:r w:rsidR="003154F8" w:rsidRPr="00DB7211" w:rsidDel="00C64E8A">
          <w:rPr>
            <w:i/>
            <w:iCs/>
          </w:rPr>
          <w:delText>Purcell</w:delText>
        </w:r>
        <w:r w:rsidR="003154F8" w:rsidRPr="0080356A" w:rsidDel="00C64E8A">
          <w:delText xml:space="preserve"> demands “that courts should not issue orders which change election rules in the period just before the election” </w:delText>
        </w:r>
      </w:del>
      <w:customXmlDelRangeStart w:id="821" w:author="Bernie Grofman" w:date="2022-11-27T01:01:00Z"/>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568693705"/>
          <w:placeholder>
            <w:docPart w:val="7D818615B491AB40AFF0542EC77D4168"/>
          </w:placeholder>
        </w:sdtPr>
        <w:sdtContent>
          <w:customXmlDelRangeEnd w:id="821"/>
          <w:del w:id="822" w:author="Bernie Grofman" w:date="2022-11-27T01:01:00Z">
            <w:r w:rsidR="003154F8" w:rsidRPr="00DB7211" w:rsidDel="00C64E8A">
              <w:rPr>
                <w:color w:val="000000"/>
              </w:rPr>
              <w:delText>(Hasen 2016)</w:delText>
            </w:r>
          </w:del>
          <w:customXmlDelRangeStart w:id="823" w:author="Bernie Grofman" w:date="2022-11-27T01:01:00Z"/>
        </w:sdtContent>
      </w:sdt>
      <w:customXmlDelRangeEnd w:id="823"/>
      <w:del w:id="824" w:author="Bernie Grofman" w:date="2022-11-27T01:01:00Z">
        <w:r w:rsidR="003154F8" w:rsidRPr="0080356A" w:rsidDel="00C64E8A">
          <w:delText>.</w:delText>
        </w:r>
        <w:r w:rsidR="000C0828" w:rsidDel="00C64E8A">
          <w:delText xml:space="preserve"> </w:delText>
        </w:r>
        <w:r w:rsidR="000C0828" w:rsidRPr="0080356A" w:rsidDel="00C64E8A">
          <w:delText xml:space="preserve">Moreover, they delayed the creation of plans </w:delText>
        </w:r>
        <w:r w:rsidR="000C0828" w:rsidDel="00C64E8A">
          <w:delText>in ways that prohibited</w:delText>
        </w:r>
        <w:r w:rsidR="000C0828" w:rsidRPr="0080356A" w:rsidDel="00C64E8A">
          <w:delText xml:space="preserve"> courts</w:delText>
        </w:r>
        <w:r w:rsidR="000C0828" w:rsidDel="00C64E8A">
          <w:delText xml:space="preserve"> from holding trial on the merits. Even if a trial were to happen, and</w:delText>
        </w:r>
        <w:r w:rsidR="000C0828" w:rsidRPr="0080356A" w:rsidDel="00C64E8A">
          <w:delText xml:space="preserve"> that</w:delText>
        </w:r>
        <w:r w:rsidR="000C0828" w:rsidDel="00C64E8A">
          <w:delText xml:space="preserve"> court</w:delText>
        </w:r>
        <w:r w:rsidR="000C0828" w:rsidRPr="0080356A" w:rsidDel="00C64E8A">
          <w:delText xml:space="preserve"> found a legislative plan unconstitutional</w:delText>
        </w:r>
        <w:r w:rsidR="000C0828" w:rsidDel="00C64E8A">
          <w:delText>, it</w:delText>
        </w:r>
        <w:r w:rsidR="000C0828" w:rsidRPr="0080356A" w:rsidDel="00C64E8A">
          <w:delText xml:space="preserve"> would lack sufficient time to draw a constitutional remedial plan if the court deemed it necessary to give the legislature “another bite at the apple.” </w:delText>
        </w:r>
        <w:r w:rsidR="000C0828" w:rsidDel="00C64E8A">
          <w:delText xml:space="preserve">Or, on appeal, a higher court would stay the decision on either </w:delText>
        </w:r>
        <w:r w:rsidR="000C0828" w:rsidRPr="00DB7211" w:rsidDel="00C64E8A">
          <w:rPr>
            <w:i/>
            <w:iCs/>
          </w:rPr>
          <w:delText>Purcell</w:delText>
        </w:r>
        <w:r w:rsidR="000C0828" w:rsidDel="00C64E8A">
          <w:delText xml:space="preserve"> grounds or because of a dispute in the interpretation of existing law. I</w:delText>
        </w:r>
        <w:r w:rsidR="000C0828" w:rsidRPr="0080356A" w:rsidDel="00C64E8A">
          <w:delText>n Alabama and Louisiana</w:delText>
        </w:r>
        <w:r w:rsidR="000C0828" w:rsidDel="00C64E8A">
          <w:delText>,</w:delText>
        </w:r>
        <w:r w:rsidR="000C0828" w:rsidRPr="0080356A" w:rsidDel="00C64E8A">
          <w:delText xml:space="preserve"> federal trial courts found legislative plans to be </w:delText>
        </w:r>
        <w:r w:rsidR="000C0828" w:rsidRPr="000164FB" w:rsidDel="00C64E8A">
          <w:delText>unconstitutional</w:delText>
        </w:r>
        <w:r w:rsidR="00C528F7" w:rsidRPr="000164FB" w:rsidDel="00C64E8A">
          <w:delText xml:space="preserve"> on Section 2 grounds</w:delText>
        </w:r>
        <w:r w:rsidR="00592B33" w:rsidDel="00C64E8A">
          <w:delText xml:space="preserve"> </w:delText>
        </w:r>
        <w:r w:rsidR="000C0828" w:rsidRPr="0080356A" w:rsidDel="00C64E8A">
          <w:delText>and ordered both states to draw new plans that comply with the Voting Rights Act, but the U</w:delText>
        </w:r>
        <w:r w:rsidR="000C0828" w:rsidDel="00C64E8A">
          <w:delText>.</w:delText>
        </w:r>
        <w:r w:rsidR="000C0828" w:rsidRPr="0080356A" w:rsidDel="00C64E8A">
          <w:delText>S</w:delText>
        </w:r>
        <w:r w:rsidR="000C0828" w:rsidDel="00C64E8A">
          <w:delText>.</w:delText>
        </w:r>
        <w:r w:rsidR="000C0828" w:rsidRPr="0080356A" w:rsidDel="00C64E8A">
          <w:delText xml:space="preserve"> Supreme Court has stayed those rulings based on the </w:delText>
        </w:r>
        <w:r w:rsidR="000C0828" w:rsidRPr="00DB7211" w:rsidDel="00C64E8A">
          <w:rPr>
            <w:i/>
            <w:iCs/>
          </w:rPr>
          <w:delText>Purcell</w:delText>
        </w:r>
        <w:r w:rsidR="000C0828" w:rsidRPr="0080356A" w:rsidDel="00C64E8A">
          <w:delText xml:space="preserve"> principle.</w:delText>
        </w:r>
        <w:bookmarkEnd w:id="817"/>
        <w:r w:rsidR="00592B33" w:rsidDel="00C64E8A">
          <w:rPr>
            <w:rStyle w:val="FootnoteReference"/>
          </w:rPr>
          <w:footnoteReference w:id="64"/>
        </w:r>
      </w:del>
    </w:p>
    <w:p w14:paraId="259614D9" w14:textId="0D44BEDA" w:rsidR="00EA7A1E" w:rsidDel="00C64E8A" w:rsidRDefault="00EA44DD">
      <w:pPr>
        <w:pStyle w:val="ListParagraph"/>
        <w:rPr>
          <w:del w:id="827" w:author="Bernie Grofman" w:date="2022-11-27T01:06:00Z"/>
        </w:rPr>
        <w:pPrChange w:id="828" w:author="Bernie Grofman" w:date="2022-11-27T01:17:00Z">
          <w:pPr>
            <w:pStyle w:val="ListParagraph"/>
            <w:numPr>
              <w:numId w:val="13"/>
            </w:numPr>
            <w:ind w:left="540" w:hanging="360"/>
          </w:pPr>
        </w:pPrChange>
      </w:pPr>
      <w:del w:id="829" w:author="Bernie Grofman" w:date="2022-11-27T01:05:00Z">
        <w:r w:rsidRPr="00EA44DD" w:rsidDel="00C64E8A">
          <w:delText xml:space="preserve">Beginning in the 2010 redistricting round and continuing </w:delText>
        </w:r>
        <w:r w:rsidR="00F365B1" w:rsidDel="00C64E8A">
          <w:delText>throughout the decade</w:delText>
        </w:r>
        <w:r w:rsidRPr="00EA44DD" w:rsidDel="00C64E8A">
          <w:delText xml:space="preserve"> we saw dramatic changes in which </w:delText>
        </w:r>
        <w:r w:rsidRPr="00DB7211" w:rsidDel="00C64E8A">
          <w:rPr>
            <w:u w:val="single"/>
          </w:rPr>
          <w:delText>type</w:delText>
        </w:r>
        <w:r w:rsidRPr="00EA44DD" w:rsidDel="00C64E8A">
          <w:delText xml:space="preserve"> of litigant was motivated to challenges redistricting plans under the </w:delText>
        </w:r>
        <w:r w:rsidRPr="00DB7211" w:rsidDel="00C64E8A">
          <w:rPr>
            <w:i/>
            <w:iCs/>
          </w:rPr>
          <w:delText>Shaw</w:delText>
        </w:r>
        <w:r w:rsidR="004C469A" w:rsidRPr="00DB7211" w:rsidDel="00C64E8A">
          <w:rPr>
            <w:i/>
            <w:iCs/>
          </w:rPr>
          <w:delText xml:space="preserve"> </w:delText>
        </w:r>
        <w:r w:rsidR="004C469A" w:rsidDel="00C64E8A">
          <w:delText>(</w:delText>
        </w:r>
        <w:r w:rsidR="004C469A" w:rsidRPr="00DB7211" w:rsidDel="00C64E8A">
          <w:rPr>
            <w:i/>
            <w:iCs/>
          </w:rPr>
          <w:delText>Shaw</w:delText>
        </w:r>
        <w:r w:rsidRPr="00DB7211" w:rsidDel="00C64E8A">
          <w:rPr>
            <w:i/>
            <w:iCs/>
          </w:rPr>
          <w:delText xml:space="preserve"> v. Reno</w:delText>
        </w:r>
        <w:r w:rsidR="00F04121" w:rsidDel="00C64E8A">
          <w:delText>,</w:delText>
        </w:r>
        <w:r w:rsidR="00F04121" w:rsidRPr="00F04121" w:rsidDel="00C64E8A">
          <w:delText xml:space="preserve"> 509 U.S. 630,</w:delText>
        </w:r>
        <w:r w:rsidR="004C469A" w:rsidDel="00C64E8A">
          <w:delText xml:space="preserve"> </w:delText>
        </w:r>
        <w:r w:rsidR="00F04121" w:rsidRPr="00F04121" w:rsidDel="00C64E8A">
          <w:delText>1993)</w:delText>
        </w:r>
        <w:r w:rsidR="00F04121" w:rsidRPr="00DB7211" w:rsidDel="00C64E8A">
          <w:rPr>
            <w:i/>
            <w:iCs/>
          </w:rPr>
          <w:delText xml:space="preserve"> </w:delText>
        </w:r>
        <w:r w:rsidRPr="00EA44DD" w:rsidDel="00C64E8A">
          <w:delText xml:space="preserve">standard that race could not be used as the preponderant motive in how (all or some) of the district lines were drawn in a plan. When the </w:delText>
        </w:r>
        <w:r w:rsidRPr="00DB7211" w:rsidDel="00C64E8A">
          <w:rPr>
            <w:i/>
            <w:iCs/>
          </w:rPr>
          <w:delText>Shaw</w:delText>
        </w:r>
        <w:r w:rsidRPr="00EA44DD" w:rsidDel="00C64E8A">
          <w:delText xml:space="preserve"> doctrine first came into play it was </w:delText>
        </w:r>
        <w:r w:rsidR="00B6771D" w:rsidDel="00C64E8A">
          <w:delText>W</w:delText>
        </w:r>
        <w:r w:rsidRPr="00EA44DD" w:rsidDel="00C64E8A">
          <w:delText>hites, conservatives</w:delText>
        </w:r>
        <w:r w:rsidR="003D2FAE" w:rsidDel="00C64E8A">
          <w:delText>,</w:delText>
        </w:r>
        <w:r w:rsidRPr="00EA44DD" w:rsidDel="00C64E8A">
          <w:delText xml:space="preserve"> and Republicans who brought </w:delText>
        </w:r>
        <w:r w:rsidRPr="00DB7211" w:rsidDel="00C64E8A">
          <w:rPr>
            <w:i/>
            <w:iCs/>
          </w:rPr>
          <w:delText>Shaw</w:delText>
        </w:r>
        <w:r w:rsidRPr="00EA44DD" w:rsidDel="00C64E8A">
          <w:delText xml:space="preserve"> suits</w:delText>
        </w:r>
        <w:r w:rsidR="003D2FAE" w:rsidDel="00C64E8A">
          <w:delText xml:space="preserve">; </w:delText>
        </w:r>
        <w:r w:rsidRPr="00EA44DD" w:rsidDel="00C64E8A">
          <w:delText xml:space="preserve">minorities, </w:delText>
        </w:r>
        <w:r w:rsidR="002A2F46" w:rsidRPr="00EA44DD" w:rsidDel="00C64E8A">
          <w:delText>liberals, and</w:delText>
        </w:r>
        <w:r w:rsidRPr="00EA44DD" w:rsidDel="00C64E8A">
          <w:delText xml:space="preserve"> Democrats opposed them</w:delText>
        </w:r>
        <w:r w:rsidR="00DC6339" w:rsidDel="00C64E8A">
          <w:delText xml:space="preserve">. </w:delText>
        </w:r>
        <w:r w:rsidRPr="00EA44DD" w:rsidDel="00C64E8A">
          <w:delText xml:space="preserve">There were two </w:delText>
        </w:r>
      </w:del>
      <w:del w:id="830" w:author="Bernie Grofman" w:date="2022-11-27T01:06:00Z">
        <w:r w:rsidRPr="00EA44DD" w:rsidDel="00C64E8A">
          <w:delText xml:space="preserve">kinds of motivation at play for using a </w:delText>
        </w:r>
        <w:r w:rsidRPr="00DB7211" w:rsidDel="00C64E8A">
          <w:rPr>
            <w:i/>
            <w:iCs/>
          </w:rPr>
          <w:delText>Shaw</w:delText>
        </w:r>
        <w:r w:rsidRPr="00EA44DD" w:rsidDel="00C64E8A">
          <w:delText xml:space="preserve">-based strategy to challenge a map. On the one hand there was a principled belief that the only legitimate kind of redistricting was race-neutral (if not race-blind). On the other </w:delText>
        </w:r>
        <w:r w:rsidR="002A2F46" w:rsidRPr="00EA44DD" w:rsidDel="00C64E8A">
          <w:delText>hand,</w:delText>
        </w:r>
        <w:r w:rsidRPr="00EA44DD" w:rsidDel="00C64E8A">
          <w:delText xml:space="preserve"> there was the strategic consideration that if a racial gerrymander was undone then the partisan gerrymander that it helped to effectuate would be mitigated even if not eliminated. When</w:delText>
        </w:r>
        <w:r w:rsidR="006C54DF" w:rsidDel="00C64E8A">
          <w:delText xml:space="preserve"> the</w:delText>
        </w:r>
        <w:r w:rsidRPr="00EA44DD" w:rsidDel="00C64E8A">
          <w:delText xml:space="preserve"> </w:delText>
        </w:r>
        <w:r w:rsidRPr="00DB7211" w:rsidDel="00C64E8A">
          <w:rPr>
            <w:i/>
            <w:iCs/>
          </w:rPr>
          <w:delText>Shaw</w:delText>
        </w:r>
        <w:r w:rsidRPr="00EA44DD" w:rsidDel="00C64E8A">
          <w:delText xml:space="preserve"> </w:delText>
        </w:r>
        <w:r w:rsidR="006C54DF" w:rsidDel="00C64E8A">
          <w:delText xml:space="preserve">decision </w:delText>
        </w:r>
        <w:r w:rsidRPr="00EA44DD" w:rsidDel="00C64E8A">
          <w:delText>came down</w:delText>
        </w:r>
        <w:r w:rsidR="006C54DF" w:rsidDel="00C64E8A">
          <w:delText>,</w:delText>
        </w:r>
        <w:r w:rsidRPr="00EA44DD" w:rsidDel="00C64E8A">
          <w:delText xml:space="preserve"> control of most southern legislatures was still in the hands of the Democrats, and so the partisan gerrymander that litigators sought to unravel was one favoring Democrats.</w:delText>
        </w:r>
        <w:r w:rsidR="00DC6339" w:rsidDel="00C64E8A">
          <w:delText xml:space="preserve"> </w:delText>
        </w:r>
        <w:r w:rsidRPr="00EA44DD" w:rsidDel="00C64E8A">
          <w:delText>But as time wore on, southern states came under Republican control</w:delText>
        </w:r>
        <w:r w:rsidR="00F273A3" w:rsidDel="00C64E8A">
          <w:delText xml:space="preserve"> </w:delText>
        </w:r>
        <w:r w:rsidR="004D583B" w:rsidDel="00C64E8A">
          <w:fldChar w:fldCharType="begin"/>
        </w:r>
        <w:r w:rsidR="00916E59" w:rsidDel="00C64E8A">
          <w:delInstrText xml:space="preserve"> ADDIN ZOTERO_ITEM CSL_CITATION {"citationID":"K81BttT4","properties":{"formattedCitation":"(Kousser 2010; Mood III and McKee 2022)","plainCitation":"(Kousser 2010; Mood III and McKee 2022)","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delInstrText>
        </w:r>
        <w:r w:rsidR="004D583B" w:rsidDel="00C64E8A">
          <w:fldChar w:fldCharType="separate"/>
        </w:r>
        <w:r w:rsidR="00916E59" w:rsidDel="00C64E8A">
          <w:rPr>
            <w:noProof/>
          </w:rPr>
          <w:delText>(Kousser 2010; Mood III and McKee 2022)</w:delText>
        </w:r>
        <w:r w:rsidR="004D583B" w:rsidDel="00C64E8A">
          <w:fldChar w:fldCharType="end"/>
        </w:r>
        <w:r w:rsidRPr="00EA44DD" w:rsidDel="00C64E8A">
          <w:delText xml:space="preserve"> and so the incentives to bring a </w:delText>
        </w:r>
        <w:r w:rsidRPr="00DB7211" w:rsidDel="00C64E8A">
          <w:rPr>
            <w:i/>
            <w:iCs/>
          </w:rPr>
          <w:delText>Shaw</w:delText>
        </w:r>
        <w:r w:rsidRPr="00EA44DD" w:rsidDel="00C64E8A">
          <w:delText xml:space="preserve">-type </w:delText>
        </w:r>
        <w:r w:rsidR="002A2F46" w:rsidRPr="00EA44DD" w:rsidDel="00C64E8A">
          <w:delText>lawsuit flipped</w:delText>
        </w:r>
        <w:r w:rsidRPr="00EA44DD" w:rsidDel="00C64E8A">
          <w:delText>. Now it Democrat</w:delText>
        </w:r>
        <w:r w:rsidR="00721D43" w:rsidDel="00C64E8A">
          <w:delText>ic and minority interest groups</w:delText>
        </w:r>
        <w:r w:rsidRPr="00EA44DD" w:rsidDel="00C64E8A">
          <w:delText xml:space="preserve"> who are most likely to file a </w:delText>
        </w:r>
        <w:r w:rsidRPr="00DB7211" w:rsidDel="00C64E8A">
          <w:rPr>
            <w:i/>
            <w:iCs/>
          </w:rPr>
          <w:delText>Shaw</w:delText>
        </w:r>
        <w:r w:rsidRPr="00EA44DD" w:rsidDel="00C64E8A">
          <w:delText>-type lawsuit</w:delText>
        </w:r>
        <w:r w:rsidR="00C528F7" w:rsidDel="00C64E8A">
          <w:delText xml:space="preserve"> as </w:delText>
        </w:r>
        <w:r w:rsidR="00C528F7" w:rsidRPr="00EA44DD" w:rsidDel="00C64E8A">
          <w:delText>Republicans redistrict in a way that packs minority voters into a handful of districts</w:delText>
        </w:r>
        <w:r w:rsidR="00C528F7" w:rsidDel="00C64E8A">
          <w:delText xml:space="preserve"> (which has the effect of a packing partisan gerrymandering benefiting Republicans)</w:delText>
        </w:r>
        <w:r w:rsidR="00C528F7" w:rsidRPr="00EA44DD" w:rsidDel="00C64E8A">
          <w:delText xml:space="preserve"> in proportions well beyond what is needed to provide the minority community a realistic opportunity to elect candidates of its choice</w:delText>
        </w:r>
        <w:r w:rsidR="00C528F7" w:rsidDel="00C64E8A">
          <w:delText xml:space="preserve"> </w:delText>
        </w:r>
        <w:r w:rsidR="00C528F7" w:rsidDel="00C64E8A">
          <w:fldChar w:fldCharType="begin"/>
        </w:r>
        <w:r w:rsidR="00C528F7" w:rsidDel="00C64E8A">
          <w:del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delInstrText>
        </w:r>
        <w:r w:rsidR="00C528F7" w:rsidDel="00C64E8A">
          <w:fldChar w:fldCharType="separate"/>
        </w:r>
        <w:r w:rsidR="00460BD5" w:rsidDel="00C64E8A">
          <w:rPr>
            <w:noProof/>
          </w:rPr>
          <w:delText>(Lublin, Handley, Brunell, and Grofman 2020)</w:delText>
        </w:r>
        <w:r w:rsidR="00C528F7" w:rsidDel="00C64E8A">
          <w:fldChar w:fldCharType="end"/>
        </w:r>
        <w:r w:rsidR="00C528F7" w:rsidDel="00C64E8A">
          <w:delText>.</w:delText>
        </w:r>
        <w:r w:rsidR="00C528F7" w:rsidDel="00C64E8A">
          <w:rPr>
            <w:rStyle w:val="FootnoteReference"/>
          </w:rPr>
          <w:footnoteReference w:id="65"/>
        </w:r>
        <w:r w:rsidR="00C528F7" w:rsidRPr="00EA44DD" w:rsidDel="00C64E8A">
          <w:delText xml:space="preserve"> </w:delText>
        </w:r>
      </w:del>
    </w:p>
    <w:p w14:paraId="26BBF2DA" w14:textId="27590FD8" w:rsidR="003D4869" w:rsidDel="00C64E8A" w:rsidRDefault="00705A95">
      <w:pPr>
        <w:pStyle w:val="ListParagraph"/>
        <w:rPr>
          <w:del w:id="833" w:author="Bernie Grofman" w:date="2022-11-27T01:06:00Z"/>
        </w:rPr>
        <w:pPrChange w:id="834" w:author="Bernie Grofman" w:date="2022-11-27T01:17:00Z">
          <w:pPr>
            <w:pStyle w:val="ListParagraph"/>
            <w:ind w:left="540" w:firstLine="0"/>
          </w:pPr>
        </w:pPrChange>
      </w:pPr>
      <w:del w:id="835" w:author="Bernie Grofman" w:date="2022-11-27T01:06:00Z">
        <w:r w:rsidRPr="00EA44DD" w:rsidDel="00C64E8A">
          <w:delText xml:space="preserve">Thus, just as the end of Section 5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delText>
        </w:r>
        <w:r w:rsidRPr="00DB7211" w:rsidDel="00C64E8A">
          <w:rPr>
            <w:i/>
            <w:iCs/>
          </w:rPr>
          <w:delText>Shaw</w:delText>
        </w:r>
        <w:r w:rsidRPr="00EA44DD" w:rsidDel="00C64E8A">
          <w:delText>-type suits.</w:delText>
        </w:r>
      </w:del>
    </w:p>
    <w:p w14:paraId="1937433E" w14:textId="7E268835" w:rsidR="00DB7211" w:rsidDel="00276322" w:rsidRDefault="00EA44DD">
      <w:pPr>
        <w:pStyle w:val="ListParagraph"/>
        <w:rPr>
          <w:del w:id="836" w:author="Bernie Grofman" w:date="2022-11-27T01:09:00Z"/>
        </w:rPr>
        <w:pPrChange w:id="837" w:author="Bernie Grofman" w:date="2022-11-27T01:17:00Z">
          <w:pPr>
            <w:pStyle w:val="ListParagraph"/>
            <w:numPr>
              <w:numId w:val="13"/>
            </w:numPr>
            <w:ind w:left="540" w:hanging="360"/>
          </w:pPr>
        </w:pPrChange>
      </w:pPr>
      <w:del w:id="838" w:author="Bernie Grofman" w:date="2022-11-27T01:09:00Z">
        <w:r w:rsidRPr="00EA44DD" w:rsidDel="00276322">
          <w:delText xml:space="preserve">Several new metrics for assessing partisan gerrymandering were introduced in the past decade, including the </w:delText>
        </w:r>
        <w:r w:rsidRPr="003D4869" w:rsidDel="00276322">
          <w:rPr>
            <w:i/>
            <w:iCs/>
          </w:rPr>
          <w:delText>efficiency gap</w:delText>
        </w:r>
        <w:r w:rsidRPr="00EA44DD" w:rsidDel="00276322">
          <w:delText xml:space="preserve"> and the </w:delText>
        </w:r>
        <w:r w:rsidRPr="003D4869" w:rsidDel="00276322">
          <w:rPr>
            <w:i/>
            <w:iCs/>
          </w:rPr>
          <w:delText>declination</w:delText>
        </w:r>
        <w:r w:rsidRPr="00EA44DD" w:rsidDel="00276322">
          <w:delText xml:space="preserve">. </w:delText>
        </w:r>
        <w:r w:rsidR="00800BE6" w:rsidDel="00276322">
          <w:delText>T</w:delText>
        </w:r>
        <w:r w:rsidRPr="00EA44DD" w:rsidDel="00276322">
          <w:delText>he degree of concordance among alternatives m</w:delText>
        </w:r>
        <w:r w:rsidR="002A2F46" w:rsidDel="00276322">
          <w:delText>e</w:delText>
        </w:r>
        <w:r w:rsidRPr="00EA44DD" w:rsidDel="00276322">
          <w:delText xml:space="preserve">trics, such as the two mentioned above </w:delText>
        </w:r>
        <w:r w:rsidR="002A2F46" w:rsidRPr="00EA44DD" w:rsidDel="00276322">
          <w:delText>with long</w:delText>
        </w:r>
        <w:r w:rsidRPr="00EA44DD" w:rsidDel="00276322">
          <w:delText xml:space="preserve"> established metrics such as </w:delText>
        </w:r>
        <w:r w:rsidRPr="003D4869" w:rsidDel="00276322">
          <w:rPr>
            <w:u w:val="single"/>
          </w:rPr>
          <w:delText xml:space="preserve">partisan bias </w:delText>
        </w:r>
        <w:r w:rsidRPr="00EA44DD" w:rsidDel="00276322">
          <w:delText xml:space="preserve">(in vote share or in seat share) and the </w:delText>
        </w:r>
        <w:r w:rsidRPr="003D4869" w:rsidDel="00276322">
          <w:rPr>
            <w:i/>
            <w:iCs/>
          </w:rPr>
          <w:delText>mean minus median gap</w:delText>
        </w:r>
        <w:r w:rsidRPr="00EA44DD" w:rsidDel="00276322">
          <w:delText xml:space="preserve"> were investigated to look at the question of </w:delText>
        </w:r>
        <w:r w:rsidR="006854FC" w:rsidRPr="00EA44DD" w:rsidDel="00276322">
          <w:delText>whether</w:delText>
        </w:r>
        <w:r w:rsidRPr="00EA44DD" w:rsidDel="00276322">
          <w:delText xml:space="preserve"> (at least for states that were reasonably competitive) it was plausible to expect a high concordance of the various measures.</w:delText>
        </w:r>
        <w:r w:rsidR="00B74D9F" w:rsidDel="00276322">
          <w:delText xml:space="preserve"> The measures are all quite </w:delText>
        </w:r>
        <w:r w:rsidR="00AD593F" w:rsidDel="00276322">
          <w:delText>collaborative</w:delText>
        </w:r>
        <w:r w:rsidR="00B74D9F" w:rsidDel="00276322">
          <w:delText xml:space="preserve"> in states that are </w:delText>
        </w:r>
        <w:r w:rsidR="00931D36" w:rsidDel="00276322">
          <w:delText>competitive.</w:delText>
        </w:r>
        <w:r w:rsidR="00903B0E" w:rsidDel="00276322">
          <w:rPr>
            <w:rStyle w:val="FootnoteReference"/>
          </w:rPr>
          <w:footnoteReference w:id="66"/>
        </w:r>
      </w:del>
    </w:p>
    <w:p w14:paraId="588B3673" w14:textId="2582182C" w:rsidR="00DB7211" w:rsidDel="00276322" w:rsidRDefault="00BE2D83">
      <w:pPr>
        <w:pStyle w:val="ListParagraph"/>
        <w:rPr>
          <w:del w:id="841" w:author="Bernie Grofman" w:date="2022-11-27T01:12:00Z"/>
        </w:rPr>
        <w:pPrChange w:id="842" w:author="Bernie Grofman" w:date="2022-11-27T01:17:00Z">
          <w:pPr>
            <w:pStyle w:val="ListParagraph"/>
            <w:numPr>
              <w:numId w:val="13"/>
            </w:numPr>
            <w:ind w:left="540" w:hanging="360"/>
          </w:pPr>
        </w:pPrChange>
      </w:pPr>
      <w:del w:id="843" w:author="Bernie Grofman" w:date="2022-11-27T01:12:00Z">
        <w:r w:rsidDel="00276322">
          <w:delText>T</w:delText>
        </w:r>
        <w:r w:rsidR="00503617" w:rsidRPr="00503617" w:rsidDel="00276322">
          <w:delText>ools</w:delText>
        </w:r>
        <w:r w:rsidR="00180686" w:rsidDel="00276322">
          <w:delText xml:space="preserve"> --</w:delText>
        </w:r>
        <w:r w:rsidR="00503617" w:rsidRPr="00503617" w:rsidDel="00276322">
          <w:delText xml:space="preserve"> such as Dave’s Redistricting App and PlanScore</w:delText>
        </w:r>
        <w:r w:rsidR="00180686" w:rsidDel="00276322">
          <w:delText xml:space="preserve"> --</w:delText>
        </w:r>
        <w:r w:rsidR="00503617" w:rsidRPr="00503617" w:rsidDel="00276322">
          <w:delText xml:space="preserve"> enabled both line </w:delText>
        </w:r>
        <w:r w:rsidR="002A2F46" w:rsidRPr="00503617" w:rsidDel="00276322">
          <w:delText>drawers and</w:delText>
        </w:r>
        <w:r w:rsidR="00503617" w:rsidRPr="00503617" w:rsidDel="00276322">
          <w:delText xml:space="preserve"> reformers to quickly assess the degree to which a plan deviated from neutrality </w:delText>
        </w:r>
        <w:r w:rsidR="00FB774F" w:rsidDel="00276322">
          <w:delText>with respect</w:delText>
        </w:r>
        <w:r w:rsidR="00503617" w:rsidRPr="00503617" w:rsidDel="00276322">
          <w:delText xml:space="preserve"> to a large set of metrics.</w:delText>
        </w:r>
        <w:r w:rsidR="0098579C" w:rsidDel="00276322">
          <w:delText xml:space="preserve"> Moreover, these tools allowed the public to participate in new ways</w:delText>
        </w:r>
        <w:r w:rsidR="002D660F" w:rsidDel="00276322">
          <w:delText xml:space="preserve"> to the process they had previously been excluded from. For instance, members of the public could create plans</w:delText>
        </w:r>
        <w:r w:rsidR="00BE15B1" w:rsidDel="00276322">
          <w:delText xml:space="preserve"> and submit them to a commission or legislature and put pressure on these line-drawers to consider alternatives.</w:delText>
        </w:r>
        <w:r w:rsidR="002E1F5D" w:rsidDel="00276322">
          <w:delText xml:space="preserve"> No longer was the process only open to professionals and to legislators and their staff.</w:delText>
        </w:r>
      </w:del>
    </w:p>
    <w:p w14:paraId="7F571347" w14:textId="1049ED51" w:rsidR="00503617" w:rsidRPr="00FE78CA" w:rsidDel="00276322" w:rsidRDefault="00BE2D83">
      <w:pPr>
        <w:pStyle w:val="ListParagraph"/>
        <w:rPr>
          <w:del w:id="844" w:author="Bernie Grofman" w:date="2022-11-27T01:18:00Z"/>
        </w:rPr>
        <w:pPrChange w:id="845" w:author="Bernie Grofman" w:date="2022-11-27T01:17:00Z">
          <w:pPr>
            <w:pStyle w:val="ListParagraph"/>
            <w:numPr>
              <w:numId w:val="13"/>
            </w:numPr>
            <w:ind w:left="540" w:hanging="360"/>
          </w:pPr>
        </w:pPrChange>
      </w:pPr>
      <w:del w:id="846" w:author="Bernie Grofman" w:date="2022-11-27T01:16:00Z">
        <w:r w:rsidRPr="00503617" w:rsidDel="00276322">
          <w:delText xml:space="preserve">Computer simulations </w:delText>
        </w:r>
      </w:del>
      <w:del w:id="847" w:author="Bernie Grofman" w:date="2022-11-27T01:17:00Z">
        <w:r w:rsidRPr="00503617" w:rsidDel="00276322">
          <w:delText>played a more important role in the 2020 round than in previous rounds.</w:delText>
        </w:r>
        <w:r w:rsidR="00180686" w:rsidDel="00276322">
          <w:delText xml:space="preserve"> S</w:delText>
        </w:r>
        <w:r w:rsidR="00503617" w:rsidRPr="00503617" w:rsidDel="00276322">
          <w:delText xml:space="preserve">ophisticated computer simulation </w:delText>
        </w:r>
        <w:r w:rsidR="002A2F46" w:rsidRPr="00503617" w:rsidDel="00276322">
          <w:delText>tools based</w:delText>
        </w:r>
        <w:r w:rsidR="00503617" w:rsidRPr="00503617" w:rsidDel="00276322">
          <w:delText xml:space="preserve"> on a state’s geography were used to create ensembles (</w:delText>
        </w:r>
        <w:r w:rsidR="004658CF" w:rsidDel="00276322">
          <w:delText xml:space="preserve">a </w:delText>
        </w:r>
        <w:r w:rsidR="00503617" w:rsidRPr="00503617" w:rsidDel="00276322">
          <w:delText xml:space="preserve">set of feasible plans satisfying pre-designated criteria) that could inform mapmakers (and courts) about the range of feasible outcomes under the specified assumptions and to identify outliers or plans that </w:delText>
        </w:r>
        <w:r w:rsidR="00DC6339" w:rsidRPr="00503617" w:rsidDel="00276322">
          <w:delText>came closest</w:delText>
        </w:r>
        <w:r w:rsidR="00503617" w:rsidRPr="00503617" w:rsidDel="00276322">
          <w:delText xml:space="preserve"> to perfect neutrality vis-a-vis any given metric</w:delText>
        </w:r>
        <w:r w:rsidR="005F1644" w:rsidDel="00276322">
          <w:delText xml:space="preserve"> </w:delText>
        </w:r>
        <w:r w:rsidR="005F1644" w:rsidDel="00276322">
          <w:fldChar w:fldCharType="begin"/>
        </w:r>
        <w:r w:rsidR="00831C8C" w:rsidDel="00276322">
          <w:delInstrText xml:space="preserve"> ADDIN ZOTERO_ITEM CSL_CITATION {"citationID":"oHOEzkyM","properties":{"formattedCitation":"(Becker, Duchin, Gold, and Hirsch 2021; Duchin and Spencer 2021; Duchin and Walch 2022)","plainCitation":"(Becker, Duchin, Gold, and Hirsch 2021;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delInstrText>
        </w:r>
        <w:r w:rsidR="005F1644" w:rsidDel="00276322">
          <w:fldChar w:fldCharType="separate"/>
        </w:r>
        <w:r w:rsidR="00831C8C" w:rsidDel="00276322">
          <w:rPr>
            <w:noProof/>
          </w:rPr>
          <w:delText>(Becker, Duchin, Gold, and Hirsch 2021; Duchin and Spencer 2021; Duchin and Walch 2022)</w:delText>
        </w:r>
        <w:r w:rsidR="005F1644" w:rsidDel="00276322">
          <w:fldChar w:fldCharType="end"/>
        </w:r>
      </w:del>
      <w:del w:id="848" w:author="Bernie Grofman" w:date="2022-11-27T01:18:00Z">
        <w:r w:rsidR="00503617" w:rsidRPr="00503617" w:rsidDel="00276322">
          <w:delText>.</w:delText>
        </w:r>
      </w:del>
    </w:p>
    <w:p w14:paraId="3ED912F2" w14:textId="40E91748" w:rsidR="00E34CF8" w:rsidDel="00B02412" w:rsidRDefault="00E34CF8" w:rsidP="008C6EBB">
      <w:pPr>
        <w:pStyle w:val="Heading1"/>
        <w:rPr>
          <w:del w:id="849" w:author="Bernie Grofman" w:date="2022-11-27T02:03:00Z"/>
        </w:rPr>
      </w:pPr>
      <w:bookmarkStart w:id="850" w:name="_Toc120369150"/>
      <w:del w:id="851" w:author="Bernie Grofman" w:date="2022-11-27T02:03:00Z">
        <w:r w:rsidDel="00B02412">
          <w:delText xml:space="preserve">The effects of redistricting and apportionment on </w:delText>
        </w:r>
        <w:r w:rsidR="008C6EBB" w:rsidDel="00B02412">
          <w:delText>congressional districts</w:delText>
        </w:r>
        <w:bookmarkEnd w:id="850"/>
      </w:del>
    </w:p>
    <w:p w14:paraId="70642F10" w14:textId="1559E415" w:rsidR="00C45087" w:rsidRPr="00921F87" w:rsidRDefault="00C82A9B" w:rsidP="009E2F11">
      <w:r>
        <w:t>Above we describe</w:t>
      </w:r>
      <w:ins w:id="852" w:author="Bernie Grofman" w:date="2022-11-27T01:58:00Z">
        <w:r w:rsidR="00921F87">
          <w:t>d</w:t>
        </w:r>
      </w:ins>
      <w:r>
        <w:t xml:space="preserve"> some of the important </w:t>
      </w:r>
      <w:ins w:id="853" w:author="Bernie Grofman" w:date="2022-11-27T01:59:00Z">
        <w:r w:rsidR="00921F87">
          <w:t>ways in which redistricting in the 202</w:t>
        </w:r>
      </w:ins>
      <w:ins w:id="854" w:author="Bernie Grofman" w:date="2022-11-27T02:00:00Z">
        <w:r w:rsidR="00921F87">
          <w:t>0</w:t>
        </w:r>
      </w:ins>
      <w:ins w:id="855" w:author="Bernie Grofman" w:date="2022-11-27T01:59:00Z">
        <w:r w:rsidR="00921F87">
          <w:t xml:space="preserve">s round differed from redistricting in earlier rounds.  In Table 1 </w:t>
        </w:r>
      </w:ins>
      <w:ins w:id="856" w:author="Bernie Grofman" w:date="2022-11-27T02:00:00Z">
        <w:r w:rsidR="00921F87">
          <w:t xml:space="preserve">we summarize </w:t>
        </w:r>
        <w:r w:rsidR="00B02412">
          <w:t xml:space="preserve">a variety of  </w:t>
        </w:r>
      </w:ins>
      <w:r>
        <w:t>aspects of redistricting circa 2020</w:t>
      </w:r>
      <w:r w:rsidR="002E7B6E">
        <w:t xml:space="preserve"> </w:t>
      </w:r>
      <w:del w:id="857" w:author="Bernie Grofman" w:date="2022-11-27T02:00:00Z">
        <w:r w:rsidR="007B2F8A" w:rsidDel="00B02412">
          <w:delText>and highlighted</w:delText>
        </w:r>
      </w:del>
      <w:ins w:id="858" w:author="Bernie Grofman" w:date="2022-11-27T02:00:00Z">
        <w:r w:rsidR="00B02412">
          <w:t xml:space="preserve">that impact on the </w:t>
        </w:r>
      </w:ins>
      <w:r w:rsidR="007B2F8A">
        <w:t xml:space="preserve"> </w:t>
      </w:r>
      <w:del w:id="859" w:author="Bernie Grofman" w:date="2022-11-27T02:00:00Z">
        <w:r w:rsidR="007B2F8A" w:rsidDel="00B02412">
          <w:delText>potential impact</w:delText>
        </w:r>
      </w:del>
      <w:ins w:id="860" w:author="Bernie Grofman" w:date="2022-11-27T02:00:00Z">
        <w:r w:rsidR="00B02412">
          <w:t xml:space="preserve"> </w:t>
        </w:r>
      </w:ins>
      <w:r w:rsidR="007B2F8A">
        <w:t xml:space="preserve"> on</w:t>
      </w:r>
      <w:r w:rsidR="000B5476">
        <w:t xml:space="preserve"> </w:t>
      </w:r>
      <w:r w:rsidR="007B2F8A">
        <w:t>the likelihood of</w:t>
      </w:r>
      <w:r w:rsidR="000B5476">
        <w:t xml:space="preserve"> </w:t>
      </w:r>
      <w:r w:rsidR="002E7B6E">
        <w:t>partisan gerrymandering</w:t>
      </w:r>
      <w:ins w:id="861" w:author="Bernie Grofman" w:date="2022-11-27T02:00:00Z">
        <w:r w:rsidR="00B02412">
          <w:t xml:space="preserve"> and the likelihood that state courts will address partisan gerrymandering issues in the state if those exist.</w:t>
        </w:r>
      </w:ins>
      <w:r w:rsidR="002E7B6E">
        <w:t>.</w:t>
      </w:r>
      <w:r w:rsidR="00B1338E">
        <w:t xml:space="preserve"> </w:t>
      </w:r>
      <w:del w:id="862" w:author="Bernie Grofman" w:date="2022-11-27T02:01:00Z">
        <w:r w:rsidR="00B1338E" w:rsidDel="00B02412">
          <w:delText>Given the stak</w:delText>
        </w:r>
        <w:r w:rsidR="003A42DE" w:rsidDel="00B02412">
          <w:delText>e</w:delText>
        </w:r>
        <w:r w:rsidR="00B1338E" w:rsidDel="00B02412">
          <w:delText xml:space="preserve">s </w:delText>
        </w:r>
        <w:r w:rsidR="004D23D6" w:rsidDel="00B02412">
          <w:delText xml:space="preserve">in the current era of </w:delText>
        </w:r>
      </w:del>
      <w:del w:id="863" w:author="Bernie Grofman" w:date="2022-11-27T01:26:00Z">
        <w:r w:rsidR="004D23D6" w:rsidDel="00521188">
          <w:delText>tenuous</w:delText>
        </w:r>
      </w:del>
      <w:del w:id="864" w:author="Bernie Grofman" w:date="2022-11-27T02:01:00Z">
        <w:r w:rsidR="004D23D6" w:rsidDel="00B02412">
          <w:delText xml:space="preserve"> majorities </w:delText>
        </w:r>
        <w:r w:rsidR="0073130D" w:rsidDel="00B02412">
          <w:fldChar w:fldCharType="begin"/>
        </w:r>
        <w:r w:rsidR="002779DB" w:rsidDel="00B02412">
          <w:delInstrText xml:space="preserve"> ADDIN ZOTERO_ITEM CSL_CITATION {"citationID":"Mk4ZwRCW","properties":{"formattedCitation":"(Fiorina 2017)","plainCitation":"(Fiorina 2017)","noteIndex":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delInstrText>
        </w:r>
        <w:r w:rsidR="0073130D" w:rsidDel="00B02412">
          <w:fldChar w:fldCharType="separate"/>
        </w:r>
        <w:r w:rsidR="00460BD5" w:rsidDel="00B02412">
          <w:rPr>
            <w:noProof/>
          </w:rPr>
          <w:delText>(Fiorina 2017)</w:delText>
        </w:r>
        <w:r w:rsidR="0073130D" w:rsidDel="00B02412">
          <w:fldChar w:fldCharType="end"/>
        </w:r>
        <w:r w:rsidR="00D044C0" w:rsidDel="00B02412">
          <w:delText>, whe</w:delText>
        </w:r>
        <w:r w:rsidR="00A1426F" w:rsidDel="00B02412">
          <w:delText>re</w:delText>
        </w:r>
        <w:r w:rsidR="00D044C0" w:rsidDel="00B02412">
          <w:delText xml:space="preserve"> the condition</w:delText>
        </w:r>
        <w:r w:rsidR="00F0095E" w:rsidDel="00B02412">
          <w:delText>s</w:delText>
        </w:r>
        <w:r w:rsidR="00D044C0" w:rsidDel="00B02412">
          <w:delText xml:space="preserve"> hold</w:delText>
        </w:r>
        <w:r w:rsidR="00A1426F" w:rsidDel="00B02412">
          <w:delText xml:space="preserve"> for a state to enact a partisan gerrymander</w:delText>
        </w:r>
        <w:r w:rsidR="00D044C0" w:rsidDel="00B02412">
          <w:delText>, we expect partisans to act in their self-interest; t</w:delText>
        </w:r>
        <w:r w:rsidR="007B5389" w:rsidDel="00B02412">
          <w:delText>hat is, t</w:delText>
        </w:r>
        <w:r w:rsidR="00D044C0" w:rsidDel="00B02412">
          <w:delText>o maximize the number of seats for their party in a state and increase the likelihood of holding a majority in Congress.</w:delText>
        </w:r>
        <w:r w:rsidR="004377D0" w:rsidDel="00B02412">
          <w:delText xml:space="preserve"> </w:delText>
        </w:r>
      </w:del>
      <w:ins w:id="865" w:author="Bernie Grofman" w:date="2022-11-27T01:47:00Z">
        <w:r w:rsidR="000F3C8E" w:rsidRPr="00921F87">
          <w:rPr>
            <w:b/>
            <w:rPrChange w:id="866" w:author="Bernie Grofman" w:date="2022-11-27T01:50:00Z">
              <w:rPr/>
            </w:rPrChange>
          </w:rPr>
          <w:t xml:space="preserve">Table 1 shows </w:t>
        </w:r>
        <w:r w:rsidR="000F3C8E" w:rsidRPr="00921F87">
          <w:rPr>
            <w:b/>
            <w:iCs/>
            <w:rPrChange w:id="867" w:author="Bernie Grofman" w:date="2022-11-27T01:50:00Z">
              <w:rPr>
                <w:iCs/>
              </w:rPr>
            </w:rPrChange>
          </w:rPr>
          <w:t>which entity</w:t>
        </w:r>
        <w:r w:rsidR="000F3C8E" w:rsidRPr="00921F87">
          <w:rPr>
            <w:b/>
            <w:iCs/>
            <w:rPrChange w:id="868" w:author="Bernie Grofman" w:date="2022-11-27T01:50:00Z">
              <w:rPr>
                <w:i/>
                <w:iCs/>
              </w:rPr>
            </w:rPrChange>
          </w:rPr>
          <w:t xml:space="preserve"> has </w:t>
        </w:r>
        <w:r w:rsidR="000F3C8E" w:rsidRPr="00921F87">
          <w:rPr>
            <w:b/>
            <w:iCs/>
            <w:rPrChange w:id="869" w:author="Bernie Grofman" w:date="2022-11-27T01:50:00Z">
              <w:rPr>
                <w:iCs/>
              </w:rPr>
            </w:rPrChange>
          </w:rPr>
          <w:t>i</w:t>
        </w:r>
        <w:r w:rsidR="000F3C8E" w:rsidRPr="00921F87">
          <w:rPr>
            <w:b/>
            <w:iCs/>
            <w:rPrChange w:id="870" w:author="Bernie Grofman" w:date="2022-11-27T01:50:00Z">
              <w:rPr>
                <w:i/>
                <w:iCs/>
              </w:rPr>
            </w:rPrChange>
          </w:rPr>
          <w:t xml:space="preserve">nitial </w:t>
        </w:r>
        <w:r w:rsidR="000F3C8E" w:rsidRPr="00921F87">
          <w:rPr>
            <w:b/>
            <w:iCs/>
            <w:rPrChange w:id="871" w:author="Bernie Grofman" w:date="2022-11-27T01:50:00Z">
              <w:rPr>
                <w:iCs/>
              </w:rPr>
            </w:rPrChange>
          </w:rPr>
          <w:t>c</w:t>
        </w:r>
        <w:r w:rsidR="000F3C8E" w:rsidRPr="00921F87">
          <w:rPr>
            <w:b/>
            <w:iCs/>
            <w:rPrChange w:id="872" w:author="Bernie Grofman" w:date="2022-11-27T01:50:00Z">
              <w:rPr>
                <w:i/>
                <w:iCs/>
              </w:rPr>
            </w:rPrChange>
          </w:rPr>
          <w:t>ontrol over redistricting;</w:t>
        </w:r>
      </w:ins>
      <w:ins w:id="873" w:author="Bernie Grofman" w:date="2022-11-27T02:01:00Z">
        <w:r w:rsidR="00B02412">
          <w:rPr>
            <w:rStyle w:val="FootnoteReference"/>
            <w:b/>
            <w:iCs/>
          </w:rPr>
          <w:footnoteReference w:id="67"/>
        </w:r>
      </w:ins>
      <w:ins w:id="875" w:author="Bernie Grofman" w:date="2022-11-27T01:47:00Z">
        <w:r w:rsidR="000F3C8E" w:rsidRPr="00921F87">
          <w:rPr>
            <w:b/>
            <w:iCs/>
            <w:rPrChange w:id="876" w:author="Bernie Grofman" w:date="2022-11-27T01:50:00Z">
              <w:rPr>
                <w:i/>
                <w:iCs/>
              </w:rPr>
            </w:rPrChange>
          </w:rPr>
          <w:t xml:space="preserve"> </w:t>
        </w:r>
      </w:ins>
      <w:ins w:id="877" w:author="Bernie Grofman" w:date="2022-11-27T01:49:00Z">
        <w:r w:rsidR="00921F87" w:rsidRPr="00921F87">
          <w:rPr>
            <w:b/>
            <w:iCs/>
            <w:rPrChange w:id="878" w:author="Bernie Grofman" w:date="2022-11-27T01:50:00Z">
              <w:rPr>
                <w:iCs/>
              </w:rPr>
            </w:rPrChange>
          </w:rPr>
          <w:t xml:space="preserve">what is the party control in the state; </w:t>
        </w:r>
      </w:ins>
      <w:ins w:id="879" w:author="Bernie Grofman" w:date="2022-11-27T01:48:00Z">
        <w:r w:rsidR="000F3C8E" w:rsidRPr="00921F87">
          <w:rPr>
            <w:b/>
            <w:iCs/>
            <w:rPrChange w:id="880" w:author="Bernie Grofman" w:date="2022-11-27T01:50:00Z">
              <w:rPr>
                <w:iCs/>
              </w:rPr>
            </w:rPrChange>
          </w:rPr>
          <w:t xml:space="preserve">which entity </w:t>
        </w:r>
      </w:ins>
      <w:ins w:id="881" w:author="Bernie Grofman" w:date="2022-11-27T01:47:00Z">
        <w:r w:rsidR="000F3C8E" w:rsidRPr="00921F87">
          <w:rPr>
            <w:b/>
            <w:iCs/>
            <w:rPrChange w:id="882" w:author="Bernie Grofman" w:date="2022-11-27T01:50:00Z">
              <w:rPr>
                <w:i/>
                <w:iCs/>
              </w:rPr>
            </w:rPrChange>
          </w:rPr>
          <w:t xml:space="preserve">drew the </w:t>
        </w:r>
      </w:ins>
      <w:ins w:id="883" w:author="Bernie Grofman" w:date="2022-11-27T01:48:00Z">
        <w:r w:rsidR="000F3C8E" w:rsidRPr="00921F87">
          <w:rPr>
            <w:b/>
            <w:iCs/>
            <w:rPrChange w:id="884" w:author="Bernie Grofman" w:date="2022-11-27T01:50:00Z">
              <w:rPr>
                <w:iCs/>
              </w:rPr>
            </w:rPrChange>
          </w:rPr>
          <w:t>congressional m</w:t>
        </w:r>
      </w:ins>
      <w:ins w:id="885" w:author="Bernie Grofman" w:date="2022-11-27T01:47:00Z">
        <w:r w:rsidR="000F3C8E" w:rsidRPr="00921F87">
          <w:rPr>
            <w:b/>
            <w:iCs/>
            <w:rPrChange w:id="886" w:author="Bernie Grofman" w:date="2022-11-27T01:50:00Z">
              <w:rPr>
                <w:i/>
                <w:iCs/>
              </w:rPr>
            </w:rPrChange>
          </w:rPr>
          <w:t xml:space="preserve">ap </w:t>
        </w:r>
      </w:ins>
      <w:ins w:id="887" w:author="Bernie Grofman" w:date="2022-11-27T01:50:00Z">
        <w:r w:rsidR="00921F87" w:rsidRPr="00921F87">
          <w:rPr>
            <w:b/>
            <w:iCs/>
            <w:rPrChange w:id="888" w:author="Bernie Grofman" w:date="2022-11-27T01:50:00Z">
              <w:rPr>
                <w:iCs/>
              </w:rPr>
            </w:rPrChange>
          </w:rPr>
          <w:t>u</w:t>
        </w:r>
      </w:ins>
      <w:ins w:id="889" w:author="Bernie Grofman" w:date="2022-11-27T01:47:00Z">
        <w:r w:rsidR="000F3C8E" w:rsidRPr="00921F87">
          <w:rPr>
            <w:b/>
            <w:iCs/>
            <w:rPrChange w:id="890" w:author="Bernie Grofman" w:date="2022-11-27T01:50:00Z">
              <w:rPr>
                <w:i/>
                <w:iCs/>
              </w:rPr>
            </w:rPrChange>
          </w:rPr>
          <w:t>sed in 2022</w:t>
        </w:r>
      </w:ins>
      <w:ins w:id="891" w:author="Bernie Grofman" w:date="2022-11-27T01:49:00Z">
        <w:r w:rsidR="00921F87" w:rsidRPr="00921F87">
          <w:rPr>
            <w:b/>
            <w:iCs/>
            <w:rPrChange w:id="892" w:author="Bernie Grofman" w:date="2022-11-27T01:50:00Z">
              <w:rPr>
                <w:iCs/>
              </w:rPr>
            </w:rPrChange>
          </w:rPr>
          <w:t>;</w:t>
        </w:r>
      </w:ins>
      <w:ins w:id="893" w:author="Bernie Grofman" w:date="2022-11-27T01:48:00Z">
        <w:r w:rsidR="000F3C8E" w:rsidRPr="00921F87">
          <w:rPr>
            <w:b/>
            <w:iCs/>
            <w:rPrChange w:id="894" w:author="Bernie Grofman" w:date="2022-11-27T01:50:00Z">
              <w:rPr>
                <w:iCs/>
              </w:rPr>
            </w:rPrChange>
          </w:rPr>
          <w:t xml:space="preserve"> and what</w:t>
        </w:r>
      </w:ins>
      <w:ins w:id="895" w:author="Bernie Grofman" w:date="2022-11-27T01:47:00Z">
        <w:r w:rsidR="000F3C8E" w:rsidRPr="00921F87">
          <w:rPr>
            <w:b/>
            <w:iCs/>
            <w:rPrChange w:id="896" w:author="Bernie Grofman" w:date="2022-11-27T01:50:00Z">
              <w:rPr>
                <w:i/>
                <w:iCs/>
              </w:rPr>
            </w:rPrChange>
          </w:rPr>
          <w:t xml:space="preserve"> does the </w:t>
        </w:r>
      </w:ins>
      <w:ins w:id="897" w:author="Bernie Grofman" w:date="2022-11-27T01:48:00Z">
        <w:r w:rsidR="000F3C8E" w:rsidRPr="00921F87">
          <w:rPr>
            <w:b/>
            <w:iCs/>
            <w:rPrChange w:id="898" w:author="Bernie Grofman" w:date="2022-11-27T01:50:00Z">
              <w:rPr>
                <w:iCs/>
              </w:rPr>
            </w:rPrChange>
          </w:rPr>
          <w:t>s</w:t>
        </w:r>
      </w:ins>
      <w:ins w:id="899" w:author="Bernie Grofman" w:date="2022-11-27T01:47:00Z">
        <w:r w:rsidR="000F3C8E" w:rsidRPr="00921F87">
          <w:rPr>
            <w:b/>
            <w:iCs/>
            <w:rPrChange w:id="900" w:author="Bernie Grofman" w:date="2022-11-27T01:50:00Z">
              <w:rPr>
                <w:i/>
                <w:iCs/>
              </w:rPr>
            </w:rPrChange>
          </w:rPr>
          <w:t xml:space="preserve">tate </w:t>
        </w:r>
      </w:ins>
      <w:ins w:id="901" w:author="Bernie Grofman" w:date="2022-11-27T01:48:00Z">
        <w:r w:rsidR="000F3C8E" w:rsidRPr="00921F87">
          <w:rPr>
            <w:b/>
            <w:iCs/>
            <w:rPrChange w:id="902" w:author="Bernie Grofman" w:date="2022-11-27T01:50:00Z">
              <w:rPr>
                <w:iCs/>
              </w:rPr>
            </w:rPrChange>
          </w:rPr>
          <w:t>c</w:t>
        </w:r>
      </w:ins>
      <w:ins w:id="903" w:author="Bernie Grofman" w:date="2022-11-27T01:47:00Z">
        <w:r w:rsidR="000F3C8E" w:rsidRPr="00921F87">
          <w:rPr>
            <w:b/>
            <w:iCs/>
            <w:rPrChange w:id="904" w:author="Bernie Grofman" w:date="2022-11-27T01:50:00Z">
              <w:rPr>
                <w:i/>
                <w:iCs/>
              </w:rPr>
            </w:rPrChange>
          </w:rPr>
          <w:t xml:space="preserve">onstitution </w:t>
        </w:r>
      </w:ins>
      <w:ins w:id="905" w:author="Bernie Grofman" w:date="2022-11-27T01:48:00Z">
        <w:r w:rsidR="000F3C8E" w:rsidRPr="00921F87">
          <w:rPr>
            <w:b/>
            <w:iCs/>
            <w:rPrChange w:id="906" w:author="Bernie Grofman" w:date="2022-11-27T01:50:00Z">
              <w:rPr>
                <w:iCs/>
              </w:rPr>
            </w:rPrChange>
          </w:rPr>
          <w:t>o</w:t>
        </w:r>
      </w:ins>
      <w:ins w:id="907" w:author="Bernie Grofman" w:date="2022-11-27T01:47:00Z">
        <w:r w:rsidR="000F3C8E" w:rsidRPr="00921F87">
          <w:rPr>
            <w:b/>
            <w:iCs/>
            <w:rPrChange w:id="908" w:author="Bernie Grofman" w:date="2022-11-27T01:50:00Z">
              <w:rPr>
                <w:i/>
                <w:iCs/>
              </w:rPr>
            </w:rPrChange>
          </w:rPr>
          <w:t xml:space="preserve">ffer vis-à-vis </w:t>
        </w:r>
        <w:r w:rsidR="000F3C8E" w:rsidRPr="00921F87">
          <w:rPr>
            <w:b/>
            <w:iCs/>
            <w:rPrChange w:id="909" w:author="Bernie Grofman" w:date="2022-11-27T01:50:00Z">
              <w:rPr>
                <w:iCs/>
              </w:rPr>
            </w:rPrChange>
          </w:rPr>
          <w:t>direct</w:t>
        </w:r>
        <w:r w:rsidR="000F3C8E" w:rsidRPr="00921F87">
          <w:rPr>
            <w:b/>
            <w:iCs/>
            <w:rPrChange w:id="910" w:author="Bernie Grofman" w:date="2022-11-27T01:50:00Z">
              <w:rPr>
                <w:i/>
                <w:iCs/>
              </w:rPr>
            </w:rPrChange>
          </w:rPr>
          <w:t xml:space="preserve"> </w:t>
        </w:r>
      </w:ins>
      <w:ins w:id="911" w:author="Bernie Grofman" w:date="2022-11-27T01:49:00Z">
        <w:r w:rsidR="000F3C8E" w:rsidRPr="00921F87">
          <w:rPr>
            <w:b/>
            <w:iCs/>
            <w:rPrChange w:id="912" w:author="Bernie Grofman" w:date="2022-11-27T01:50:00Z">
              <w:rPr>
                <w:iCs/>
              </w:rPr>
            </w:rPrChange>
          </w:rPr>
          <w:t xml:space="preserve">language </w:t>
        </w:r>
      </w:ins>
      <w:ins w:id="913" w:author="Bernie Grofman" w:date="2022-11-27T01:47:00Z">
        <w:r w:rsidR="000F3C8E" w:rsidRPr="00921F87">
          <w:rPr>
            <w:b/>
            <w:iCs/>
            <w:rPrChange w:id="914" w:author="Bernie Grofman" w:date="2022-11-27T01:50:00Z">
              <w:rPr>
                <w:i/>
                <w:iCs/>
              </w:rPr>
            </w:rPrChange>
          </w:rPr>
          <w:t xml:space="preserve">or </w:t>
        </w:r>
      </w:ins>
      <w:ins w:id="915" w:author="Bernie Grofman" w:date="2022-11-27T01:49:00Z">
        <w:r w:rsidR="000F3C8E" w:rsidRPr="00921F87">
          <w:rPr>
            <w:b/>
            <w:iCs/>
            <w:rPrChange w:id="916" w:author="Bernie Grofman" w:date="2022-11-27T01:50:00Z">
              <w:rPr>
                <w:iCs/>
              </w:rPr>
            </w:rPrChange>
          </w:rPr>
          <w:t>language with the p</w:t>
        </w:r>
      </w:ins>
      <w:ins w:id="917" w:author="Bernie Grofman" w:date="2022-11-27T01:47:00Z">
        <w:r w:rsidR="000F3C8E" w:rsidRPr="00921F87">
          <w:rPr>
            <w:b/>
            <w:iCs/>
            <w:rPrChange w:id="918" w:author="Bernie Grofman" w:date="2022-11-27T01:50:00Z">
              <w:rPr>
                <w:i/>
                <w:iCs/>
              </w:rPr>
            </w:rPrChange>
          </w:rPr>
          <w:t xml:space="preserve">otential </w:t>
        </w:r>
      </w:ins>
      <w:ins w:id="919" w:author="Bernie Grofman" w:date="2022-11-27T01:49:00Z">
        <w:r w:rsidR="000F3C8E" w:rsidRPr="00921F87">
          <w:rPr>
            <w:b/>
            <w:iCs/>
            <w:rPrChange w:id="920" w:author="Bernie Grofman" w:date="2022-11-27T01:50:00Z">
              <w:rPr>
                <w:iCs/>
              </w:rPr>
            </w:rPrChange>
          </w:rPr>
          <w:t>to be used to p</w:t>
        </w:r>
      </w:ins>
      <w:ins w:id="921" w:author="Bernie Grofman" w:date="2022-11-27T01:47:00Z">
        <w:r w:rsidR="000F3C8E" w:rsidRPr="00921F87">
          <w:rPr>
            <w:b/>
            <w:iCs/>
            <w:rPrChange w:id="922" w:author="Bernie Grofman" w:date="2022-11-27T01:50:00Z">
              <w:rPr>
                <w:i/>
                <w:iCs/>
              </w:rPr>
            </w:rPrChange>
          </w:rPr>
          <w:t>rohibit</w:t>
        </w:r>
      </w:ins>
      <w:ins w:id="923" w:author="Bernie Grofman" w:date="2022-11-27T02:19:00Z">
        <w:r w:rsidR="00E7526B">
          <w:rPr>
            <w:b/>
            <w:iCs/>
          </w:rPr>
          <w:t>/limit</w:t>
        </w:r>
      </w:ins>
      <w:ins w:id="924" w:author="Bernie Grofman" w:date="2022-11-27T01:47:00Z">
        <w:r w:rsidR="000F3C8E" w:rsidRPr="00921F87">
          <w:rPr>
            <w:b/>
            <w:iCs/>
            <w:rPrChange w:id="925" w:author="Bernie Grofman" w:date="2022-11-27T01:50:00Z">
              <w:rPr>
                <w:i/>
                <w:iCs/>
              </w:rPr>
            </w:rPrChange>
          </w:rPr>
          <w:t xml:space="preserve"> </w:t>
        </w:r>
      </w:ins>
      <w:ins w:id="926" w:author="Bernie Grofman" w:date="2022-11-27T01:49:00Z">
        <w:r w:rsidR="000F3C8E" w:rsidRPr="00921F87">
          <w:rPr>
            <w:b/>
            <w:iCs/>
            <w:rPrChange w:id="927" w:author="Bernie Grofman" w:date="2022-11-27T01:50:00Z">
              <w:rPr>
                <w:iCs/>
              </w:rPr>
            </w:rPrChange>
          </w:rPr>
          <w:t>g</w:t>
        </w:r>
      </w:ins>
      <w:ins w:id="928" w:author="Bernie Grofman" w:date="2022-11-27T01:47:00Z">
        <w:r w:rsidR="000F3C8E" w:rsidRPr="00921F87">
          <w:rPr>
            <w:b/>
            <w:iCs/>
            <w:rPrChange w:id="929" w:author="Bernie Grofman" w:date="2022-11-27T01:50:00Z">
              <w:rPr>
                <w:i/>
                <w:iCs/>
              </w:rPr>
            </w:rPrChange>
          </w:rPr>
          <w:t>errymandering</w:t>
        </w:r>
      </w:ins>
      <w:ins w:id="930" w:author="Bernie Grofman" w:date="2022-11-27T01:50:00Z">
        <w:r w:rsidR="00921F87">
          <w:rPr>
            <w:b/>
            <w:iCs/>
          </w:rPr>
          <w:t>.</w:t>
        </w:r>
      </w:ins>
      <w:ins w:id="931" w:author="Bernie Grofman" w:date="2022-11-27T01:47:00Z">
        <w:r w:rsidR="000F3C8E" w:rsidRPr="00921F87">
          <w:rPr>
            <w:rPrChange w:id="932" w:author="Bernie Grofman" w:date="2022-11-27T01:50:00Z">
              <w:rPr>
                <w:i/>
                <w:iCs/>
              </w:rPr>
            </w:rPrChange>
          </w:rPr>
          <w:t xml:space="preserve"> </w:t>
        </w:r>
      </w:ins>
      <w:del w:id="933" w:author="Bernie Grofman" w:date="2022-11-27T01:49:00Z">
        <w:r w:rsidR="00EB2093" w:rsidRPr="009E2F11" w:rsidDel="00921F87">
          <w:delText>Thus,</w:delText>
        </w:r>
        <w:r w:rsidR="007B2F8A" w:rsidRPr="009E2F11" w:rsidDel="00921F87">
          <w:delText xml:space="preserve"> it is im</w:delText>
        </w:r>
        <w:r w:rsidR="007B2F8A" w:rsidRPr="00921F87" w:rsidDel="00921F87">
          <w:delText>portant to see</w:delText>
        </w:r>
        <w:r w:rsidR="000B5476" w:rsidRPr="00921F87" w:rsidDel="00921F87">
          <w:delText xml:space="preserve"> </w:delText>
        </w:r>
        <w:r w:rsidR="007B2F8A" w:rsidRPr="00921F87" w:rsidDel="00921F87">
          <w:delText>the nature of party control</w:delText>
        </w:r>
        <w:r w:rsidR="000B5476" w:rsidRPr="00921F87" w:rsidDel="00921F87">
          <w:delText xml:space="preserve"> </w:delText>
        </w:r>
        <w:r w:rsidR="007B2F8A" w:rsidRPr="00921F87" w:rsidDel="00921F87">
          <w:delText>in</w:delText>
        </w:r>
        <w:r w:rsidR="000B5476" w:rsidRPr="00921F87" w:rsidDel="00921F87">
          <w:delText xml:space="preserve"> </w:delText>
        </w:r>
        <w:r w:rsidR="00A90813" w:rsidRPr="00921F87" w:rsidDel="00921F87">
          <w:delText>state</w:delText>
        </w:r>
        <w:r w:rsidR="007B2F8A" w:rsidRPr="00921F87" w:rsidDel="00921F87">
          <w:delText>s</w:delText>
        </w:r>
        <w:r w:rsidR="000B5476" w:rsidRPr="00921F87" w:rsidDel="00921F87">
          <w:delText xml:space="preserve"> </w:delText>
        </w:r>
        <w:r w:rsidR="00A90813" w:rsidRPr="00921F87" w:rsidDel="00921F87">
          <w:delText>apportioned more</w:delText>
        </w:r>
        <w:r w:rsidR="00704938" w:rsidRPr="00921F87" w:rsidDel="00921F87">
          <w:delText xml:space="preserve"> </w:delText>
        </w:r>
        <w:r w:rsidR="009B43B7" w:rsidRPr="00921F87" w:rsidDel="00921F87">
          <w:delText xml:space="preserve">than one </w:delText>
        </w:r>
        <w:r w:rsidR="00A90813" w:rsidRPr="00921F87" w:rsidDel="00921F87">
          <w:delText>district</w:delText>
        </w:r>
        <w:r w:rsidR="007B2F8A" w:rsidRPr="00921F87" w:rsidDel="00921F87">
          <w:delText>.</w:delText>
        </w:r>
      </w:del>
      <w:ins w:id="934" w:author="Bernie Grofman" w:date="2022-11-27T01:49:00Z">
        <w:r w:rsidR="00921F87" w:rsidRPr="00921F87">
          <w:t xml:space="preserve"> </w:t>
        </w:r>
      </w:ins>
    </w:p>
    <w:p w14:paraId="6E2DA6A4" w14:textId="77777777" w:rsidR="00FE630D" w:rsidRDefault="00FE630D" w:rsidP="00A165DC"/>
    <w:p w14:paraId="7BDC6205" w14:textId="67C3746F" w:rsidR="00FE630D" w:rsidRPr="00921F87" w:rsidRDefault="00FE630D" w:rsidP="00550B2D">
      <w:pPr>
        <w:pStyle w:val="Caption"/>
        <w:ind w:firstLine="0"/>
        <w:rPr>
          <w:b/>
          <w:szCs w:val="32"/>
          <w:rPrChange w:id="935" w:author="Bernie Grofman" w:date="2022-11-27T01:53:00Z">
            <w:rPr/>
          </w:rPrChange>
        </w:rPr>
      </w:pPr>
      <w:bookmarkStart w:id="936" w:name="_Ref119491889"/>
      <w:r>
        <w:t xml:space="preserve">Table </w:t>
      </w:r>
      <w:fldSimple w:instr=" SEQ Table \* ARABIC ">
        <w:r w:rsidR="009913A4">
          <w:rPr>
            <w:noProof/>
          </w:rPr>
          <w:t>1</w:t>
        </w:r>
      </w:fldSimple>
      <w:bookmarkEnd w:id="936"/>
      <w:r>
        <w:t xml:space="preserve"> </w:t>
      </w:r>
      <w:del w:id="937" w:author="Bernie Grofman" w:date="2022-11-27T01:46:00Z">
        <w:r w:rsidRPr="009E2F11" w:rsidDel="000F3C8E">
          <w:rPr>
            <w:i w:val="0"/>
            <w:iCs w:val="0"/>
          </w:rPr>
          <w:delText xml:space="preserve">Who </w:delText>
        </w:r>
      </w:del>
      <w:del w:id="938" w:author="Bernie Grofman" w:date="2022-11-27T01:45:00Z">
        <w:r w:rsidRPr="009E2F11" w:rsidDel="000F3C8E">
          <w:rPr>
            <w:i w:val="0"/>
            <w:iCs w:val="0"/>
          </w:rPr>
          <w:delText xml:space="preserve">Controls </w:delText>
        </w:r>
      </w:del>
      <w:del w:id="939" w:author="Bernie Grofman" w:date="2022-11-27T01:46:00Z">
        <w:r w:rsidRPr="00921F87" w:rsidDel="000F3C8E">
          <w:rPr>
            <w:i w:val="0"/>
            <w:iCs w:val="0"/>
          </w:rPr>
          <w:delText xml:space="preserve">Redistricting </w:delText>
        </w:r>
      </w:del>
      <w:del w:id="940" w:author="Bernie Grofman" w:date="2022-11-27T01:45:00Z">
        <w:r w:rsidRPr="00921F87" w:rsidDel="000F3C8E">
          <w:rPr>
            <w:i w:val="0"/>
            <w:iCs w:val="0"/>
          </w:rPr>
          <w:delText>and Which</w:delText>
        </w:r>
      </w:del>
      <w:del w:id="941" w:author="Bernie Grofman" w:date="2022-11-27T01:46:00Z">
        <w:r w:rsidRPr="00921F87" w:rsidDel="000F3C8E">
          <w:rPr>
            <w:i w:val="0"/>
            <w:iCs w:val="0"/>
          </w:rPr>
          <w:delText xml:space="preserve"> States Prohibit Gerrymandering?</w:delText>
        </w:r>
      </w:del>
      <w:ins w:id="942" w:author="Bernie Grofman" w:date="2022-11-27T01:50:00Z">
        <w:r w:rsidR="00921F87" w:rsidRPr="00921F87">
          <w:rPr>
            <w:b/>
            <w:i w:val="0"/>
            <w:iCs w:val="0"/>
            <w:szCs w:val="32"/>
            <w:rPrChange w:id="943" w:author="Bernie Grofman" w:date="2022-11-27T01:53:00Z">
              <w:rPr>
                <w:b/>
                <w:i w:val="0"/>
                <w:iCs w:val="0"/>
                <w:color w:val="FF0000"/>
                <w:sz w:val="32"/>
                <w:szCs w:val="32"/>
              </w:rPr>
            </w:rPrChange>
          </w:rPr>
          <w:t xml:space="preserve">Information on </w:t>
        </w:r>
      </w:ins>
      <w:ins w:id="944" w:author="Bernie Grofman" w:date="2022-11-27T01:53:00Z">
        <w:r w:rsidR="00921F87" w:rsidRPr="00C5642C">
          <w:rPr>
            <w:b/>
            <w:i w:val="0"/>
            <w:iCs w:val="0"/>
            <w:szCs w:val="32"/>
          </w:rPr>
          <w:t>Party Composition of  Legislatures</w:t>
        </w:r>
        <w:r w:rsidR="00921F87">
          <w:rPr>
            <w:b/>
            <w:i w:val="0"/>
            <w:iCs w:val="0"/>
            <w:szCs w:val="32"/>
          </w:rPr>
          <w:t>,</w:t>
        </w:r>
        <w:r w:rsidR="00921F87" w:rsidRPr="009E2F11">
          <w:rPr>
            <w:b/>
            <w:i w:val="0"/>
            <w:iCs w:val="0"/>
            <w:szCs w:val="32"/>
          </w:rPr>
          <w:t xml:space="preserve"> </w:t>
        </w:r>
      </w:ins>
      <w:ins w:id="945" w:author="Bernie Grofman" w:date="2022-11-27T01:52:00Z">
        <w:r w:rsidR="00921F87" w:rsidRPr="00921F87">
          <w:rPr>
            <w:b/>
            <w:i w:val="0"/>
            <w:iCs w:val="0"/>
            <w:szCs w:val="32"/>
            <w:rPrChange w:id="946" w:author="Bernie Grofman" w:date="2022-11-27T01:53:00Z">
              <w:rPr>
                <w:b/>
                <w:i w:val="0"/>
                <w:iCs w:val="0"/>
                <w:color w:val="FF0000"/>
                <w:sz w:val="32"/>
                <w:szCs w:val="32"/>
              </w:rPr>
            </w:rPrChange>
          </w:rPr>
          <w:t xml:space="preserve">Initial </w:t>
        </w:r>
      </w:ins>
      <w:ins w:id="947" w:author="Bernie Grofman" w:date="2022-11-27T01:51:00Z">
        <w:r w:rsidR="00921F87" w:rsidRPr="00921F87">
          <w:rPr>
            <w:b/>
            <w:i w:val="0"/>
            <w:iCs w:val="0"/>
            <w:szCs w:val="32"/>
            <w:rPrChange w:id="948" w:author="Bernie Grofman" w:date="2022-11-27T01:53:00Z">
              <w:rPr>
                <w:b/>
                <w:i w:val="0"/>
                <w:iCs w:val="0"/>
                <w:color w:val="FF0000"/>
                <w:sz w:val="32"/>
                <w:szCs w:val="32"/>
              </w:rPr>
            </w:rPrChange>
          </w:rPr>
          <w:t xml:space="preserve">Districting </w:t>
        </w:r>
      </w:ins>
      <w:ins w:id="949" w:author="Bernie Grofman" w:date="2022-11-27T01:54:00Z">
        <w:r w:rsidR="00921F87">
          <w:rPr>
            <w:b/>
            <w:i w:val="0"/>
            <w:iCs w:val="0"/>
            <w:szCs w:val="32"/>
          </w:rPr>
          <w:t xml:space="preserve">Authority,  </w:t>
        </w:r>
      </w:ins>
      <w:ins w:id="950" w:author="Bernie Grofman" w:date="2022-11-27T01:51:00Z">
        <w:r w:rsidR="00921F87" w:rsidRPr="00921F87">
          <w:rPr>
            <w:b/>
            <w:i w:val="0"/>
            <w:iCs w:val="0"/>
            <w:szCs w:val="32"/>
            <w:rPrChange w:id="951" w:author="Bernie Grofman" w:date="2022-11-27T01:53:00Z">
              <w:rPr>
                <w:b/>
                <w:i w:val="0"/>
                <w:iCs w:val="0"/>
                <w:color w:val="FF0000"/>
                <w:sz w:val="32"/>
                <w:szCs w:val="32"/>
              </w:rPr>
            </w:rPrChange>
          </w:rPr>
          <w:t xml:space="preserve">Actual </w:t>
        </w:r>
      </w:ins>
      <w:ins w:id="952" w:author="Bernie Grofman" w:date="2022-11-27T01:54:00Z">
        <w:r w:rsidR="00921F87">
          <w:rPr>
            <w:b/>
            <w:i w:val="0"/>
            <w:iCs w:val="0"/>
            <w:szCs w:val="32"/>
          </w:rPr>
          <w:t xml:space="preserve">Author </w:t>
        </w:r>
      </w:ins>
      <w:ins w:id="953" w:author="Bernie Grofman" w:date="2022-11-27T01:53:00Z">
        <w:r w:rsidR="00921F87" w:rsidRPr="00921F87">
          <w:rPr>
            <w:b/>
            <w:i w:val="0"/>
            <w:iCs w:val="0"/>
            <w:szCs w:val="32"/>
            <w:rPrChange w:id="954" w:author="Bernie Grofman" w:date="2022-11-27T01:53:00Z">
              <w:rPr>
                <w:b/>
                <w:i w:val="0"/>
                <w:iCs w:val="0"/>
                <w:color w:val="FF0000"/>
                <w:sz w:val="32"/>
                <w:szCs w:val="32"/>
              </w:rPr>
            </w:rPrChange>
          </w:rPr>
          <w:t>of the 2022 Map</w:t>
        </w:r>
      </w:ins>
      <w:ins w:id="955" w:author="Bernie Grofman" w:date="2022-11-27T02:09:00Z">
        <w:r w:rsidR="00B02412" w:rsidRPr="00B02412">
          <w:rPr>
            <w:b/>
            <w:i w:val="0"/>
            <w:iCs w:val="0"/>
            <w:szCs w:val="32"/>
          </w:rPr>
          <w:t xml:space="preserve"> </w:t>
        </w:r>
        <w:r w:rsidR="00B02412" w:rsidRPr="00B02412">
          <w:rPr>
            <w:b/>
            <w:i w:val="0"/>
            <w:iCs w:val="0"/>
            <w:color w:val="FF0000"/>
            <w:sz w:val="32"/>
            <w:szCs w:val="32"/>
            <w:rPrChange w:id="956" w:author="Bernie Grofman" w:date="2022-11-27T02:10:00Z">
              <w:rPr>
                <w:b/>
                <w:i w:val="0"/>
                <w:iCs w:val="0"/>
                <w:szCs w:val="32"/>
              </w:rPr>
            </w:rPrChange>
          </w:rPr>
          <w:t xml:space="preserve">JONATHAN CAN YOU </w:t>
        </w:r>
      </w:ins>
      <w:ins w:id="957" w:author="Bernie Grofman" w:date="2022-11-27T02:10:00Z">
        <w:r w:rsidR="00B02412" w:rsidRPr="00B02412">
          <w:rPr>
            <w:b/>
            <w:i w:val="0"/>
            <w:iCs w:val="0"/>
            <w:color w:val="FF0000"/>
            <w:sz w:val="32"/>
            <w:szCs w:val="32"/>
            <w:rPrChange w:id="958" w:author="Bernie Grofman" w:date="2022-11-27T02:10:00Z">
              <w:rPr>
                <w:b/>
                <w:i w:val="0"/>
                <w:iCs w:val="0"/>
                <w:szCs w:val="32"/>
              </w:rPr>
            </w:rPrChange>
          </w:rPr>
          <w:t xml:space="preserve">PLEASE </w:t>
        </w:r>
      </w:ins>
      <w:ins w:id="959" w:author="Bernie Grofman" w:date="2022-11-27T02:09:00Z">
        <w:r w:rsidR="00B02412" w:rsidRPr="00B02412">
          <w:rPr>
            <w:b/>
            <w:i w:val="0"/>
            <w:iCs w:val="0"/>
            <w:color w:val="FF0000"/>
            <w:sz w:val="32"/>
            <w:szCs w:val="32"/>
            <w:rPrChange w:id="960" w:author="Bernie Grofman" w:date="2022-11-27T02:10:00Z">
              <w:rPr>
                <w:b/>
                <w:i w:val="0"/>
                <w:iCs w:val="0"/>
                <w:szCs w:val="32"/>
              </w:rPr>
            </w:rPrChange>
          </w:rPr>
          <w:t>ADD A COLU</w:t>
        </w:r>
      </w:ins>
      <w:ins w:id="961" w:author="Bernie Grofman" w:date="2022-11-27T02:10:00Z">
        <w:r w:rsidR="00B02412" w:rsidRPr="00B02412">
          <w:rPr>
            <w:b/>
            <w:i w:val="0"/>
            <w:iCs w:val="0"/>
            <w:color w:val="FF0000"/>
            <w:sz w:val="32"/>
            <w:szCs w:val="32"/>
            <w:rPrChange w:id="962" w:author="Bernie Grofman" w:date="2022-11-27T02:10:00Z">
              <w:rPr>
                <w:b/>
                <w:i w:val="0"/>
                <w:iCs w:val="0"/>
                <w:szCs w:val="32"/>
              </w:rPr>
            </w:rPrChange>
          </w:rPr>
          <w:t>M</w:t>
        </w:r>
      </w:ins>
      <w:ins w:id="963" w:author="Bernie Grofman" w:date="2022-11-27T02:09:00Z">
        <w:r w:rsidR="00B02412" w:rsidRPr="00B02412">
          <w:rPr>
            <w:b/>
            <w:i w:val="0"/>
            <w:iCs w:val="0"/>
            <w:color w:val="FF0000"/>
            <w:sz w:val="32"/>
            <w:szCs w:val="32"/>
            <w:rPrChange w:id="964" w:author="Bernie Grofman" w:date="2022-11-27T02:10:00Z">
              <w:rPr>
                <w:b/>
                <w:i w:val="0"/>
                <w:iCs w:val="0"/>
                <w:szCs w:val="32"/>
              </w:rPr>
            </w:rPrChange>
          </w:rPr>
          <w:t>N WITH THIS INFORMATION</w:t>
        </w:r>
      </w:ins>
      <w:ins w:id="965" w:author="Bernie Grofman" w:date="2022-11-27T02:10:00Z">
        <w:r w:rsidR="00B02412" w:rsidRPr="00B02412">
          <w:rPr>
            <w:b/>
            <w:i w:val="0"/>
            <w:iCs w:val="0"/>
            <w:color w:val="FF0000"/>
            <w:sz w:val="32"/>
            <w:szCs w:val="32"/>
            <w:rPrChange w:id="966" w:author="Bernie Grofman" w:date="2022-11-27T02:10:00Z">
              <w:rPr>
                <w:b/>
                <w:i w:val="0"/>
                <w:iCs w:val="0"/>
                <w:szCs w:val="32"/>
              </w:rPr>
            </w:rPrChange>
          </w:rPr>
          <w:t>??</w:t>
        </w:r>
      </w:ins>
      <w:ins w:id="967" w:author="Bernie Grofman" w:date="2022-11-27T01:52:00Z">
        <w:r w:rsidR="00921F87" w:rsidRPr="009E2F11">
          <w:rPr>
            <w:b/>
            <w:i w:val="0"/>
            <w:iCs w:val="0"/>
            <w:color w:val="FF0000"/>
            <w:sz w:val="32"/>
            <w:szCs w:val="32"/>
          </w:rPr>
          <w:t xml:space="preserve"> </w:t>
        </w:r>
      </w:ins>
      <w:ins w:id="968" w:author="Bernie Grofman" w:date="2022-11-27T08:44:00Z">
        <w:r w:rsidR="002253AD">
          <w:rPr>
            <w:b/>
            <w:i w:val="0"/>
            <w:iCs w:val="0"/>
            <w:color w:val="FF0000"/>
            <w:sz w:val="32"/>
            <w:szCs w:val="32"/>
          </w:rPr>
          <w:t xml:space="preserve">IF IT’S TOO MUCH WORK TO ADD IT HERE CAN YOU ADD IT INSTEAD TO </w:t>
        </w:r>
      </w:ins>
      <w:ins w:id="969" w:author="Bernie Grofman" w:date="2022-11-27T08:48:00Z">
        <w:r w:rsidR="002253AD">
          <w:rPr>
            <w:b/>
            <w:i w:val="0"/>
            <w:iCs w:val="0"/>
            <w:color w:val="FF0000"/>
            <w:sz w:val="32"/>
            <w:szCs w:val="32"/>
          </w:rPr>
          <w:t xml:space="preserve">table 4. We should have that info in at least the latter place </w:t>
        </w:r>
      </w:ins>
      <w:ins w:id="970" w:author="Bernie Grofman" w:date="2022-11-27T01:52:00Z">
        <w:r w:rsidR="00921F87" w:rsidRPr="00921F87">
          <w:rPr>
            <w:b/>
            <w:i w:val="0"/>
            <w:iCs w:val="0"/>
            <w:szCs w:val="32"/>
            <w:rPrChange w:id="971" w:author="Bernie Grofman" w:date="2022-11-27T01:53:00Z">
              <w:rPr>
                <w:b/>
                <w:i w:val="0"/>
                <w:iCs w:val="0"/>
                <w:color w:val="FF0000"/>
                <w:sz w:val="32"/>
                <w:szCs w:val="32"/>
              </w:rPr>
            </w:rPrChange>
          </w:rPr>
          <w:t xml:space="preserve">and </w:t>
        </w:r>
      </w:ins>
      <w:ins w:id="972" w:author="Bernie Grofman" w:date="2022-11-27T01:50:00Z">
        <w:r w:rsidR="00921F87" w:rsidRPr="00921F87">
          <w:rPr>
            <w:b/>
            <w:i w:val="0"/>
            <w:iCs w:val="0"/>
            <w:szCs w:val="32"/>
            <w:rPrChange w:id="973" w:author="Bernie Grofman" w:date="2022-11-27T01:53:00Z">
              <w:rPr>
                <w:b/>
                <w:i w:val="0"/>
                <w:iCs w:val="0"/>
                <w:color w:val="FF0000"/>
                <w:sz w:val="32"/>
                <w:szCs w:val="32"/>
              </w:rPr>
            </w:rPrChange>
          </w:rPr>
          <w:t xml:space="preserve"> State Constitution</w:t>
        </w:r>
      </w:ins>
      <w:ins w:id="974" w:author="Bernie Grofman" w:date="2022-11-27T01:51:00Z">
        <w:r w:rsidR="00921F87" w:rsidRPr="00921F87">
          <w:rPr>
            <w:b/>
            <w:i w:val="0"/>
            <w:iCs w:val="0"/>
            <w:szCs w:val="32"/>
            <w:rPrChange w:id="975" w:author="Bernie Grofman" w:date="2022-11-27T01:53:00Z">
              <w:rPr>
                <w:b/>
                <w:i w:val="0"/>
                <w:iCs w:val="0"/>
                <w:color w:val="FF0000"/>
                <w:sz w:val="32"/>
                <w:szCs w:val="32"/>
              </w:rPr>
            </w:rPrChange>
          </w:rPr>
          <w:t>al Criteria for Redistricting</w:t>
        </w:r>
      </w:ins>
      <w:ins w:id="976" w:author="Bernie Grofman" w:date="2022-11-27T01:53:00Z">
        <w:r w:rsidR="00921F87" w:rsidRPr="00921F87">
          <w:rPr>
            <w:b/>
            <w:i w:val="0"/>
            <w:iCs w:val="0"/>
            <w:szCs w:val="32"/>
            <w:rPrChange w:id="977" w:author="Bernie Grofman" w:date="2022-11-27T01:53:00Z">
              <w:rPr>
                <w:b/>
                <w:i w:val="0"/>
                <w:iCs w:val="0"/>
                <w:color w:val="FF0000"/>
                <w:sz w:val="32"/>
                <w:szCs w:val="32"/>
              </w:rPr>
            </w:rPrChange>
          </w:rPr>
          <w:t xml:space="preserve"> </w:t>
        </w:r>
      </w:ins>
      <w:ins w:id="978" w:author="Bernie Grofman" w:date="2022-11-27T01:51:00Z">
        <w:r w:rsidR="00921F87" w:rsidRPr="00921F87">
          <w:rPr>
            <w:b/>
            <w:i w:val="0"/>
            <w:iCs w:val="0"/>
            <w:szCs w:val="32"/>
            <w:rPrChange w:id="979" w:author="Bernie Grofman" w:date="2022-11-27T01:53:00Z">
              <w:rPr>
                <w:b/>
                <w:i w:val="0"/>
                <w:iCs w:val="0"/>
                <w:color w:val="FF0000"/>
                <w:sz w:val="32"/>
                <w:szCs w:val="32"/>
              </w:rPr>
            </w:rPrChange>
          </w:rPr>
          <w:t xml:space="preserve"> </w:t>
        </w:r>
      </w:ins>
      <w:ins w:id="980" w:author="Bernie Grofman" w:date="2022-11-27T02:09:00Z">
        <w:r w:rsidR="00B02412">
          <w:rPr>
            <w:b/>
            <w:i w:val="0"/>
            <w:iCs w:val="0"/>
            <w:szCs w:val="32"/>
          </w:rPr>
          <w:t xml:space="preserve"> </w:t>
        </w:r>
      </w:ins>
    </w:p>
    <w:tbl>
      <w:tblPr>
        <w:tblW w:w="5000" w:type="pct"/>
        <w:jc w:val="center"/>
        <w:tblLook w:val="04A0" w:firstRow="1" w:lastRow="0" w:firstColumn="1" w:lastColumn="0" w:noHBand="0" w:noVBand="1"/>
      </w:tblPr>
      <w:tblGrid>
        <w:gridCol w:w="1296"/>
        <w:gridCol w:w="1011"/>
        <w:gridCol w:w="1011"/>
        <w:gridCol w:w="1011"/>
        <w:gridCol w:w="1011"/>
        <w:gridCol w:w="1011"/>
        <w:gridCol w:w="1011"/>
      </w:tblGrid>
      <w:tr w:rsidR="00FE630D" w:rsidRPr="00FE630D" w14:paraId="29B17EB1" w14:textId="77777777" w:rsidTr="00A53D93">
        <w:trPr>
          <w:jc w:val="center"/>
        </w:trPr>
        <w:tc>
          <w:tcPr>
            <w:tcW w:w="1690" w:type="dxa"/>
            <w:tcBorders>
              <w:top w:val="single" w:sz="8" w:space="0" w:color="auto"/>
              <w:left w:val="nil"/>
              <w:bottom w:val="single" w:sz="4" w:space="0" w:color="auto"/>
              <w:right w:val="nil"/>
            </w:tcBorders>
            <w:shd w:val="clear" w:color="auto" w:fill="auto"/>
            <w:noWrap/>
            <w:vAlign w:val="center"/>
            <w:hideMark/>
          </w:tcPr>
          <w:p w14:paraId="2B2B46C5"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State</w:t>
            </w:r>
          </w:p>
        </w:tc>
        <w:tc>
          <w:tcPr>
            <w:tcW w:w="1300" w:type="dxa"/>
            <w:tcBorders>
              <w:top w:val="single" w:sz="8" w:space="0" w:color="auto"/>
              <w:left w:val="nil"/>
              <w:bottom w:val="single" w:sz="4" w:space="0" w:color="auto"/>
              <w:right w:val="nil"/>
            </w:tcBorders>
            <w:shd w:val="clear" w:color="auto" w:fill="auto"/>
            <w:noWrap/>
            <w:vAlign w:val="center"/>
            <w:hideMark/>
          </w:tcPr>
          <w:p w14:paraId="3646C16B" w14:textId="67EEC07C" w:rsidR="00FE630D" w:rsidRPr="00FE630D" w:rsidRDefault="00FE630D" w:rsidP="009D5B68">
            <w:pPr>
              <w:widowControl/>
              <w:spacing w:before="0"/>
              <w:ind w:firstLine="0"/>
              <w:jc w:val="center"/>
              <w:rPr>
                <w:color w:val="FF0000"/>
                <w:sz w:val="16"/>
                <w:szCs w:val="16"/>
              </w:rPr>
            </w:pPr>
            <w:r w:rsidRPr="00FE630D">
              <w:rPr>
                <w:color w:val="FF0000"/>
                <w:sz w:val="16"/>
                <w:szCs w:val="16"/>
              </w:rPr>
              <w:t>Population</w:t>
            </w:r>
          </w:p>
        </w:tc>
        <w:tc>
          <w:tcPr>
            <w:tcW w:w="1300" w:type="dxa"/>
            <w:tcBorders>
              <w:top w:val="single" w:sz="8" w:space="0" w:color="auto"/>
              <w:left w:val="nil"/>
              <w:bottom w:val="single" w:sz="4" w:space="0" w:color="auto"/>
              <w:right w:val="nil"/>
            </w:tcBorders>
            <w:shd w:val="clear" w:color="auto" w:fill="auto"/>
            <w:noWrap/>
            <w:vAlign w:val="center"/>
            <w:hideMark/>
          </w:tcPr>
          <w:p w14:paraId="5376F525"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Seats</w:t>
            </w:r>
          </w:p>
        </w:tc>
        <w:tc>
          <w:tcPr>
            <w:tcW w:w="1300" w:type="dxa"/>
            <w:tcBorders>
              <w:top w:val="single" w:sz="8" w:space="0" w:color="auto"/>
              <w:left w:val="nil"/>
              <w:bottom w:val="single" w:sz="4" w:space="0" w:color="auto"/>
              <w:right w:val="nil"/>
            </w:tcBorders>
            <w:shd w:val="clear" w:color="auto" w:fill="auto"/>
            <w:noWrap/>
            <w:vAlign w:val="center"/>
            <w:hideMark/>
          </w:tcPr>
          <w:p w14:paraId="15A76D07" w14:textId="0E7C44A9" w:rsidR="00FE630D" w:rsidRPr="00FE630D" w:rsidRDefault="00FE630D">
            <w:pPr>
              <w:widowControl/>
              <w:spacing w:before="0"/>
              <w:ind w:firstLine="0"/>
              <w:jc w:val="center"/>
              <w:rPr>
                <w:color w:val="FF0000"/>
                <w:sz w:val="16"/>
                <w:szCs w:val="16"/>
              </w:rPr>
            </w:pPr>
            <w:r w:rsidRPr="00FE630D">
              <w:rPr>
                <w:color w:val="FF0000"/>
                <w:sz w:val="16"/>
                <w:szCs w:val="16"/>
              </w:rPr>
              <w:t xml:space="preserve">Who </w:t>
            </w:r>
            <w:ins w:id="981" w:author="Bernie Grofman" w:date="2022-11-26T23:51:00Z">
              <w:r w:rsidR="00432C23">
                <w:rPr>
                  <w:color w:val="FF0000"/>
                  <w:sz w:val="16"/>
                  <w:szCs w:val="16"/>
                </w:rPr>
                <w:t xml:space="preserve">has Primary </w:t>
              </w:r>
            </w:ins>
            <w:ins w:id="982" w:author="Bernie Grofman" w:date="2022-11-26T23:52:00Z">
              <w:r w:rsidR="00432C23">
                <w:rPr>
                  <w:color w:val="FF0000"/>
                  <w:sz w:val="16"/>
                  <w:szCs w:val="16"/>
                </w:rPr>
                <w:t>Authority</w:t>
              </w:r>
            </w:ins>
            <w:ins w:id="983" w:author="Bernie Grofman" w:date="2022-11-26T23:51:00Z">
              <w:r w:rsidR="00432C23">
                <w:rPr>
                  <w:color w:val="FF0000"/>
                  <w:sz w:val="16"/>
                  <w:szCs w:val="16"/>
                </w:rPr>
                <w:t xml:space="preserve"> for </w:t>
              </w:r>
            </w:ins>
            <w:del w:id="984" w:author="Bernie Grofman" w:date="2022-11-26T23:52:00Z">
              <w:r w:rsidRPr="00FE630D" w:rsidDel="00432C23">
                <w:rPr>
                  <w:color w:val="FF0000"/>
                  <w:sz w:val="16"/>
                  <w:szCs w:val="16"/>
                </w:rPr>
                <w:delText xml:space="preserve">Draws </w:delText>
              </w:r>
            </w:del>
            <w:ins w:id="985" w:author="Bernie Grofman" w:date="2022-11-26T23:52:00Z">
              <w:r w:rsidR="00432C23" w:rsidRPr="00FE630D">
                <w:rPr>
                  <w:color w:val="FF0000"/>
                  <w:sz w:val="16"/>
                  <w:szCs w:val="16"/>
                </w:rPr>
                <w:t>Draw</w:t>
              </w:r>
              <w:r w:rsidR="00432C23">
                <w:rPr>
                  <w:color w:val="FF0000"/>
                  <w:sz w:val="16"/>
                  <w:szCs w:val="16"/>
                </w:rPr>
                <w:t>ing</w:t>
              </w:r>
              <w:r w:rsidR="00432C23" w:rsidRPr="00FE630D">
                <w:rPr>
                  <w:color w:val="FF0000"/>
                  <w:sz w:val="16"/>
                  <w:szCs w:val="16"/>
                </w:rPr>
                <w:t xml:space="preserve"> </w:t>
              </w:r>
            </w:ins>
            <w:r w:rsidRPr="00FE630D">
              <w:rPr>
                <w:color w:val="FF0000"/>
                <w:sz w:val="16"/>
                <w:szCs w:val="16"/>
              </w:rPr>
              <w:t>the Lines?</w:t>
            </w:r>
          </w:p>
        </w:tc>
        <w:tc>
          <w:tcPr>
            <w:tcW w:w="1300" w:type="dxa"/>
            <w:tcBorders>
              <w:top w:val="single" w:sz="8" w:space="0" w:color="auto"/>
              <w:left w:val="nil"/>
              <w:bottom w:val="single" w:sz="4" w:space="0" w:color="auto"/>
              <w:right w:val="nil"/>
            </w:tcBorders>
            <w:shd w:val="clear" w:color="auto" w:fill="auto"/>
            <w:noWrap/>
            <w:vAlign w:val="center"/>
            <w:hideMark/>
          </w:tcPr>
          <w:p w14:paraId="530E5E30"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Party Control</w:t>
            </w:r>
          </w:p>
        </w:tc>
        <w:tc>
          <w:tcPr>
            <w:tcW w:w="1300" w:type="dxa"/>
            <w:tcBorders>
              <w:top w:val="single" w:sz="8" w:space="0" w:color="auto"/>
              <w:left w:val="nil"/>
              <w:bottom w:val="single" w:sz="4" w:space="0" w:color="auto"/>
              <w:right w:val="nil"/>
            </w:tcBorders>
            <w:shd w:val="clear" w:color="auto" w:fill="auto"/>
            <w:noWrap/>
            <w:vAlign w:val="center"/>
            <w:hideMark/>
          </w:tcPr>
          <w:p w14:paraId="69403D90"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Free and Equal/Open</w:t>
            </w:r>
          </w:p>
        </w:tc>
        <w:tc>
          <w:tcPr>
            <w:tcW w:w="1300" w:type="dxa"/>
            <w:tcBorders>
              <w:top w:val="single" w:sz="8" w:space="0" w:color="auto"/>
              <w:left w:val="nil"/>
              <w:bottom w:val="single" w:sz="4" w:space="0" w:color="auto"/>
              <w:right w:val="nil"/>
            </w:tcBorders>
            <w:shd w:val="clear" w:color="auto" w:fill="auto"/>
            <w:noWrap/>
            <w:vAlign w:val="center"/>
            <w:hideMark/>
          </w:tcPr>
          <w:p w14:paraId="6086AD41" w14:textId="77777777" w:rsidR="00FE630D" w:rsidRPr="00FE630D" w:rsidRDefault="00FE630D" w:rsidP="009D5B68">
            <w:pPr>
              <w:widowControl/>
              <w:spacing w:before="0"/>
              <w:ind w:firstLine="0"/>
              <w:jc w:val="center"/>
              <w:rPr>
                <w:color w:val="FF0000"/>
                <w:sz w:val="16"/>
                <w:szCs w:val="16"/>
              </w:rPr>
            </w:pPr>
            <w:r w:rsidRPr="00FE630D">
              <w:rPr>
                <w:color w:val="FF0000"/>
                <w:sz w:val="16"/>
                <w:szCs w:val="16"/>
              </w:rPr>
              <w:t>Direct Language</w:t>
            </w:r>
          </w:p>
        </w:tc>
      </w:tr>
      <w:tr w:rsidR="00FE630D" w:rsidRPr="00FE630D" w14:paraId="16CAEAF8"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9560B3E"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Alabama</w:t>
            </w:r>
          </w:p>
        </w:tc>
        <w:tc>
          <w:tcPr>
            <w:tcW w:w="1300" w:type="dxa"/>
            <w:tcBorders>
              <w:top w:val="single" w:sz="4" w:space="0" w:color="auto"/>
              <w:left w:val="nil"/>
              <w:bottom w:val="single" w:sz="4" w:space="0" w:color="auto"/>
              <w:right w:val="nil"/>
            </w:tcBorders>
            <w:shd w:val="clear" w:color="auto" w:fill="auto"/>
            <w:noWrap/>
            <w:vAlign w:val="center"/>
            <w:hideMark/>
          </w:tcPr>
          <w:p w14:paraId="14FA132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024,279</w:t>
            </w:r>
          </w:p>
        </w:tc>
        <w:tc>
          <w:tcPr>
            <w:tcW w:w="1300" w:type="dxa"/>
            <w:tcBorders>
              <w:top w:val="single" w:sz="4" w:space="0" w:color="auto"/>
              <w:left w:val="nil"/>
              <w:bottom w:val="single" w:sz="4" w:space="0" w:color="auto"/>
              <w:right w:val="nil"/>
            </w:tcBorders>
            <w:shd w:val="clear" w:color="000000" w:fill="D9D9D9"/>
            <w:noWrap/>
            <w:vAlign w:val="center"/>
            <w:hideMark/>
          </w:tcPr>
          <w:p w14:paraId="58BE946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w:t>
            </w:r>
          </w:p>
        </w:tc>
        <w:tc>
          <w:tcPr>
            <w:tcW w:w="1300" w:type="dxa"/>
            <w:tcBorders>
              <w:top w:val="single" w:sz="4" w:space="0" w:color="auto"/>
              <w:left w:val="nil"/>
              <w:bottom w:val="single" w:sz="4" w:space="0" w:color="auto"/>
              <w:right w:val="nil"/>
            </w:tcBorders>
            <w:shd w:val="clear" w:color="auto" w:fill="auto"/>
            <w:noWrap/>
            <w:vAlign w:val="center"/>
            <w:hideMark/>
          </w:tcPr>
          <w:p w14:paraId="224FA18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63F3E89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1F2FE0EC"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AD48A5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11E7DAC1" w14:textId="77777777" w:rsidTr="00A53D93">
        <w:trPr>
          <w:jc w:val="center"/>
        </w:trPr>
        <w:tc>
          <w:tcPr>
            <w:tcW w:w="1690" w:type="dxa"/>
            <w:tcBorders>
              <w:top w:val="single" w:sz="4" w:space="0" w:color="auto"/>
              <w:left w:val="nil"/>
              <w:bottom w:val="nil"/>
              <w:right w:val="nil"/>
            </w:tcBorders>
            <w:shd w:val="clear" w:color="auto" w:fill="auto"/>
            <w:noWrap/>
            <w:vAlign w:val="center"/>
            <w:hideMark/>
          </w:tcPr>
          <w:p w14:paraId="01A4DFA6"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Alaska</w:t>
            </w:r>
          </w:p>
        </w:tc>
        <w:tc>
          <w:tcPr>
            <w:tcW w:w="1300" w:type="dxa"/>
            <w:tcBorders>
              <w:top w:val="single" w:sz="4" w:space="0" w:color="auto"/>
              <w:left w:val="nil"/>
              <w:bottom w:val="nil"/>
              <w:right w:val="nil"/>
            </w:tcBorders>
            <w:shd w:val="clear" w:color="auto" w:fill="auto"/>
            <w:noWrap/>
            <w:vAlign w:val="center"/>
            <w:hideMark/>
          </w:tcPr>
          <w:p w14:paraId="2D24959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33,391</w:t>
            </w:r>
          </w:p>
        </w:tc>
        <w:tc>
          <w:tcPr>
            <w:tcW w:w="1300" w:type="dxa"/>
            <w:tcBorders>
              <w:top w:val="single" w:sz="4" w:space="0" w:color="auto"/>
              <w:left w:val="nil"/>
              <w:bottom w:val="nil"/>
              <w:right w:val="nil"/>
            </w:tcBorders>
            <w:shd w:val="clear" w:color="000000" w:fill="D9D9D9"/>
            <w:noWrap/>
            <w:vAlign w:val="center"/>
            <w:hideMark/>
          </w:tcPr>
          <w:p w14:paraId="6F8B4A6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nil"/>
              <w:right w:val="nil"/>
            </w:tcBorders>
            <w:shd w:val="clear" w:color="auto" w:fill="auto"/>
            <w:noWrap/>
            <w:vAlign w:val="center"/>
            <w:hideMark/>
          </w:tcPr>
          <w:p w14:paraId="4DB20528" w14:textId="60808459"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nil"/>
              <w:right w:val="nil"/>
            </w:tcBorders>
            <w:shd w:val="clear" w:color="000000" w:fill="D9D9D9"/>
            <w:noWrap/>
            <w:vAlign w:val="center"/>
            <w:hideMark/>
          </w:tcPr>
          <w:p w14:paraId="417CA68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nil"/>
              <w:right w:val="nil"/>
            </w:tcBorders>
            <w:shd w:val="clear" w:color="auto" w:fill="auto"/>
            <w:noWrap/>
            <w:vAlign w:val="center"/>
            <w:hideMark/>
          </w:tcPr>
          <w:p w14:paraId="660D3819"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242DF39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FEC42EB" w14:textId="77777777" w:rsidTr="0017605F">
        <w:trPr>
          <w:jc w:val="center"/>
        </w:trPr>
        <w:tc>
          <w:tcPr>
            <w:tcW w:w="1690" w:type="dxa"/>
            <w:tcBorders>
              <w:top w:val="nil"/>
              <w:left w:val="nil"/>
              <w:bottom w:val="single" w:sz="4" w:space="0" w:color="auto"/>
              <w:right w:val="nil"/>
            </w:tcBorders>
            <w:shd w:val="clear" w:color="auto" w:fill="auto"/>
            <w:noWrap/>
            <w:vAlign w:val="center"/>
            <w:hideMark/>
          </w:tcPr>
          <w:p w14:paraId="06BFD63D"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Arizona</w:t>
            </w:r>
          </w:p>
        </w:tc>
        <w:tc>
          <w:tcPr>
            <w:tcW w:w="1300" w:type="dxa"/>
            <w:tcBorders>
              <w:top w:val="nil"/>
              <w:left w:val="nil"/>
              <w:bottom w:val="single" w:sz="4" w:space="0" w:color="auto"/>
              <w:right w:val="nil"/>
            </w:tcBorders>
            <w:shd w:val="clear" w:color="auto" w:fill="auto"/>
            <w:noWrap/>
            <w:vAlign w:val="center"/>
            <w:hideMark/>
          </w:tcPr>
          <w:p w14:paraId="088A978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151,502</w:t>
            </w:r>
          </w:p>
        </w:tc>
        <w:tc>
          <w:tcPr>
            <w:tcW w:w="1300" w:type="dxa"/>
            <w:tcBorders>
              <w:top w:val="nil"/>
              <w:left w:val="nil"/>
              <w:bottom w:val="single" w:sz="4" w:space="0" w:color="auto"/>
              <w:right w:val="nil"/>
            </w:tcBorders>
            <w:shd w:val="clear" w:color="000000" w:fill="D9D9D9"/>
            <w:noWrap/>
            <w:vAlign w:val="center"/>
            <w:hideMark/>
          </w:tcPr>
          <w:p w14:paraId="47E33CA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nil"/>
              <w:left w:val="nil"/>
              <w:bottom w:val="single" w:sz="4" w:space="0" w:color="auto"/>
              <w:right w:val="nil"/>
            </w:tcBorders>
            <w:shd w:val="clear" w:color="auto" w:fill="auto"/>
            <w:noWrap/>
            <w:vAlign w:val="center"/>
            <w:hideMark/>
          </w:tcPr>
          <w:p w14:paraId="739AB81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119654D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nil"/>
              <w:left w:val="nil"/>
              <w:bottom w:val="single" w:sz="4" w:space="0" w:color="auto"/>
              <w:right w:val="nil"/>
            </w:tcBorders>
            <w:shd w:val="clear" w:color="auto" w:fill="auto"/>
            <w:noWrap/>
            <w:vAlign w:val="center"/>
            <w:hideMark/>
          </w:tcPr>
          <w:p w14:paraId="4F42161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3555997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7E8B0998"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5CFF40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Arkansas</w:t>
            </w:r>
          </w:p>
        </w:tc>
        <w:tc>
          <w:tcPr>
            <w:tcW w:w="1300" w:type="dxa"/>
            <w:tcBorders>
              <w:top w:val="single" w:sz="4" w:space="0" w:color="auto"/>
              <w:left w:val="nil"/>
              <w:bottom w:val="single" w:sz="4" w:space="0" w:color="auto"/>
              <w:right w:val="nil"/>
            </w:tcBorders>
            <w:shd w:val="clear" w:color="auto" w:fill="auto"/>
            <w:noWrap/>
            <w:vAlign w:val="center"/>
            <w:hideMark/>
          </w:tcPr>
          <w:p w14:paraId="65D2B04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011,524</w:t>
            </w:r>
          </w:p>
        </w:tc>
        <w:tc>
          <w:tcPr>
            <w:tcW w:w="1300" w:type="dxa"/>
            <w:tcBorders>
              <w:top w:val="single" w:sz="4" w:space="0" w:color="auto"/>
              <w:left w:val="nil"/>
              <w:bottom w:val="single" w:sz="4" w:space="0" w:color="auto"/>
              <w:right w:val="nil"/>
            </w:tcBorders>
            <w:shd w:val="clear" w:color="000000" w:fill="D9D9D9"/>
            <w:noWrap/>
            <w:vAlign w:val="center"/>
            <w:hideMark/>
          </w:tcPr>
          <w:p w14:paraId="5EC0680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1664D50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54C3AC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8773BE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14210C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23B7727" w14:textId="77777777" w:rsidTr="0017605F">
        <w:trPr>
          <w:jc w:val="center"/>
        </w:trPr>
        <w:tc>
          <w:tcPr>
            <w:tcW w:w="1690" w:type="dxa"/>
            <w:tcBorders>
              <w:top w:val="single" w:sz="4" w:space="0" w:color="auto"/>
              <w:left w:val="nil"/>
              <w:bottom w:val="nil"/>
              <w:right w:val="nil"/>
            </w:tcBorders>
            <w:shd w:val="clear" w:color="auto" w:fill="auto"/>
            <w:noWrap/>
            <w:vAlign w:val="center"/>
            <w:hideMark/>
          </w:tcPr>
          <w:p w14:paraId="36FC01DB"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alifornia</w:t>
            </w:r>
          </w:p>
        </w:tc>
        <w:tc>
          <w:tcPr>
            <w:tcW w:w="1300" w:type="dxa"/>
            <w:tcBorders>
              <w:top w:val="single" w:sz="4" w:space="0" w:color="auto"/>
              <w:left w:val="nil"/>
              <w:bottom w:val="nil"/>
              <w:right w:val="nil"/>
            </w:tcBorders>
            <w:shd w:val="clear" w:color="auto" w:fill="auto"/>
            <w:noWrap/>
            <w:vAlign w:val="center"/>
            <w:hideMark/>
          </w:tcPr>
          <w:p w14:paraId="7CE00F4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9,538,223</w:t>
            </w:r>
          </w:p>
        </w:tc>
        <w:tc>
          <w:tcPr>
            <w:tcW w:w="1300" w:type="dxa"/>
            <w:tcBorders>
              <w:top w:val="single" w:sz="4" w:space="0" w:color="auto"/>
              <w:left w:val="nil"/>
              <w:bottom w:val="nil"/>
              <w:right w:val="nil"/>
            </w:tcBorders>
            <w:shd w:val="clear" w:color="000000" w:fill="D9D9D9"/>
            <w:noWrap/>
            <w:vAlign w:val="center"/>
            <w:hideMark/>
          </w:tcPr>
          <w:p w14:paraId="3AB776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2</w:t>
            </w:r>
          </w:p>
        </w:tc>
        <w:tc>
          <w:tcPr>
            <w:tcW w:w="1300" w:type="dxa"/>
            <w:tcBorders>
              <w:top w:val="single" w:sz="4" w:space="0" w:color="auto"/>
              <w:left w:val="nil"/>
              <w:bottom w:val="nil"/>
              <w:right w:val="nil"/>
            </w:tcBorders>
            <w:shd w:val="clear" w:color="auto" w:fill="auto"/>
            <w:noWrap/>
            <w:vAlign w:val="center"/>
            <w:hideMark/>
          </w:tcPr>
          <w:p w14:paraId="2B56810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nil"/>
              <w:right w:val="nil"/>
            </w:tcBorders>
            <w:shd w:val="clear" w:color="000000" w:fill="D9D9D9"/>
            <w:noWrap/>
            <w:vAlign w:val="center"/>
            <w:hideMark/>
          </w:tcPr>
          <w:p w14:paraId="30A1A7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nil"/>
              <w:right w:val="nil"/>
            </w:tcBorders>
            <w:shd w:val="clear" w:color="auto" w:fill="auto"/>
            <w:noWrap/>
            <w:vAlign w:val="center"/>
            <w:hideMark/>
          </w:tcPr>
          <w:p w14:paraId="44B66DB3"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259B4F3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13C81981" w14:textId="77777777" w:rsidTr="00FE630D">
        <w:trPr>
          <w:jc w:val="center"/>
        </w:trPr>
        <w:tc>
          <w:tcPr>
            <w:tcW w:w="1690" w:type="dxa"/>
            <w:tcBorders>
              <w:top w:val="nil"/>
              <w:left w:val="nil"/>
              <w:bottom w:val="nil"/>
              <w:right w:val="nil"/>
            </w:tcBorders>
            <w:shd w:val="clear" w:color="auto" w:fill="auto"/>
            <w:noWrap/>
            <w:vAlign w:val="center"/>
            <w:hideMark/>
          </w:tcPr>
          <w:p w14:paraId="4E570283"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Colorado</w:t>
            </w:r>
          </w:p>
        </w:tc>
        <w:tc>
          <w:tcPr>
            <w:tcW w:w="1300" w:type="dxa"/>
            <w:tcBorders>
              <w:top w:val="nil"/>
              <w:left w:val="nil"/>
              <w:bottom w:val="nil"/>
              <w:right w:val="nil"/>
            </w:tcBorders>
            <w:shd w:val="clear" w:color="auto" w:fill="auto"/>
            <w:noWrap/>
            <w:vAlign w:val="center"/>
            <w:hideMark/>
          </w:tcPr>
          <w:p w14:paraId="7B08324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73,714</w:t>
            </w:r>
          </w:p>
        </w:tc>
        <w:tc>
          <w:tcPr>
            <w:tcW w:w="1300" w:type="dxa"/>
            <w:tcBorders>
              <w:top w:val="nil"/>
              <w:left w:val="nil"/>
              <w:bottom w:val="nil"/>
              <w:right w:val="nil"/>
            </w:tcBorders>
            <w:shd w:val="clear" w:color="000000" w:fill="D9D9D9"/>
            <w:noWrap/>
            <w:vAlign w:val="center"/>
            <w:hideMark/>
          </w:tcPr>
          <w:p w14:paraId="047DD41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nil"/>
              <w:left w:val="nil"/>
              <w:bottom w:val="nil"/>
              <w:right w:val="nil"/>
            </w:tcBorders>
            <w:shd w:val="clear" w:color="auto" w:fill="auto"/>
            <w:noWrap/>
            <w:vAlign w:val="center"/>
            <w:hideMark/>
          </w:tcPr>
          <w:p w14:paraId="6A3D56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nil"/>
              <w:right w:val="nil"/>
            </w:tcBorders>
            <w:shd w:val="clear" w:color="000000" w:fill="D9D9D9"/>
            <w:noWrap/>
            <w:vAlign w:val="center"/>
            <w:hideMark/>
          </w:tcPr>
          <w:p w14:paraId="4E390E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nil"/>
              <w:right w:val="nil"/>
            </w:tcBorders>
            <w:shd w:val="clear" w:color="auto" w:fill="auto"/>
            <w:noWrap/>
            <w:vAlign w:val="center"/>
            <w:hideMark/>
          </w:tcPr>
          <w:p w14:paraId="7DE3DA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nil"/>
              <w:right w:val="nil"/>
            </w:tcBorders>
            <w:shd w:val="clear" w:color="000000" w:fill="D9D9D9"/>
            <w:noWrap/>
            <w:vAlign w:val="center"/>
            <w:hideMark/>
          </w:tcPr>
          <w:p w14:paraId="292F39C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2152A6FE" w14:textId="77777777" w:rsidTr="00FE630D">
        <w:trPr>
          <w:jc w:val="center"/>
        </w:trPr>
        <w:tc>
          <w:tcPr>
            <w:tcW w:w="1690" w:type="dxa"/>
            <w:tcBorders>
              <w:top w:val="nil"/>
              <w:left w:val="nil"/>
              <w:bottom w:val="nil"/>
              <w:right w:val="nil"/>
            </w:tcBorders>
            <w:shd w:val="clear" w:color="auto" w:fill="auto"/>
            <w:noWrap/>
            <w:vAlign w:val="center"/>
            <w:hideMark/>
          </w:tcPr>
          <w:p w14:paraId="7E8722A8"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lastRenderedPageBreak/>
              <w:t>Connecticut</w:t>
            </w:r>
          </w:p>
        </w:tc>
        <w:tc>
          <w:tcPr>
            <w:tcW w:w="1300" w:type="dxa"/>
            <w:tcBorders>
              <w:top w:val="nil"/>
              <w:left w:val="nil"/>
              <w:bottom w:val="nil"/>
              <w:right w:val="nil"/>
            </w:tcBorders>
            <w:shd w:val="clear" w:color="auto" w:fill="auto"/>
            <w:noWrap/>
            <w:vAlign w:val="center"/>
            <w:hideMark/>
          </w:tcPr>
          <w:p w14:paraId="21497B1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605,944</w:t>
            </w:r>
          </w:p>
        </w:tc>
        <w:tc>
          <w:tcPr>
            <w:tcW w:w="1300" w:type="dxa"/>
            <w:tcBorders>
              <w:top w:val="nil"/>
              <w:left w:val="nil"/>
              <w:bottom w:val="nil"/>
              <w:right w:val="nil"/>
            </w:tcBorders>
            <w:shd w:val="clear" w:color="000000" w:fill="D9D9D9"/>
            <w:noWrap/>
            <w:vAlign w:val="center"/>
            <w:hideMark/>
          </w:tcPr>
          <w:p w14:paraId="1B042F7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w:t>
            </w:r>
          </w:p>
        </w:tc>
        <w:tc>
          <w:tcPr>
            <w:tcW w:w="1300" w:type="dxa"/>
            <w:tcBorders>
              <w:top w:val="nil"/>
              <w:left w:val="nil"/>
              <w:bottom w:val="nil"/>
              <w:right w:val="nil"/>
            </w:tcBorders>
            <w:shd w:val="clear" w:color="auto" w:fill="auto"/>
            <w:noWrap/>
            <w:vAlign w:val="center"/>
            <w:hideMark/>
          </w:tcPr>
          <w:p w14:paraId="0A9EE49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C)</w:t>
            </w:r>
          </w:p>
        </w:tc>
        <w:tc>
          <w:tcPr>
            <w:tcW w:w="1300" w:type="dxa"/>
            <w:tcBorders>
              <w:top w:val="nil"/>
              <w:left w:val="nil"/>
              <w:bottom w:val="nil"/>
              <w:right w:val="nil"/>
            </w:tcBorders>
            <w:shd w:val="clear" w:color="000000" w:fill="D9D9D9"/>
            <w:noWrap/>
            <w:vAlign w:val="center"/>
            <w:hideMark/>
          </w:tcPr>
          <w:p w14:paraId="0CB368D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nil"/>
              <w:left w:val="nil"/>
              <w:bottom w:val="nil"/>
              <w:right w:val="nil"/>
            </w:tcBorders>
            <w:shd w:val="clear" w:color="auto" w:fill="auto"/>
            <w:noWrap/>
            <w:vAlign w:val="center"/>
            <w:hideMark/>
          </w:tcPr>
          <w:p w14:paraId="59C8E11B"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nil"/>
              <w:right w:val="nil"/>
            </w:tcBorders>
            <w:shd w:val="clear" w:color="000000" w:fill="D9D9D9"/>
            <w:noWrap/>
            <w:vAlign w:val="center"/>
            <w:hideMark/>
          </w:tcPr>
          <w:p w14:paraId="0A70B8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7AD4583" w14:textId="77777777" w:rsidTr="006C322F">
        <w:trPr>
          <w:jc w:val="center"/>
        </w:trPr>
        <w:tc>
          <w:tcPr>
            <w:tcW w:w="1690" w:type="dxa"/>
            <w:tcBorders>
              <w:top w:val="nil"/>
              <w:left w:val="nil"/>
              <w:bottom w:val="single" w:sz="4" w:space="0" w:color="auto"/>
              <w:right w:val="nil"/>
            </w:tcBorders>
            <w:shd w:val="clear" w:color="auto" w:fill="auto"/>
            <w:noWrap/>
            <w:vAlign w:val="center"/>
            <w:hideMark/>
          </w:tcPr>
          <w:p w14:paraId="7ADD1BF0"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Delaware</w:t>
            </w:r>
          </w:p>
        </w:tc>
        <w:tc>
          <w:tcPr>
            <w:tcW w:w="1300" w:type="dxa"/>
            <w:tcBorders>
              <w:top w:val="nil"/>
              <w:left w:val="nil"/>
              <w:bottom w:val="single" w:sz="4" w:space="0" w:color="auto"/>
              <w:right w:val="nil"/>
            </w:tcBorders>
            <w:shd w:val="clear" w:color="auto" w:fill="auto"/>
            <w:noWrap/>
            <w:vAlign w:val="center"/>
            <w:hideMark/>
          </w:tcPr>
          <w:p w14:paraId="0F85B2D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89,948</w:t>
            </w:r>
          </w:p>
        </w:tc>
        <w:tc>
          <w:tcPr>
            <w:tcW w:w="1300" w:type="dxa"/>
            <w:tcBorders>
              <w:top w:val="nil"/>
              <w:left w:val="nil"/>
              <w:bottom w:val="single" w:sz="4" w:space="0" w:color="auto"/>
              <w:right w:val="nil"/>
            </w:tcBorders>
            <w:shd w:val="clear" w:color="000000" w:fill="D9D9D9"/>
            <w:noWrap/>
            <w:vAlign w:val="center"/>
            <w:hideMark/>
          </w:tcPr>
          <w:p w14:paraId="172A7DE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nil"/>
              <w:left w:val="nil"/>
              <w:bottom w:val="single" w:sz="4" w:space="0" w:color="auto"/>
              <w:right w:val="nil"/>
            </w:tcBorders>
            <w:shd w:val="clear" w:color="auto" w:fill="auto"/>
            <w:noWrap/>
            <w:vAlign w:val="center"/>
            <w:hideMark/>
          </w:tcPr>
          <w:p w14:paraId="542CEFAB" w14:textId="7C87D5D2"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nil"/>
              <w:left w:val="nil"/>
              <w:bottom w:val="single" w:sz="4" w:space="0" w:color="auto"/>
              <w:right w:val="nil"/>
            </w:tcBorders>
            <w:shd w:val="clear" w:color="000000" w:fill="D9D9D9"/>
            <w:noWrap/>
            <w:vAlign w:val="center"/>
            <w:hideMark/>
          </w:tcPr>
          <w:p w14:paraId="5AF34A6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nil"/>
              <w:left w:val="nil"/>
              <w:bottom w:val="single" w:sz="4" w:space="0" w:color="auto"/>
              <w:right w:val="nil"/>
            </w:tcBorders>
            <w:shd w:val="clear" w:color="auto" w:fill="auto"/>
            <w:noWrap/>
            <w:vAlign w:val="center"/>
            <w:hideMark/>
          </w:tcPr>
          <w:p w14:paraId="427A8F7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72DD87B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649E1F7" w14:textId="77777777" w:rsidTr="006C322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D50832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Florida</w:t>
            </w:r>
          </w:p>
        </w:tc>
        <w:tc>
          <w:tcPr>
            <w:tcW w:w="1300" w:type="dxa"/>
            <w:tcBorders>
              <w:top w:val="single" w:sz="4" w:space="0" w:color="auto"/>
              <w:left w:val="nil"/>
              <w:bottom w:val="single" w:sz="4" w:space="0" w:color="auto"/>
              <w:right w:val="nil"/>
            </w:tcBorders>
            <w:shd w:val="clear" w:color="auto" w:fill="auto"/>
            <w:noWrap/>
            <w:vAlign w:val="center"/>
            <w:hideMark/>
          </w:tcPr>
          <w:p w14:paraId="64C3B9A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1,538,187</w:t>
            </w:r>
          </w:p>
        </w:tc>
        <w:tc>
          <w:tcPr>
            <w:tcW w:w="1300" w:type="dxa"/>
            <w:tcBorders>
              <w:top w:val="single" w:sz="4" w:space="0" w:color="auto"/>
              <w:left w:val="nil"/>
              <w:bottom w:val="single" w:sz="4" w:space="0" w:color="auto"/>
              <w:right w:val="nil"/>
            </w:tcBorders>
            <w:shd w:val="clear" w:color="000000" w:fill="D9D9D9"/>
            <w:noWrap/>
            <w:vAlign w:val="center"/>
            <w:hideMark/>
          </w:tcPr>
          <w:p w14:paraId="43B6BAC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8</w:t>
            </w:r>
          </w:p>
        </w:tc>
        <w:tc>
          <w:tcPr>
            <w:tcW w:w="1300" w:type="dxa"/>
            <w:tcBorders>
              <w:top w:val="single" w:sz="4" w:space="0" w:color="auto"/>
              <w:left w:val="nil"/>
              <w:bottom w:val="single" w:sz="4" w:space="0" w:color="auto"/>
              <w:right w:val="nil"/>
            </w:tcBorders>
            <w:shd w:val="clear" w:color="auto" w:fill="auto"/>
            <w:noWrap/>
            <w:vAlign w:val="center"/>
            <w:hideMark/>
          </w:tcPr>
          <w:p w14:paraId="542910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66EE4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274A5672"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9E30B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2E2A809F" w14:textId="77777777" w:rsidTr="006C322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B6E96AD"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Georgia</w:t>
            </w:r>
          </w:p>
        </w:tc>
        <w:tc>
          <w:tcPr>
            <w:tcW w:w="1300" w:type="dxa"/>
            <w:tcBorders>
              <w:top w:val="single" w:sz="4" w:space="0" w:color="auto"/>
              <w:left w:val="nil"/>
              <w:bottom w:val="single" w:sz="4" w:space="0" w:color="auto"/>
              <w:right w:val="nil"/>
            </w:tcBorders>
            <w:shd w:val="clear" w:color="auto" w:fill="auto"/>
            <w:noWrap/>
            <w:vAlign w:val="center"/>
            <w:hideMark/>
          </w:tcPr>
          <w:p w14:paraId="7C972B6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711,908</w:t>
            </w:r>
          </w:p>
        </w:tc>
        <w:tc>
          <w:tcPr>
            <w:tcW w:w="1300" w:type="dxa"/>
            <w:tcBorders>
              <w:top w:val="single" w:sz="4" w:space="0" w:color="auto"/>
              <w:left w:val="nil"/>
              <w:bottom w:val="single" w:sz="4" w:space="0" w:color="auto"/>
              <w:right w:val="nil"/>
            </w:tcBorders>
            <w:shd w:val="clear" w:color="000000" w:fill="D9D9D9"/>
            <w:noWrap/>
            <w:vAlign w:val="center"/>
            <w:hideMark/>
          </w:tcPr>
          <w:p w14:paraId="4E6A313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w:t>
            </w:r>
          </w:p>
        </w:tc>
        <w:tc>
          <w:tcPr>
            <w:tcW w:w="1300" w:type="dxa"/>
            <w:tcBorders>
              <w:top w:val="single" w:sz="4" w:space="0" w:color="auto"/>
              <w:left w:val="nil"/>
              <w:bottom w:val="single" w:sz="4" w:space="0" w:color="auto"/>
              <w:right w:val="nil"/>
            </w:tcBorders>
            <w:shd w:val="clear" w:color="auto" w:fill="auto"/>
            <w:noWrap/>
            <w:vAlign w:val="center"/>
            <w:hideMark/>
          </w:tcPr>
          <w:p w14:paraId="5AEE05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8685E9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570118EC"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02608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A376115" w14:textId="77777777" w:rsidTr="006C322F">
        <w:trPr>
          <w:jc w:val="center"/>
        </w:trPr>
        <w:tc>
          <w:tcPr>
            <w:tcW w:w="1690" w:type="dxa"/>
            <w:tcBorders>
              <w:top w:val="single" w:sz="4" w:space="0" w:color="auto"/>
              <w:left w:val="nil"/>
              <w:bottom w:val="nil"/>
              <w:right w:val="nil"/>
            </w:tcBorders>
            <w:shd w:val="clear" w:color="auto" w:fill="auto"/>
            <w:noWrap/>
            <w:vAlign w:val="center"/>
            <w:hideMark/>
          </w:tcPr>
          <w:p w14:paraId="2F95298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Hawaii</w:t>
            </w:r>
          </w:p>
        </w:tc>
        <w:tc>
          <w:tcPr>
            <w:tcW w:w="1300" w:type="dxa"/>
            <w:tcBorders>
              <w:top w:val="single" w:sz="4" w:space="0" w:color="auto"/>
              <w:left w:val="nil"/>
              <w:bottom w:val="nil"/>
              <w:right w:val="nil"/>
            </w:tcBorders>
            <w:shd w:val="clear" w:color="auto" w:fill="auto"/>
            <w:noWrap/>
            <w:vAlign w:val="center"/>
            <w:hideMark/>
          </w:tcPr>
          <w:p w14:paraId="086805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55,271</w:t>
            </w:r>
          </w:p>
        </w:tc>
        <w:tc>
          <w:tcPr>
            <w:tcW w:w="1300" w:type="dxa"/>
            <w:tcBorders>
              <w:top w:val="single" w:sz="4" w:space="0" w:color="auto"/>
              <w:left w:val="nil"/>
              <w:bottom w:val="nil"/>
              <w:right w:val="nil"/>
            </w:tcBorders>
            <w:shd w:val="clear" w:color="000000" w:fill="D9D9D9"/>
            <w:noWrap/>
            <w:vAlign w:val="center"/>
            <w:hideMark/>
          </w:tcPr>
          <w:p w14:paraId="19ABB6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nil"/>
              <w:right w:val="nil"/>
            </w:tcBorders>
            <w:shd w:val="clear" w:color="auto" w:fill="auto"/>
            <w:noWrap/>
            <w:vAlign w:val="center"/>
            <w:hideMark/>
          </w:tcPr>
          <w:p w14:paraId="6B8C84A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single" w:sz="4" w:space="0" w:color="auto"/>
              <w:left w:val="nil"/>
              <w:bottom w:val="nil"/>
              <w:right w:val="nil"/>
            </w:tcBorders>
            <w:shd w:val="clear" w:color="000000" w:fill="D9D9D9"/>
            <w:noWrap/>
            <w:vAlign w:val="center"/>
            <w:hideMark/>
          </w:tcPr>
          <w:p w14:paraId="08CA11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nil"/>
              <w:right w:val="nil"/>
            </w:tcBorders>
            <w:shd w:val="clear" w:color="auto" w:fill="auto"/>
            <w:noWrap/>
            <w:vAlign w:val="center"/>
            <w:hideMark/>
          </w:tcPr>
          <w:p w14:paraId="4B0E27B4"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7915F3D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B4F2653" w14:textId="77777777" w:rsidTr="008A6E99">
        <w:trPr>
          <w:jc w:val="center"/>
        </w:trPr>
        <w:tc>
          <w:tcPr>
            <w:tcW w:w="1690" w:type="dxa"/>
            <w:tcBorders>
              <w:top w:val="nil"/>
              <w:left w:val="nil"/>
              <w:bottom w:val="single" w:sz="4" w:space="0" w:color="auto"/>
              <w:right w:val="nil"/>
            </w:tcBorders>
            <w:shd w:val="clear" w:color="auto" w:fill="auto"/>
            <w:noWrap/>
            <w:vAlign w:val="center"/>
            <w:hideMark/>
          </w:tcPr>
          <w:p w14:paraId="19943979"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Idaho</w:t>
            </w:r>
          </w:p>
        </w:tc>
        <w:tc>
          <w:tcPr>
            <w:tcW w:w="1300" w:type="dxa"/>
            <w:tcBorders>
              <w:top w:val="nil"/>
              <w:left w:val="nil"/>
              <w:bottom w:val="single" w:sz="4" w:space="0" w:color="auto"/>
              <w:right w:val="nil"/>
            </w:tcBorders>
            <w:shd w:val="clear" w:color="auto" w:fill="auto"/>
            <w:noWrap/>
            <w:vAlign w:val="center"/>
            <w:hideMark/>
          </w:tcPr>
          <w:p w14:paraId="666D9E7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839,106</w:t>
            </w:r>
          </w:p>
        </w:tc>
        <w:tc>
          <w:tcPr>
            <w:tcW w:w="1300" w:type="dxa"/>
            <w:tcBorders>
              <w:top w:val="nil"/>
              <w:left w:val="nil"/>
              <w:bottom w:val="single" w:sz="4" w:space="0" w:color="auto"/>
              <w:right w:val="nil"/>
            </w:tcBorders>
            <w:shd w:val="clear" w:color="000000" w:fill="D9D9D9"/>
            <w:noWrap/>
            <w:vAlign w:val="center"/>
            <w:hideMark/>
          </w:tcPr>
          <w:p w14:paraId="166413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nil"/>
              <w:left w:val="nil"/>
              <w:bottom w:val="single" w:sz="4" w:space="0" w:color="auto"/>
              <w:right w:val="nil"/>
            </w:tcBorders>
            <w:shd w:val="clear" w:color="auto" w:fill="auto"/>
            <w:noWrap/>
            <w:vAlign w:val="center"/>
            <w:hideMark/>
          </w:tcPr>
          <w:p w14:paraId="184BA1D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288C4DE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nil"/>
              <w:left w:val="nil"/>
              <w:bottom w:val="single" w:sz="4" w:space="0" w:color="auto"/>
              <w:right w:val="nil"/>
            </w:tcBorders>
            <w:shd w:val="clear" w:color="auto" w:fill="auto"/>
            <w:noWrap/>
            <w:vAlign w:val="center"/>
            <w:hideMark/>
          </w:tcPr>
          <w:p w14:paraId="29959BD8"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single" w:sz="4" w:space="0" w:color="auto"/>
              <w:right w:val="nil"/>
            </w:tcBorders>
            <w:shd w:val="clear" w:color="000000" w:fill="D9D9D9"/>
            <w:noWrap/>
            <w:vAlign w:val="center"/>
            <w:hideMark/>
          </w:tcPr>
          <w:p w14:paraId="6B8869C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D933AF6"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67E23FB"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llinois</w:t>
            </w:r>
          </w:p>
        </w:tc>
        <w:tc>
          <w:tcPr>
            <w:tcW w:w="1300" w:type="dxa"/>
            <w:tcBorders>
              <w:top w:val="single" w:sz="4" w:space="0" w:color="auto"/>
              <w:left w:val="nil"/>
              <w:bottom w:val="single" w:sz="4" w:space="0" w:color="auto"/>
              <w:right w:val="nil"/>
            </w:tcBorders>
            <w:shd w:val="clear" w:color="auto" w:fill="auto"/>
            <w:noWrap/>
            <w:vAlign w:val="center"/>
            <w:hideMark/>
          </w:tcPr>
          <w:p w14:paraId="4037285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2,812,508</w:t>
            </w:r>
          </w:p>
        </w:tc>
        <w:tc>
          <w:tcPr>
            <w:tcW w:w="1300" w:type="dxa"/>
            <w:tcBorders>
              <w:top w:val="single" w:sz="4" w:space="0" w:color="auto"/>
              <w:left w:val="nil"/>
              <w:bottom w:val="single" w:sz="4" w:space="0" w:color="auto"/>
              <w:right w:val="nil"/>
            </w:tcBorders>
            <w:shd w:val="clear" w:color="000000" w:fill="D9D9D9"/>
            <w:noWrap/>
            <w:vAlign w:val="center"/>
            <w:hideMark/>
          </w:tcPr>
          <w:p w14:paraId="1F12F7A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w:t>
            </w:r>
          </w:p>
        </w:tc>
        <w:tc>
          <w:tcPr>
            <w:tcW w:w="1300" w:type="dxa"/>
            <w:tcBorders>
              <w:top w:val="single" w:sz="4" w:space="0" w:color="auto"/>
              <w:left w:val="nil"/>
              <w:bottom w:val="single" w:sz="4" w:space="0" w:color="auto"/>
              <w:right w:val="nil"/>
            </w:tcBorders>
            <w:shd w:val="clear" w:color="auto" w:fill="auto"/>
            <w:noWrap/>
            <w:vAlign w:val="center"/>
            <w:hideMark/>
          </w:tcPr>
          <w:p w14:paraId="35B4AD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6F80024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1CE55B8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5F61B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010FB47"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449E1A2"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ndiana</w:t>
            </w:r>
          </w:p>
        </w:tc>
        <w:tc>
          <w:tcPr>
            <w:tcW w:w="1300" w:type="dxa"/>
            <w:tcBorders>
              <w:top w:val="single" w:sz="4" w:space="0" w:color="auto"/>
              <w:left w:val="nil"/>
              <w:bottom w:val="single" w:sz="4" w:space="0" w:color="auto"/>
              <w:right w:val="nil"/>
            </w:tcBorders>
            <w:shd w:val="clear" w:color="auto" w:fill="auto"/>
            <w:noWrap/>
            <w:vAlign w:val="center"/>
            <w:hideMark/>
          </w:tcPr>
          <w:p w14:paraId="6161DDD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785,528</w:t>
            </w:r>
          </w:p>
        </w:tc>
        <w:tc>
          <w:tcPr>
            <w:tcW w:w="1300" w:type="dxa"/>
            <w:tcBorders>
              <w:top w:val="single" w:sz="4" w:space="0" w:color="auto"/>
              <w:left w:val="nil"/>
              <w:bottom w:val="single" w:sz="4" w:space="0" w:color="auto"/>
              <w:right w:val="nil"/>
            </w:tcBorders>
            <w:shd w:val="clear" w:color="000000" w:fill="D9D9D9"/>
            <w:noWrap/>
            <w:vAlign w:val="center"/>
            <w:hideMark/>
          </w:tcPr>
          <w:p w14:paraId="028860B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44F31DA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DC4787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354E48F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17512B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BE8385F"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68484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Iowa</w:t>
            </w:r>
          </w:p>
        </w:tc>
        <w:tc>
          <w:tcPr>
            <w:tcW w:w="1300" w:type="dxa"/>
            <w:tcBorders>
              <w:top w:val="single" w:sz="4" w:space="0" w:color="auto"/>
              <w:left w:val="nil"/>
              <w:bottom w:val="single" w:sz="4" w:space="0" w:color="auto"/>
              <w:right w:val="nil"/>
            </w:tcBorders>
            <w:shd w:val="clear" w:color="auto" w:fill="auto"/>
            <w:noWrap/>
            <w:vAlign w:val="center"/>
            <w:hideMark/>
          </w:tcPr>
          <w:p w14:paraId="64C99A9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190,369</w:t>
            </w:r>
          </w:p>
        </w:tc>
        <w:tc>
          <w:tcPr>
            <w:tcW w:w="1300" w:type="dxa"/>
            <w:tcBorders>
              <w:top w:val="single" w:sz="4" w:space="0" w:color="auto"/>
              <w:left w:val="nil"/>
              <w:bottom w:val="single" w:sz="4" w:space="0" w:color="auto"/>
              <w:right w:val="nil"/>
            </w:tcBorders>
            <w:shd w:val="clear" w:color="000000" w:fill="D9D9D9"/>
            <w:noWrap/>
            <w:vAlign w:val="center"/>
            <w:hideMark/>
          </w:tcPr>
          <w:p w14:paraId="253D81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3975C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0D272F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49117B1"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D46B05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1C2D0F3"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6C77FE2"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Kansas</w:t>
            </w:r>
          </w:p>
        </w:tc>
        <w:tc>
          <w:tcPr>
            <w:tcW w:w="1300" w:type="dxa"/>
            <w:tcBorders>
              <w:top w:val="single" w:sz="4" w:space="0" w:color="auto"/>
              <w:left w:val="nil"/>
              <w:bottom w:val="single" w:sz="4" w:space="0" w:color="auto"/>
              <w:right w:val="nil"/>
            </w:tcBorders>
            <w:shd w:val="clear" w:color="auto" w:fill="auto"/>
            <w:noWrap/>
            <w:vAlign w:val="center"/>
            <w:hideMark/>
          </w:tcPr>
          <w:p w14:paraId="6E81E6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37,880</w:t>
            </w:r>
          </w:p>
        </w:tc>
        <w:tc>
          <w:tcPr>
            <w:tcW w:w="1300" w:type="dxa"/>
            <w:tcBorders>
              <w:top w:val="single" w:sz="4" w:space="0" w:color="auto"/>
              <w:left w:val="nil"/>
              <w:bottom w:val="single" w:sz="4" w:space="0" w:color="auto"/>
              <w:right w:val="nil"/>
            </w:tcBorders>
            <w:shd w:val="clear" w:color="000000" w:fill="D9D9D9"/>
            <w:noWrap/>
            <w:vAlign w:val="center"/>
            <w:hideMark/>
          </w:tcPr>
          <w:p w14:paraId="08684D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247E6CB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11CC8B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84D35CD"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515D6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9823D41"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9D6D4B8"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Kentucky</w:t>
            </w:r>
          </w:p>
        </w:tc>
        <w:tc>
          <w:tcPr>
            <w:tcW w:w="1300" w:type="dxa"/>
            <w:tcBorders>
              <w:top w:val="single" w:sz="4" w:space="0" w:color="auto"/>
              <w:left w:val="nil"/>
              <w:bottom w:val="single" w:sz="4" w:space="0" w:color="auto"/>
              <w:right w:val="nil"/>
            </w:tcBorders>
            <w:shd w:val="clear" w:color="auto" w:fill="auto"/>
            <w:noWrap/>
            <w:vAlign w:val="center"/>
            <w:hideMark/>
          </w:tcPr>
          <w:p w14:paraId="11AB538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505,836</w:t>
            </w:r>
          </w:p>
        </w:tc>
        <w:tc>
          <w:tcPr>
            <w:tcW w:w="1300" w:type="dxa"/>
            <w:tcBorders>
              <w:top w:val="single" w:sz="4" w:space="0" w:color="auto"/>
              <w:left w:val="nil"/>
              <w:bottom w:val="single" w:sz="4" w:space="0" w:color="auto"/>
              <w:right w:val="nil"/>
            </w:tcBorders>
            <w:shd w:val="clear" w:color="000000" w:fill="D9D9D9"/>
            <w:noWrap/>
            <w:vAlign w:val="center"/>
            <w:hideMark/>
          </w:tcPr>
          <w:p w14:paraId="74B08D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343351C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FD6482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A9A740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262206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A4A6A4C"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474A9AE"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Louisiana</w:t>
            </w:r>
          </w:p>
        </w:tc>
        <w:tc>
          <w:tcPr>
            <w:tcW w:w="1300" w:type="dxa"/>
            <w:tcBorders>
              <w:top w:val="single" w:sz="4" w:space="0" w:color="auto"/>
              <w:left w:val="nil"/>
              <w:bottom w:val="single" w:sz="4" w:space="0" w:color="auto"/>
              <w:right w:val="nil"/>
            </w:tcBorders>
            <w:shd w:val="clear" w:color="auto" w:fill="auto"/>
            <w:noWrap/>
            <w:vAlign w:val="center"/>
            <w:hideMark/>
          </w:tcPr>
          <w:p w14:paraId="0A9E1B2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657,757</w:t>
            </w:r>
          </w:p>
        </w:tc>
        <w:tc>
          <w:tcPr>
            <w:tcW w:w="1300" w:type="dxa"/>
            <w:tcBorders>
              <w:top w:val="single" w:sz="4" w:space="0" w:color="auto"/>
              <w:left w:val="nil"/>
              <w:bottom w:val="single" w:sz="4" w:space="0" w:color="auto"/>
              <w:right w:val="nil"/>
            </w:tcBorders>
            <w:shd w:val="clear" w:color="000000" w:fill="D9D9D9"/>
            <w:noWrap/>
            <w:vAlign w:val="center"/>
            <w:hideMark/>
          </w:tcPr>
          <w:p w14:paraId="6E838D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47CC603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069459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42FDCD7"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B37E49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FEF0B27" w14:textId="77777777" w:rsidTr="002A49FD">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43DCCAD6"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aine</w:t>
            </w:r>
          </w:p>
        </w:tc>
        <w:tc>
          <w:tcPr>
            <w:tcW w:w="1300" w:type="dxa"/>
            <w:tcBorders>
              <w:top w:val="single" w:sz="4" w:space="0" w:color="auto"/>
              <w:left w:val="nil"/>
              <w:bottom w:val="single" w:sz="4" w:space="0" w:color="auto"/>
              <w:right w:val="nil"/>
            </w:tcBorders>
            <w:shd w:val="clear" w:color="auto" w:fill="auto"/>
            <w:noWrap/>
            <w:vAlign w:val="center"/>
            <w:hideMark/>
          </w:tcPr>
          <w:p w14:paraId="085E5CC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62,359</w:t>
            </w:r>
          </w:p>
        </w:tc>
        <w:tc>
          <w:tcPr>
            <w:tcW w:w="1300" w:type="dxa"/>
            <w:tcBorders>
              <w:top w:val="single" w:sz="4" w:space="0" w:color="auto"/>
              <w:left w:val="nil"/>
              <w:bottom w:val="single" w:sz="4" w:space="0" w:color="auto"/>
              <w:right w:val="nil"/>
            </w:tcBorders>
            <w:shd w:val="clear" w:color="000000" w:fill="D9D9D9"/>
            <w:noWrap/>
            <w:vAlign w:val="center"/>
            <w:hideMark/>
          </w:tcPr>
          <w:p w14:paraId="271AA4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44276FA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7F3C0A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single" w:sz="4" w:space="0" w:color="auto"/>
              <w:right w:val="nil"/>
            </w:tcBorders>
            <w:shd w:val="clear" w:color="auto" w:fill="auto"/>
            <w:noWrap/>
            <w:vAlign w:val="center"/>
            <w:hideMark/>
          </w:tcPr>
          <w:p w14:paraId="1D33604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570041F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87FA6C3" w14:textId="77777777" w:rsidTr="001F1907">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08BA5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aryland</w:t>
            </w:r>
          </w:p>
        </w:tc>
        <w:tc>
          <w:tcPr>
            <w:tcW w:w="1300" w:type="dxa"/>
            <w:tcBorders>
              <w:top w:val="single" w:sz="4" w:space="0" w:color="auto"/>
              <w:left w:val="nil"/>
              <w:bottom w:val="single" w:sz="4" w:space="0" w:color="auto"/>
              <w:right w:val="nil"/>
            </w:tcBorders>
            <w:shd w:val="clear" w:color="auto" w:fill="auto"/>
            <w:noWrap/>
            <w:vAlign w:val="center"/>
            <w:hideMark/>
          </w:tcPr>
          <w:p w14:paraId="1846801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177,224</w:t>
            </w:r>
          </w:p>
        </w:tc>
        <w:tc>
          <w:tcPr>
            <w:tcW w:w="1300" w:type="dxa"/>
            <w:tcBorders>
              <w:top w:val="single" w:sz="4" w:space="0" w:color="auto"/>
              <w:left w:val="nil"/>
              <w:bottom w:val="single" w:sz="4" w:space="0" w:color="auto"/>
              <w:right w:val="nil"/>
            </w:tcBorders>
            <w:shd w:val="clear" w:color="000000" w:fill="D9D9D9"/>
            <w:noWrap/>
            <w:vAlign w:val="center"/>
            <w:hideMark/>
          </w:tcPr>
          <w:p w14:paraId="63ACD2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bottom w:val="single" w:sz="4" w:space="0" w:color="auto"/>
              <w:right w:val="nil"/>
            </w:tcBorders>
            <w:shd w:val="clear" w:color="auto" w:fill="auto"/>
            <w:noWrap/>
            <w:vAlign w:val="center"/>
            <w:hideMark/>
          </w:tcPr>
          <w:p w14:paraId="7825203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351044B" w14:textId="62873F98"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r w:rsidR="001F1907">
              <w:rPr>
                <w:color w:val="000000"/>
                <w:sz w:val="16"/>
                <w:szCs w:val="16"/>
              </w:rPr>
              <w:t>*</w:t>
            </w:r>
          </w:p>
        </w:tc>
        <w:tc>
          <w:tcPr>
            <w:tcW w:w="1300" w:type="dxa"/>
            <w:tcBorders>
              <w:top w:val="single" w:sz="4" w:space="0" w:color="auto"/>
              <w:left w:val="nil"/>
              <w:bottom w:val="single" w:sz="4" w:space="0" w:color="auto"/>
              <w:right w:val="nil"/>
            </w:tcBorders>
            <w:shd w:val="clear" w:color="auto" w:fill="auto"/>
            <w:noWrap/>
            <w:vAlign w:val="center"/>
            <w:hideMark/>
          </w:tcPr>
          <w:p w14:paraId="161E7AE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A5DB89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8ED1F89" w14:textId="77777777" w:rsidTr="001F1907">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42D773C"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assachusetts</w:t>
            </w:r>
          </w:p>
        </w:tc>
        <w:tc>
          <w:tcPr>
            <w:tcW w:w="1300" w:type="dxa"/>
            <w:tcBorders>
              <w:top w:val="single" w:sz="4" w:space="0" w:color="auto"/>
              <w:left w:val="nil"/>
              <w:bottom w:val="single" w:sz="4" w:space="0" w:color="auto"/>
              <w:right w:val="nil"/>
            </w:tcBorders>
            <w:shd w:val="clear" w:color="auto" w:fill="auto"/>
            <w:noWrap/>
            <w:vAlign w:val="center"/>
            <w:hideMark/>
          </w:tcPr>
          <w:p w14:paraId="5F43FDF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029,917</w:t>
            </w:r>
          </w:p>
        </w:tc>
        <w:tc>
          <w:tcPr>
            <w:tcW w:w="1300" w:type="dxa"/>
            <w:tcBorders>
              <w:top w:val="single" w:sz="4" w:space="0" w:color="auto"/>
              <w:left w:val="nil"/>
              <w:bottom w:val="single" w:sz="4" w:space="0" w:color="auto"/>
              <w:right w:val="nil"/>
            </w:tcBorders>
            <w:shd w:val="clear" w:color="000000" w:fill="D9D9D9"/>
            <w:noWrap/>
            <w:vAlign w:val="center"/>
            <w:hideMark/>
          </w:tcPr>
          <w:p w14:paraId="4E726C9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16BC5C0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32378D2" w14:textId="32302A98" w:rsidR="00FE630D" w:rsidRPr="00FE630D" w:rsidRDefault="001E41C4" w:rsidP="00FE630D">
            <w:pPr>
              <w:widowControl/>
              <w:spacing w:before="0"/>
              <w:ind w:firstLine="0"/>
              <w:jc w:val="center"/>
              <w:rPr>
                <w:color w:val="000000"/>
                <w:sz w:val="16"/>
                <w:szCs w:val="16"/>
              </w:rPr>
            </w:pPr>
            <w:r>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12DEE8E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C9AC7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9B11546" w14:textId="77777777" w:rsidTr="001F1907">
        <w:trPr>
          <w:jc w:val="center"/>
        </w:trPr>
        <w:tc>
          <w:tcPr>
            <w:tcW w:w="1690" w:type="dxa"/>
            <w:tcBorders>
              <w:top w:val="single" w:sz="4" w:space="0" w:color="auto"/>
              <w:left w:val="nil"/>
              <w:bottom w:val="nil"/>
              <w:right w:val="nil"/>
            </w:tcBorders>
            <w:shd w:val="clear" w:color="auto" w:fill="auto"/>
            <w:noWrap/>
            <w:vAlign w:val="center"/>
            <w:hideMark/>
          </w:tcPr>
          <w:p w14:paraId="2BDF9301"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ichigan</w:t>
            </w:r>
          </w:p>
        </w:tc>
        <w:tc>
          <w:tcPr>
            <w:tcW w:w="1300" w:type="dxa"/>
            <w:tcBorders>
              <w:top w:val="single" w:sz="4" w:space="0" w:color="auto"/>
              <w:left w:val="nil"/>
              <w:bottom w:val="nil"/>
              <w:right w:val="nil"/>
            </w:tcBorders>
            <w:shd w:val="clear" w:color="auto" w:fill="auto"/>
            <w:noWrap/>
            <w:vAlign w:val="center"/>
            <w:hideMark/>
          </w:tcPr>
          <w:p w14:paraId="3B1744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077,331</w:t>
            </w:r>
          </w:p>
        </w:tc>
        <w:tc>
          <w:tcPr>
            <w:tcW w:w="1300" w:type="dxa"/>
            <w:tcBorders>
              <w:top w:val="single" w:sz="4" w:space="0" w:color="auto"/>
              <w:left w:val="nil"/>
              <w:bottom w:val="nil"/>
              <w:right w:val="nil"/>
            </w:tcBorders>
            <w:shd w:val="clear" w:color="000000" w:fill="D9D9D9"/>
            <w:noWrap/>
            <w:vAlign w:val="center"/>
            <w:hideMark/>
          </w:tcPr>
          <w:p w14:paraId="06B4C30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w:t>
            </w:r>
          </w:p>
        </w:tc>
        <w:tc>
          <w:tcPr>
            <w:tcW w:w="1300" w:type="dxa"/>
            <w:tcBorders>
              <w:top w:val="single" w:sz="4" w:space="0" w:color="auto"/>
              <w:left w:val="nil"/>
              <w:bottom w:val="nil"/>
              <w:right w:val="nil"/>
            </w:tcBorders>
            <w:shd w:val="clear" w:color="auto" w:fill="auto"/>
            <w:noWrap/>
            <w:vAlign w:val="center"/>
            <w:hideMark/>
          </w:tcPr>
          <w:p w14:paraId="5FABB2F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nil"/>
              <w:right w:val="nil"/>
            </w:tcBorders>
            <w:shd w:val="clear" w:color="000000" w:fill="D9D9D9"/>
            <w:noWrap/>
            <w:vAlign w:val="center"/>
            <w:hideMark/>
          </w:tcPr>
          <w:p w14:paraId="58FEC25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nil"/>
              <w:right w:val="nil"/>
            </w:tcBorders>
            <w:shd w:val="clear" w:color="auto" w:fill="auto"/>
            <w:noWrap/>
            <w:vAlign w:val="center"/>
            <w:hideMark/>
          </w:tcPr>
          <w:p w14:paraId="40727E6A"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nil"/>
              <w:right w:val="nil"/>
            </w:tcBorders>
            <w:shd w:val="clear" w:color="000000" w:fill="D9D9D9"/>
            <w:noWrap/>
            <w:vAlign w:val="center"/>
            <w:hideMark/>
          </w:tcPr>
          <w:p w14:paraId="036877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7C961233" w14:textId="77777777" w:rsidTr="0017605F">
        <w:trPr>
          <w:jc w:val="center"/>
        </w:trPr>
        <w:tc>
          <w:tcPr>
            <w:tcW w:w="1690" w:type="dxa"/>
            <w:tcBorders>
              <w:top w:val="nil"/>
              <w:left w:val="nil"/>
              <w:bottom w:val="single" w:sz="4" w:space="0" w:color="auto"/>
              <w:right w:val="nil"/>
            </w:tcBorders>
            <w:shd w:val="clear" w:color="auto" w:fill="auto"/>
            <w:noWrap/>
            <w:vAlign w:val="center"/>
            <w:hideMark/>
          </w:tcPr>
          <w:p w14:paraId="7989F80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innesota</w:t>
            </w:r>
          </w:p>
        </w:tc>
        <w:tc>
          <w:tcPr>
            <w:tcW w:w="1300" w:type="dxa"/>
            <w:tcBorders>
              <w:top w:val="nil"/>
              <w:left w:val="nil"/>
              <w:bottom w:val="single" w:sz="4" w:space="0" w:color="auto"/>
              <w:right w:val="nil"/>
            </w:tcBorders>
            <w:shd w:val="clear" w:color="auto" w:fill="auto"/>
            <w:noWrap/>
            <w:vAlign w:val="center"/>
            <w:hideMark/>
          </w:tcPr>
          <w:p w14:paraId="3CFDA1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06,494</w:t>
            </w:r>
          </w:p>
        </w:tc>
        <w:tc>
          <w:tcPr>
            <w:tcW w:w="1300" w:type="dxa"/>
            <w:tcBorders>
              <w:top w:val="nil"/>
              <w:left w:val="nil"/>
              <w:bottom w:val="single" w:sz="4" w:space="0" w:color="auto"/>
              <w:right w:val="nil"/>
            </w:tcBorders>
            <w:shd w:val="clear" w:color="000000" w:fill="D9D9D9"/>
            <w:noWrap/>
            <w:vAlign w:val="center"/>
            <w:hideMark/>
          </w:tcPr>
          <w:p w14:paraId="691B2E7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nil"/>
              <w:left w:val="nil"/>
              <w:bottom w:val="single" w:sz="4" w:space="0" w:color="auto"/>
              <w:right w:val="nil"/>
            </w:tcBorders>
            <w:shd w:val="clear" w:color="auto" w:fill="auto"/>
            <w:noWrap/>
            <w:vAlign w:val="center"/>
            <w:hideMark/>
          </w:tcPr>
          <w:p w14:paraId="52D1EC3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nil"/>
              <w:left w:val="nil"/>
              <w:bottom w:val="single" w:sz="4" w:space="0" w:color="auto"/>
              <w:right w:val="nil"/>
            </w:tcBorders>
            <w:shd w:val="clear" w:color="000000" w:fill="D9D9D9"/>
            <w:noWrap/>
            <w:vAlign w:val="center"/>
            <w:hideMark/>
          </w:tcPr>
          <w:p w14:paraId="5A5FA5D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nil"/>
              <w:left w:val="nil"/>
              <w:bottom w:val="single" w:sz="4" w:space="0" w:color="auto"/>
              <w:right w:val="nil"/>
            </w:tcBorders>
            <w:shd w:val="clear" w:color="auto" w:fill="auto"/>
            <w:noWrap/>
            <w:vAlign w:val="center"/>
            <w:hideMark/>
          </w:tcPr>
          <w:p w14:paraId="2269005E" w14:textId="77777777" w:rsidR="00FE630D" w:rsidRPr="00FE630D" w:rsidRDefault="00FE630D" w:rsidP="00FE630D">
            <w:pPr>
              <w:widowControl/>
              <w:spacing w:before="0"/>
              <w:ind w:firstLine="0"/>
              <w:jc w:val="center"/>
              <w:rPr>
                <w:color w:val="000000"/>
                <w:sz w:val="16"/>
                <w:szCs w:val="16"/>
              </w:rPr>
            </w:pPr>
          </w:p>
        </w:tc>
        <w:tc>
          <w:tcPr>
            <w:tcW w:w="1300" w:type="dxa"/>
            <w:tcBorders>
              <w:top w:val="nil"/>
              <w:left w:val="nil"/>
              <w:bottom w:val="single" w:sz="4" w:space="0" w:color="auto"/>
              <w:right w:val="nil"/>
            </w:tcBorders>
            <w:shd w:val="clear" w:color="000000" w:fill="D9D9D9"/>
            <w:noWrap/>
            <w:vAlign w:val="center"/>
            <w:hideMark/>
          </w:tcPr>
          <w:p w14:paraId="313FEDE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27E1E0D"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24452E9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ississippi</w:t>
            </w:r>
          </w:p>
        </w:tc>
        <w:tc>
          <w:tcPr>
            <w:tcW w:w="1300" w:type="dxa"/>
            <w:tcBorders>
              <w:top w:val="single" w:sz="4" w:space="0" w:color="auto"/>
              <w:left w:val="nil"/>
              <w:bottom w:val="single" w:sz="4" w:space="0" w:color="auto"/>
              <w:right w:val="nil"/>
            </w:tcBorders>
            <w:shd w:val="clear" w:color="auto" w:fill="auto"/>
            <w:noWrap/>
            <w:vAlign w:val="center"/>
            <w:hideMark/>
          </w:tcPr>
          <w:p w14:paraId="0D18CDF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61,279</w:t>
            </w:r>
          </w:p>
        </w:tc>
        <w:tc>
          <w:tcPr>
            <w:tcW w:w="1300" w:type="dxa"/>
            <w:tcBorders>
              <w:top w:val="single" w:sz="4" w:space="0" w:color="auto"/>
              <w:left w:val="nil"/>
              <w:bottom w:val="single" w:sz="4" w:space="0" w:color="auto"/>
              <w:right w:val="nil"/>
            </w:tcBorders>
            <w:shd w:val="clear" w:color="000000" w:fill="D9D9D9"/>
            <w:noWrap/>
            <w:vAlign w:val="center"/>
            <w:hideMark/>
          </w:tcPr>
          <w:p w14:paraId="0BA158C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7D806B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58753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73A7DDAE"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9F04B1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29FB666"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B53D15C"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Missouri</w:t>
            </w:r>
          </w:p>
        </w:tc>
        <w:tc>
          <w:tcPr>
            <w:tcW w:w="1300" w:type="dxa"/>
            <w:tcBorders>
              <w:top w:val="single" w:sz="4" w:space="0" w:color="auto"/>
              <w:left w:val="nil"/>
              <w:bottom w:val="single" w:sz="4" w:space="0" w:color="auto"/>
              <w:right w:val="nil"/>
            </w:tcBorders>
            <w:shd w:val="clear" w:color="auto" w:fill="auto"/>
            <w:noWrap/>
            <w:vAlign w:val="center"/>
            <w:hideMark/>
          </w:tcPr>
          <w:p w14:paraId="79937A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154,913</w:t>
            </w:r>
          </w:p>
        </w:tc>
        <w:tc>
          <w:tcPr>
            <w:tcW w:w="1300" w:type="dxa"/>
            <w:tcBorders>
              <w:top w:val="single" w:sz="4" w:space="0" w:color="auto"/>
              <w:left w:val="nil"/>
              <w:bottom w:val="single" w:sz="4" w:space="0" w:color="auto"/>
              <w:right w:val="nil"/>
            </w:tcBorders>
            <w:shd w:val="clear" w:color="000000" w:fill="D9D9D9"/>
            <w:noWrap/>
            <w:vAlign w:val="center"/>
            <w:hideMark/>
          </w:tcPr>
          <w:p w14:paraId="29DC11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bottom w:val="single" w:sz="4" w:space="0" w:color="auto"/>
              <w:right w:val="nil"/>
            </w:tcBorders>
            <w:shd w:val="clear" w:color="auto" w:fill="auto"/>
            <w:noWrap/>
            <w:vAlign w:val="center"/>
            <w:hideMark/>
          </w:tcPr>
          <w:p w14:paraId="7A84FBB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ABACAE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B076F0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73AB78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592D9EE" w14:textId="77777777" w:rsidTr="00822044">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6425205F"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Montana</w:t>
            </w:r>
          </w:p>
        </w:tc>
        <w:tc>
          <w:tcPr>
            <w:tcW w:w="1300" w:type="dxa"/>
            <w:tcBorders>
              <w:top w:val="single" w:sz="4" w:space="0" w:color="auto"/>
              <w:left w:val="nil"/>
              <w:bottom w:val="single" w:sz="4" w:space="0" w:color="auto"/>
              <w:right w:val="nil"/>
            </w:tcBorders>
            <w:shd w:val="clear" w:color="auto" w:fill="auto"/>
            <w:noWrap/>
            <w:vAlign w:val="center"/>
            <w:hideMark/>
          </w:tcPr>
          <w:p w14:paraId="7F57DA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84,225</w:t>
            </w:r>
          </w:p>
        </w:tc>
        <w:tc>
          <w:tcPr>
            <w:tcW w:w="1300" w:type="dxa"/>
            <w:tcBorders>
              <w:top w:val="single" w:sz="4" w:space="0" w:color="auto"/>
              <w:left w:val="nil"/>
              <w:bottom w:val="single" w:sz="4" w:space="0" w:color="auto"/>
              <w:right w:val="nil"/>
            </w:tcBorders>
            <w:shd w:val="clear" w:color="000000" w:fill="D9D9D9"/>
            <w:noWrap/>
            <w:vAlign w:val="center"/>
            <w:hideMark/>
          </w:tcPr>
          <w:p w14:paraId="68790D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06F9702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single" w:sz="4" w:space="0" w:color="auto"/>
              <w:left w:val="nil"/>
              <w:bottom w:val="single" w:sz="4" w:space="0" w:color="auto"/>
              <w:right w:val="nil"/>
            </w:tcBorders>
            <w:shd w:val="clear" w:color="000000" w:fill="D9D9D9"/>
            <w:noWrap/>
            <w:vAlign w:val="center"/>
            <w:hideMark/>
          </w:tcPr>
          <w:p w14:paraId="2A502E6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11031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4547FBC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578685B"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1DBF7B18"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braska</w:t>
            </w:r>
          </w:p>
        </w:tc>
        <w:tc>
          <w:tcPr>
            <w:tcW w:w="1300" w:type="dxa"/>
            <w:tcBorders>
              <w:top w:val="single" w:sz="4" w:space="0" w:color="auto"/>
              <w:left w:val="nil"/>
              <w:bottom w:val="single" w:sz="4" w:space="0" w:color="auto"/>
              <w:right w:val="nil"/>
            </w:tcBorders>
            <w:shd w:val="clear" w:color="auto" w:fill="auto"/>
            <w:noWrap/>
            <w:vAlign w:val="center"/>
            <w:hideMark/>
          </w:tcPr>
          <w:p w14:paraId="55E216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961,504</w:t>
            </w:r>
          </w:p>
        </w:tc>
        <w:tc>
          <w:tcPr>
            <w:tcW w:w="1300" w:type="dxa"/>
            <w:tcBorders>
              <w:top w:val="single" w:sz="4" w:space="0" w:color="auto"/>
              <w:left w:val="nil"/>
              <w:bottom w:val="single" w:sz="4" w:space="0" w:color="auto"/>
              <w:right w:val="nil"/>
            </w:tcBorders>
            <w:shd w:val="clear" w:color="000000" w:fill="D9D9D9"/>
            <w:noWrap/>
            <w:vAlign w:val="center"/>
            <w:hideMark/>
          </w:tcPr>
          <w:p w14:paraId="5D84CFC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w:t>
            </w:r>
          </w:p>
        </w:tc>
        <w:tc>
          <w:tcPr>
            <w:tcW w:w="1300" w:type="dxa"/>
            <w:tcBorders>
              <w:top w:val="single" w:sz="4" w:space="0" w:color="auto"/>
              <w:left w:val="nil"/>
              <w:bottom w:val="single" w:sz="4" w:space="0" w:color="auto"/>
              <w:right w:val="nil"/>
            </w:tcBorders>
            <w:shd w:val="clear" w:color="auto" w:fill="auto"/>
            <w:noWrap/>
            <w:vAlign w:val="center"/>
            <w:hideMark/>
          </w:tcPr>
          <w:p w14:paraId="4B2341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28E3D6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5D5BAD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36D5C3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29FF1C8"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748168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vada</w:t>
            </w:r>
          </w:p>
        </w:tc>
        <w:tc>
          <w:tcPr>
            <w:tcW w:w="1300" w:type="dxa"/>
            <w:tcBorders>
              <w:top w:val="single" w:sz="4" w:space="0" w:color="auto"/>
              <w:left w:val="nil"/>
              <w:bottom w:val="single" w:sz="4" w:space="0" w:color="auto"/>
              <w:right w:val="nil"/>
            </w:tcBorders>
            <w:shd w:val="clear" w:color="auto" w:fill="auto"/>
            <w:noWrap/>
            <w:vAlign w:val="center"/>
            <w:hideMark/>
          </w:tcPr>
          <w:p w14:paraId="2394AD4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104,614</w:t>
            </w:r>
          </w:p>
        </w:tc>
        <w:tc>
          <w:tcPr>
            <w:tcW w:w="1300" w:type="dxa"/>
            <w:tcBorders>
              <w:top w:val="single" w:sz="4" w:space="0" w:color="auto"/>
              <w:left w:val="nil"/>
              <w:bottom w:val="single" w:sz="4" w:space="0" w:color="auto"/>
              <w:right w:val="nil"/>
            </w:tcBorders>
            <w:shd w:val="clear" w:color="000000" w:fill="D9D9D9"/>
            <w:noWrap/>
            <w:vAlign w:val="center"/>
            <w:hideMark/>
          </w:tcPr>
          <w:p w14:paraId="19C8693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3879367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D2AC0F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0C392F0E"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8CEDA7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34EE9EF"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4D0B445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Hampshire</w:t>
            </w:r>
          </w:p>
        </w:tc>
        <w:tc>
          <w:tcPr>
            <w:tcW w:w="1300" w:type="dxa"/>
            <w:tcBorders>
              <w:top w:val="single" w:sz="4" w:space="0" w:color="auto"/>
              <w:left w:val="nil"/>
              <w:bottom w:val="single" w:sz="4" w:space="0" w:color="auto"/>
              <w:right w:val="nil"/>
            </w:tcBorders>
            <w:shd w:val="clear" w:color="auto" w:fill="auto"/>
            <w:noWrap/>
            <w:vAlign w:val="center"/>
            <w:hideMark/>
          </w:tcPr>
          <w:p w14:paraId="444ACBA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77,529</w:t>
            </w:r>
          </w:p>
        </w:tc>
        <w:tc>
          <w:tcPr>
            <w:tcW w:w="1300" w:type="dxa"/>
            <w:tcBorders>
              <w:top w:val="single" w:sz="4" w:space="0" w:color="auto"/>
              <w:left w:val="nil"/>
              <w:bottom w:val="single" w:sz="4" w:space="0" w:color="auto"/>
              <w:right w:val="nil"/>
            </w:tcBorders>
            <w:shd w:val="clear" w:color="000000" w:fill="D9D9D9"/>
            <w:noWrap/>
            <w:vAlign w:val="center"/>
            <w:hideMark/>
          </w:tcPr>
          <w:p w14:paraId="0472A5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3D375FF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069CF3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464033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80C1A0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6B5C7EE" w14:textId="77777777" w:rsidTr="00822044">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357177E7"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New Jersey</w:t>
            </w:r>
          </w:p>
        </w:tc>
        <w:tc>
          <w:tcPr>
            <w:tcW w:w="1300" w:type="dxa"/>
            <w:tcBorders>
              <w:top w:val="single" w:sz="4" w:space="0" w:color="auto"/>
              <w:left w:val="nil"/>
              <w:bottom w:val="single" w:sz="4" w:space="0" w:color="auto"/>
              <w:right w:val="nil"/>
            </w:tcBorders>
            <w:shd w:val="clear" w:color="auto" w:fill="auto"/>
            <w:noWrap/>
            <w:vAlign w:val="center"/>
            <w:hideMark/>
          </w:tcPr>
          <w:p w14:paraId="5D1198F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288,994</w:t>
            </w:r>
          </w:p>
        </w:tc>
        <w:tc>
          <w:tcPr>
            <w:tcW w:w="1300" w:type="dxa"/>
            <w:tcBorders>
              <w:top w:val="single" w:sz="4" w:space="0" w:color="auto"/>
              <w:left w:val="nil"/>
              <w:bottom w:val="single" w:sz="4" w:space="0" w:color="auto"/>
              <w:right w:val="nil"/>
            </w:tcBorders>
            <w:shd w:val="clear" w:color="000000" w:fill="D9D9D9"/>
            <w:noWrap/>
            <w:vAlign w:val="center"/>
            <w:hideMark/>
          </w:tcPr>
          <w:p w14:paraId="0726BAA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2</w:t>
            </w:r>
          </w:p>
        </w:tc>
        <w:tc>
          <w:tcPr>
            <w:tcW w:w="1300" w:type="dxa"/>
            <w:tcBorders>
              <w:top w:val="single" w:sz="4" w:space="0" w:color="auto"/>
              <w:left w:val="nil"/>
              <w:bottom w:val="single" w:sz="4" w:space="0" w:color="auto"/>
              <w:right w:val="nil"/>
            </w:tcBorders>
            <w:shd w:val="clear" w:color="auto" w:fill="auto"/>
            <w:noWrap/>
            <w:vAlign w:val="center"/>
            <w:hideMark/>
          </w:tcPr>
          <w:p w14:paraId="73D2D6C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single" w:sz="4" w:space="0" w:color="auto"/>
              <w:left w:val="nil"/>
              <w:bottom w:val="single" w:sz="4" w:space="0" w:color="auto"/>
              <w:right w:val="nil"/>
            </w:tcBorders>
            <w:shd w:val="clear" w:color="000000" w:fill="D9D9D9"/>
            <w:noWrap/>
            <w:vAlign w:val="center"/>
            <w:hideMark/>
          </w:tcPr>
          <w:p w14:paraId="7A8783A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3BD1E626"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7E7702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A3FE160" w14:textId="77777777" w:rsidTr="00B82175">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6C3C1C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Mexico</w:t>
            </w:r>
          </w:p>
        </w:tc>
        <w:tc>
          <w:tcPr>
            <w:tcW w:w="1300" w:type="dxa"/>
            <w:tcBorders>
              <w:top w:val="single" w:sz="4" w:space="0" w:color="auto"/>
              <w:left w:val="nil"/>
              <w:bottom w:val="single" w:sz="4" w:space="0" w:color="auto"/>
              <w:right w:val="nil"/>
            </w:tcBorders>
            <w:shd w:val="clear" w:color="auto" w:fill="auto"/>
            <w:noWrap/>
            <w:vAlign w:val="center"/>
            <w:hideMark/>
          </w:tcPr>
          <w:p w14:paraId="4EEF25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117,522</w:t>
            </w:r>
          </w:p>
        </w:tc>
        <w:tc>
          <w:tcPr>
            <w:tcW w:w="1300" w:type="dxa"/>
            <w:tcBorders>
              <w:top w:val="single" w:sz="4" w:space="0" w:color="auto"/>
              <w:left w:val="nil"/>
              <w:bottom w:val="single" w:sz="4" w:space="0" w:color="auto"/>
              <w:right w:val="nil"/>
            </w:tcBorders>
            <w:shd w:val="clear" w:color="000000" w:fill="D9D9D9"/>
            <w:noWrap/>
            <w:vAlign w:val="center"/>
            <w:hideMark/>
          </w:tcPr>
          <w:p w14:paraId="478EB52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w:t>
            </w:r>
          </w:p>
        </w:tc>
        <w:tc>
          <w:tcPr>
            <w:tcW w:w="1300" w:type="dxa"/>
            <w:tcBorders>
              <w:top w:val="single" w:sz="4" w:space="0" w:color="auto"/>
              <w:left w:val="nil"/>
              <w:bottom w:val="single" w:sz="4" w:space="0" w:color="auto"/>
              <w:right w:val="nil"/>
            </w:tcBorders>
            <w:shd w:val="clear" w:color="auto" w:fill="auto"/>
            <w:noWrap/>
            <w:vAlign w:val="center"/>
            <w:hideMark/>
          </w:tcPr>
          <w:p w14:paraId="48C8CB5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A2DEC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2EE7008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F0C69B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1AAC3B0A" w14:textId="77777777" w:rsidTr="00B82175">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0FB608B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ew York</w:t>
            </w:r>
          </w:p>
        </w:tc>
        <w:tc>
          <w:tcPr>
            <w:tcW w:w="1300" w:type="dxa"/>
            <w:tcBorders>
              <w:top w:val="single" w:sz="4" w:space="0" w:color="auto"/>
              <w:left w:val="nil"/>
              <w:bottom w:val="single" w:sz="4" w:space="0" w:color="auto"/>
              <w:right w:val="nil"/>
            </w:tcBorders>
            <w:shd w:val="clear" w:color="auto" w:fill="auto"/>
            <w:noWrap/>
            <w:vAlign w:val="center"/>
            <w:hideMark/>
          </w:tcPr>
          <w:p w14:paraId="557899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0,201,249</w:t>
            </w:r>
          </w:p>
        </w:tc>
        <w:tc>
          <w:tcPr>
            <w:tcW w:w="1300" w:type="dxa"/>
            <w:tcBorders>
              <w:top w:val="single" w:sz="4" w:space="0" w:color="auto"/>
              <w:left w:val="nil"/>
              <w:bottom w:val="single" w:sz="4" w:space="0" w:color="auto"/>
              <w:right w:val="nil"/>
            </w:tcBorders>
            <w:shd w:val="clear" w:color="000000" w:fill="D9D9D9"/>
            <w:noWrap/>
            <w:vAlign w:val="center"/>
            <w:hideMark/>
          </w:tcPr>
          <w:p w14:paraId="0E9D72B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6</w:t>
            </w:r>
          </w:p>
        </w:tc>
        <w:tc>
          <w:tcPr>
            <w:tcW w:w="1300" w:type="dxa"/>
            <w:tcBorders>
              <w:top w:val="single" w:sz="4" w:space="0" w:color="auto"/>
              <w:left w:val="nil"/>
              <w:bottom w:val="single" w:sz="4" w:space="0" w:color="auto"/>
              <w:right w:val="nil"/>
            </w:tcBorders>
            <w:shd w:val="clear" w:color="auto" w:fill="auto"/>
            <w:noWrap/>
            <w:vAlign w:val="center"/>
            <w:hideMark/>
          </w:tcPr>
          <w:p w14:paraId="4945BCBA" w14:textId="725DB6D9" w:rsidR="00FE630D" w:rsidRPr="00FE630D" w:rsidRDefault="00165914" w:rsidP="00FE630D">
            <w:pPr>
              <w:widowControl/>
              <w:spacing w:before="0"/>
              <w:ind w:firstLine="0"/>
              <w:jc w:val="center"/>
              <w:rPr>
                <w:color w:val="000000"/>
                <w:sz w:val="16"/>
                <w:szCs w:val="16"/>
              </w:rPr>
            </w:pPr>
            <w:r>
              <w:rPr>
                <w:color w:val="000000"/>
                <w:sz w:val="16"/>
                <w:szCs w:val="16"/>
              </w:rPr>
              <w:t>C</w:t>
            </w:r>
            <w:r w:rsidR="00FE630D" w:rsidRPr="00FE630D">
              <w:rPr>
                <w:color w:val="000000"/>
                <w:sz w:val="16"/>
                <w:szCs w:val="16"/>
              </w:rPr>
              <w:t>(</w:t>
            </w:r>
            <w:r w:rsidR="00902EEA">
              <w:rPr>
                <w:color w:val="000000"/>
                <w:sz w:val="16"/>
                <w:szCs w:val="16"/>
              </w:rPr>
              <w:t>L</w:t>
            </w:r>
            <w:r w:rsidR="00FE630D" w:rsidRPr="00FE630D">
              <w:rPr>
                <w:color w:val="000000"/>
                <w:sz w:val="16"/>
                <w:szCs w:val="16"/>
              </w:rPr>
              <w:t>)</w:t>
            </w:r>
          </w:p>
        </w:tc>
        <w:tc>
          <w:tcPr>
            <w:tcW w:w="1300" w:type="dxa"/>
            <w:tcBorders>
              <w:top w:val="single" w:sz="4" w:space="0" w:color="auto"/>
              <w:left w:val="nil"/>
              <w:bottom w:val="single" w:sz="4" w:space="0" w:color="auto"/>
              <w:right w:val="nil"/>
            </w:tcBorders>
            <w:shd w:val="clear" w:color="000000" w:fill="D9D9D9"/>
            <w:noWrap/>
            <w:vAlign w:val="center"/>
            <w:hideMark/>
          </w:tcPr>
          <w:p w14:paraId="13660FE7" w14:textId="2F2E65BB"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r w:rsidR="001E41C4">
              <w:rPr>
                <w:color w:val="000000"/>
                <w:sz w:val="16"/>
                <w:szCs w:val="16"/>
              </w:rPr>
              <w:t>*</w:t>
            </w:r>
          </w:p>
        </w:tc>
        <w:tc>
          <w:tcPr>
            <w:tcW w:w="1300" w:type="dxa"/>
            <w:tcBorders>
              <w:top w:val="single" w:sz="4" w:space="0" w:color="auto"/>
              <w:left w:val="nil"/>
              <w:bottom w:val="single" w:sz="4" w:space="0" w:color="auto"/>
              <w:right w:val="nil"/>
            </w:tcBorders>
            <w:shd w:val="clear" w:color="auto" w:fill="auto"/>
            <w:noWrap/>
            <w:vAlign w:val="center"/>
            <w:hideMark/>
          </w:tcPr>
          <w:p w14:paraId="4D7CCCB6"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47C63A0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4FBDB8D6" w14:textId="77777777" w:rsidTr="005F7CBA">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5C61C014"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North Carolina</w:t>
            </w:r>
          </w:p>
        </w:tc>
        <w:tc>
          <w:tcPr>
            <w:tcW w:w="1300" w:type="dxa"/>
            <w:tcBorders>
              <w:top w:val="single" w:sz="4" w:space="0" w:color="auto"/>
              <w:left w:val="nil"/>
              <w:bottom w:val="single" w:sz="4" w:space="0" w:color="auto"/>
              <w:right w:val="nil"/>
            </w:tcBorders>
            <w:shd w:val="clear" w:color="auto" w:fill="auto"/>
            <w:noWrap/>
            <w:vAlign w:val="center"/>
            <w:hideMark/>
          </w:tcPr>
          <w:p w14:paraId="2D12AA1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439,388</w:t>
            </w:r>
          </w:p>
        </w:tc>
        <w:tc>
          <w:tcPr>
            <w:tcW w:w="1300" w:type="dxa"/>
            <w:tcBorders>
              <w:top w:val="single" w:sz="4" w:space="0" w:color="auto"/>
              <w:left w:val="nil"/>
              <w:bottom w:val="single" w:sz="4" w:space="0" w:color="auto"/>
              <w:right w:val="nil"/>
            </w:tcBorders>
            <w:shd w:val="clear" w:color="000000" w:fill="D9D9D9"/>
            <w:noWrap/>
            <w:vAlign w:val="center"/>
            <w:hideMark/>
          </w:tcPr>
          <w:p w14:paraId="4014F5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4</w:t>
            </w:r>
          </w:p>
        </w:tc>
        <w:tc>
          <w:tcPr>
            <w:tcW w:w="1300" w:type="dxa"/>
            <w:tcBorders>
              <w:top w:val="single" w:sz="4" w:space="0" w:color="auto"/>
              <w:left w:val="nil"/>
              <w:bottom w:val="single" w:sz="4" w:space="0" w:color="auto"/>
              <w:right w:val="nil"/>
            </w:tcBorders>
            <w:shd w:val="clear" w:color="auto" w:fill="auto"/>
            <w:noWrap/>
            <w:vAlign w:val="center"/>
            <w:hideMark/>
          </w:tcPr>
          <w:p w14:paraId="7F0C974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21136F2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19C239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5E0DBAA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A0CDC4A" w14:textId="77777777" w:rsidTr="005F7CBA">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3C68C2D5"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North Dakota</w:t>
            </w:r>
          </w:p>
        </w:tc>
        <w:tc>
          <w:tcPr>
            <w:tcW w:w="1300" w:type="dxa"/>
            <w:tcBorders>
              <w:top w:val="single" w:sz="4" w:space="0" w:color="auto"/>
              <w:left w:val="nil"/>
              <w:bottom w:val="single" w:sz="4" w:space="0" w:color="auto"/>
              <w:right w:val="nil"/>
            </w:tcBorders>
            <w:shd w:val="clear" w:color="auto" w:fill="auto"/>
            <w:noWrap/>
            <w:vAlign w:val="center"/>
            <w:hideMark/>
          </w:tcPr>
          <w:p w14:paraId="1A073E1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79,094</w:t>
            </w:r>
          </w:p>
        </w:tc>
        <w:tc>
          <w:tcPr>
            <w:tcW w:w="1300" w:type="dxa"/>
            <w:tcBorders>
              <w:top w:val="single" w:sz="4" w:space="0" w:color="auto"/>
              <w:left w:val="nil"/>
              <w:bottom w:val="single" w:sz="4" w:space="0" w:color="auto"/>
              <w:right w:val="nil"/>
            </w:tcBorders>
            <w:shd w:val="clear" w:color="000000" w:fill="D9D9D9"/>
            <w:noWrap/>
            <w:vAlign w:val="center"/>
            <w:hideMark/>
          </w:tcPr>
          <w:p w14:paraId="22E5FAF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single" w:sz="4" w:space="0" w:color="auto"/>
              <w:right w:val="nil"/>
            </w:tcBorders>
            <w:shd w:val="clear" w:color="auto" w:fill="auto"/>
            <w:noWrap/>
            <w:vAlign w:val="center"/>
            <w:hideMark/>
          </w:tcPr>
          <w:p w14:paraId="6BD9537B" w14:textId="60C25D08"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single" w:sz="4" w:space="0" w:color="auto"/>
              <w:right w:val="nil"/>
            </w:tcBorders>
            <w:shd w:val="clear" w:color="000000" w:fill="D9D9D9"/>
            <w:noWrap/>
            <w:vAlign w:val="center"/>
            <w:hideMark/>
          </w:tcPr>
          <w:p w14:paraId="0B6484A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single" w:sz="4" w:space="0" w:color="auto"/>
              <w:right w:val="nil"/>
            </w:tcBorders>
            <w:shd w:val="clear" w:color="auto" w:fill="auto"/>
            <w:noWrap/>
            <w:vAlign w:val="center"/>
            <w:hideMark/>
          </w:tcPr>
          <w:p w14:paraId="2A41D4F5"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nil"/>
            </w:tcBorders>
            <w:shd w:val="clear" w:color="000000" w:fill="D9D9D9"/>
            <w:noWrap/>
            <w:vAlign w:val="center"/>
            <w:hideMark/>
          </w:tcPr>
          <w:p w14:paraId="3A93902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8110023"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A6BD35B"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hio</w:t>
            </w:r>
          </w:p>
        </w:tc>
        <w:tc>
          <w:tcPr>
            <w:tcW w:w="1300" w:type="dxa"/>
            <w:tcBorders>
              <w:top w:val="single" w:sz="4" w:space="0" w:color="auto"/>
              <w:left w:val="nil"/>
              <w:bottom w:val="single" w:sz="4" w:space="0" w:color="auto"/>
              <w:right w:val="nil"/>
            </w:tcBorders>
            <w:shd w:val="clear" w:color="auto" w:fill="auto"/>
            <w:noWrap/>
            <w:vAlign w:val="center"/>
            <w:hideMark/>
          </w:tcPr>
          <w:p w14:paraId="4598270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1,799,448</w:t>
            </w:r>
          </w:p>
        </w:tc>
        <w:tc>
          <w:tcPr>
            <w:tcW w:w="1300" w:type="dxa"/>
            <w:tcBorders>
              <w:top w:val="single" w:sz="4" w:space="0" w:color="auto"/>
              <w:left w:val="nil"/>
              <w:bottom w:val="single" w:sz="4" w:space="0" w:color="auto"/>
              <w:right w:val="nil"/>
            </w:tcBorders>
            <w:shd w:val="clear" w:color="000000" w:fill="D9D9D9"/>
            <w:noWrap/>
            <w:vAlign w:val="center"/>
            <w:hideMark/>
          </w:tcPr>
          <w:p w14:paraId="791EBAC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5</w:t>
            </w:r>
          </w:p>
        </w:tc>
        <w:tc>
          <w:tcPr>
            <w:tcW w:w="1300" w:type="dxa"/>
            <w:tcBorders>
              <w:top w:val="single" w:sz="4" w:space="0" w:color="auto"/>
              <w:left w:val="nil"/>
              <w:bottom w:val="single" w:sz="4" w:space="0" w:color="auto"/>
              <w:right w:val="nil"/>
            </w:tcBorders>
            <w:shd w:val="clear" w:color="auto" w:fill="auto"/>
            <w:noWrap/>
            <w:vAlign w:val="center"/>
            <w:hideMark/>
          </w:tcPr>
          <w:p w14:paraId="2AF0E9D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748C7A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3E215CD7"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0F37D0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6A62EE22"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F3F233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klahoma</w:t>
            </w:r>
          </w:p>
        </w:tc>
        <w:tc>
          <w:tcPr>
            <w:tcW w:w="1300" w:type="dxa"/>
            <w:tcBorders>
              <w:top w:val="single" w:sz="4" w:space="0" w:color="auto"/>
              <w:left w:val="nil"/>
              <w:bottom w:val="single" w:sz="4" w:space="0" w:color="auto"/>
              <w:right w:val="nil"/>
            </w:tcBorders>
            <w:shd w:val="clear" w:color="auto" w:fill="auto"/>
            <w:noWrap/>
            <w:vAlign w:val="center"/>
            <w:hideMark/>
          </w:tcPr>
          <w:p w14:paraId="3435FE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959,353</w:t>
            </w:r>
          </w:p>
        </w:tc>
        <w:tc>
          <w:tcPr>
            <w:tcW w:w="1300" w:type="dxa"/>
            <w:tcBorders>
              <w:top w:val="single" w:sz="4" w:space="0" w:color="auto"/>
              <w:left w:val="nil"/>
              <w:bottom w:val="single" w:sz="4" w:space="0" w:color="auto"/>
              <w:right w:val="nil"/>
            </w:tcBorders>
            <w:shd w:val="clear" w:color="000000" w:fill="D9D9D9"/>
            <w:noWrap/>
            <w:vAlign w:val="center"/>
            <w:hideMark/>
          </w:tcPr>
          <w:p w14:paraId="168066D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w:t>
            </w:r>
          </w:p>
        </w:tc>
        <w:tc>
          <w:tcPr>
            <w:tcW w:w="1300" w:type="dxa"/>
            <w:tcBorders>
              <w:top w:val="single" w:sz="4" w:space="0" w:color="auto"/>
              <w:left w:val="nil"/>
              <w:bottom w:val="single" w:sz="4" w:space="0" w:color="auto"/>
              <w:right w:val="nil"/>
            </w:tcBorders>
            <w:shd w:val="clear" w:color="auto" w:fill="auto"/>
            <w:noWrap/>
            <w:vAlign w:val="center"/>
            <w:hideMark/>
          </w:tcPr>
          <w:p w14:paraId="56F6232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AFF30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80B152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0C38640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FB3A10D" w14:textId="77777777" w:rsidTr="00A843C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0567D0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Oregon</w:t>
            </w:r>
          </w:p>
        </w:tc>
        <w:tc>
          <w:tcPr>
            <w:tcW w:w="1300" w:type="dxa"/>
            <w:tcBorders>
              <w:top w:val="single" w:sz="4" w:space="0" w:color="auto"/>
              <w:left w:val="nil"/>
              <w:bottom w:val="single" w:sz="4" w:space="0" w:color="auto"/>
              <w:right w:val="nil"/>
            </w:tcBorders>
            <w:shd w:val="clear" w:color="auto" w:fill="auto"/>
            <w:noWrap/>
            <w:vAlign w:val="center"/>
            <w:hideMark/>
          </w:tcPr>
          <w:p w14:paraId="41070D8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237,256</w:t>
            </w:r>
          </w:p>
        </w:tc>
        <w:tc>
          <w:tcPr>
            <w:tcW w:w="1300" w:type="dxa"/>
            <w:tcBorders>
              <w:top w:val="single" w:sz="4" w:space="0" w:color="auto"/>
              <w:left w:val="nil"/>
              <w:bottom w:val="single" w:sz="4" w:space="0" w:color="auto"/>
              <w:right w:val="nil"/>
            </w:tcBorders>
            <w:shd w:val="clear" w:color="000000" w:fill="D9D9D9"/>
            <w:noWrap/>
            <w:vAlign w:val="center"/>
            <w:hideMark/>
          </w:tcPr>
          <w:p w14:paraId="469E85F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w:t>
            </w:r>
          </w:p>
        </w:tc>
        <w:tc>
          <w:tcPr>
            <w:tcW w:w="1300" w:type="dxa"/>
            <w:tcBorders>
              <w:top w:val="single" w:sz="4" w:space="0" w:color="auto"/>
              <w:left w:val="nil"/>
              <w:bottom w:val="single" w:sz="4" w:space="0" w:color="auto"/>
              <w:right w:val="nil"/>
            </w:tcBorders>
            <w:shd w:val="clear" w:color="auto" w:fill="auto"/>
            <w:noWrap/>
            <w:vAlign w:val="center"/>
            <w:hideMark/>
          </w:tcPr>
          <w:p w14:paraId="4A85A4E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0414F6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33390E5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EE8AFF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3F0327D8" w14:textId="77777777" w:rsidTr="00C83E0A">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19362F0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Pennsylvania</w:t>
            </w:r>
          </w:p>
        </w:tc>
        <w:tc>
          <w:tcPr>
            <w:tcW w:w="1300" w:type="dxa"/>
            <w:tcBorders>
              <w:top w:val="single" w:sz="4" w:space="0" w:color="auto"/>
              <w:left w:val="nil"/>
              <w:bottom w:val="single" w:sz="4" w:space="0" w:color="auto"/>
              <w:right w:val="nil"/>
            </w:tcBorders>
            <w:shd w:val="clear" w:color="auto" w:fill="auto"/>
            <w:noWrap/>
            <w:vAlign w:val="center"/>
            <w:hideMark/>
          </w:tcPr>
          <w:p w14:paraId="4EB758C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3,002,700</w:t>
            </w:r>
          </w:p>
        </w:tc>
        <w:tc>
          <w:tcPr>
            <w:tcW w:w="1300" w:type="dxa"/>
            <w:tcBorders>
              <w:top w:val="single" w:sz="4" w:space="0" w:color="auto"/>
              <w:left w:val="nil"/>
              <w:bottom w:val="single" w:sz="4" w:space="0" w:color="auto"/>
              <w:right w:val="nil"/>
            </w:tcBorders>
            <w:shd w:val="clear" w:color="000000" w:fill="D9D9D9"/>
            <w:noWrap/>
            <w:vAlign w:val="center"/>
            <w:hideMark/>
          </w:tcPr>
          <w:p w14:paraId="6AD531A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w:t>
            </w:r>
          </w:p>
        </w:tc>
        <w:tc>
          <w:tcPr>
            <w:tcW w:w="1300" w:type="dxa"/>
            <w:tcBorders>
              <w:top w:val="single" w:sz="4" w:space="0" w:color="auto"/>
              <w:left w:val="nil"/>
              <w:bottom w:val="single" w:sz="4" w:space="0" w:color="auto"/>
              <w:right w:val="nil"/>
            </w:tcBorders>
            <w:shd w:val="clear" w:color="auto" w:fill="auto"/>
            <w:noWrap/>
            <w:vAlign w:val="center"/>
            <w:hideMark/>
          </w:tcPr>
          <w:p w14:paraId="0FDE43A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5CD57CC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SPLIT</w:t>
            </w:r>
          </w:p>
        </w:tc>
        <w:tc>
          <w:tcPr>
            <w:tcW w:w="1300" w:type="dxa"/>
            <w:tcBorders>
              <w:top w:val="single" w:sz="4" w:space="0" w:color="auto"/>
              <w:left w:val="nil"/>
              <w:bottom w:val="single" w:sz="4" w:space="0" w:color="auto"/>
              <w:right w:val="nil"/>
            </w:tcBorders>
            <w:shd w:val="clear" w:color="auto" w:fill="auto"/>
            <w:noWrap/>
            <w:vAlign w:val="center"/>
            <w:hideMark/>
          </w:tcPr>
          <w:p w14:paraId="05210A2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5F90546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53BBBC36"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771C724A"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Rhode Island</w:t>
            </w:r>
          </w:p>
        </w:tc>
        <w:tc>
          <w:tcPr>
            <w:tcW w:w="1300" w:type="dxa"/>
            <w:tcBorders>
              <w:top w:val="single" w:sz="4" w:space="0" w:color="auto"/>
              <w:left w:val="nil"/>
              <w:bottom w:val="single" w:sz="4" w:space="0" w:color="auto"/>
              <w:right w:val="nil"/>
            </w:tcBorders>
            <w:shd w:val="clear" w:color="auto" w:fill="auto"/>
            <w:noWrap/>
            <w:vAlign w:val="center"/>
            <w:hideMark/>
          </w:tcPr>
          <w:p w14:paraId="1959858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97,379</w:t>
            </w:r>
          </w:p>
        </w:tc>
        <w:tc>
          <w:tcPr>
            <w:tcW w:w="1300" w:type="dxa"/>
            <w:tcBorders>
              <w:top w:val="single" w:sz="4" w:space="0" w:color="auto"/>
              <w:left w:val="nil"/>
              <w:bottom w:val="single" w:sz="4" w:space="0" w:color="auto"/>
              <w:right w:val="nil"/>
            </w:tcBorders>
            <w:shd w:val="clear" w:color="000000" w:fill="D9D9D9"/>
            <w:noWrap/>
            <w:vAlign w:val="center"/>
            <w:hideMark/>
          </w:tcPr>
          <w:p w14:paraId="1A6393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79124C6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4E0B40C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single" w:sz="4" w:space="0" w:color="auto"/>
              <w:left w:val="nil"/>
              <w:bottom w:val="single" w:sz="4" w:space="0" w:color="auto"/>
              <w:right w:val="nil"/>
            </w:tcBorders>
            <w:shd w:val="clear" w:color="auto" w:fill="auto"/>
            <w:noWrap/>
            <w:vAlign w:val="center"/>
            <w:hideMark/>
          </w:tcPr>
          <w:p w14:paraId="20C0CEEA"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1FCE987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5DED263" w14:textId="77777777" w:rsidTr="002A49FD">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430392F"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South Carolina</w:t>
            </w:r>
          </w:p>
        </w:tc>
        <w:tc>
          <w:tcPr>
            <w:tcW w:w="1300" w:type="dxa"/>
            <w:tcBorders>
              <w:top w:val="single" w:sz="4" w:space="0" w:color="auto"/>
              <w:left w:val="nil"/>
              <w:bottom w:val="single" w:sz="4" w:space="0" w:color="auto"/>
              <w:right w:val="nil"/>
            </w:tcBorders>
            <w:shd w:val="clear" w:color="auto" w:fill="auto"/>
            <w:noWrap/>
            <w:vAlign w:val="center"/>
            <w:hideMark/>
          </w:tcPr>
          <w:p w14:paraId="290EAA8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118,425</w:t>
            </w:r>
          </w:p>
        </w:tc>
        <w:tc>
          <w:tcPr>
            <w:tcW w:w="1300" w:type="dxa"/>
            <w:tcBorders>
              <w:top w:val="single" w:sz="4" w:space="0" w:color="auto"/>
              <w:left w:val="nil"/>
              <w:bottom w:val="single" w:sz="4" w:space="0" w:color="auto"/>
              <w:right w:val="nil"/>
            </w:tcBorders>
            <w:shd w:val="clear" w:color="000000" w:fill="D9D9D9"/>
            <w:noWrap/>
            <w:vAlign w:val="center"/>
            <w:hideMark/>
          </w:tcPr>
          <w:p w14:paraId="32B19AF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w:t>
            </w:r>
          </w:p>
        </w:tc>
        <w:tc>
          <w:tcPr>
            <w:tcW w:w="1300" w:type="dxa"/>
            <w:tcBorders>
              <w:top w:val="single" w:sz="4" w:space="0" w:color="auto"/>
              <w:left w:val="nil"/>
              <w:bottom w:val="single" w:sz="4" w:space="0" w:color="auto"/>
              <w:right w:val="nil"/>
            </w:tcBorders>
            <w:shd w:val="clear" w:color="auto" w:fill="auto"/>
            <w:noWrap/>
            <w:vAlign w:val="center"/>
            <w:hideMark/>
          </w:tcPr>
          <w:p w14:paraId="6292FB5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C09A2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66E7E0A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68A24FD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BBDC19C" w14:textId="77777777" w:rsidTr="002A49FD">
        <w:trPr>
          <w:jc w:val="center"/>
        </w:trPr>
        <w:tc>
          <w:tcPr>
            <w:tcW w:w="1690" w:type="dxa"/>
            <w:tcBorders>
              <w:top w:val="single" w:sz="4" w:space="0" w:color="auto"/>
              <w:left w:val="nil"/>
              <w:bottom w:val="single" w:sz="4" w:space="0" w:color="auto"/>
              <w:right w:val="nil"/>
            </w:tcBorders>
            <w:shd w:val="clear" w:color="auto" w:fill="auto"/>
            <w:noWrap/>
            <w:vAlign w:val="center"/>
            <w:hideMark/>
          </w:tcPr>
          <w:p w14:paraId="4039F888"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South Dakota</w:t>
            </w:r>
          </w:p>
        </w:tc>
        <w:tc>
          <w:tcPr>
            <w:tcW w:w="1300" w:type="dxa"/>
            <w:tcBorders>
              <w:top w:val="single" w:sz="4" w:space="0" w:color="auto"/>
              <w:left w:val="nil"/>
              <w:bottom w:val="single" w:sz="4" w:space="0" w:color="auto"/>
              <w:right w:val="nil"/>
            </w:tcBorders>
            <w:shd w:val="clear" w:color="auto" w:fill="auto"/>
            <w:noWrap/>
            <w:vAlign w:val="center"/>
            <w:hideMark/>
          </w:tcPr>
          <w:p w14:paraId="0B0047B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86,667</w:t>
            </w:r>
          </w:p>
        </w:tc>
        <w:tc>
          <w:tcPr>
            <w:tcW w:w="1300" w:type="dxa"/>
            <w:tcBorders>
              <w:top w:val="single" w:sz="4" w:space="0" w:color="auto"/>
              <w:left w:val="nil"/>
              <w:bottom w:val="single" w:sz="4" w:space="0" w:color="auto"/>
              <w:right w:val="nil"/>
            </w:tcBorders>
            <w:shd w:val="clear" w:color="000000" w:fill="D9D9D9"/>
            <w:noWrap/>
            <w:vAlign w:val="center"/>
            <w:hideMark/>
          </w:tcPr>
          <w:p w14:paraId="24CBBD7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single" w:sz="4" w:space="0" w:color="auto"/>
              <w:right w:val="nil"/>
            </w:tcBorders>
            <w:shd w:val="clear" w:color="auto" w:fill="auto"/>
            <w:noWrap/>
            <w:vAlign w:val="center"/>
            <w:hideMark/>
          </w:tcPr>
          <w:p w14:paraId="3730B92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633CD49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single" w:sz="4" w:space="0" w:color="auto"/>
              <w:right w:val="nil"/>
            </w:tcBorders>
            <w:shd w:val="clear" w:color="auto" w:fill="auto"/>
            <w:noWrap/>
            <w:vAlign w:val="center"/>
            <w:hideMark/>
          </w:tcPr>
          <w:p w14:paraId="2FB50F4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nil"/>
            </w:tcBorders>
            <w:shd w:val="clear" w:color="000000" w:fill="D9D9D9"/>
            <w:noWrap/>
            <w:vAlign w:val="center"/>
            <w:hideMark/>
          </w:tcPr>
          <w:p w14:paraId="50190AB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8E4BE02" w14:textId="77777777" w:rsidTr="00A53D93">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9B96C6A"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Tennessee</w:t>
            </w:r>
          </w:p>
        </w:tc>
        <w:tc>
          <w:tcPr>
            <w:tcW w:w="1300" w:type="dxa"/>
            <w:tcBorders>
              <w:top w:val="single" w:sz="4" w:space="0" w:color="auto"/>
              <w:left w:val="nil"/>
              <w:bottom w:val="single" w:sz="4" w:space="0" w:color="auto"/>
              <w:right w:val="nil"/>
            </w:tcBorders>
            <w:shd w:val="clear" w:color="auto" w:fill="auto"/>
            <w:noWrap/>
            <w:vAlign w:val="center"/>
            <w:hideMark/>
          </w:tcPr>
          <w:p w14:paraId="09810A5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910,840</w:t>
            </w:r>
          </w:p>
        </w:tc>
        <w:tc>
          <w:tcPr>
            <w:tcW w:w="1300" w:type="dxa"/>
            <w:tcBorders>
              <w:top w:val="single" w:sz="4" w:space="0" w:color="auto"/>
              <w:left w:val="nil"/>
              <w:bottom w:val="single" w:sz="4" w:space="0" w:color="auto"/>
              <w:right w:val="nil"/>
            </w:tcBorders>
            <w:shd w:val="clear" w:color="000000" w:fill="D9D9D9"/>
            <w:noWrap/>
            <w:vAlign w:val="center"/>
            <w:hideMark/>
          </w:tcPr>
          <w:p w14:paraId="367620F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9</w:t>
            </w:r>
          </w:p>
        </w:tc>
        <w:tc>
          <w:tcPr>
            <w:tcW w:w="1300" w:type="dxa"/>
            <w:tcBorders>
              <w:top w:val="single" w:sz="4" w:space="0" w:color="auto"/>
              <w:left w:val="nil"/>
              <w:bottom w:val="single" w:sz="4" w:space="0" w:color="auto"/>
              <w:right w:val="nil"/>
            </w:tcBorders>
            <w:shd w:val="clear" w:color="auto" w:fill="auto"/>
            <w:noWrap/>
            <w:vAlign w:val="center"/>
            <w:hideMark/>
          </w:tcPr>
          <w:p w14:paraId="6CDB858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C9DCE0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CF4C6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257FF4F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5CA0D36"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3A5A214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Texas</w:t>
            </w:r>
          </w:p>
        </w:tc>
        <w:tc>
          <w:tcPr>
            <w:tcW w:w="1300" w:type="dxa"/>
            <w:tcBorders>
              <w:top w:val="single" w:sz="4" w:space="0" w:color="auto"/>
              <w:left w:val="nil"/>
              <w:bottom w:val="single" w:sz="4" w:space="0" w:color="auto"/>
              <w:right w:val="nil"/>
            </w:tcBorders>
            <w:shd w:val="clear" w:color="auto" w:fill="auto"/>
            <w:noWrap/>
            <w:vAlign w:val="center"/>
            <w:hideMark/>
          </w:tcPr>
          <w:p w14:paraId="2EBA7BE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9,145,505</w:t>
            </w:r>
          </w:p>
        </w:tc>
        <w:tc>
          <w:tcPr>
            <w:tcW w:w="1300" w:type="dxa"/>
            <w:tcBorders>
              <w:top w:val="single" w:sz="4" w:space="0" w:color="auto"/>
              <w:left w:val="nil"/>
              <w:bottom w:val="single" w:sz="4" w:space="0" w:color="auto"/>
              <w:right w:val="nil"/>
            </w:tcBorders>
            <w:shd w:val="clear" w:color="000000" w:fill="D9D9D9"/>
            <w:noWrap/>
            <w:vAlign w:val="center"/>
            <w:hideMark/>
          </w:tcPr>
          <w:p w14:paraId="432F223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8</w:t>
            </w:r>
          </w:p>
        </w:tc>
        <w:tc>
          <w:tcPr>
            <w:tcW w:w="1300" w:type="dxa"/>
            <w:tcBorders>
              <w:top w:val="single" w:sz="4" w:space="0" w:color="auto"/>
              <w:left w:val="nil"/>
              <w:bottom w:val="single" w:sz="4" w:space="0" w:color="auto"/>
              <w:right w:val="nil"/>
            </w:tcBorders>
            <w:shd w:val="clear" w:color="auto" w:fill="auto"/>
            <w:noWrap/>
            <w:vAlign w:val="center"/>
            <w:hideMark/>
          </w:tcPr>
          <w:p w14:paraId="024113D2"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15A1FF5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2CE3C6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3CEEF216"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3AA345B9" w14:textId="77777777" w:rsidTr="0017605F">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2369AB95"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Utah</w:t>
            </w:r>
          </w:p>
        </w:tc>
        <w:tc>
          <w:tcPr>
            <w:tcW w:w="1300" w:type="dxa"/>
            <w:tcBorders>
              <w:top w:val="single" w:sz="4" w:space="0" w:color="auto"/>
              <w:left w:val="nil"/>
              <w:bottom w:val="single" w:sz="4" w:space="0" w:color="auto"/>
              <w:right w:val="nil"/>
            </w:tcBorders>
            <w:shd w:val="clear" w:color="auto" w:fill="auto"/>
            <w:noWrap/>
            <w:vAlign w:val="center"/>
            <w:hideMark/>
          </w:tcPr>
          <w:p w14:paraId="27E83A3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3,271,616</w:t>
            </w:r>
          </w:p>
        </w:tc>
        <w:tc>
          <w:tcPr>
            <w:tcW w:w="1300" w:type="dxa"/>
            <w:tcBorders>
              <w:top w:val="single" w:sz="4" w:space="0" w:color="auto"/>
              <w:left w:val="nil"/>
              <w:bottom w:val="single" w:sz="4" w:space="0" w:color="auto"/>
              <w:right w:val="nil"/>
            </w:tcBorders>
            <w:shd w:val="clear" w:color="000000" w:fill="D9D9D9"/>
            <w:noWrap/>
            <w:vAlign w:val="center"/>
            <w:hideMark/>
          </w:tcPr>
          <w:p w14:paraId="130EF81A"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4</w:t>
            </w:r>
          </w:p>
        </w:tc>
        <w:tc>
          <w:tcPr>
            <w:tcW w:w="1300" w:type="dxa"/>
            <w:tcBorders>
              <w:top w:val="single" w:sz="4" w:space="0" w:color="auto"/>
              <w:left w:val="nil"/>
              <w:bottom w:val="single" w:sz="4" w:space="0" w:color="auto"/>
              <w:right w:val="nil"/>
            </w:tcBorders>
            <w:shd w:val="clear" w:color="auto" w:fill="auto"/>
            <w:noWrap/>
            <w:vAlign w:val="center"/>
            <w:hideMark/>
          </w:tcPr>
          <w:p w14:paraId="4050AAE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71BA29C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0DE09AE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CA4000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1BDE6A14" w14:textId="77777777" w:rsidTr="0017605F">
        <w:trPr>
          <w:jc w:val="center"/>
        </w:trPr>
        <w:tc>
          <w:tcPr>
            <w:tcW w:w="1690" w:type="dxa"/>
            <w:tcBorders>
              <w:top w:val="single" w:sz="4" w:space="0" w:color="auto"/>
              <w:left w:val="nil"/>
              <w:bottom w:val="nil"/>
              <w:right w:val="nil"/>
            </w:tcBorders>
            <w:shd w:val="clear" w:color="auto" w:fill="auto"/>
            <w:noWrap/>
            <w:vAlign w:val="center"/>
            <w:hideMark/>
          </w:tcPr>
          <w:p w14:paraId="24B690D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Vermont</w:t>
            </w:r>
          </w:p>
        </w:tc>
        <w:tc>
          <w:tcPr>
            <w:tcW w:w="1300" w:type="dxa"/>
            <w:tcBorders>
              <w:top w:val="single" w:sz="4" w:space="0" w:color="auto"/>
              <w:left w:val="nil"/>
              <w:bottom w:val="nil"/>
              <w:right w:val="nil"/>
            </w:tcBorders>
            <w:shd w:val="clear" w:color="auto" w:fill="auto"/>
            <w:noWrap/>
            <w:vAlign w:val="center"/>
            <w:hideMark/>
          </w:tcPr>
          <w:p w14:paraId="0AE0532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643,077</w:t>
            </w:r>
          </w:p>
        </w:tc>
        <w:tc>
          <w:tcPr>
            <w:tcW w:w="1300" w:type="dxa"/>
            <w:tcBorders>
              <w:top w:val="single" w:sz="4" w:space="0" w:color="auto"/>
              <w:left w:val="nil"/>
              <w:bottom w:val="nil"/>
              <w:right w:val="nil"/>
            </w:tcBorders>
            <w:shd w:val="clear" w:color="000000" w:fill="D9D9D9"/>
            <w:noWrap/>
            <w:vAlign w:val="center"/>
            <w:hideMark/>
          </w:tcPr>
          <w:p w14:paraId="5AE2524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single" w:sz="4" w:space="0" w:color="auto"/>
              <w:left w:val="nil"/>
              <w:bottom w:val="nil"/>
              <w:right w:val="nil"/>
            </w:tcBorders>
            <w:shd w:val="clear" w:color="auto" w:fill="auto"/>
            <w:noWrap/>
            <w:vAlign w:val="center"/>
            <w:hideMark/>
          </w:tcPr>
          <w:p w14:paraId="377B9BED" w14:textId="6777EEFD"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single" w:sz="4" w:space="0" w:color="auto"/>
              <w:left w:val="nil"/>
              <w:bottom w:val="nil"/>
              <w:right w:val="nil"/>
            </w:tcBorders>
            <w:shd w:val="clear" w:color="000000" w:fill="D9D9D9"/>
            <w:noWrap/>
            <w:vAlign w:val="center"/>
            <w:hideMark/>
          </w:tcPr>
          <w:p w14:paraId="1C19B209"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single" w:sz="4" w:space="0" w:color="auto"/>
              <w:left w:val="nil"/>
              <w:bottom w:val="nil"/>
              <w:right w:val="nil"/>
            </w:tcBorders>
            <w:shd w:val="clear" w:color="auto" w:fill="auto"/>
            <w:noWrap/>
            <w:vAlign w:val="center"/>
            <w:hideMark/>
          </w:tcPr>
          <w:p w14:paraId="20CFBC1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single" w:sz="4" w:space="0" w:color="auto"/>
              <w:left w:val="nil"/>
              <w:bottom w:val="nil"/>
              <w:right w:val="nil"/>
            </w:tcBorders>
            <w:shd w:val="clear" w:color="000000" w:fill="D9D9D9"/>
            <w:noWrap/>
            <w:vAlign w:val="center"/>
            <w:hideMark/>
          </w:tcPr>
          <w:p w14:paraId="5C6EA5E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6C95F2DA" w14:textId="77777777" w:rsidTr="00FE630D">
        <w:trPr>
          <w:jc w:val="center"/>
        </w:trPr>
        <w:tc>
          <w:tcPr>
            <w:tcW w:w="1690" w:type="dxa"/>
            <w:tcBorders>
              <w:top w:val="nil"/>
              <w:left w:val="nil"/>
              <w:bottom w:val="nil"/>
              <w:right w:val="nil"/>
            </w:tcBorders>
            <w:shd w:val="clear" w:color="auto" w:fill="auto"/>
            <w:noWrap/>
            <w:vAlign w:val="center"/>
            <w:hideMark/>
          </w:tcPr>
          <w:p w14:paraId="3E9843BA"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Virginia</w:t>
            </w:r>
          </w:p>
        </w:tc>
        <w:tc>
          <w:tcPr>
            <w:tcW w:w="1300" w:type="dxa"/>
            <w:tcBorders>
              <w:top w:val="nil"/>
              <w:left w:val="nil"/>
              <w:bottom w:val="nil"/>
              <w:right w:val="nil"/>
            </w:tcBorders>
            <w:shd w:val="clear" w:color="auto" w:fill="auto"/>
            <w:noWrap/>
            <w:vAlign w:val="center"/>
            <w:hideMark/>
          </w:tcPr>
          <w:p w14:paraId="726B14D4"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631,393</w:t>
            </w:r>
          </w:p>
        </w:tc>
        <w:tc>
          <w:tcPr>
            <w:tcW w:w="1300" w:type="dxa"/>
            <w:tcBorders>
              <w:top w:val="nil"/>
              <w:left w:val="nil"/>
              <w:bottom w:val="nil"/>
              <w:right w:val="nil"/>
            </w:tcBorders>
            <w:shd w:val="clear" w:color="000000" w:fill="D9D9D9"/>
            <w:noWrap/>
            <w:vAlign w:val="center"/>
            <w:hideMark/>
          </w:tcPr>
          <w:p w14:paraId="110AF6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1</w:t>
            </w:r>
          </w:p>
        </w:tc>
        <w:tc>
          <w:tcPr>
            <w:tcW w:w="1300" w:type="dxa"/>
            <w:tcBorders>
              <w:top w:val="nil"/>
              <w:left w:val="nil"/>
              <w:bottom w:val="nil"/>
              <w:right w:val="nil"/>
            </w:tcBorders>
            <w:shd w:val="clear" w:color="auto" w:fill="auto"/>
            <w:noWrap/>
            <w:vAlign w:val="center"/>
            <w:hideMark/>
          </w:tcPr>
          <w:p w14:paraId="6C935B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P)</w:t>
            </w:r>
          </w:p>
        </w:tc>
        <w:tc>
          <w:tcPr>
            <w:tcW w:w="1300" w:type="dxa"/>
            <w:tcBorders>
              <w:top w:val="nil"/>
              <w:left w:val="nil"/>
              <w:bottom w:val="nil"/>
              <w:right w:val="nil"/>
            </w:tcBorders>
            <w:shd w:val="clear" w:color="000000" w:fill="D9D9D9"/>
            <w:noWrap/>
            <w:vAlign w:val="center"/>
            <w:hideMark/>
          </w:tcPr>
          <w:p w14:paraId="6C3AF17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nil"/>
              <w:right w:val="nil"/>
            </w:tcBorders>
            <w:shd w:val="clear" w:color="auto" w:fill="auto"/>
            <w:noWrap/>
            <w:vAlign w:val="center"/>
            <w:hideMark/>
          </w:tcPr>
          <w:p w14:paraId="2C4F001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nil"/>
              <w:right w:val="nil"/>
            </w:tcBorders>
            <w:shd w:val="clear" w:color="000000" w:fill="D9D9D9"/>
            <w:noWrap/>
            <w:vAlign w:val="center"/>
            <w:hideMark/>
          </w:tcPr>
          <w:p w14:paraId="6DC2FDF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2180C2F8" w14:textId="77777777" w:rsidTr="00822044">
        <w:trPr>
          <w:jc w:val="center"/>
        </w:trPr>
        <w:tc>
          <w:tcPr>
            <w:tcW w:w="1690" w:type="dxa"/>
            <w:tcBorders>
              <w:top w:val="nil"/>
              <w:left w:val="nil"/>
              <w:bottom w:val="single" w:sz="4" w:space="0" w:color="auto"/>
              <w:right w:val="nil"/>
            </w:tcBorders>
            <w:shd w:val="clear" w:color="auto" w:fill="auto"/>
            <w:noWrap/>
            <w:vAlign w:val="center"/>
            <w:hideMark/>
          </w:tcPr>
          <w:p w14:paraId="4F92746E"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ashington</w:t>
            </w:r>
          </w:p>
        </w:tc>
        <w:tc>
          <w:tcPr>
            <w:tcW w:w="1300" w:type="dxa"/>
            <w:tcBorders>
              <w:top w:val="nil"/>
              <w:left w:val="nil"/>
              <w:bottom w:val="single" w:sz="4" w:space="0" w:color="auto"/>
              <w:right w:val="nil"/>
            </w:tcBorders>
            <w:shd w:val="clear" w:color="auto" w:fill="auto"/>
            <w:noWrap/>
            <w:vAlign w:val="center"/>
            <w:hideMark/>
          </w:tcPr>
          <w:p w14:paraId="408974B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7,705,281</w:t>
            </w:r>
          </w:p>
        </w:tc>
        <w:tc>
          <w:tcPr>
            <w:tcW w:w="1300" w:type="dxa"/>
            <w:tcBorders>
              <w:top w:val="nil"/>
              <w:left w:val="nil"/>
              <w:bottom w:val="single" w:sz="4" w:space="0" w:color="auto"/>
              <w:right w:val="nil"/>
            </w:tcBorders>
            <w:shd w:val="clear" w:color="000000" w:fill="D9D9D9"/>
            <w:noWrap/>
            <w:vAlign w:val="center"/>
            <w:hideMark/>
          </w:tcPr>
          <w:p w14:paraId="744F07F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0</w:t>
            </w:r>
          </w:p>
        </w:tc>
        <w:tc>
          <w:tcPr>
            <w:tcW w:w="1300" w:type="dxa"/>
            <w:tcBorders>
              <w:top w:val="nil"/>
              <w:left w:val="nil"/>
              <w:bottom w:val="single" w:sz="4" w:space="0" w:color="auto"/>
              <w:right w:val="nil"/>
            </w:tcBorders>
            <w:shd w:val="clear" w:color="auto" w:fill="auto"/>
            <w:noWrap/>
            <w:vAlign w:val="center"/>
            <w:hideMark/>
          </w:tcPr>
          <w:p w14:paraId="16F0674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C</w:t>
            </w:r>
          </w:p>
        </w:tc>
        <w:tc>
          <w:tcPr>
            <w:tcW w:w="1300" w:type="dxa"/>
            <w:tcBorders>
              <w:top w:val="nil"/>
              <w:left w:val="nil"/>
              <w:bottom w:val="single" w:sz="4" w:space="0" w:color="auto"/>
              <w:right w:val="nil"/>
            </w:tcBorders>
            <w:shd w:val="clear" w:color="000000" w:fill="D9D9D9"/>
            <w:noWrap/>
            <w:vAlign w:val="center"/>
            <w:hideMark/>
          </w:tcPr>
          <w:p w14:paraId="1FB676E5"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DEM</w:t>
            </w:r>
          </w:p>
        </w:tc>
        <w:tc>
          <w:tcPr>
            <w:tcW w:w="1300" w:type="dxa"/>
            <w:tcBorders>
              <w:top w:val="nil"/>
              <w:left w:val="nil"/>
              <w:bottom w:val="single" w:sz="4" w:space="0" w:color="auto"/>
              <w:right w:val="nil"/>
            </w:tcBorders>
            <w:shd w:val="clear" w:color="auto" w:fill="auto"/>
            <w:noWrap/>
            <w:vAlign w:val="center"/>
            <w:hideMark/>
          </w:tcPr>
          <w:p w14:paraId="35FBE4D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single" w:sz="4" w:space="0" w:color="auto"/>
              <w:right w:val="nil"/>
            </w:tcBorders>
            <w:shd w:val="clear" w:color="000000" w:fill="D9D9D9"/>
            <w:noWrap/>
            <w:vAlign w:val="center"/>
            <w:hideMark/>
          </w:tcPr>
          <w:p w14:paraId="1B86E80C"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r>
      <w:tr w:rsidR="00FE630D" w:rsidRPr="00FE630D" w14:paraId="024F6EAD" w14:textId="77777777" w:rsidTr="00822044">
        <w:trPr>
          <w:jc w:val="center"/>
        </w:trPr>
        <w:tc>
          <w:tcPr>
            <w:tcW w:w="1690" w:type="dxa"/>
            <w:tcBorders>
              <w:top w:val="single" w:sz="4" w:space="0" w:color="auto"/>
              <w:left w:val="single" w:sz="4" w:space="0" w:color="auto"/>
              <w:bottom w:val="single" w:sz="4" w:space="0" w:color="auto"/>
              <w:right w:val="nil"/>
            </w:tcBorders>
            <w:shd w:val="clear" w:color="auto" w:fill="auto"/>
            <w:noWrap/>
            <w:vAlign w:val="center"/>
            <w:hideMark/>
          </w:tcPr>
          <w:p w14:paraId="63C456D1" w14:textId="77777777" w:rsidR="00FE630D" w:rsidRPr="00FE630D" w:rsidRDefault="00FE630D" w:rsidP="00FE630D">
            <w:pPr>
              <w:widowControl/>
              <w:spacing w:before="0"/>
              <w:ind w:firstLine="0"/>
              <w:jc w:val="left"/>
              <w:rPr>
                <w:b/>
                <w:bCs/>
                <w:color w:val="000000"/>
                <w:sz w:val="16"/>
                <w:szCs w:val="16"/>
              </w:rPr>
            </w:pPr>
            <w:r w:rsidRPr="00FE630D">
              <w:rPr>
                <w:b/>
                <w:bCs/>
                <w:color w:val="000000"/>
                <w:sz w:val="16"/>
                <w:szCs w:val="16"/>
              </w:rPr>
              <w:t>West Virginia</w:t>
            </w:r>
          </w:p>
        </w:tc>
        <w:tc>
          <w:tcPr>
            <w:tcW w:w="1300" w:type="dxa"/>
            <w:tcBorders>
              <w:top w:val="single" w:sz="4" w:space="0" w:color="auto"/>
              <w:left w:val="nil"/>
              <w:bottom w:val="single" w:sz="4" w:space="0" w:color="auto"/>
              <w:right w:val="nil"/>
            </w:tcBorders>
            <w:shd w:val="clear" w:color="auto" w:fill="auto"/>
            <w:noWrap/>
            <w:vAlign w:val="center"/>
            <w:hideMark/>
          </w:tcPr>
          <w:p w14:paraId="7E438F0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793,716</w:t>
            </w:r>
          </w:p>
        </w:tc>
        <w:tc>
          <w:tcPr>
            <w:tcW w:w="1300" w:type="dxa"/>
            <w:tcBorders>
              <w:top w:val="single" w:sz="4" w:space="0" w:color="auto"/>
              <w:left w:val="nil"/>
              <w:bottom w:val="single" w:sz="4" w:space="0" w:color="auto"/>
              <w:right w:val="nil"/>
            </w:tcBorders>
            <w:shd w:val="clear" w:color="000000" w:fill="D9D9D9"/>
            <w:noWrap/>
            <w:vAlign w:val="center"/>
            <w:hideMark/>
          </w:tcPr>
          <w:p w14:paraId="00D1F59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2</w:t>
            </w:r>
          </w:p>
        </w:tc>
        <w:tc>
          <w:tcPr>
            <w:tcW w:w="1300" w:type="dxa"/>
            <w:tcBorders>
              <w:top w:val="single" w:sz="4" w:space="0" w:color="auto"/>
              <w:left w:val="nil"/>
              <w:bottom w:val="single" w:sz="4" w:space="0" w:color="auto"/>
              <w:right w:val="nil"/>
            </w:tcBorders>
            <w:shd w:val="clear" w:color="auto" w:fill="auto"/>
            <w:noWrap/>
            <w:vAlign w:val="center"/>
            <w:hideMark/>
          </w:tcPr>
          <w:p w14:paraId="11C7DF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bottom w:val="single" w:sz="4" w:space="0" w:color="auto"/>
              <w:right w:val="nil"/>
            </w:tcBorders>
            <w:shd w:val="clear" w:color="000000" w:fill="D9D9D9"/>
            <w:noWrap/>
            <w:vAlign w:val="center"/>
            <w:hideMark/>
          </w:tcPr>
          <w:p w14:paraId="3BD60113"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GOP</w:t>
            </w:r>
          </w:p>
        </w:tc>
        <w:tc>
          <w:tcPr>
            <w:tcW w:w="1300" w:type="dxa"/>
            <w:tcBorders>
              <w:top w:val="single" w:sz="4" w:space="0" w:color="auto"/>
              <w:left w:val="nil"/>
              <w:bottom w:val="single" w:sz="4" w:space="0" w:color="auto"/>
              <w:right w:val="nil"/>
            </w:tcBorders>
            <w:shd w:val="clear" w:color="auto" w:fill="auto"/>
            <w:noWrap/>
            <w:vAlign w:val="center"/>
            <w:hideMark/>
          </w:tcPr>
          <w:p w14:paraId="1BF41780"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bottom w:val="single" w:sz="4" w:space="0" w:color="auto"/>
              <w:right w:val="single" w:sz="4" w:space="0" w:color="auto"/>
            </w:tcBorders>
            <w:shd w:val="clear" w:color="000000" w:fill="D9D9D9"/>
            <w:noWrap/>
            <w:vAlign w:val="center"/>
            <w:hideMark/>
          </w:tcPr>
          <w:p w14:paraId="7E364058"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72616556" w14:textId="77777777" w:rsidTr="00AB194E">
        <w:trPr>
          <w:jc w:val="center"/>
        </w:trPr>
        <w:tc>
          <w:tcPr>
            <w:tcW w:w="1690" w:type="dxa"/>
            <w:tcBorders>
              <w:top w:val="single" w:sz="4" w:space="0" w:color="auto"/>
              <w:left w:val="nil"/>
              <w:right w:val="nil"/>
            </w:tcBorders>
            <w:shd w:val="clear" w:color="auto" w:fill="auto"/>
            <w:noWrap/>
            <w:vAlign w:val="center"/>
            <w:hideMark/>
          </w:tcPr>
          <w:p w14:paraId="3C559C51"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isconsin</w:t>
            </w:r>
          </w:p>
        </w:tc>
        <w:tc>
          <w:tcPr>
            <w:tcW w:w="1300" w:type="dxa"/>
            <w:tcBorders>
              <w:top w:val="single" w:sz="4" w:space="0" w:color="auto"/>
              <w:left w:val="nil"/>
              <w:right w:val="nil"/>
            </w:tcBorders>
            <w:shd w:val="clear" w:color="auto" w:fill="auto"/>
            <w:noWrap/>
            <w:vAlign w:val="center"/>
            <w:hideMark/>
          </w:tcPr>
          <w:p w14:paraId="3B5AB57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893,718</w:t>
            </w:r>
          </w:p>
        </w:tc>
        <w:tc>
          <w:tcPr>
            <w:tcW w:w="1300" w:type="dxa"/>
            <w:tcBorders>
              <w:top w:val="single" w:sz="4" w:space="0" w:color="auto"/>
              <w:left w:val="nil"/>
              <w:right w:val="nil"/>
            </w:tcBorders>
            <w:shd w:val="clear" w:color="000000" w:fill="D9D9D9"/>
            <w:noWrap/>
            <w:vAlign w:val="center"/>
            <w:hideMark/>
          </w:tcPr>
          <w:p w14:paraId="21F1094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8</w:t>
            </w:r>
          </w:p>
        </w:tc>
        <w:tc>
          <w:tcPr>
            <w:tcW w:w="1300" w:type="dxa"/>
            <w:tcBorders>
              <w:top w:val="single" w:sz="4" w:space="0" w:color="auto"/>
              <w:left w:val="nil"/>
              <w:right w:val="nil"/>
            </w:tcBorders>
            <w:shd w:val="clear" w:color="auto" w:fill="auto"/>
            <w:noWrap/>
            <w:vAlign w:val="center"/>
            <w:hideMark/>
          </w:tcPr>
          <w:p w14:paraId="36FE8BBE"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L</w:t>
            </w:r>
          </w:p>
        </w:tc>
        <w:tc>
          <w:tcPr>
            <w:tcW w:w="1300" w:type="dxa"/>
            <w:tcBorders>
              <w:top w:val="single" w:sz="4" w:space="0" w:color="auto"/>
              <w:left w:val="nil"/>
              <w:right w:val="nil"/>
            </w:tcBorders>
            <w:shd w:val="clear" w:color="000000" w:fill="D9D9D9"/>
            <w:noWrap/>
            <w:vAlign w:val="center"/>
            <w:hideMark/>
          </w:tcPr>
          <w:p w14:paraId="5E43B769" w14:textId="6143DFD2" w:rsidR="00FE630D" w:rsidRPr="00FE630D" w:rsidRDefault="002E448D" w:rsidP="00FE630D">
            <w:pPr>
              <w:widowControl/>
              <w:spacing w:before="0"/>
              <w:ind w:firstLine="0"/>
              <w:jc w:val="center"/>
              <w:rPr>
                <w:color w:val="000000"/>
                <w:sz w:val="16"/>
                <w:szCs w:val="16"/>
              </w:rPr>
            </w:pPr>
            <w:r>
              <w:rPr>
                <w:color w:val="000000"/>
                <w:sz w:val="16"/>
                <w:szCs w:val="16"/>
              </w:rPr>
              <w:t>SPLIT</w:t>
            </w:r>
          </w:p>
        </w:tc>
        <w:tc>
          <w:tcPr>
            <w:tcW w:w="1300" w:type="dxa"/>
            <w:tcBorders>
              <w:top w:val="single" w:sz="4" w:space="0" w:color="auto"/>
              <w:left w:val="nil"/>
              <w:right w:val="nil"/>
            </w:tcBorders>
            <w:shd w:val="clear" w:color="auto" w:fill="auto"/>
            <w:noWrap/>
            <w:vAlign w:val="center"/>
            <w:hideMark/>
          </w:tcPr>
          <w:p w14:paraId="66E02A9B" w14:textId="77777777" w:rsidR="00FE630D" w:rsidRPr="00FE630D" w:rsidRDefault="00FE630D" w:rsidP="00FE630D">
            <w:pPr>
              <w:widowControl/>
              <w:spacing w:before="0"/>
              <w:ind w:firstLine="0"/>
              <w:jc w:val="center"/>
              <w:rPr>
                <w:color w:val="000000"/>
                <w:sz w:val="16"/>
                <w:szCs w:val="16"/>
              </w:rPr>
            </w:pPr>
          </w:p>
        </w:tc>
        <w:tc>
          <w:tcPr>
            <w:tcW w:w="1300" w:type="dxa"/>
            <w:tcBorders>
              <w:top w:val="single" w:sz="4" w:space="0" w:color="auto"/>
              <w:left w:val="nil"/>
              <w:right w:val="nil"/>
            </w:tcBorders>
            <w:shd w:val="clear" w:color="000000" w:fill="D9D9D9"/>
            <w:noWrap/>
            <w:vAlign w:val="center"/>
            <w:hideMark/>
          </w:tcPr>
          <w:p w14:paraId="40CF78FD"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r w:rsidR="00FE630D" w:rsidRPr="00FE630D" w14:paraId="4D0BDE9B" w14:textId="77777777" w:rsidTr="00AB194E">
        <w:trPr>
          <w:jc w:val="center"/>
        </w:trPr>
        <w:tc>
          <w:tcPr>
            <w:tcW w:w="1690" w:type="dxa"/>
            <w:tcBorders>
              <w:top w:val="nil"/>
              <w:left w:val="nil"/>
              <w:bottom w:val="thickThinSmallGap" w:sz="24" w:space="0" w:color="auto"/>
              <w:right w:val="nil"/>
            </w:tcBorders>
            <w:shd w:val="clear" w:color="auto" w:fill="auto"/>
            <w:noWrap/>
            <w:vAlign w:val="center"/>
            <w:hideMark/>
          </w:tcPr>
          <w:p w14:paraId="1D7995DF" w14:textId="77777777" w:rsidR="00FE630D" w:rsidRPr="00FE630D" w:rsidRDefault="00FE630D" w:rsidP="00FE630D">
            <w:pPr>
              <w:widowControl/>
              <w:spacing w:before="0"/>
              <w:ind w:firstLine="0"/>
              <w:jc w:val="left"/>
              <w:rPr>
                <w:color w:val="000000"/>
                <w:sz w:val="16"/>
                <w:szCs w:val="16"/>
              </w:rPr>
            </w:pPr>
            <w:r w:rsidRPr="00FE630D">
              <w:rPr>
                <w:color w:val="000000"/>
                <w:sz w:val="16"/>
                <w:szCs w:val="16"/>
              </w:rPr>
              <w:t>Wyoming</w:t>
            </w:r>
          </w:p>
        </w:tc>
        <w:tc>
          <w:tcPr>
            <w:tcW w:w="1300" w:type="dxa"/>
            <w:tcBorders>
              <w:top w:val="nil"/>
              <w:left w:val="nil"/>
              <w:bottom w:val="thickThinSmallGap" w:sz="24" w:space="0" w:color="auto"/>
              <w:right w:val="nil"/>
            </w:tcBorders>
            <w:shd w:val="clear" w:color="auto" w:fill="auto"/>
            <w:noWrap/>
            <w:vAlign w:val="center"/>
            <w:hideMark/>
          </w:tcPr>
          <w:p w14:paraId="5C7748C7"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576,851</w:t>
            </w:r>
          </w:p>
        </w:tc>
        <w:tc>
          <w:tcPr>
            <w:tcW w:w="1300" w:type="dxa"/>
            <w:tcBorders>
              <w:top w:val="nil"/>
              <w:left w:val="nil"/>
              <w:bottom w:val="thickThinSmallGap" w:sz="24" w:space="0" w:color="auto"/>
              <w:right w:val="nil"/>
            </w:tcBorders>
            <w:shd w:val="clear" w:color="000000" w:fill="D9D9D9"/>
            <w:noWrap/>
            <w:vAlign w:val="center"/>
            <w:hideMark/>
          </w:tcPr>
          <w:p w14:paraId="672FE00B"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1</w:t>
            </w:r>
          </w:p>
        </w:tc>
        <w:tc>
          <w:tcPr>
            <w:tcW w:w="1300" w:type="dxa"/>
            <w:tcBorders>
              <w:top w:val="nil"/>
              <w:left w:val="nil"/>
              <w:bottom w:val="thickThinSmallGap" w:sz="24" w:space="0" w:color="auto"/>
              <w:right w:val="nil"/>
            </w:tcBorders>
            <w:shd w:val="clear" w:color="auto" w:fill="auto"/>
            <w:noWrap/>
            <w:vAlign w:val="center"/>
            <w:hideMark/>
          </w:tcPr>
          <w:p w14:paraId="32B2F976" w14:textId="6E019352" w:rsidR="00FE630D" w:rsidRPr="00FE630D" w:rsidRDefault="00AF6912" w:rsidP="00FE630D">
            <w:pPr>
              <w:widowControl/>
              <w:spacing w:before="0"/>
              <w:ind w:firstLine="0"/>
              <w:jc w:val="center"/>
              <w:rPr>
                <w:color w:val="000000"/>
                <w:sz w:val="16"/>
                <w:szCs w:val="16"/>
              </w:rPr>
            </w:pPr>
            <w:r>
              <w:rPr>
                <w:color w:val="000000"/>
                <w:sz w:val="16"/>
                <w:szCs w:val="16"/>
              </w:rPr>
              <w:t>-</w:t>
            </w:r>
          </w:p>
        </w:tc>
        <w:tc>
          <w:tcPr>
            <w:tcW w:w="1300" w:type="dxa"/>
            <w:tcBorders>
              <w:top w:val="nil"/>
              <w:left w:val="nil"/>
              <w:bottom w:val="thickThinSmallGap" w:sz="24" w:space="0" w:color="auto"/>
              <w:right w:val="nil"/>
            </w:tcBorders>
            <w:shd w:val="clear" w:color="000000" w:fill="D9D9D9"/>
            <w:noWrap/>
            <w:vAlign w:val="center"/>
            <w:hideMark/>
          </w:tcPr>
          <w:p w14:paraId="1718FA30"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na</w:t>
            </w:r>
          </w:p>
        </w:tc>
        <w:tc>
          <w:tcPr>
            <w:tcW w:w="1300" w:type="dxa"/>
            <w:tcBorders>
              <w:top w:val="nil"/>
              <w:left w:val="nil"/>
              <w:bottom w:val="thickThinSmallGap" w:sz="24" w:space="0" w:color="auto"/>
              <w:right w:val="nil"/>
            </w:tcBorders>
            <w:shd w:val="clear" w:color="auto" w:fill="auto"/>
            <w:noWrap/>
            <w:vAlign w:val="center"/>
            <w:hideMark/>
          </w:tcPr>
          <w:p w14:paraId="3442C081"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x</w:t>
            </w:r>
          </w:p>
        </w:tc>
        <w:tc>
          <w:tcPr>
            <w:tcW w:w="1300" w:type="dxa"/>
            <w:tcBorders>
              <w:top w:val="nil"/>
              <w:left w:val="nil"/>
              <w:bottom w:val="thickThinSmallGap" w:sz="24" w:space="0" w:color="auto"/>
              <w:right w:val="nil"/>
            </w:tcBorders>
            <w:shd w:val="clear" w:color="000000" w:fill="D9D9D9"/>
            <w:noWrap/>
            <w:vAlign w:val="center"/>
            <w:hideMark/>
          </w:tcPr>
          <w:p w14:paraId="7FDFF01F" w14:textId="77777777" w:rsidR="00FE630D" w:rsidRPr="00FE630D" w:rsidRDefault="00FE630D" w:rsidP="00FE630D">
            <w:pPr>
              <w:widowControl/>
              <w:spacing w:before="0"/>
              <w:ind w:firstLine="0"/>
              <w:jc w:val="center"/>
              <w:rPr>
                <w:color w:val="000000"/>
                <w:sz w:val="16"/>
                <w:szCs w:val="16"/>
              </w:rPr>
            </w:pPr>
            <w:r w:rsidRPr="00FE630D">
              <w:rPr>
                <w:color w:val="000000"/>
                <w:sz w:val="16"/>
                <w:szCs w:val="16"/>
              </w:rPr>
              <w:t> </w:t>
            </w:r>
          </w:p>
        </w:tc>
      </w:tr>
    </w:tbl>
    <w:p w14:paraId="1A2E6FCC" w14:textId="22917DB5" w:rsidR="00FE630D" w:rsidRPr="00550B2D" w:rsidRDefault="005D6219" w:rsidP="00FE630D">
      <w:pPr>
        <w:ind w:firstLine="0"/>
        <w:rPr>
          <w:i/>
          <w:iCs/>
        </w:rPr>
      </w:pPr>
      <w:del w:id="986" w:author="Bernie Grofman" w:date="2022-11-27T01:37:00Z">
        <w:r w:rsidRPr="00550B2D" w:rsidDel="00AE2AF0">
          <w:rPr>
            <w:i/>
            <w:iCs/>
          </w:rPr>
          <w:delText>Note</w:delText>
        </w:r>
      </w:del>
      <w:ins w:id="987" w:author="Bernie Grofman" w:date="2022-11-27T01:37:00Z">
        <w:r w:rsidR="00AE2AF0" w:rsidRPr="00550B2D">
          <w:rPr>
            <w:i/>
            <w:iCs/>
          </w:rPr>
          <w:t>N</w:t>
        </w:r>
        <w:r w:rsidR="00AE2AF0">
          <w:rPr>
            <w:i/>
            <w:iCs/>
          </w:rPr>
          <w:t>OTE</w:t>
        </w:r>
      </w:ins>
      <w:r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FE630D">
      <w:pPr>
        <w:ind w:firstLine="0"/>
      </w:pPr>
    </w:p>
    <w:p w14:paraId="7EC014D7" w14:textId="69C08ED6" w:rsidR="00F15806" w:rsidRDefault="0076491B" w:rsidP="00A165DC">
      <w:ins w:id="988" w:author="Bernie Grofman" w:date="2022-11-27T00:04:00Z">
        <w:r w:rsidRPr="0076491B">
          <w:rPr>
            <w:b/>
            <w:rPrChange w:id="989" w:author="Bernie Grofman" w:date="2022-11-27T00:05:00Z">
              <w:rPr/>
            </w:rPrChange>
          </w:rPr>
          <w:t>Highlighted in bold in Table 1</w:t>
        </w:r>
        <w:r>
          <w:t xml:space="preserve">, </w:t>
        </w:r>
      </w:ins>
      <w:del w:id="990" w:author="Bernie Grofman" w:date="2022-11-27T00:05:00Z">
        <w:r w:rsidR="00BD424B" w:rsidDel="0076491B">
          <w:delText xml:space="preserve">We </w:delText>
        </w:r>
      </w:del>
      <w:ins w:id="991" w:author="Bernie Grofman" w:date="2022-11-27T00:05:00Z">
        <w:r>
          <w:t xml:space="preserve">we </w:t>
        </w:r>
      </w:ins>
      <w:r w:rsidR="00BD424B">
        <w:t xml:space="preserve">identify </w:t>
      </w:r>
      <w:r w:rsidR="00EA3A3C">
        <w:t>2</w:t>
      </w:r>
      <w:r w:rsidR="00AB194E">
        <w:t>8</w:t>
      </w:r>
      <w:r w:rsidR="00BD424B">
        <w:t xml:space="preserve"> states that meet the conditions for enacting a partisan gerrymander</w:t>
      </w:r>
      <w:ins w:id="992" w:author="Bernie Grofman" w:date="2022-11-27T00:05:00Z">
        <w:r>
          <w:t xml:space="preserve">. </w:t>
        </w:r>
      </w:ins>
      <w:ins w:id="993" w:author="Bernie Grofman" w:date="2022-11-27T01:38:00Z">
        <w:r w:rsidR="00AE2AF0">
          <w:t xml:space="preserve"> </w:t>
        </w:r>
        <w:r w:rsidR="00AE2AF0" w:rsidRPr="000F3C8E">
          <w:rPr>
            <w:b/>
            <w:color w:val="FF0000"/>
            <w:sz w:val="32"/>
            <w:szCs w:val="32"/>
            <w:rPrChange w:id="994" w:author="Bernie Grofman" w:date="2022-11-27T01:40:00Z">
              <w:rPr/>
            </w:rPrChange>
          </w:rPr>
          <w:t xml:space="preserve">JONATHAN, WHY ARE YOU CALLING </w:t>
        </w:r>
      </w:ins>
      <w:ins w:id="995" w:author="Bernie Grofman" w:date="2022-11-27T01:56:00Z">
        <w:r w:rsidR="00921F87" w:rsidRPr="00C32541">
          <w:rPr>
            <w:b/>
            <w:color w:val="FF0000"/>
            <w:sz w:val="32"/>
            <w:szCs w:val="32"/>
          </w:rPr>
          <w:t>N</w:t>
        </w:r>
      </w:ins>
      <w:ins w:id="996" w:author="Bernie Grofman" w:date="2022-11-27T01:38:00Z">
        <w:r w:rsidR="00AE2AF0" w:rsidRPr="000F3C8E">
          <w:rPr>
            <w:b/>
            <w:color w:val="FF0000"/>
            <w:sz w:val="32"/>
            <w:szCs w:val="32"/>
            <w:rPrChange w:id="997" w:author="Bernie Grofman" w:date="2022-11-27T01:40:00Z">
              <w:rPr/>
            </w:rPrChange>
          </w:rPr>
          <w:t xml:space="preserve">EW JERSEY A </w:t>
        </w:r>
      </w:ins>
      <w:ins w:id="998" w:author="Bernie Grofman" w:date="2022-11-27T01:55:00Z">
        <w:r w:rsidR="00921F87">
          <w:rPr>
            <w:b/>
            <w:color w:val="FF0000"/>
            <w:sz w:val="32"/>
            <w:szCs w:val="32"/>
          </w:rPr>
          <w:t>C</w:t>
        </w:r>
      </w:ins>
      <w:ins w:id="999" w:author="Bernie Grofman" w:date="2022-11-27T01:38:00Z">
        <w:r w:rsidR="00AE2AF0" w:rsidRPr="000F3C8E">
          <w:rPr>
            <w:b/>
            <w:color w:val="FF0000"/>
            <w:sz w:val="32"/>
            <w:szCs w:val="32"/>
            <w:rPrChange w:id="1000" w:author="Bernie Grofman" w:date="2022-11-27T01:40:00Z">
              <w:rPr/>
            </w:rPrChange>
          </w:rPr>
          <w:t>(</w:t>
        </w:r>
      </w:ins>
      <w:ins w:id="1001" w:author="Bernie Grofman" w:date="2022-11-27T01:55:00Z">
        <w:r w:rsidR="00921F87">
          <w:rPr>
            <w:b/>
            <w:color w:val="FF0000"/>
            <w:sz w:val="32"/>
            <w:szCs w:val="32"/>
          </w:rPr>
          <w:t>P</w:t>
        </w:r>
      </w:ins>
      <w:ins w:id="1002" w:author="Bernie Grofman" w:date="2022-11-27T01:38:00Z">
        <w:r w:rsidR="00AE2AF0" w:rsidRPr="000F3C8E">
          <w:rPr>
            <w:b/>
            <w:color w:val="FF0000"/>
            <w:sz w:val="32"/>
            <w:szCs w:val="32"/>
            <w:rPrChange w:id="1003" w:author="Bernie Grofman" w:date="2022-11-27T01:40:00Z">
              <w:rPr/>
            </w:rPrChange>
          </w:rPr>
          <w:t>)</w:t>
        </w:r>
      </w:ins>
      <w:ins w:id="1004" w:author="Bernie Grofman" w:date="2022-11-27T01:40:00Z">
        <w:r w:rsidR="000F3C8E" w:rsidRPr="000F3C8E">
          <w:rPr>
            <w:b/>
            <w:color w:val="FF0000"/>
            <w:sz w:val="32"/>
            <w:szCs w:val="32"/>
            <w:rPrChange w:id="1005" w:author="Bernie Grofman" w:date="2022-11-27T01:40:00Z">
              <w:rPr/>
            </w:rPrChange>
          </w:rPr>
          <w:t>??!</w:t>
        </w:r>
      </w:ins>
      <w:ins w:id="1006" w:author="Bernie Grofman" w:date="2022-11-27T01:38:00Z">
        <w:r w:rsidR="00AE2AF0" w:rsidRPr="000F3C8E">
          <w:rPr>
            <w:b/>
            <w:color w:val="FF0000"/>
            <w:sz w:val="32"/>
            <w:szCs w:val="32"/>
            <w:rPrChange w:id="1007" w:author="Bernie Grofman" w:date="2022-11-27T01:40:00Z">
              <w:rPr/>
            </w:rPrChange>
          </w:rPr>
          <w:t xml:space="preserve"> IT IS A TIEBREAKER</w:t>
        </w:r>
      </w:ins>
      <w:ins w:id="1008" w:author="Bernie Grofman" w:date="2022-11-27T01:40:00Z">
        <w:r w:rsidR="000F3C8E" w:rsidRPr="000F3C8E">
          <w:rPr>
            <w:b/>
            <w:color w:val="FF0000"/>
            <w:sz w:val="32"/>
            <w:szCs w:val="32"/>
            <w:rPrChange w:id="1009" w:author="Bernie Grofman" w:date="2022-11-27T01:40:00Z">
              <w:rPr/>
            </w:rPrChange>
          </w:rPr>
          <w:t xml:space="preserve"> COMMISSION</w:t>
        </w:r>
      </w:ins>
      <w:ins w:id="1010" w:author="Bernie Grofman" w:date="2022-11-27T01:38:00Z">
        <w:r w:rsidR="00AE2AF0" w:rsidRPr="000F3C8E">
          <w:rPr>
            <w:b/>
            <w:color w:val="FF0000"/>
            <w:sz w:val="32"/>
            <w:szCs w:val="32"/>
            <w:rPrChange w:id="1011" w:author="Bernie Grofman" w:date="2022-11-27T01:40:00Z">
              <w:rPr/>
            </w:rPrChange>
          </w:rPr>
          <w:t xml:space="preserve"> I  THOUGHT.</w:t>
        </w:r>
        <w:r w:rsidR="00AE2AF0" w:rsidRPr="000F3C8E">
          <w:rPr>
            <w:color w:val="FF0000"/>
            <w:rPrChange w:id="1012" w:author="Bernie Grofman" w:date="2022-11-27T01:40:00Z">
              <w:rPr/>
            </w:rPrChange>
          </w:rPr>
          <w:t xml:space="preserve"> </w:t>
        </w:r>
      </w:ins>
      <w:ins w:id="1013" w:author="Bernie Grofman" w:date="2022-11-27T01:41:00Z">
        <w:r w:rsidR="000F3C8E">
          <w:t xml:space="preserve"> </w:t>
        </w:r>
        <w:r w:rsidR="000F3C8E" w:rsidRPr="000F3C8E">
          <w:rPr>
            <w:b/>
            <w:color w:val="FF0000"/>
            <w:sz w:val="32"/>
            <w:szCs w:val="32"/>
            <w:rPrChange w:id="1014" w:author="Bernie Grofman" w:date="2022-11-27T01:41:00Z">
              <w:rPr/>
            </w:rPrChange>
          </w:rPr>
          <w:t xml:space="preserve">IF </w:t>
        </w:r>
        <w:r w:rsidR="000F3C8E" w:rsidRPr="000F3C8E">
          <w:rPr>
            <w:b/>
            <w:color w:val="FF0000"/>
            <w:sz w:val="32"/>
            <w:szCs w:val="32"/>
            <w:rPrChange w:id="1015" w:author="Bernie Grofman" w:date="2022-11-27T01:41:00Z">
              <w:rPr/>
            </w:rPrChange>
          </w:rPr>
          <w:lastRenderedPageBreak/>
          <w:t>IT</w:t>
        </w:r>
      </w:ins>
      <w:ins w:id="1016" w:author="Bernie Grofman" w:date="2022-11-27T01:38:00Z">
        <w:r w:rsidR="00AE2AF0" w:rsidRPr="000F3C8E">
          <w:rPr>
            <w:b/>
            <w:color w:val="FF0000"/>
            <w:sz w:val="32"/>
            <w:szCs w:val="32"/>
            <w:rPrChange w:id="1017" w:author="Bernie Grofman" w:date="2022-11-27T01:41:00Z">
              <w:rPr/>
            </w:rPrChange>
          </w:rPr>
          <w:t xml:space="preserve"> </w:t>
        </w:r>
      </w:ins>
      <w:ins w:id="1018" w:author="Bernie Grofman" w:date="2022-11-27T01:41:00Z">
        <w:r w:rsidR="000F3C8E" w:rsidRPr="000F3C8E">
          <w:rPr>
            <w:b/>
            <w:color w:val="FF0000"/>
            <w:sz w:val="32"/>
            <w:szCs w:val="32"/>
            <w:rPrChange w:id="1019" w:author="Bernie Grofman" w:date="2022-11-27T01:41:00Z">
              <w:rPr/>
            </w:rPrChange>
          </w:rPr>
          <w:t>IS BECAUSE IT HAS LEGISLATORS ON IT, THEN YOU NEED TO ADD TH</w:t>
        </w:r>
      </w:ins>
      <w:ins w:id="1020" w:author="Bernie Grofman" w:date="2022-11-27T01:42:00Z">
        <w:r w:rsidR="000F3C8E">
          <w:rPr>
            <w:b/>
            <w:color w:val="FF0000"/>
            <w:sz w:val="32"/>
            <w:szCs w:val="32"/>
          </w:rPr>
          <w:t>AT</w:t>
        </w:r>
      </w:ins>
      <w:ins w:id="1021" w:author="Bernie Grofman" w:date="2022-11-27T01:41:00Z">
        <w:r w:rsidR="000F3C8E" w:rsidRPr="000F3C8E">
          <w:rPr>
            <w:b/>
            <w:color w:val="FF0000"/>
            <w:sz w:val="32"/>
            <w:szCs w:val="32"/>
            <w:rPrChange w:id="1022" w:author="Bernie Grofman" w:date="2022-11-27T01:41:00Z">
              <w:rPr/>
            </w:rPrChange>
          </w:rPr>
          <w:t xml:space="preserve"> DEFINITION TO THE TABLE NOTE.</w:t>
        </w:r>
        <w:r w:rsidR="000F3C8E" w:rsidRPr="000F3C8E">
          <w:rPr>
            <w:color w:val="FF0000"/>
            <w:rPrChange w:id="1023" w:author="Bernie Grofman" w:date="2022-11-27T01:41:00Z">
              <w:rPr/>
            </w:rPrChange>
          </w:rPr>
          <w:t xml:space="preserve">  </w:t>
        </w:r>
      </w:ins>
      <w:del w:id="1024" w:author="Bernie Grofman" w:date="2022-11-27T00:05:00Z">
        <w:r w:rsidR="00E71207" w:rsidDel="0076491B">
          <w:delText xml:space="preserve"> (see </w:delText>
        </w:r>
        <w:r w:rsidR="00E71207" w:rsidDel="0076491B">
          <w:fldChar w:fldCharType="begin"/>
        </w:r>
        <w:r w:rsidR="00E71207" w:rsidDel="0076491B">
          <w:delInstrText xml:space="preserve"> REF _Ref119491889 \h </w:delInstrText>
        </w:r>
        <w:r w:rsidR="00E71207" w:rsidDel="0076491B">
          <w:fldChar w:fldCharType="separate"/>
        </w:r>
        <w:r w:rsidR="009913A4" w:rsidDel="0076491B">
          <w:delText xml:space="preserve">Table </w:delText>
        </w:r>
        <w:r w:rsidR="009913A4" w:rsidDel="0076491B">
          <w:rPr>
            <w:noProof/>
          </w:rPr>
          <w:delText>1</w:delText>
        </w:r>
        <w:r w:rsidR="00E71207" w:rsidDel="0076491B">
          <w:fldChar w:fldCharType="end"/>
        </w:r>
        <w:r w:rsidR="00E71207" w:rsidDel="0076491B">
          <w:delText>)</w:delText>
        </w:r>
        <w:r w:rsidR="00BD424B" w:rsidDel="0076491B">
          <w:delText xml:space="preserve">. </w:delText>
        </w:r>
      </w:del>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052B68DB" w14:textId="4590F326" w:rsidR="008C4A7D" w:rsidRDefault="00B02412" w:rsidP="005710EB">
      <w:ins w:id="1025" w:author="Bernie Grofman" w:date="2022-11-27T02:05:00Z">
        <w:r w:rsidRPr="00B02412">
          <w:rPr>
            <w:b/>
            <w:rPrChange w:id="1026" w:author="Bernie Grofman" w:date="2022-11-27T02:06:00Z">
              <w:rPr/>
            </w:rPrChange>
          </w:rPr>
          <w:t>Table 2 looks at the potential effects of party control in more detail</w:t>
        </w:r>
      </w:ins>
      <w:ins w:id="1027" w:author="Bernie Grofman" w:date="2022-11-27T02:10:00Z">
        <w:r w:rsidR="00837256">
          <w:rPr>
            <w:b/>
          </w:rPr>
          <w:t xml:space="preserve"> at the aggregate level</w:t>
        </w:r>
      </w:ins>
      <w:ins w:id="1028" w:author="Bernie Grofman" w:date="2022-11-27T02:05:00Z">
        <w:r>
          <w:t xml:space="preserve">. </w:t>
        </w:r>
      </w:ins>
      <w:del w:id="1029" w:author="Bernie Grofman" w:date="2022-11-27T02:06:00Z">
        <w:r w:rsidR="00222536" w:rsidDel="00B02412">
          <w:delText>What we see is tha</w:delText>
        </w:r>
        <w:r w:rsidR="00782CFC" w:rsidDel="00B02412">
          <w:delText xml:space="preserve">t </w:delText>
        </w:r>
        <w:r w:rsidR="0039200D" w:rsidDel="00B02412">
          <w:delText xml:space="preserve">for the 2020 cycle, </w:delText>
        </w:r>
        <w:r w:rsidR="00782CFC" w:rsidDel="00B02412">
          <w:delText>the Democrats controlled</w:delText>
        </w:r>
        <w:r w:rsidR="0039200D" w:rsidDel="00B02412">
          <w:delText xml:space="preserve"> the process in</w:delText>
        </w:r>
        <w:r w:rsidR="00782CFC" w:rsidDel="00B02412">
          <w:delText xml:space="preserve"> just </w:delText>
        </w:r>
        <w:r w:rsidR="00AD23D9" w:rsidDel="00B02412">
          <w:delText>eight</w:delText>
        </w:r>
        <w:r w:rsidR="00782CFC" w:rsidDel="00B02412">
          <w:delText xml:space="preserve"> of these states</w:delText>
        </w:r>
        <w:r w:rsidR="00AC5438" w:rsidDel="00B02412">
          <w:delText xml:space="preserve">. In those </w:delText>
        </w:r>
        <w:r w:rsidR="0039200D" w:rsidDel="00B02412">
          <w:delText>eight</w:delText>
        </w:r>
        <w:r w:rsidR="00AC5438" w:rsidDel="00B02412">
          <w:delText xml:space="preserve"> states, there is a total of </w:delText>
        </w:r>
        <w:r w:rsidR="00AD23D9" w:rsidDel="00B02412">
          <w:delText>75</w:delText>
        </w:r>
        <w:r w:rsidR="00AC5438" w:rsidDel="00B02412">
          <w:delText xml:space="preserve"> districts.</w:delText>
        </w:r>
        <w:r w:rsidR="00EE2643" w:rsidDel="00B02412">
          <w:delText xml:space="preserve"> This was an increase from the 44 in the previous decade.</w:delText>
        </w:r>
        <w:r w:rsidR="00AC5438" w:rsidDel="00B02412">
          <w:delText xml:space="preserve"> Republicans had control in the other </w:delText>
        </w:r>
        <w:r w:rsidR="00BB0977" w:rsidDel="00B02412">
          <w:delText>1</w:delText>
        </w:r>
        <w:r w:rsidR="00F21C7A" w:rsidDel="00B02412">
          <w:delText>9</w:delText>
        </w:r>
        <w:r w:rsidR="00BB0977" w:rsidDel="00B02412">
          <w:delText xml:space="preserve"> states. Here, there are </w:delText>
        </w:r>
        <w:r w:rsidR="00F21C7A" w:rsidDel="00B02412">
          <w:delText>1</w:delText>
        </w:r>
        <w:r w:rsidR="00B3141D" w:rsidDel="00B02412">
          <w:delText>89</w:delText>
        </w:r>
        <w:r w:rsidR="00BB0977" w:rsidDel="00B02412">
          <w:delText xml:space="preserve"> districts. </w:delText>
        </w:r>
        <w:r w:rsidR="00EE2643" w:rsidDel="00B02412">
          <w:delText xml:space="preserve">This is, however, a decrease from the </w:delText>
        </w:r>
        <w:r w:rsidR="005710EB" w:rsidDel="00B02412">
          <w:delText xml:space="preserve">206 districts of the previous decade. </w:delText>
        </w:r>
      </w:del>
      <w:moveFromRangeStart w:id="1030" w:author="Bernie Grofman" w:date="2022-11-26T23:56:00Z" w:name="move120399387"/>
      <w:moveFrom w:id="1031" w:author="Bernie Grofman" w:date="2022-11-26T23:56:00Z">
        <w:del w:id="1032" w:author="Bernie Grofman" w:date="2022-11-27T02:06:00Z">
          <w:r w:rsidR="00BB0977" w:rsidRPr="00AE2AF0" w:rsidDel="00B02412">
            <w:rPr>
              <w:b/>
              <w:rPrChange w:id="1033" w:author="Bernie Grofman" w:date="2022-11-27T01:30:00Z">
                <w:rPr/>
              </w:rPrChange>
            </w:rPr>
            <w:delText>So, as in the previous round of redistricting, Republicans had disproportion control in places in which a gerrymander could be enacted.</w:delText>
          </w:r>
          <w:r w:rsidR="00D8003D" w:rsidRPr="00AE2AF0" w:rsidDel="00B02412">
            <w:rPr>
              <w:rStyle w:val="FootnoteReference"/>
              <w:b/>
              <w:rPrChange w:id="1034" w:author="Bernie Grofman" w:date="2022-11-27T01:30:00Z">
                <w:rPr>
                  <w:rStyle w:val="FootnoteReference"/>
                </w:rPr>
              </w:rPrChange>
            </w:rPr>
            <w:footnoteReference w:id="68"/>
          </w:r>
          <w:bookmarkStart w:id="1037" w:name="_Ref119667110"/>
          <w:bookmarkStart w:id="1038" w:name="_Ref119667104"/>
          <w:r w:rsidR="00795F9D" w:rsidRPr="00AE2AF0" w:rsidDel="00B02412">
            <w:rPr>
              <w:b/>
              <w:rPrChange w:id="1039" w:author="Bernie Grofman" w:date="2022-11-27T01:30:00Z">
                <w:rPr/>
              </w:rPrChange>
            </w:rPr>
            <w:delText xml:space="preserve"> </w:delText>
          </w:r>
        </w:del>
      </w:moveFrom>
      <w:moveFromRangeEnd w:id="1030"/>
      <w:del w:id="1040" w:author="Bernie Grofman" w:date="2022-11-27T02:04:00Z">
        <w:r w:rsidR="001A5987" w:rsidRPr="00AE2AF0" w:rsidDel="00B02412">
          <w:rPr>
            <w:b/>
            <w:rPrChange w:id="1041" w:author="Bernie Grofman" w:date="2022-11-27T01:30:00Z">
              <w:rPr/>
            </w:rPrChange>
          </w:rPr>
          <w:delText>C</w:delText>
        </w:r>
        <w:r w:rsidR="00795F9D" w:rsidRPr="00AE2AF0" w:rsidDel="00B02412">
          <w:rPr>
            <w:b/>
            <w:rPrChange w:id="1042" w:author="Bernie Grofman" w:date="2022-11-27T01:30:00Z">
              <w:rPr/>
            </w:rPrChange>
          </w:rPr>
          <w:delText xml:space="preserve">ritical for understanding the 2020 cycle is to notice that </w:delText>
        </w:r>
      </w:del>
      <w:del w:id="1043" w:author="Bernie Grofman" w:date="2022-11-26T23:55:00Z">
        <w:r w:rsidR="00795F9D" w:rsidRPr="00AE2AF0" w:rsidDel="00192EAE">
          <w:rPr>
            <w:b/>
            <w:rPrChange w:id="1044" w:author="Bernie Grofman" w:date="2022-11-27T01:30:00Z">
              <w:rPr/>
            </w:rPrChange>
          </w:rPr>
          <w:delText xml:space="preserve">although </w:delText>
        </w:r>
      </w:del>
      <w:del w:id="1045" w:author="Bernie Grofman" w:date="2022-11-27T02:04:00Z">
        <w:r w:rsidR="00795F9D" w:rsidRPr="00AE2AF0" w:rsidDel="00B02412">
          <w:rPr>
            <w:b/>
            <w:rPrChange w:id="1046" w:author="Bernie Grofman" w:date="2022-11-27T01:30:00Z">
              <w:rPr/>
            </w:rPrChange>
          </w:rPr>
          <w:delText>the total number of states where the process was controlled by just one party</w:delText>
        </w:r>
      </w:del>
      <w:del w:id="1047" w:author="Bernie Grofman" w:date="2022-11-26T23:53:00Z">
        <w:r w:rsidR="001A5987" w:rsidRPr="00AE2AF0" w:rsidDel="00192EAE">
          <w:rPr>
            <w:b/>
            <w:rPrChange w:id="1048" w:author="Bernie Grofman" w:date="2022-11-27T01:30:00Z">
              <w:rPr/>
            </w:rPrChange>
          </w:rPr>
          <w:delText xml:space="preserve">. </w:delText>
        </w:r>
      </w:del>
      <w:moveToRangeStart w:id="1049" w:author="Bernie Grofman" w:date="2022-11-26T23:56:00Z" w:name="move120399387"/>
      <w:moveTo w:id="1050" w:author="Bernie Grofman" w:date="2022-11-26T23:56:00Z">
        <w:del w:id="1051" w:author="Bernie Grofman" w:date="2022-11-26T23:56:00Z">
          <w:r w:rsidR="00192EAE" w:rsidRPr="00AE2AF0" w:rsidDel="00192EAE">
            <w:rPr>
              <w:b/>
              <w:rPrChange w:id="1052" w:author="Bernie Grofman" w:date="2022-11-27T01:30:00Z">
                <w:rPr/>
              </w:rPrChange>
            </w:rPr>
            <w:delText>So,</w:delText>
          </w:r>
        </w:del>
        <w:del w:id="1053" w:author="Bernie Grofman" w:date="2022-11-27T02:04:00Z">
          <w:r w:rsidR="00192EAE" w:rsidDel="00B02412">
            <w:delText xml:space="preserve"> as in the previous round of redistricting, Republicans </w:delText>
          </w:r>
        </w:del>
        <w:del w:id="1054" w:author="Bernie Grofman" w:date="2022-11-26T23:57:00Z">
          <w:r w:rsidR="00192EAE" w:rsidDel="00192EAE">
            <w:delText xml:space="preserve">had disproportion control in </w:delText>
          </w:r>
        </w:del>
        <w:del w:id="1055" w:author="Bernie Grofman" w:date="2022-11-26T23:56:00Z">
          <w:r w:rsidR="00192EAE" w:rsidDel="00192EAE">
            <w:delText>places</w:delText>
          </w:r>
        </w:del>
        <w:del w:id="1056" w:author="Bernie Grofman" w:date="2022-11-26T23:57:00Z">
          <w:r w:rsidR="00192EAE" w:rsidDel="00192EAE">
            <w:delText xml:space="preserve"> in which a</w:delText>
          </w:r>
        </w:del>
        <w:del w:id="1057" w:author="Bernie Grofman" w:date="2022-11-27T02:04:00Z">
          <w:r w:rsidR="00192EAE" w:rsidDel="00B02412">
            <w:delText xml:space="preserve"> gerrymander</w:delText>
          </w:r>
        </w:del>
        <w:del w:id="1058" w:author="Bernie Grofman" w:date="2022-11-26T23:57:00Z">
          <w:r w:rsidR="00192EAE" w:rsidDel="00192EAE">
            <w:delText xml:space="preserve"> could be enacted</w:delText>
          </w:r>
        </w:del>
        <w:del w:id="1059" w:author="Bernie Grofman" w:date="2022-11-27T01:31:00Z">
          <w:r w:rsidR="00192EAE" w:rsidDel="00AE2AF0">
            <w:delText>.</w:delText>
          </w:r>
        </w:del>
        <w:del w:id="1060" w:author="Bernie Grofman" w:date="2022-11-27T02:04:00Z">
          <w:r w:rsidR="00192EAE" w:rsidDel="00B02412">
            <w:rPr>
              <w:rStyle w:val="FootnoteReference"/>
            </w:rPr>
            <w:footnoteReference w:id="69"/>
          </w:r>
        </w:del>
      </w:moveTo>
      <w:moveToRangeEnd w:id="1049"/>
      <w:del w:id="1068" w:author="Bernie Grofman" w:date="2022-11-27T02:04:00Z">
        <w:r w:rsidR="00DB4EF6" w:rsidDel="00B02412">
          <w:delText>But</w:delText>
        </w:r>
        <w:r w:rsidR="001A5987" w:rsidDel="00B02412">
          <w:delText xml:space="preserve"> </w:delText>
        </w:r>
      </w:del>
      <w:del w:id="1069" w:author="Bernie Grofman" w:date="2022-11-26T23:55:00Z">
        <w:r w:rsidR="001A5987" w:rsidDel="00192EAE">
          <w:delText xml:space="preserve">it’s </w:delText>
        </w:r>
      </w:del>
      <w:del w:id="1070" w:author="Bernie Grofman" w:date="2022-11-27T02:04:00Z">
        <w:r w:rsidR="001A5987" w:rsidDel="00B02412">
          <w:delText xml:space="preserve">important to notice that the states in which the Democrats controlled the process changed, </w:delText>
        </w:r>
        <w:r w:rsidR="002A2984" w:rsidDel="00B02412">
          <w:delText>gaining</w:delText>
        </w:r>
        <w:r w:rsidR="003425C7" w:rsidDel="00B02412">
          <w:delText xml:space="preserve"> control in large state </w:delText>
        </w:r>
        <w:r w:rsidR="002A2984" w:rsidDel="00B02412">
          <w:delText>New York,</w:delText>
        </w:r>
        <w:r w:rsidR="001A5987" w:rsidDel="00B02412">
          <w:delText xml:space="preserve"> </w:delText>
        </w:r>
        <w:r w:rsidR="002A2984" w:rsidDel="00B02412">
          <w:delText xml:space="preserve">and losing control in </w:delText>
        </w:r>
        <w:r w:rsidR="001A5987" w:rsidDel="00B02412">
          <w:delText>small state</w:delText>
        </w:r>
        <w:r w:rsidR="003425C7" w:rsidDel="00B02412">
          <w:delText xml:space="preserve"> </w:delText>
        </w:r>
        <w:r w:rsidR="001A5987" w:rsidDel="00B02412">
          <w:delText>West Virginia.</w:delText>
        </w:r>
      </w:del>
    </w:p>
    <w:p w14:paraId="7632523B" w14:textId="77777777" w:rsidR="005710EB" w:rsidRDefault="005710EB" w:rsidP="005710EB"/>
    <w:p w14:paraId="28873D6B" w14:textId="77777777" w:rsidR="00B02412" w:rsidRDefault="00B02412" w:rsidP="008C4A7D">
      <w:pPr>
        <w:pStyle w:val="Caption"/>
        <w:ind w:firstLine="0"/>
        <w:rPr>
          <w:ins w:id="1071" w:author="Bernie Grofman" w:date="2022-11-27T02:06:00Z"/>
        </w:rPr>
      </w:pPr>
    </w:p>
    <w:p w14:paraId="2D10B58F" w14:textId="191DD529" w:rsidR="00282E09" w:rsidRDefault="00282E09" w:rsidP="008C4A7D">
      <w:pPr>
        <w:pStyle w:val="Caption"/>
        <w:ind w:firstLine="0"/>
      </w:pPr>
      <w:r>
        <w:t xml:space="preserve">Table </w:t>
      </w:r>
      <w:fldSimple w:instr=" SEQ Table \* ARABIC ">
        <w:r w:rsidR="009913A4">
          <w:rPr>
            <w:noProof/>
          </w:rPr>
          <w:t>2</w:t>
        </w:r>
      </w:fldSimple>
      <w:bookmarkEnd w:id="1037"/>
      <w:r>
        <w:t xml:space="preserve"> </w:t>
      </w:r>
      <w:r w:rsidRPr="002A68C2">
        <w:rPr>
          <w:i w:val="0"/>
          <w:iCs w:val="0"/>
        </w:rPr>
        <w:t>Party Control over Redistricting in 2010 and 2020</w:t>
      </w:r>
      <w:bookmarkEnd w:id="1038"/>
    </w:p>
    <w:tbl>
      <w:tblPr>
        <w:tblW w:w="5000" w:type="pct"/>
        <w:jc w:val="center"/>
        <w:tblLook w:val="04A0" w:firstRow="1" w:lastRow="0" w:firstColumn="1" w:lastColumn="0" w:noHBand="0" w:noVBand="1"/>
      </w:tblPr>
      <w:tblGrid>
        <w:gridCol w:w="1381"/>
        <w:gridCol w:w="1380"/>
        <w:gridCol w:w="1841"/>
        <w:gridCol w:w="1380"/>
        <w:gridCol w:w="1380"/>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282E09" w:rsidRDefault="00282E09" w:rsidP="00EF4404">
            <w:pPr>
              <w:widowControl/>
              <w:tabs>
                <w:tab w:val="left" w:pos="2880"/>
                <w:tab w:val="left" w:pos="6120"/>
              </w:tabs>
              <w:spacing w:before="0"/>
              <w:ind w:firstLine="0"/>
              <w:jc w:val="left"/>
              <w:rPr>
                <w:color w:val="FF0000"/>
                <w:sz w:val="21"/>
                <w:szCs w:val="21"/>
              </w:rPr>
            </w:pPr>
            <w:r w:rsidRPr="00282E09">
              <w:rPr>
                <w:color w:val="FF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Split/</w:t>
            </w:r>
            <w:r w:rsidR="00845E9E" w:rsidRPr="00282E09">
              <w:rPr>
                <w:color w:val="FF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EF4404">
            <w:pPr>
              <w:widowControl/>
              <w:tabs>
                <w:tab w:val="left" w:pos="2880"/>
                <w:tab w:val="left" w:pos="6120"/>
              </w:tabs>
              <w:spacing w:before="0"/>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EF4404">
            <w:pPr>
              <w:widowControl/>
              <w:tabs>
                <w:tab w:val="left" w:pos="2880"/>
                <w:tab w:val="left" w:pos="6120"/>
              </w:tabs>
              <w:spacing w:before="0"/>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EF4404">
            <w:pPr>
              <w:widowControl/>
              <w:tabs>
                <w:tab w:val="left" w:pos="2880"/>
                <w:tab w:val="left" w:pos="6120"/>
              </w:tabs>
              <w:spacing w:before="0"/>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EF4404">
            <w:pPr>
              <w:widowControl/>
              <w:tabs>
                <w:tab w:val="left" w:pos="2880"/>
                <w:tab w:val="left" w:pos="6120"/>
              </w:tabs>
              <w:spacing w:before="0"/>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77DBC81" w14:textId="20C4B538" w:rsidR="00F8388A" w:rsidRPr="00550B2D" w:rsidRDefault="00F8388A" w:rsidP="00EF4404">
      <w:pPr>
        <w:tabs>
          <w:tab w:val="left" w:pos="2880"/>
          <w:tab w:val="left" w:pos="6120"/>
        </w:tabs>
        <w:ind w:firstLine="0"/>
        <w:rPr>
          <w:i/>
          <w:iCs/>
        </w:rPr>
      </w:pPr>
      <w:r w:rsidRPr="00550B2D">
        <w:rPr>
          <w:i/>
          <w:iCs/>
        </w:rPr>
        <w:t>N</w:t>
      </w:r>
      <w:ins w:id="1072" w:author="Bernie Grofman" w:date="2022-11-27T00:02:00Z">
        <w:r w:rsidR="00192EAE">
          <w:rPr>
            <w:i/>
            <w:iCs/>
          </w:rPr>
          <w:t>OTE</w:t>
        </w:r>
      </w:ins>
      <w:del w:id="1073" w:author="Bernie Grofman" w:date="2022-11-27T00:02:00Z">
        <w:r w:rsidRPr="00550B2D" w:rsidDel="00192EAE">
          <w:rPr>
            <w:i/>
            <w:iCs/>
          </w:rPr>
          <w:delText>ote</w:delText>
        </w:r>
      </w:del>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del w:id="1074" w:author="Bernie Grofman" w:date="2022-11-27T01:32:00Z">
        <w:r w:rsidR="009A219F" w:rsidRPr="00AE2AF0" w:rsidDel="00AE2AF0">
          <w:rPr>
            <w:b/>
            <w:i/>
            <w:iCs/>
            <w:rPrChange w:id="1075" w:author="Bernie Grofman" w:date="2022-11-27T01:33:00Z">
              <w:rPr>
                <w:i/>
                <w:iCs/>
              </w:rPr>
            </w:rPrChange>
          </w:rPr>
          <w:delText>As with most aspects of redistricting, it gets somewhat complicated when</w:delText>
        </w:r>
      </w:del>
      <w:ins w:id="1076" w:author="Bernie Grofman" w:date="2022-11-27T01:32:00Z">
        <w:r w:rsidR="00AE2AF0" w:rsidRPr="00AE2AF0">
          <w:rPr>
            <w:b/>
            <w:i/>
            <w:iCs/>
            <w:rPrChange w:id="1077" w:author="Bernie Grofman" w:date="2022-11-27T01:33:00Z">
              <w:rPr>
                <w:i/>
                <w:iCs/>
              </w:rPr>
            </w:rPrChange>
          </w:rPr>
          <w:t>We take party control in 2002 to be found in</w:t>
        </w:r>
      </w:ins>
      <w:r w:rsidR="009A219F" w:rsidRPr="00AE2AF0">
        <w:rPr>
          <w:b/>
          <w:i/>
          <w:iCs/>
          <w:rPrChange w:id="1078" w:author="Bernie Grofman" w:date="2022-11-27T01:33:00Z">
            <w:rPr>
              <w:i/>
              <w:iCs/>
            </w:rPr>
          </w:rPrChange>
        </w:rPr>
        <w:t xml:space="preserve"> legislatures</w:t>
      </w:r>
      <w:r w:rsidR="009A219F" w:rsidRPr="00550B2D">
        <w:rPr>
          <w:i/>
          <w:iCs/>
        </w:rPr>
        <w:t xml:space="preserve"> </w:t>
      </w:r>
      <w:ins w:id="1079" w:author="Bernie Grofman" w:date="2022-11-27T01:33:00Z">
        <w:r w:rsidR="00AE2AF0" w:rsidRPr="00AE2AF0">
          <w:rPr>
            <w:b/>
            <w:i/>
            <w:iCs/>
            <w:rPrChange w:id="1080" w:author="Bernie Grofman" w:date="2022-11-27T01:33:00Z">
              <w:rPr>
                <w:i/>
                <w:iCs/>
              </w:rPr>
            </w:rPrChange>
          </w:rPr>
          <w:t xml:space="preserve">that </w:t>
        </w:r>
      </w:ins>
      <w:r w:rsidR="009A219F" w:rsidRPr="00550B2D">
        <w:rPr>
          <w:i/>
          <w:iCs/>
        </w:rPr>
        <w:t xml:space="preserve">have supermajorities that </w:t>
      </w:r>
      <w:r w:rsidR="004517D2" w:rsidRPr="00550B2D">
        <w:rPr>
          <w:i/>
          <w:iCs/>
        </w:rPr>
        <w:t>create veto</w:t>
      </w:r>
      <w:ins w:id="1081" w:author="Bernie Grofman" w:date="2022-11-27T01:33:00Z">
        <w:r w:rsidR="00AE2AF0">
          <w:rPr>
            <w:i/>
            <w:iCs/>
          </w:rPr>
          <w:t xml:space="preserve"> </w:t>
        </w:r>
      </w:ins>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ins w:id="1082" w:author="Bernie Grofman" w:date="2022-11-27T01:33:00Z">
        <w:r w:rsidR="00AE2AF0">
          <w:rPr>
            <w:i/>
            <w:iCs/>
          </w:rPr>
          <w:t xml:space="preserve"> </w:t>
        </w:r>
        <w:r w:rsidR="00AE2AF0" w:rsidRPr="000F3C8E">
          <w:rPr>
            <w:b/>
            <w:i/>
            <w:iCs/>
            <w:color w:val="FF0000"/>
            <w:sz w:val="32"/>
            <w:szCs w:val="32"/>
            <w:rPrChange w:id="1083" w:author="Bernie Grofman" w:date="2022-11-27T01:42:00Z">
              <w:rPr>
                <w:i/>
                <w:iCs/>
              </w:rPr>
            </w:rPrChange>
          </w:rPr>
          <w:t>JONATHAN,  IS THAT ACTUALLY HOW THE NUMBERS IN THIS TABLE ARE GENERATED??!</w:t>
        </w:r>
      </w:ins>
    </w:p>
    <w:p w14:paraId="0D39B418" w14:textId="16A97867" w:rsidR="008C4A7D" w:rsidRDefault="008C4A7D" w:rsidP="00EF4404">
      <w:pPr>
        <w:tabs>
          <w:tab w:val="left" w:pos="2880"/>
          <w:tab w:val="left" w:pos="6120"/>
        </w:tabs>
        <w:ind w:firstLine="0"/>
        <w:rPr>
          <w:ins w:id="1084" w:author="Bernie Grofman" w:date="2022-11-27T02:04:00Z"/>
        </w:rPr>
      </w:pPr>
    </w:p>
    <w:p w14:paraId="4068C77A" w14:textId="77777777" w:rsidR="00B02412" w:rsidRDefault="00B02412" w:rsidP="00EF4404">
      <w:pPr>
        <w:tabs>
          <w:tab w:val="left" w:pos="2880"/>
          <w:tab w:val="left" w:pos="6120"/>
        </w:tabs>
        <w:rPr>
          <w:ins w:id="1085" w:author="Bernie Grofman" w:date="2022-11-27T02:06:00Z"/>
        </w:rPr>
      </w:pPr>
      <w:ins w:id="1086" w:author="Bernie Grofman" w:date="2022-11-27T02:06:00Z">
        <w:r>
          <w:t xml:space="preserve">What we see is that for the 2020 cycle, the Democrats controlled the process in just eight of these </w:t>
        </w:r>
        <w:r w:rsidRPr="003973DA">
          <w:rPr>
            <w:b/>
          </w:rPr>
          <w:t>28</w:t>
        </w:r>
        <w:r>
          <w:t xml:space="preserve"> states. In those eight states, there is a total of 75 districts. This was an increase from the 44 in the previous decade. Republicans had control in the other 19 states. Here, there are 189 districts. This is, however, a decrease from the 206 districts of the previous decade. </w:t>
        </w:r>
      </w:ins>
    </w:p>
    <w:p w14:paraId="0F38B4D7" w14:textId="2E605E2F" w:rsidR="00B02412" w:rsidRDefault="00B02412" w:rsidP="00EF4404">
      <w:pPr>
        <w:tabs>
          <w:tab w:val="left" w:pos="2880"/>
          <w:tab w:val="left" w:pos="6120"/>
        </w:tabs>
        <w:rPr>
          <w:ins w:id="1087" w:author="Bernie Grofman" w:date="2022-11-27T11:19:00Z"/>
        </w:rPr>
      </w:pPr>
      <w:ins w:id="1088" w:author="Bernie Grofman" w:date="2022-11-27T02:04:00Z">
        <w:r w:rsidRPr="003973DA">
          <w:rPr>
            <w:b/>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 even</w:t>
        </w:r>
        <w:r>
          <w:t xml:space="preserve"> though, as in the previous round of redistricting, Republicans fully controlled more states in which they could effectuate  gerrymanders than did Democrats. </w:t>
        </w:r>
        <w:r>
          <w:rPr>
            <w:rStyle w:val="FootnoteReference"/>
          </w:rPr>
          <w:footnoteReference w:id="70"/>
        </w:r>
        <w:r>
          <w:t xml:space="preserve">  </w:t>
        </w:r>
      </w:ins>
      <w:ins w:id="1098" w:author="Bernie Grofman" w:date="2022-11-27T02:18:00Z">
        <w:r w:rsidR="00670CA0">
          <w:rPr>
            <w:b/>
          </w:rPr>
          <w:t xml:space="preserve">In particular, </w:t>
        </w:r>
      </w:ins>
      <w:ins w:id="1099" w:author="Bernie Grofman" w:date="2022-11-27T02:04:00Z">
        <w:r w:rsidRPr="00E7526B">
          <w:rPr>
            <w:b/>
            <w:rPrChange w:id="1100" w:author="Bernie Grofman" w:date="2022-11-27T02:18:00Z">
              <w:rPr/>
            </w:rPrChange>
          </w:rPr>
          <w:t xml:space="preserve"> t</w:t>
        </w:r>
        <w:r>
          <w:t xml:space="preserve">he states in which the Democrats controlled the process changed, gaining control in large state New York, and </w:t>
        </w:r>
        <w:r>
          <w:lastRenderedPageBreak/>
          <w:t>losing control in small state West Virginia.</w:t>
        </w:r>
      </w:ins>
    </w:p>
    <w:p w14:paraId="420A0FB5" w14:textId="3ADAB5D9" w:rsidR="00670CA0" w:rsidRDefault="00670CA0" w:rsidP="00EF4404">
      <w:pPr>
        <w:tabs>
          <w:tab w:val="left" w:pos="2880"/>
          <w:tab w:val="left" w:pos="6120"/>
        </w:tabs>
        <w:rPr>
          <w:ins w:id="1101" w:author="Bernie Grofman" w:date="2022-11-27T11:19:00Z"/>
        </w:rPr>
      </w:pPr>
    </w:p>
    <w:p w14:paraId="737F1E3F" w14:textId="77777777" w:rsidR="00670CA0" w:rsidRDefault="00670CA0" w:rsidP="00EF4404">
      <w:pPr>
        <w:tabs>
          <w:tab w:val="left" w:pos="2880"/>
          <w:tab w:val="left" w:pos="6120"/>
        </w:tabs>
        <w:rPr>
          <w:ins w:id="1102" w:author="Bernie Grofman" w:date="2022-11-27T02:04:00Z"/>
        </w:rPr>
      </w:pPr>
    </w:p>
    <w:p w14:paraId="7E7CBEC9" w14:textId="77777777" w:rsidR="00B02412" w:rsidRPr="00282E09" w:rsidRDefault="00B02412" w:rsidP="00EF4404">
      <w:pPr>
        <w:tabs>
          <w:tab w:val="left" w:pos="2880"/>
          <w:tab w:val="left" w:pos="6120"/>
        </w:tabs>
        <w:ind w:firstLine="0"/>
      </w:pPr>
    </w:p>
    <w:p w14:paraId="58E3EFFB" w14:textId="41A3FF45" w:rsidR="00073CF1" w:rsidRDefault="00B02412">
      <w:pPr>
        <w:pStyle w:val="Heading1"/>
        <w:tabs>
          <w:tab w:val="left" w:pos="2880"/>
          <w:tab w:val="left" w:pos="6120"/>
        </w:tabs>
        <w:rPr>
          <w:ins w:id="1103" w:author="Bernie Grofman" w:date="2022-11-27T09:01:00Z"/>
        </w:rPr>
        <w:pPrChange w:id="1104" w:author="Bernie Grofman" w:date="2022-11-27T11:19:00Z">
          <w:pPr>
            <w:tabs>
              <w:tab w:val="left" w:pos="2880"/>
              <w:tab w:val="left" w:pos="6120"/>
            </w:tabs>
          </w:pPr>
        </w:pPrChange>
      </w:pPr>
      <w:ins w:id="1105" w:author="Bernie Grofman" w:date="2022-11-27T02:03:00Z">
        <w:r>
          <w:t>The effects of redistricting and apportionment on congressional districts</w:t>
        </w:r>
      </w:ins>
    </w:p>
    <w:p w14:paraId="026B97E5" w14:textId="08D64591" w:rsidR="00073CF1" w:rsidRDefault="00670CA0">
      <w:pPr>
        <w:pStyle w:val="Heading2"/>
        <w:rPr>
          <w:ins w:id="1106" w:author="Bernie Grofman" w:date="2022-11-27T09:02:00Z"/>
        </w:rPr>
        <w:pPrChange w:id="1107" w:author="Bernie Grofman" w:date="2022-11-27T09:03:00Z">
          <w:pPr>
            <w:tabs>
              <w:tab w:val="left" w:pos="2880"/>
              <w:tab w:val="left" w:pos="6120"/>
            </w:tabs>
          </w:pPr>
        </w:pPrChange>
      </w:pPr>
      <w:ins w:id="1108" w:author="Bernie Grofman" w:date="2022-11-27T09:01:00Z">
        <w:r>
          <w:t>Comparing out</w:t>
        </w:r>
        <w:r w:rsidR="00073CF1">
          <w:t xml:space="preserve">comes in congressional districts in the election of 2022 with projected outcomes of </w:t>
        </w:r>
      </w:ins>
      <w:ins w:id="1109" w:author="Bernie Grofman" w:date="2022-11-27T09:02:00Z">
        <w:r w:rsidR="00073CF1">
          <w:t xml:space="preserve">the </w:t>
        </w:r>
      </w:ins>
      <w:ins w:id="1110" w:author="Bernie Grofman" w:date="2022-11-27T09:01:00Z">
        <w:r w:rsidR="00073CF1">
          <w:t>presidential election</w:t>
        </w:r>
      </w:ins>
      <w:ins w:id="1111" w:author="Bernie Grofman" w:date="2022-11-27T09:02:00Z">
        <w:r w:rsidR="00073CF1">
          <w:t xml:space="preserve"> of 2020 into the 2022 districts.</w:t>
        </w:r>
      </w:ins>
    </w:p>
    <w:p w14:paraId="1FF4281A" w14:textId="77777777" w:rsidR="009E2F11" w:rsidRDefault="00355C87" w:rsidP="00EF4404">
      <w:pPr>
        <w:tabs>
          <w:tab w:val="left" w:pos="2880"/>
          <w:tab w:val="left" w:pos="6120"/>
        </w:tabs>
        <w:rPr>
          <w:ins w:id="1112" w:author="Bernie Grofman" w:date="2022-11-27T09:07:00Z"/>
          <w:b/>
          <w:color w:val="FF0000"/>
          <w:szCs w:val="22"/>
        </w:rPr>
      </w:pPr>
      <w:r>
        <w:t xml:space="preserve">A simple calculation can be made to help determine the </w:t>
      </w:r>
      <w:r w:rsidR="00F97F45">
        <w:t>independent effect of apportionment and redistricting on the balance of power in the U.S House.</w:t>
      </w:r>
      <w:del w:id="1113" w:author="Bernie Grofman" w:date="2022-11-27T02:21:00Z">
        <w:r w:rsidR="00F97F45" w:rsidDel="00EF4404">
          <w:rPr>
            <w:rStyle w:val="FootnoteReference"/>
          </w:rPr>
          <w:footnoteReference w:id="71"/>
        </w:r>
      </w:del>
      <w:r w:rsidR="00F97F45">
        <w:t xml:space="preserve"> </w:t>
      </w:r>
      <w:r w:rsidR="002626B8" w:rsidRPr="00EF4404">
        <w:rPr>
          <w:b/>
          <w:rPrChange w:id="1116" w:author="Bernie Grofman" w:date="2022-11-27T02:26:00Z">
            <w:rPr/>
          </w:rPrChange>
        </w:rPr>
        <w:t xml:space="preserve">We can look at how many </w:t>
      </w:r>
      <w:ins w:id="1117" w:author="Bernie Grofman" w:date="2022-11-27T09:03:00Z">
        <w:r w:rsidR="00073CF1">
          <w:rPr>
            <w:b/>
          </w:rPr>
          <w:t xml:space="preserve">congressional </w:t>
        </w:r>
      </w:ins>
      <w:r w:rsidR="002626B8" w:rsidRPr="00EF4404">
        <w:rPr>
          <w:b/>
          <w:rPrChange w:id="1118" w:author="Bernie Grofman" w:date="2022-11-27T02:26:00Z">
            <w:rPr/>
          </w:rPrChange>
        </w:rPr>
        <w:t>districts a national candidate</w:t>
      </w:r>
      <w:ins w:id="1119" w:author="Bernie Grofman" w:date="2022-11-27T02:24:00Z">
        <w:r w:rsidR="00EF4404" w:rsidRPr="00EF4404">
          <w:rPr>
            <w:b/>
            <w:rPrChange w:id="1120" w:author="Bernie Grofman" w:date="2022-11-27T02:26:00Z">
              <w:rPr/>
            </w:rPrChange>
          </w:rPr>
          <w:t xml:space="preserve"> --here President Biden ca. 2020</w:t>
        </w:r>
      </w:ins>
      <w:ins w:id="1121" w:author="Bernie Grofman" w:date="2022-11-27T02:23:00Z">
        <w:r w:rsidR="00EF4404" w:rsidRPr="00EF4404">
          <w:rPr>
            <w:b/>
            <w:rPrChange w:id="1122" w:author="Bernie Grofman" w:date="2022-11-27T02:26:00Z">
              <w:rPr/>
            </w:rPrChange>
          </w:rPr>
          <w:t xml:space="preserve">, </w:t>
        </w:r>
      </w:ins>
      <w:del w:id="1123" w:author="Bernie Grofman" w:date="2022-11-27T02:24:00Z">
        <w:r w:rsidR="002626B8" w:rsidRPr="00EF4404" w:rsidDel="00EF4404">
          <w:rPr>
            <w:b/>
            <w:rPrChange w:id="1124" w:author="Bernie Grofman" w:date="2022-11-27T02:26:00Z">
              <w:rPr/>
            </w:rPrChange>
          </w:rPr>
          <w:delText xml:space="preserve"> </w:delText>
        </w:r>
      </w:del>
      <w:del w:id="1125" w:author="Bernie Grofman" w:date="2022-11-27T02:23:00Z">
        <w:r w:rsidR="002626B8" w:rsidRPr="00EF4404" w:rsidDel="00EF4404">
          <w:rPr>
            <w:b/>
            <w:rPrChange w:id="1126" w:author="Bernie Grofman" w:date="2022-11-27T02:26:00Z">
              <w:rPr/>
            </w:rPrChange>
          </w:rPr>
          <w:delText>would have won</w:delText>
        </w:r>
      </w:del>
      <w:ins w:id="1127" w:author="Bernie Grofman" w:date="2022-11-27T02:23:00Z">
        <w:r w:rsidR="00EF4404" w:rsidRPr="00EF4404">
          <w:rPr>
            <w:b/>
            <w:rPrChange w:id="1128" w:author="Bernie Grofman" w:date="2022-11-27T02:26:00Z">
              <w:rPr/>
            </w:rPrChange>
          </w:rPr>
          <w:t>did win</w:t>
        </w:r>
      </w:ins>
      <w:r w:rsidR="002626B8" w:rsidRPr="00EF4404">
        <w:rPr>
          <w:b/>
          <w:rPrChange w:id="1129" w:author="Bernie Grofman" w:date="2022-11-27T02:26:00Z">
            <w:rPr/>
          </w:rPrChange>
        </w:rPr>
        <w:t xml:space="preserve"> under one set of maps</w:t>
      </w:r>
      <w:r w:rsidR="00C82073" w:rsidRPr="00EF4404">
        <w:rPr>
          <w:b/>
          <w:rPrChange w:id="1130" w:author="Bernie Grofman" w:date="2022-11-27T02:26:00Z">
            <w:rPr/>
          </w:rPrChange>
        </w:rPr>
        <w:t xml:space="preserve"> </w:t>
      </w:r>
      <w:del w:id="1131" w:author="Bernie Grofman" w:date="2022-11-27T02:25:00Z">
        <w:r w:rsidR="00C82073" w:rsidRPr="00EF4404" w:rsidDel="00EF4404">
          <w:rPr>
            <w:b/>
            <w:rPrChange w:id="1132" w:author="Bernie Grofman" w:date="2022-11-27T02:26:00Z">
              <w:rPr/>
            </w:rPrChange>
          </w:rPr>
          <w:delText xml:space="preserve">-- </w:delText>
        </w:r>
      </w:del>
      <w:del w:id="1133" w:author="Bernie Grofman" w:date="2022-11-27T02:24:00Z">
        <w:r w:rsidR="002626B8" w:rsidRPr="00EF4404" w:rsidDel="00EF4404">
          <w:rPr>
            <w:b/>
            <w:rPrChange w:id="1134" w:author="Bernie Grofman" w:date="2022-11-27T02:26:00Z">
              <w:rPr/>
            </w:rPrChange>
          </w:rPr>
          <w:delText xml:space="preserve">here </w:delText>
        </w:r>
      </w:del>
      <w:del w:id="1135" w:author="Bernie Grofman" w:date="2022-11-27T02:25:00Z">
        <w:r w:rsidR="002626B8" w:rsidRPr="00EF4404" w:rsidDel="00EF4404">
          <w:rPr>
            <w:b/>
            <w:rPrChange w:id="1136" w:author="Bernie Grofman" w:date="2022-11-27T02:26:00Z">
              <w:rPr/>
            </w:rPrChange>
          </w:rPr>
          <w:delText>those that were used in the 2020 election</w:delText>
        </w:r>
        <w:r w:rsidR="00C82073" w:rsidRPr="00EF4404" w:rsidDel="00EF4404">
          <w:rPr>
            <w:b/>
            <w:rPrChange w:id="1137" w:author="Bernie Grofman" w:date="2022-11-27T02:26:00Z">
              <w:rPr/>
            </w:rPrChange>
          </w:rPr>
          <w:delText xml:space="preserve"> --</w:delText>
        </w:r>
        <w:r w:rsidR="002626B8" w:rsidRPr="00EF4404" w:rsidDel="00EF4404">
          <w:rPr>
            <w:b/>
            <w:rPrChange w:id="1138" w:author="Bernie Grofman" w:date="2022-11-27T02:26:00Z">
              <w:rPr/>
            </w:rPrChange>
          </w:rPr>
          <w:delText xml:space="preserve"> </w:delText>
        </w:r>
      </w:del>
      <w:r w:rsidR="002626B8" w:rsidRPr="00EF4404">
        <w:rPr>
          <w:b/>
          <w:rPrChange w:id="1139" w:author="Bernie Grofman" w:date="2022-11-27T02:26:00Z">
            <w:rPr/>
          </w:rPrChange>
        </w:rPr>
        <w:t xml:space="preserve">and </w:t>
      </w:r>
      <w:del w:id="1140" w:author="Bernie Grofman" w:date="2022-11-27T02:25:00Z">
        <w:r w:rsidR="002626B8" w:rsidRPr="00EF4404" w:rsidDel="00EF4404">
          <w:rPr>
            <w:b/>
            <w:rPrChange w:id="1141" w:author="Bernie Grofman" w:date="2022-11-27T02:26:00Z">
              <w:rPr/>
            </w:rPrChange>
          </w:rPr>
          <w:delText xml:space="preserve">using </w:delText>
        </w:r>
      </w:del>
      <w:ins w:id="1142" w:author="Bernie Grofman" w:date="2022-11-27T02:25:00Z">
        <w:r w:rsidR="00EF4404" w:rsidRPr="00EF4404">
          <w:rPr>
            <w:b/>
            <w:rPrChange w:id="1143" w:author="Bernie Grofman" w:date="2022-11-27T02:26:00Z">
              <w:rPr/>
            </w:rPrChange>
          </w:rPr>
          <w:t xml:space="preserve"> compare those results to Biden’s 2020 votes </w:t>
        </w:r>
      </w:ins>
      <w:del w:id="1144" w:author="Bernie Grofman" w:date="2022-11-27T02:25:00Z">
        <w:r w:rsidR="002626B8" w:rsidRPr="00EF4404" w:rsidDel="00EF4404">
          <w:rPr>
            <w:b/>
            <w:rPrChange w:id="1145" w:author="Bernie Grofman" w:date="2022-11-27T02:26:00Z">
              <w:rPr/>
            </w:rPrChange>
          </w:rPr>
          <w:delText xml:space="preserve">those same election results </w:delText>
        </w:r>
      </w:del>
      <w:r w:rsidR="002626B8" w:rsidRPr="00EF4404">
        <w:rPr>
          <w:b/>
          <w:rPrChange w:id="1146" w:author="Bernie Grofman" w:date="2022-11-27T02:26:00Z">
            <w:rPr/>
          </w:rPrChange>
        </w:rPr>
        <w:t>projected into the 2022 districts</w:t>
      </w:r>
      <w:del w:id="1147" w:author="Bernie Grofman" w:date="2022-11-27T02:25:00Z">
        <w:r w:rsidR="00C82073" w:rsidRPr="00EF4404" w:rsidDel="00EF4404">
          <w:rPr>
            <w:b/>
            <w:rPrChange w:id="1148" w:author="Bernie Grofman" w:date="2022-11-27T02:26:00Z">
              <w:rPr/>
            </w:rPrChange>
          </w:rPr>
          <w:delText xml:space="preserve">, </w:delText>
        </w:r>
      </w:del>
      <w:ins w:id="1149" w:author="Bernie Grofman" w:date="2022-11-27T02:25:00Z">
        <w:r w:rsidR="00EF4404" w:rsidRPr="00EF4404">
          <w:rPr>
            <w:b/>
            <w:rPrChange w:id="1150" w:author="Bernie Grofman" w:date="2022-11-27T02:26:00Z">
              <w:rPr/>
            </w:rPrChange>
          </w:rPr>
          <w:t xml:space="preserve">. In this way we can </w:t>
        </w:r>
      </w:ins>
      <w:r w:rsidR="00C82073" w:rsidRPr="00EF4404">
        <w:rPr>
          <w:b/>
          <w:rPrChange w:id="1151" w:author="Bernie Grofman" w:date="2022-11-27T02:26:00Z">
            <w:rPr/>
          </w:rPrChange>
        </w:rPr>
        <w:t xml:space="preserve">determine the change in district </w:t>
      </w:r>
      <w:ins w:id="1152" w:author="Bernie Grofman" w:date="2022-11-27T09:03:00Z">
        <w:r w:rsidR="00073CF1">
          <w:rPr>
            <w:b/>
          </w:rPr>
          <w:t xml:space="preserve">presidential </w:t>
        </w:r>
      </w:ins>
      <w:r w:rsidR="00C82073" w:rsidRPr="00EF4404">
        <w:rPr>
          <w:b/>
          <w:rPrChange w:id="1153" w:author="Bernie Grofman" w:date="2022-11-27T02:26:00Z">
            <w:rPr/>
          </w:rPrChange>
        </w:rPr>
        <w:t>wins</w:t>
      </w:r>
      <w:ins w:id="1154" w:author="Bernie Grofman" w:date="2022-11-27T02:25:00Z">
        <w:r w:rsidR="00EF4404" w:rsidRPr="00EF4404">
          <w:rPr>
            <w:b/>
            <w:rPrChange w:id="1155" w:author="Bernie Grofman" w:date="2022-11-27T02:26:00Z">
              <w:rPr/>
            </w:rPrChange>
          </w:rPr>
          <w:t xml:space="preserve"> </w:t>
        </w:r>
      </w:ins>
      <w:ins w:id="1156" w:author="Bernie Grofman" w:date="2022-11-27T09:04:00Z">
        <w:r w:rsidR="00073CF1">
          <w:rPr>
            <w:b/>
          </w:rPr>
          <w:t xml:space="preserve">for each party </w:t>
        </w:r>
      </w:ins>
      <w:ins w:id="1157" w:author="Bernie Grofman" w:date="2022-11-27T02:25:00Z">
        <w:r w:rsidR="00EF4404" w:rsidRPr="00EF4404">
          <w:rPr>
            <w:b/>
            <w:rPrChange w:id="1158" w:author="Bernie Grofman" w:date="2022-11-27T02:26:00Z">
              <w:rPr/>
            </w:rPrChange>
          </w:rPr>
          <w:t xml:space="preserve">between the 2020 </w:t>
        </w:r>
      </w:ins>
      <w:ins w:id="1159" w:author="Bernie Grofman" w:date="2022-11-27T02:26:00Z">
        <w:r w:rsidR="00EF4404" w:rsidRPr="00EF4404">
          <w:rPr>
            <w:b/>
            <w:rPrChange w:id="1160" w:author="Bernie Grofman" w:date="2022-11-27T02:26:00Z">
              <w:rPr/>
            </w:rPrChange>
          </w:rPr>
          <w:t>congressional districts</w:t>
        </w:r>
      </w:ins>
      <w:ins w:id="1161" w:author="Bernie Grofman" w:date="2022-11-27T02:25:00Z">
        <w:r w:rsidR="00EF4404" w:rsidRPr="00EF4404">
          <w:rPr>
            <w:b/>
            <w:rPrChange w:id="1162" w:author="Bernie Grofman" w:date="2022-11-27T02:26:00Z">
              <w:rPr/>
            </w:rPrChange>
          </w:rPr>
          <w:t xml:space="preserve"> and the 2022 </w:t>
        </w:r>
      </w:ins>
      <w:ins w:id="1163" w:author="Bernie Grofman" w:date="2022-11-27T02:26:00Z">
        <w:r w:rsidR="00EF4404" w:rsidRPr="00EF4404">
          <w:rPr>
            <w:b/>
            <w:rPrChange w:id="1164" w:author="Bernie Grofman" w:date="2022-11-27T02:26:00Z">
              <w:rPr/>
            </w:rPrChange>
          </w:rPr>
          <w:t>congressional districts</w:t>
        </w:r>
      </w:ins>
      <w:r w:rsidR="00C82073">
        <w:t>.</w:t>
      </w:r>
      <w:ins w:id="1165" w:author="Bernie Grofman" w:date="2022-11-27T02:21:00Z">
        <w:r w:rsidR="00EF4404" w:rsidRPr="00EF4404">
          <w:rPr>
            <w:rStyle w:val="FootnoteReference"/>
          </w:rPr>
          <w:t xml:space="preserve"> </w:t>
        </w:r>
      </w:ins>
      <w:del w:id="1166" w:author="Bernie Grofman" w:date="2022-11-27T02:27:00Z">
        <w:r w:rsidR="00EF3145" w:rsidRPr="00EF4404" w:rsidDel="00EF4404">
          <w:rPr>
            <w:b/>
            <w:rPrChange w:id="1167" w:author="Bernie Grofman" w:date="2022-11-27T02:29:00Z">
              <w:rPr/>
            </w:rPrChange>
          </w:rPr>
          <w:delText xml:space="preserve"> </w:delText>
        </w:r>
      </w:del>
      <w:ins w:id="1168" w:author="Bernie Grofman" w:date="2022-11-27T02:26:00Z">
        <w:r w:rsidR="00EF4404" w:rsidRPr="00EF4404">
          <w:rPr>
            <w:b/>
            <w:szCs w:val="22"/>
            <w:rPrChange w:id="1169" w:author="Bernie Grofman" w:date="2022-11-27T02:29:00Z">
              <w:rPr>
                <w:szCs w:val="22"/>
              </w:rPr>
            </w:rPrChange>
          </w:rPr>
          <w:t xml:space="preserve">This simple analysis leaves aside very important considerations </w:t>
        </w:r>
      </w:ins>
      <w:ins w:id="1170" w:author="Bernie Grofman" w:date="2022-11-27T02:28:00Z">
        <w:r w:rsidR="00EF4404" w:rsidRPr="00EF4404">
          <w:rPr>
            <w:b/>
            <w:szCs w:val="22"/>
            <w:rPrChange w:id="1171" w:author="Bernie Grofman" w:date="2022-11-27T02:29:00Z">
              <w:rPr>
                <w:szCs w:val="22"/>
              </w:rPr>
            </w:rPrChange>
          </w:rPr>
          <w:t>that would affect who wins in specific districts.</w:t>
        </w:r>
      </w:ins>
      <w:ins w:id="1172" w:author="Bernie Grofman" w:date="2022-11-27T02:29:00Z">
        <w:r w:rsidR="00EF4404" w:rsidRPr="00EF4404">
          <w:rPr>
            <w:b/>
            <w:szCs w:val="22"/>
            <w:rPrChange w:id="1173" w:author="Bernie Grofman" w:date="2022-11-27T02:29:00Z">
              <w:rPr>
                <w:szCs w:val="22"/>
              </w:rPr>
            </w:rPrChange>
          </w:rPr>
          <w:t>, such as</w:t>
        </w:r>
      </w:ins>
      <w:ins w:id="1174" w:author="Bernie Grofman" w:date="2022-11-27T02:26:00Z">
        <w:r w:rsidR="00EF4404" w:rsidRPr="00EF4404">
          <w:rPr>
            <w:b/>
            <w:szCs w:val="22"/>
            <w:rPrChange w:id="1175" w:author="Bernie Grofman" w:date="2022-11-27T02:29:00Z">
              <w:rPr>
                <w:szCs w:val="22"/>
              </w:rPr>
            </w:rPrChange>
          </w:rPr>
          <w:t xml:space="preserve"> </w:t>
        </w:r>
        <w:r w:rsidR="00EF4404" w:rsidRPr="00D667D8">
          <w:rPr>
            <w:szCs w:val="22"/>
          </w:rPr>
          <w:t>incumbency effects, candidate quality, and the effect of campaigns</w:t>
        </w:r>
      </w:ins>
      <w:ins w:id="1176" w:author="Bernie Grofman" w:date="2022-11-27T09:04:00Z">
        <w:r w:rsidR="00073CF1" w:rsidRPr="009E2F11">
          <w:rPr>
            <w:b/>
            <w:szCs w:val="22"/>
            <w:rPrChange w:id="1177" w:author="Bernie Grofman" w:date="2022-11-27T09:06:00Z">
              <w:rPr>
                <w:szCs w:val="22"/>
              </w:rPr>
            </w:rPrChange>
          </w:rPr>
          <w:t>. Indeed, in 2022, there wer</w:t>
        </w:r>
      </w:ins>
      <w:ins w:id="1178" w:author="Bernie Grofman" w:date="2022-11-27T09:05:00Z">
        <w:r w:rsidR="00073CF1" w:rsidRPr="009E2F11">
          <w:rPr>
            <w:b/>
            <w:szCs w:val="22"/>
            <w:rPrChange w:id="1179" w:author="Bernie Grofman" w:date="2022-11-27T09:06:00Z">
              <w:rPr>
                <w:szCs w:val="22"/>
              </w:rPr>
            </w:rPrChange>
          </w:rPr>
          <w:t xml:space="preserve">e </w:t>
        </w:r>
        <w:r w:rsidR="00073CF1" w:rsidRPr="009E2F11">
          <w:rPr>
            <w:b/>
            <w:color w:val="FF0000"/>
            <w:szCs w:val="22"/>
            <w:rPrChange w:id="1180" w:author="Bernie Grofman" w:date="2022-11-27T09:06:00Z">
              <w:rPr>
                <w:szCs w:val="22"/>
              </w:rPr>
            </w:rPrChange>
          </w:rPr>
          <w:t xml:space="preserve">JONATHAN FILL IN </w:t>
        </w:r>
        <w:r w:rsidR="00073CF1" w:rsidRPr="009E2F11">
          <w:rPr>
            <w:b/>
            <w:szCs w:val="22"/>
            <w:rPrChange w:id="1181" w:author="Bernie Grofman" w:date="2022-11-27T09:06:00Z">
              <w:rPr>
                <w:szCs w:val="22"/>
              </w:rPr>
            </w:rPrChange>
          </w:rPr>
          <w:t>congressional districts won by Biden but carried by a Republican congressional candidate, and there were</w:t>
        </w:r>
      </w:ins>
      <w:ins w:id="1182" w:author="Bernie Grofman" w:date="2022-11-27T02:26:00Z">
        <w:r w:rsidR="00EF4404" w:rsidRPr="00D667D8">
          <w:rPr>
            <w:szCs w:val="22"/>
          </w:rPr>
          <w:t xml:space="preserve"> </w:t>
        </w:r>
      </w:ins>
      <w:ins w:id="1183" w:author="Bernie Grofman" w:date="2022-11-27T09:07:00Z">
        <w:r w:rsidR="009E2F11" w:rsidRPr="003973DA">
          <w:rPr>
            <w:b/>
            <w:color w:val="FF0000"/>
            <w:szCs w:val="22"/>
          </w:rPr>
          <w:t xml:space="preserve">JONATHAN FILL IN </w:t>
        </w:r>
        <w:r w:rsidR="009E2F11" w:rsidRPr="003973DA">
          <w:rPr>
            <w:b/>
            <w:szCs w:val="22"/>
          </w:rPr>
          <w:t xml:space="preserve">congressional districts </w:t>
        </w:r>
        <w:r w:rsidR="009E2F11">
          <w:rPr>
            <w:b/>
            <w:szCs w:val="22"/>
          </w:rPr>
          <w:t>lost</w:t>
        </w:r>
        <w:r w:rsidR="009E2F11" w:rsidRPr="003973DA">
          <w:rPr>
            <w:b/>
            <w:szCs w:val="22"/>
          </w:rPr>
          <w:t xml:space="preserve"> by Biden but carried by a </w:t>
        </w:r>
        <w:r w:rsidR="009E2F11">
          <w:rPr>
            <w:b/>
            <w:szCs w:val="22"/>
          </w:rPr>
          <w:t>Democratic</w:t>
        </w:r>
        <w:r w:rsidR="009E2F11" w:rsidRPr="003973DA">
          <w:rPr>
            <w:b/>
            <w:szCs w:val="22"/>
          </w:rPr>
          <w:t xml:space="preserve"> congressional candidate</w:t>
        </w:r>
        <w:r w:rsidR="009E2F11">
          <w:rPr>
            <w:b/>
            <w:szCs w:val="22"/>
          </w:rPr>
          <w:t xml:space="preserve">. </w:t>
        </w:r>
      </w:ins>
      <w:ins w:id="1184" w:author="Bernie Grofman" w:date="2022-11-27T02:26:00Z">
        <w:r w:rsidR="00EF4404" w:rsidRPr="009E2F11">
          <w:rPr>
            <w:b/>
            <w:szCs w:val="22"/>
            <w:rPrChange w:id="1185" w:author="Bernie Grofman" w:date="2022-11-27T09:06:00Z">
              <w:rPr>
                <w:szCs w:val="22"/>
              </w:rPr>
            </w:rPrChange>
          </w:rPr>
          <w:t>But the benefit of this apples-to-apples comparison is that it shows, using the</w:t>
        </w:r>
        <w:r w:rsidR="00EF4404" w:rsidRPr="00D667D8">
          <w:rPr>
            <w:szCs w:val="22"/>
          </w:rPr>
          <w:t xml:space="preserve"> </w:t>
        </w:r>
        <w:r w:rsidR="00EF4404" w:rsidRPr="009E2F11">
          <w:rPr>
            <w:szCs w:val="22"/>
            <w:u w:val="single"/>
            <w:rPrChange w:id="1186" w:author="Bernie Grofman" w:date="2022-11-27T09:08:00Z">
              <w:rPr>
                <w:szCs w:val="22"/>
              </w:rPr>
            </w:rPrChange>
          </w:rPr>
          <w:t>same</w:t>
        </w:r>
        <w:r w:rsidR="00EF4404" w:rsidRPr="00D667D8">
          <w:rPr>
            <w:szCs w:val="22"/>
          </w:rPr>
          <w:t xml:space="preserve"> nationwide election, the difference between the old and new lines. </w:t>
        </w:r>
      </w:ins>
      <w:ins w:id="1187" w:author="Bernie Grofman" w:date="2022-11-27T02:27:00Z">
        <w:r w:rsidR="00EF4404" w:rsidRPr="00EF4404">
          <w:rPr>
            <w:b/>
            <w:color w:val="FF0000"/>
            <w:szCs w:val="22"/>
            <w:rPrChange w:id="1188" w:author="Bernie Grofman" w:date="2022-11-27T02:28:00Z">
              <w:rPr>
                <w:szCs w:val="22"/>
              </w:rPr>
            </w:rPrChange>
          </w:rPr>
          <w:t xml:space="preserve">JONATHAN I MOVED THIS FROM FOOTNOTE TO TEXT </w:t>
        </w:r>
      </w:ins>
    </w:p>
    <w:p w14:paraId="027EC704" w14:textId="1FA53522" w:rsidR="001E13E7" w:rsidRDefault="00837256" w:rsidP="00EF4404">
      <w:pPr>
        <w:tabs>
          <w:tab w:val="left" w:pos="2880"/>
          <w:tab w:val="left" w:pos="6120"/>
        </w:tabs>
      </w:pPr>
      <w:ins w:id="1189" w:author="Bernie Grofman" w:date="2022-11-27T02:13:00Z">
        <w:r w:rsidRPr="00837256">
          <w:rPr>
            <w:szCs w:val="24"/>
            <w:rPrChange w:id="1190" w:author="Bernie Grofman" w:date="2022-11-27T02:13:00Z">
              <w:rPr>
                <w:sz w:val="22"/>
                <w:szCs w:val="22"/>
              </w:rPr>
            </w:rPrChange>
          </w:rPr>
          <w:t>However</w:t>
        </w:r>
        <w:r w:rsidR="00EF4404" w:rsidRPr="009E2F11">
          <w:rPr>
            <w:szCs w:val="24"/>
          </w:rPr>
          <w:t>,</w:t>
        </w:r>
        <w:r w:rsidRPr="00837256">
          <w:rPr>
            <w:szCs w:val="24"/>
            <w:rPrChange w:id="1191" w:author="Bernie Grofman" w:date="2022-11-27T02:13:00Z">
              <w:rPr>
                <w:sz w:val="22"/>
                <w:szCs w:val="22"/>
              </w:rPr>
            </w:rPrChange>
          </w:rPr>
          <w:t xml:space="preserve"> we must</w:t>
        </w:r>
      </w:ins>
      <w:ins w:id="1192" w:author="Bernie Grofman" w:date="2022-11-27T02:22:00Z">
        <w:r w:rsidR="00EF4404">
          <w:rPr>
            <w:szCs w:val="24"/>
          </w:rPr>
          <w:t xml:space="preserve"> also</w:t>
        </w:r>
      </w:ins>
      <w:ins w:id="1193" w:author="Bernie Grofman" w:date="2022-11-27T02:13:00Z">
        <w:r w:rsidRPr="00837256">
          <w:rPr>
            <w:szCs w:val="24"/>
            <w:rPrChange w:id="1194" w:author="Bernie Grofman" w:date="2022-11-27T02:13:00Z">
              <w:rPr>
                <w:sz w:val="22"/>
                <w:szCs w:val="22"/>
              </w:rPr>
            </w:rPrChange>
          </w:rPr>
          <w:t xml:space="preserve"> recognize that the total number of districts in each state </w:t>
        </w:r>
      </w:ins>
      <w:ins w:id="1195" w:author="Bernie Grofman" w:date="2022-11-27T02:26:00Z">
        <w:r w:rsidR="00EF4404">
          <w:rPr>
            <w:szCs w:val="24"/>
          </w:rPr>
          <w:t>were</w:t>
        </w:r>
      </w:ins>
      <w:ins w:id="1196" w:author="Bernie Grofman" w:date="2022-11-27T02:13:00Z">
        <w:r w:rsidRPr="00837256">
          <w:rPr>
            <w:szCs w:val="24"/>
            <w:rPrChange w:id="1197" w:author="Bernie Grofman" w:date="2022-11-27T02:13:00Z">
              <w:rPr>
                <w:sz w:val="22"/>
                <w:szCs w:val="22"/>
              </w:rPr>
            </w:rPrChange>
          </w:rPr>
          <w:t xml:space="preserve"> affected by apportionment. 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Pr="003973DA">
          <w:rPr>
            <w:sz w:val="22"/>
            <w:szCs w:val="22"/>
          </w:rPr>
          <w:t xml:space="preserve"> </w:t>
        </w:r>
        <w:r>
          <w:t xml:space="preserve"> </w:t>
        </w:r>
      </w:ins>
    </w:p>
    <w:p w14:paraId="07C6F644" w14:textId="11F69909" w:rsidR="00545A87" w:rsidDel="00837256" w:rsidRDefault="00343D93" w:rsidP="00A165DC">
      <w:pPr>
        <w:rPr>
          <w:del w:id="1198" w:author="Bernie Grofman" w:date="2022-11-27T02:12:00Z"/>
        </w:rPr>
      </w:pPr>
      <w:del w:id="1199" w:author="Bernie Grofman" w:date="2022-11-27T02:12:00Z">
        <w:r w:rsidDel="00837256">
          <w:delText>First,</w:delText>
        </w:r>
        <w:r w:rsidR="00B85A9B" w:rsidDel="00837256">
          <w:delText xml:space="preserve"> we must recognize that the </w:delText>
        </w:r>
        <w:r w:rsidR="00545A87" w:rsidDel="00837256">
          <w:delText xml:space="preserve">total </w:delText>
        </w:r>
        <w:r w:rsidR="00B85A9B" w:rsidDel="00837256">
          <w:delText xml:space="preserve">number of districts in each state </w:delText>
        </w:r>
      </w:del>
      <w:del w:id="1200" w:author="Bernie Grofman" w:date="2022-11-27T02:11:00Z">
        <w:r w:rsidR="00B85A9B" w:rsidDel="00837256">
          <w:delText xml:space="preserve">might </w:delText>
        </w:r>
      </w:del>
      <w:del w:id="1201" w:author="Bernie Grofman" w:date="2022-11-27T02:12:00Z">
        <w:r w:rsidR="00B85A9B" w:rsidDel="00837256">
          <w:delText xml:space="preserve">have been affected by apportionment. </w:delText>
        </w:r>
        <w:r w:rsidR="003F10E3" w:rsidDel="00837256">
          <w:delText xml:space="preserve">Texas led the country with relative population gain </w:delText>
        </w:r>
        <w:r w:rsidR="008C3421" w:rsidDel="00837256">
          <w:delText>between 2010 and</w:delText>
        </w:r>
        <w:r w:rsidR="00562D15" w:rsidDel="00837256">
          <w:delText xml:space="preserve"> 2020</w:delText>
        </w:r>
        <w:r w:rsidR="008C3421" w:rsidDel="00837256">
          <w:delText xml:space="preserve"> and gained </w:delText>
        </w:r>
        <w:r w:rsidR="003F10E3" w:rsidDel="00837256">
          <w:delText>two seats i</w:delText>
        </w:r>
        <w:r w:rsidR="008C3421" w:rsidDel="00837256">
          <w:delText xml:space="preserve">n the House of Representatives. Montana added a second seat, </w:delText>
        </w:r>
        <w:r w:rsidR="00C0064E" w:rsidDel="00837256">
          <w:delText>and Florida</w:delText>
        </w:r>
        <w:r w:rsidR="00664144" w:rsidDel="00837256">
          <w:delText>, North Carolina, Oregon,</w:delText>
        </w:r>
        <w:r w:rsidR="00C0064E" w:rsidDel="00837256">
          <w:delText xml:space="preserve"> and Colorado </w:delText>
        </w:r>
        <w:r w:rsidR="00664144" w:rsidDel="00837256">
          <w:delText>all</w:delText>
        </w:r>
        <w:r w:rsidR="00C0064E" w:rsidDel="00837256">
          <w:delText xml:space="preserve"> added another seat. California, New York, </w:delText>
        </w:r>
        <w:r w:rsidR="00A02868" w:rsidDel="00837256">
          <w:delText>Illinois</w:delText>
        </w:r>
        <w:r w:rsidR="00C0064E" w:rsidDel="00837256">
          <w:delText xml:space="preserve">, </w:delText>
        </w:r>
        <w:r w:rsidR="00A02868" w:rsidDel="00837256">
          <w:delText xml:space="preserve">Michigan, Ohio, Pennsylvania, and West Virginia all lost one seat. </w:delText>
        </w:r>
      </w:del>
    </w:p>
    <w:p w14:paraId="351A2893" w14:textId="68CFA50A" w:rsidR="000818FC" w:rsidRPr="009E2F11" w:rsidRDefault="00EF3145">
      <w:pPr>
        <w:rPr>
          <w:ins w:id="1202" w:author="Bernie Grofman" w:date="2022-11-27T09:12:00Z"/>
          <w:b/>
          <w:rPrChange w:id="1203" w:author="Bernie Grofman" w:date="2022-11-27T09:12:00Z">
            <w:rPr>
              <w:ins w:id="1204" w:author="Bernie Grofman" w:date="2022-11-27T09:12:00Z"/>
            </w:rPr>
          </w:rPrChange>
        </w:rPr>
      </w:pPr>
      <w:r>
        <w:t xml:space="preserve">Using the </w:t>
      </w:r>
      <w:ins w:id="1205" w:author="Bernie Grofman" w:date="2022-11-27T09:10:00Z">
        <w:r w:rsidR="009E2F11">
          <w:t xml:space="preserve">congressional </w:t>
        </w:r>
      </w:ins>
      <w:del w:id="1206" w:author="Bernie Grofman" w:date="2022-11-27T09:09:00Z">
        <w:r w:rsidR="00882CE9" w:rsidDel="009E2F11">
          <w:delText xml:space="preserve">new </w:delText>
        </w:r>
      </w:del>
      <w:r>
        <w:t xml:space="preserve">district lines </w:t>
      </w:r>
      <w:del w:id="1207" w:author="Bernie Grofman" w:date="2022-11-27T09:10:00Z">
        <w:r w:rsidRPr="009E2F11" w:rsidDel="009E2F11">
          <w:rPr>
            <w:b/>
            <w:rPrChange w:id="1208" w:author="Bernie Grofman" w:date="2022-11-27T09:10:00Z">
              <w:rPr/>
            </w:rPrChange>
          </w:rPr>
          <w:delText xml:space="preserve">from </w:delText>
        </w:r>
      </w:del>
      <w:ins w:id="1209" w:author="Bernie Grofman" w:date="2022-11-27T09:10:00Z">
        <w:r w:rsidR="009E2F11" w:rsidRPr="009E2F11">
          <w:rPr>
            <w:b/>
            <w:rPrChange w:id="1210" w:author="Bernie Grofman" w:date="2022-11-27T09:10:00Z">
              <w:rPr/>
            </w:rPrChange>
          </w:rPr>
          <w:t xml:space="preserve">from </w:t>
        </w:r>
      </w:ins>
      <w:r w:rsidRPr="009E2F11">
        <w:rPr>
          <w:b/>
          <w:rPrChange w:id="1211" w:author="Bernie Grofman" w:date="2022-11-27T09:10:00Z">
            <w:rPr/>
          </w:rPrChange>
        </w:rPr>
        <w:t>2020,</w:t>
      </w:r>
      <w:ins w:id="1212" w:author="Bernie Grofman" w:date="2022-11-27T09:10:00Z">
        <w:r w:rsidR="009E2F11">
          <w:t xml:space="preserve"> </w:t>
        </w:r>
      </w:ins>
      <w:del w:id="1213" w:author="Bernie Grofman" w:date="2022-11-27T09:11:00Z">
        <w:r w:rsidDel="009E2F11">
          <w:delText xml:space="preserve"> </w:delText>
        </w:r>
      </w:del>
      <w:r>
        <w:t xml:space="preserve">Donald Trump </w:t>
      </w:r>
      <w:del w:id="1214" w:author="Bernie Grofman" w:date="2022-11-27T09:11:00Z">
        <w:r w:rsidRPr="009E2F11" w:rsidDel="009E2F11">
          <w:rPr>
            <w:b/>
            <w:rPrChange w:id="1215" w:author="Bernie Grofman" w:date="2022-11-27T09:11:00Z">
              <w:rPr/>
            </w:rPrChange>
          </w:rPr>
          <w:delText>would have carried</w:delText>
        </w:r>
      </w:del>
      <w:ins w:id="1216" w:author="Bernie Grofman" w:date="2022-11-27T09:11:00Z">
        <w:r w:rsidR="009E2F11" w:rsidRPr="009E2F11">
          <w:rPr>
            <w:b/>
            <w:rPrChange w:id="1217" w:author="Bernie Grofman" w:date="2022-11-27T09:11:00Z">
              <w:rPr/>
            </w:rPrChange>
          </w:rPr>
          <w:t>carried</w:t>
        </w:r>
      </w:ins>
      <w:r>
        <w:t xml:space="preserve"> 2</w:t>
      </w:r>
      <w:r w:rsidR="00D04F21">
        <w:t>10</w:t>
      </w:r>
      <w:r>
        <w:t xml:space="preserve"> districts and Joe Biden </w:t>
      </w:r>
      <w:del w:id="1218" w:author="Bernie Grofman" w:date="2022-11-27T09:11:00Z">
        <w:r w:rsidRPr="009E2F11" w:rsidDel="009E2F11">
          <w:rPr>
            <w:b/>
            <w:rPrChange w:id="1219" w:author="Bernie Grofman" w:date="2022-11-27T09:11:00Z">
              <w:rPr/>
            </w:rPrChange>
          </w:rPr>
          <w:delText xml:space="preserve">would have </w:delText>
        </w:r>
      </w:del>
      <w:r w:rsidRPr="009E2F11">
        <w:rPr>
          <w:b/>
          <w:rPrChange w:id="1220" w:author="Bernie Grofman" w:date="2022-11-27T09:11:00Z">
            <w:rPr/>
          </w:rPrChange>
        </w:rPr>
        <w:t>carried</w:t>
      </w:r>
      <w:r>
        <w:t xml:space="preserve"> th</w:t>
      </w:r>
      <w:r w:rsidR="00545A87">
        <w:t>e</w:t>
      </w:r>
      <w:r>
        <w:t xml:space="preserve"> other </w:t>
      </w:r>
      <w:r w:rsidR="00843177">
        <w:t>225</w:t>
      </w:r>
      <w:r>
        <w:t>.</w:t>
      </w:r>
      <w:r w:rsidR="00953962">
        <w:t xml:space="preserve"> Un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Trump would have carried 20</w:t>
      </w:r>
      <w:r w:rsidR="005B7AEF">
        <w:t>9</w:t>
      </w:r>
      <w:r w:rsidR="00953962">
        <w:t xml:space="preserve"> </w:t>
      </w:r>
      <w:ins w:id="1221" w:author="Bernie Grofman" w:date="2022-11-27T09:12:00Z">
        <w:r w:rsidR="009E2F11" w:rsidRPr="009E2F11">
          <w:rPr>
            <w:b/>
            <w:rPrChange w:id="1222" w:author="Bernie Grofman" w:date="2022-11-27T09:12:00Z">
              <w:rPr/>
            </w:rPrChange>
          </w:rPr>
          <w:t xml:space="preserve">districts </w:t>
        </w:r>
      </w:ins>
      <w:r w:rsidR="00953962">
        <w:t xml:space="preserve">and Biden </w:t>
      </w:r>
      <w:r w:rsidR="00033545">
        <w:t>22</w:t>
      </w:r>
      <w:r w:rsidR="00A80E54">
        <w:t>6</w:t>
      </w:r>
      <w:r w:rsidR="00953962">
        <w:t>.</w:t>
      </w:r>
      <w:r w:rsidR="00CA5357">
        <w:t xml:space="preserve"> </w:t>
      </w:r>
      <w:r w:rsidR="00F171DD">
        <w:t>O</w:t>
      </w:r>
      <w:r w:rsidR="00CA5357">
        <w:t xml:space="preserve">nly </w:t>
      </w:r>
      <w:r w:rsidR="00CA5357" w:rsidRPr="00F07AC1">
        <w:rPr>
          <w:u w:val="single"/>
        </w:rPr>
        <w:t>one</w:t>
      </w:r>
      <w:r w:rsidR="00CA5357">
        <w:t xml:space="preserve"> seat would have changed </w:t>
      </w:r>
      <w:r w:rsidR="004A6D79">
        <w:t xml:space="preserve">party based solely on these changes. </w:t>
      </w:r>
      <w:r w:rsidR="00BA3743">
        <w:t>T</w:t>
      </w:r>
      <w:r w:rsidR="004A6D79">
        <w:t>hat seat benefited the Republicans.</w:t>
      </w:r>
      <w:ins w:id="1223" w:author="Bernie Grofman" w:date="2022-11-27T09:12:00Z">
        <w:r w:rsidR="009E2F11">
          <w:t xml:space="preserve"> </w:t>
        </w:r>
      </w:ins>
      <w:del w:id="1224" w:author="Bernie Grofman" w:date="2022-11-27T09:12:00Z">
        <w:r w:rsidR="00C82073" w:rsidRPr="009E2F11" w:rsidDel="009E2F11">
          <w:rPr>
            <w:b/>
            <w:rPrChange w:id="1225" w:author="Bernie Grofman" w:date="2022-11-27T09:12:00Z">
              <w:rPr/>
            </w:rPrChange>
          </w:rPr>
          <w:delText xml:space="preserve"> </w:delText>
        </w:r>
      </w:del>
      <w:ins w:id="1226" w:author="Bernie Grofman" w:date="2022-11-27T09:12:00Z">
        <w:r w:rsidR="009E2F11" w:rsidRPr="009E2F11">
          <w:rPr>
            <w:b/>
            <w:rPrChange w:id="1227" w:author="Bernie Grofman" w:date="2022-11-27T09:12:00Z">
              <w:rPr/>
            </w:rPrChange>
          </w:rPr>
          <w:t xml:space="preserve">Thus, </w:t>
        </w:r>
      </w:ins>
      <w:del w:id="1228" w:author="Bernie Grofman" w:date="2022-11-27T09:12:00Z">
        <w:r w:rsidR="005152E3" w:rsidRPr="009E2F11" w:rsidDel="009E2F11">
          <w:rPr>
            <w:b/>
            <w:rPrChange w:id="1229" w:author="Bernie Grofman" w:date="2022-11-27T09:12:00Z">
              <w:rPr/>
            </w:rPrChange>
          </w:rPr>
          <w:delText xml:space="preserve">Redistricting </w:delText>
        </w:r>
      </w:del>
      <w:ins w:id="1230" w:author="Bernie Grofman" w:date="2022-11-27T09:12:00Z">
        <w:r w:rsidR="009E2F11" w:rsidRPr="009E2F11">
          <w:rPr>
            <w:b/>
            <w:rPrChange w:id="1231" w:author="Bernie Grofman" w:date="2022-11-27T09:12:00Z">
              <w:rPr/>
            </w:rPrChange>
          </w:rPr>
          <w:t xml:space="preserve">redistricting </w:t>
        </w:r>
      </w:ins>
      <w:r w:rsidR="005152E3" w:rsidRPr="009E2F11">
        <w:rPr>
          <w:b/>
          <w:rPrChange w:id="1232" w:author="Bernie Grofman" w:date="2022-11-27T09:12:00Z">
            <w:rPr/>
          </w:rPrChange>
        </w:rPr>
        <w:t xml:space="preserve">and apportionment </w:t>
      </w:r>
      <w:r w:rsidR="00F333BE" w:rsidRPr="009E2F11">
        <w:rPr>
          <w:b/>
          <w:rPrChange w:id="1233" w:author="Bernie Grofman" w:date="2022-11-27T09:12:00Z">
            <w:rPr/>
          </w:rPrChange>
        </w:rPr>
        <w:t xml:space="preserve">itself </w:t>
      </w:r>
      <w:r w:rsidR="005152E3" w:rsidRPr="009E2F11">
        <w:rPr>
          <w:b/>
          <w:rPrChange w:id="1234" w:author="Bernie Grofman" w:date="2022-11-27T09:12:00Z">
            <w:rPr/>
          </w:rPrChange>
        </w:rPr>
        <w:t>did not have a large effect on the outcomes in Congress</w:t>
      </w:r>
      <w:r w:rsidR="007041D2" w:rsidRPr="009E2F11">
        <w:rPr>
          <w:b/>
          <w:rPrChange w:id="1235" w:author="Bernie Grofman" w:date="2022-11-27T09:12:00Z">
            <w:rPr/>
          </w:rPrChange>
        </w:rPr>
        <w:t xml:space="preserve"> as judged by projecting 2020 </w:t>
      </w:r>
      <w:ins w:id="1236" w:author="Bernie Grofman" w:date="2022-11-27T09:16:00Z">
        <w:r w:rsidR="004A5958">
          <w:rPr>
            <w:b/>
          </w:rPr>
          <w:t xml:space="preserve">presidential </w:t>
        </w:r>
      </w:ins>
      <w:r w:rsidR="007041D2" w:rsidRPr="009E2F11">
        <w:rPr>
          <w:b/>
          <w:rPrChange w:id="1237" w:author="Bernie Grofman" w:date="2022-11-27T09:12:00Z">
            <w:rPr/>
          </w:rPrChange>
        </w:rPr>
        <w:t>results in</w:t>
      </w:r>
      <w:ins w:id="1238" w:author="Bernie Grofman" w:date="2022-11-27T09:16:00Z">
        <w:r w:rsidR="004A5958">
          <w:rPr>
            <w:b/>
          </w:rPr>
          <w:t>to the</w:t>
        </w:r>
      </w:ins>
      <w:r w:rsidR="007041D2" w:rsidRPr="009E2F11">
        <w:rPr>
          <w:b/>
          <w:rPrChange w:id="1239" w:author="Bernie Grofman" w:date="2022-11-27T09:12:00Z">
            <w:rPr/>
          </w:rPrChange>
        </w:rPr>
        <w:t xml:space="preserve"> new districts.</w:t>
      </w:r>
      <w:r w:rsidR="000B5476" w:rsidRPr="009E2F11">
        <w:rPr>
          <w:b/>
          <w:rPrChange w:id="1240" w:author="Bernie Grofman" w:date="2022-11-27T09:12:00Z">
            <w:rPr/>
          </w:rPrChange>
        </w:rPr>
        <w:t xml:space="preserve"> </w:t>
      </w:r>
    </w:p>
    <w:p w14:paraId="6F9BB929" w14:textId="46B919FE" w:rsidR="009A5E1B" w:rsidRPr="0096626A" w:rsidRDefault="007041D2">
      <w:pPr>
        <w:rPr>
          <w:b/>
          <w:rPrChange w:id="1241" w:author="Bernie Grofman" w:date="2022-11-27T09:25:00Z">
            <w:rPr/>
          </w:rPrChange>
        </w:rPr>
      </w:pPr>
      <w:r w:rsidRPr="001F0BCD">
        <w:lastRenderedPageBreak/>
        <w:t>However</w:t>
      </w:r>
      <w:r w:rsidR="004B4E72" w:rsidRPr="001F0BCD">
        <w:t xml:space="preserve">, </w:t>
      </w:r>
      <w:ins w:id="1242" w:author="Bernie Grofman" w:date="2022-11-27T09:08:00Z">
        <w:r w:rsidR="009E2F11" w:rsidRPr="009E2F11">
          <w:rPr>
            <w:b/>
            <w:rPrChange w:id="1243" w:author="Bernie Grofman" w:date="2022-11-27T09:09:00Z">
              <w:rPr/>
            </w:rPrChange>
          </w:rPr>
          <w:t>of course</w:t>
        </w:r>
        <w:r w:rsidR="009E2F11">
          <w:t xml:space="preserve">, </w:t>
        </w:r>
      </w:ins>
      <w:ins w:id="1244" w:author="Bernie Grofman" w:date="2022-11-27T09:09:00Z">
        <w:r w:rsidR="009E2F11">
          <w:t xml:space="preserve">just as </w:t>
        </w:r>
      </w:ins>
      <w:r w:rsidR="004B4E72" w:rsidRPr="001F0BCD">
        <w:t xml:space="preserve">the 2020 presidential contests </w:t>
      </w:r>
      <w:r w:rsidR="001F0BCD" w:rsidRPr="001F0BCD">
        <w:t>were</w:t>
      </w:r>
      <w:r w:rsidR="004B4E72" w:rsidRPr="001F0BCD">
        <w:t xml:space="preserve"> </w:t>
      </w:r>
      <w:r w:rsidR="004B4E72" w:rsidRPr="009E2F11">
        <w:rPr>
          <w:b/>
          <w:rPrChange w:id="1245" w:author="Bernie Grofman" w:date="2022-11-27T09:09:00Z">
            <w:rPr/>
          </w:rPrChange>
        </w:rPr>
        <w:t xml:space="preserve">only partly predictive of what happened in </w:t>
      </w:r>
      <w:ins w:id="1246" w:author="Bernie Grofman" w:date="2022-11-27T09:09:00Z">
        <w:r w:rsidR="009E2F11" w:rsidRPr="009E2F11">
          <w:rPr>
            <w:b/>
            <w:rPrChange w:id="1247" w:author="Bernie Grofman" w:date="2022-11-27T09:09:00Z">
              <w:rPr/>
            </w:rPrChange>
          </w:rPr>
          <w:t>2020</w:t>
        </w:r>
      </w:ins>
      <w:ins w:id="1248" w:author="Bernie Grofman" w:date="2022-11-27T09:16:00Z">
        <w:r w:rsidR="004A5958">
          <w:rPr>
            <w:b/>
          </w:rPr>
          <w:t xml:space="preserve"> at the congressional level</w:t>
        </w:r>
      </w:ins>
      <w:ins w:id="1249" w:author="Bernie Grofman" w:date="2022-11-27T09:13:00Z">
        <w:r w:rsidR="009E2F11">
          <w:rPr>
            <w:rStyle w:val="FootnoteReference"/>
            <w:b/>
          </w:rPr>
          <w:footnoteReference w:id="72"/>
        </w:r>
      </w:ins>
      <w:ins w:id="1260" w:author="Bernie Grofman" w:date="2022-11-27T09:09:00Z">
        <w:r w:rsidR="009E2F11" w:rsidRPr="009E2F11">
          <w:rPr>
            <w:b/>
            <w:rPrChange w:id="1261" w:author="Bernie Grofman" w:date="2022-11-27T09:09:00Z">
              <w:rPr/>
            </w:rPrChange>
          </w:rPr>
          <w:t xml:space="preserve"> there were even less predictive</w:t>
        </w:r>
        <w:r w:rsidR="009E2F11">
          <w:t xml:space="preserve"> of what happened in </w:t>
        </w:r>
      </w:ins>
      <w:r w:rsidR="004B4E72" w:rsidRPr="001F0BCD">
        <w:t>2022, because there was a midterm tide toward the Republicans in most states.</w:t>
      </w:r>
      <w:r w:rsidR="00D977A1">
        <w:t xml:space="preserve"> </w:t>
      </w:r>
      <w:del w:id="1262" w:author="Bernie Grofman" w:date="2022-11-27T09:20:00Z">
        <w:r w:rsidR="00D977A1" w:rsidDel="004A5958">
          <w:delText xml:space="preserve">Moreover, candidate quality and campaigns continued to have an impact on electoral outcomes </w:delText>
        </w:r>
        <w:r w:rsidR="00D977A1" w:rsidDel="004A5958">
          <w:fldChar w:fldCharType="begin"/>
        </w:r>
        <w:r w:rsidR="00B5737E" w:rsidDel="004A5958">
          <w:delInstrText xml:space="preserve"> ADDIN ZOTERO_ITEM CSL_CITATION {"citationID":"Ii9AwYvI","properties":{"formattedCitation":"(Jacobson 2015a)","plainCitation":"(Jacobson 2015a)","noteIndex":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delInstrText>
        </w:r>
        <w:r w:rsidR="00D977A1" w:rsidDel="004A5958">
          <w:fldChar w:fldCharType="separate"/>
        </w:r>
        <w:r w:rsidR="00B5737E" w:rsidDel="004A5958">
          <w:rPr>
            <w:noProof/>
          </w:rPr>
          <w:delText>(Jacobson 2015a)</w:delText>
        </w:r>
        <w:r w:rsidR="00D977A1" w:rsidDel="004A5958">
          <w:fldChar w:fldCharType="end"/>
        </w:r>
        <w:r w:rsidR="00D977A1" w:rsidDel="004A5958">
          <w:delText>.</w:delText>
        </w:r>
        <w:r w:rsidR="000B5476" w:rsidRPr="001F0BCD" w:rsidDel="004A5958">
          <w:delText xml:space="preserve"> </w:delText>
        </w:r>
      </w:del>
      <w:r w:rsidRPr="001F0BCD">
        <w:t>Nonetheless</w:t>
      </w:r>
      <w:r w:rsidR="004B4E72" w:rsidRPr="001F0BCD">
        <w:t xml:space="preserve">, </w:t>
      </w:r>
      <w:ins w:id="1263" w:author="Bernie Grofman" w:date="2022-11-27T11:20:00Z">
        <w:r w:rsidR="00670CA0" w:rsidRPr="00670CA0">
          <w:rPr>
            <w:b/>
            <w:rPrChange w:id="1264" w:author="Bernie Grofman" w:date="2022-11-27T11:21:00Z">
              <w:rPr/>
            </w:rPrChange>
          </w:rPr>
          <w:t>taking into account apportionment changes</w:t>
        </w:r>
        <w:r w:rsidR="00670CA0">
          <w:t xml:space="preserve">, </w:t>
        </w:r>
      </w:ins>
      <w:del w:id="1265" w:author="Bernie Grofman" w:date="2022-11-27T09:22:00Z">
        <w:r w:rsidR="004B4E72" w:rsidRPr="001F0BCD" w:rsidDel="004A5958">
          <w:delText>because of the dearth of competitive seats,</w:delText>
        </w:r>
        <w:r w:rsidR="000B5476" w:rsidRPr="001F0BCD" w:rsidDel="004A5958">
          <w:delText xml:space="preserve"> </w:delText>
        </w:r>
      </w:del>
      <w:r w:rsidR="004B4E72" w:rsidRPr="001F0BCD">
        <w:t xml:space="preserve">most seats </w:t>
      </w:r>
      <w:ins w:id="1266" w:author="Bernie Grofman" w:date="2022-11-27T09:21:00Z">
        <w:r w:rsidR="004A5958" w:rsidRPr="004A5958">
          <w:rPr>
            <w:b/>
            <w:rPrChange w:id="1267" w:author="Bernie Grofman" w:date="2022-11-27T09:21:00Z">
              <w:rPr/>
            </w:rPrChange>
          </w:rPr>
          <w:t>were projected  to</w:t>
        </w:r>
        <w:r w:rsidR="004A5958">
          <w:t xml:space="preserve"> </w:t>
        </w:r>
      </w:ins>
      <w:r w:rsidR="004B4E72" w:rsidRPr="001F0BCD">
        <w:t>stay</w:t>
      </w:r>
      <w:del w:id="1268" w:author="Bernie Grofman" w:date="2022-11-27T09:21:00Z">
        <w:r w:rsidR="004B4E72" w:rsidRPr="001F0BCD" w:rsidDel="004A5958">
          <w:delText>ed</w:delText>
        </w:r>
      </w:del>
      <w:r w:rsidR="004B4E72" w:rsidRPr="001F0BCD">
        <w:t xml:space="preserve"> in the same hands</w:t>
      </w:r>
      <w:ins w:id="1269" w:author="Bernie Grofman" w:date="2022-11-27T09:22:00Z">
        <w:r w:rsidR="004A5958">
          <w:t xml:space="preserve"> when we make a comparison based on 2020 presidential results</w:t>
        </w:r>
      </w:ins>
      <w:ins w:id="1270" w:author="Bernie Grofman" w:date="2022-11-27T09:25:00Z">
        <w:r w:rsidR="0096626A">
          <w:t>,</w:t>
        </w:r>
      </w:ins>
      <w:ins w:id="1271" w:author="Bernie Grofman" w:date="2022-11-27T09:23:00Z">
        <w:r w:rsidR="004A5958" w:rsidRPr="004A5958">
          <w:rPr>
            <w:b/>
          </w:rPr>
          <w:t xml:space="preserve"> </w:t>
        </w:r>
        <w:r w:rsidR="004A5958">
          <w:rPr>
            <w:b/>
          </w:rPr>
          <w:t>and</w:t>
        </w:r>
        <w:r w:rsidR="004A5958" w:rsidRPr="002421AC">
          <w:rPr>
            <w:b/>
          </w:rPr>
          <w:t xml:space="preserve"> the </w:t>
        </w:r>
        <w:r w:rsidR="004A5958">
          <w:rPr>
            <w:b/>
          </w:rPr>
          <w:t xml:space="preserve">net aggregate </w:t>
        </w:r>
      </w:ins>
      <w:ins w:id="1272" w:author="Bernie Grofman" w:date="2022-11-27T09:25:00Z">
        <w:r w:rsidR="0096626A">
          <w:rPr>
            <w:b/>
          </w:rPr>
          <w:t xml:space="preserve">combined </w:t>
        </w:r>
      </w:ins>
      <w:ins w:id="1273" w:author="Bernie Grofman" w:date="2022-11-27T09:23:00Z">
        <w:r w:rsidR="004A5958" w:rsidRPr="002421AC">
          <w:rPr>
            <w:b/>
          </w:rPr>
          <w:t>effect</w:t>
        </w:r>
      </w:ins>
      <w:ins w:id="1274" w:author="Bernie Grofman" w:date="2022-11-27T09:25:00Z">
        <w:r w:rsidR="0096626A">
          <w:rPr>
            <w:b/>
          </w:rPr>
          <w:t>s</w:t>
        </w:r>
      </w:ins>
      <w:ins w:id="1275" w:author="Bernie Grofman" w:date="2022-11-27T09:23:00Z">
        <w:r w:rsidR="004A5958" w:rsidRPr="002421AC">
          <w:rPr>
            <w:b/>
          </w:rPr>
          <w:t xml:space="preserve"> of redistricting and apportionment on part</w:t>
        </w:r>
        <w:r w:rsidR="004A5958">
          <w:rPr>
            <w:b/>
          </w:rPr>
          <w:t>i</w:t>
        </w:r>
        <w:r w:rsidR="004A5958" w:rsidRPr="002421AC">
          <w:rPr>
            <w:b/>
          </w:rPr>
          <w:t>san outcomes</w:t>
        </w:r>
        <w:r w:rsidR="004A5958">
          <w:t xml:space="preserve"> were largely a wash.  </w:t>
        </w:r>
      </w:ins>
      <w:del w:id="1276" w:author="Bernie Grofman" w:date="2022-11-27T09:23:00Z">
        <w:r w:rsidR="004B4E72" w:rsidRPr="001F0BCD" w:rsidDel="004A5958">
          <w:delText>.</w:delText>
        </w:r>
        <w:r w:rsidR="000B5476" w:rsidRPr="001F0BCD" w:rsidDel="004A5958">
          <w:delText xml:space="preserve"> </w:delText>
        </w:r>
      </w:del>
      <w:del w:id="1277" w:author="Bernie Grofman" w:date="2022-11-27T09:24:00Z">
        <w:r w:rsidR="007E5122" w:rsidRPr="001F0BCD" w:rsidDel="004A5958">
          <w:delText>But that does not mean that gerrym</w:delText>
        </w:r>
        <w:r w:rsidR="007E5122" w:rsidDel="004A5958">
          <w:delText>andering did not happen during the 2020 redistricting cycle</w:delText>
        </w:r>
        <w:r w:rsidR="004B4E72" w:rsidDel="004A5958">
          <w:delText xml:space="preserve">; </w:delText>
        </w:r>
      </w:del>
      <w:del w:id="1278" w:author="Bernie Grofman" w:date="2022-11-27T09:23:00Z">
        <w:r w:rsidR="004B4E72" w:rsidRPr="005228DD" w:rsidDel="004A5958">
          <w:rPr>
            <w:b/>
            <w:rPrChange w:id="1279" w:author="Bernie Grofman" w:date="2022-11-27T02:30:00Z">
              <w:rPr/>
            </w:rPrChange>
          </w:rPr>
          <w:delText>rather</w:delText>
        </w:r>
      </w:del>
      <w:del w:id="1280" w:author="Bernie Grofman" w:date="2022-11-27T02:30:00Z">
        <w:r w:rsidR="004B4E72" w:rsidRPr="005228DD" w:rsidDel="005228DD">
          <w:rPr>
            <w:b/>
            <w:rPrChange w:id="1281" w:author="Bernie Grofman" w:date="2022-11-27T02:30:00Z">
              <w:rPr/>
            </w:rPrChange>
          </w:rPr>
          <w:delText>,</w:delText>
        </w:r>
        <w:r w:rsidR="00F333BE" w:rsidRPr="005228DD" w:rsidDel="005228DD">
          <w:rPr>
            <w:b/>
            <w:rPrChange w:id="1282" w:author="Bernie Grofman" w:date="2022-11-27T02:30:00Z">
              <w:rPr/>
            </w:rPrChange>
          </w:rPr>
          <w:delText xml:space="preserve"> as we will describe below</w:delText>
        </w:r>
        <w:r w:rsidR="001757A1" w:rsidRPr="005228DD" w:rsidDel="005228DD">
          <w:rPr>
            <w:b/>
            <w:rPrChange w:id="1283" w:author="Bernie Grofman" w:date="2022-11-27T02:30:00Z">
              <w:rPr/>
            </w:rPrChange>
          </w:rPr>
          <w:delText xml:space="preserve">, </w:delText>
        </w:r>
      </w:del>
      <w:del w:id="1284" w:author="Bernie Grofman" w:date="2022-11-27T09:23:00Z">
        <w:r w:rsidR="007E5122" w:rsidRPr="005228DD" w:rsidDel="004A5958">
          <w:rPr>
            <w:b/>
            <w:rPrChange w:id="1285" w:author="Bernie Grofman" w:date="2022-11-27T02:30:00Z">
              <w:rPr/>
            </w:rPrChange>
          </w:rPr>
          <w:delText xml:space="preserve">the effects of </w:delText>
        </w:r>
      </w:del>
      <w:del w:id="1286" w:author="Bernie Grofman" w:date="2022-11-27T02:30:00Z">
        <w:r w:rsidR="007E5122" w:rsidRPr="005228DD" w:rsidDel="00EF4404">
          <w:rPr>
            <w:b/>
            <w:rPrChange w:id="1287" w:author="Bernie Grofman" w:date="2022-11-27T02:30:00Z">
              <w:rPr/>
            </w:rPrChange>
          </w:rPr>
          <w:delText xml:space="preserve">gerrymandering </w:delText>
        </w:r>
      </w:del>
      <w:del w:id="1288" w:author="Bernie Grofman" w:date="2022-11-27T09:23:00Z">
        <w:r w:rsidR="007E5122" w:rsidRPr="005228DD" w:rsidDel="004A5958">
          <w:rPr>
            <w:b/>
            <w:rPrChange w:id="1289" w:author="Bernie Grofman" w:date="2022-11-27T02:30:00Z">
              <w:rPr/>
            </w:rPrChange>
          </w:rPr>
          <w:delText xml:space="preserve">and apportionment </w:delText>
        </w:r>
        <w:r w:rsidR="007E5122" w:rsidDel="004A5958">
          <w:delText xml:space="preserve">were largely a wash. </w:delText>
        </w:r>
      </w:del>
      <w:ins w:id="1290" w:author="Bernie Grofman" w:date="2022-11-27T09:24:00Z">
        <w:r w:rsidR="004A5958">
          <w:t xml:space="preserve">On the other hand, </w:t>
        </w:r>
      </w:ins>
      <w:ins w:id="1291" w:author="Bernie Grofman" w:date="2022-11-27T09:17:00Z">
        <w:r w:rsidR="004A5958">
          <w:t>in th</w:t>
        </w:r>
      </w:ins>
      <w:ins w:id="1292" w:author="Bernie Grofman" w:date="2022-11-27T09:25:00Z">
        <w:r w:rsidR="0096626A">
          <w:t xml:space="preserve">e </w:t>
        </w:r>
      </w:ins>
      <w:ins w:id="1293" w:author="Bernie Grofman" w:date="2022-11-27T11:21:00Z">
        <w:r w:rsidR="00670CA0" w:rsidRPr="00670CA0">
          <w:rPr>
            <w:b/>
            <w:rPrChange w:id="1294" w:author="Bernie Grofman" w:date="2022-11-27T11:21:00Z">
              <w:rPr/>
            </w:rPrChange>
          </w:rPr>
          <w:t>actual</w:t>
        </w:r>
        <w:r w:rsidR="00670CA0">
          <w:t xml:space="preserve"> </w:t>
        </w:r>
      </w:ins>
      <w:ins w:id="1295" w:author="Bernie Grofman" w:date="2022-11-27T09:25:00Z">
        <w:r w:rsidR="0096626A">
          <w:t>2022</w:t>
        </w:r>
      </w:ins>
      <w:ins w:id="1296" w:author="Bernie Grofman" w:date="2022-11-27T09:17:00Z">
        <w:r w:rsidR="004A5958">
          <w:t xml:space="preserve"> election,</w:t>
        </w:r>
      </w:ins>
      <w:ins w:id="1297" w:author="Bernie Grofman" w:date="2022-11-27T09:16:00Z">
        <w:r w:rsidR="004A5958">
          <w:t xml:space="preserve"> </w:t>
        </w:r>
        <w:r w:rsidR="004A5958" w:rsidRPr="0096626A">
          <w:rPr>
            <w:b/>
            <w:rPrChange w:id="1298" w:author="Bernie Grofman" w:date="2022-11-27T09:25:00Z">
              <w:rPr/>
            </w:rPrChange>
          </w:rPr>
          <w:t>national tides</w:t>
        </w:r>
      </w:ins>
      <w:ins w:id="1299" w:author="Bernie Grofman" w:date="2022-11-27T09:17:00Z">
        <w:r w:rsidR="004A5958" w:rsidRPr="0096626A">
          <w:rPr>
            <w:b/>
            <w:rPrChange w:id="1300" w:author="Bernie Grofman" w:date="2022-11-27T09:25:00Z">
              <w:rPr/>
            </w:rPrChange>
          </w:rPr>
          <w:t xml:space="preserve"> tied to voter perceptions of the success of President Biden’s presidency, the degree to which each party had vuln</w:t>
        </w:r>
      </w:ins>
      <w:ins w:id="1301" w:author="Bernie Grofman" w:date="2022-11-27T09:18:00Z">
        <w:r w:rsidR="004A5958" w:rsidRPr="0096626A">
          <w:rPr>
            <w:b/>
            <w:rPrChange w:id="1302" w:author="Bernie Grofman" w:date="2022-11-27T09:25:00Z">
              <w:rPr/>
            </w:rPrChange>
          </w:rPr>
          <w:t xml:space="preserve">erable seats, idiosyncratic effects tied to the candidates </w:t>
        </w:r>
      </w:ins>
      <w:ins w:id="1303" w:author="Bernie Grofman" w:date="2022-11-27T09:20:00Z">
        <w:r w:rsidR="004A5958" w:rsidRPr="0096626A">
          <w:rPr>
            <w:b/>
            <w:rPrChange w:id="1304" w:author="Bernie Grofman" w:date="2022-11-27T09:25:00Z">
              <w:rPr/>
            </w:rPrChange>
          </w:rPr>
          <w:t xml:space="preserve">and campaigns </w:t>
        </w:r>
      </w:ins>
      <w:ins w:id="1305" w:author="Bernie Grofman" w:date="2022-11-27T09:18:00Z">
        <w:r w:rsidR="004A5958" w:rsidRPr="0096626A">
          <w:rPr>
            <w:b/>
            <w:rPrChange w:id="1306" w:author="Bernie Grofman" w:date="2022-11-27T09:25:00Z">
              <w:rPr/>
            </w:rPrChange>
          </w:rPr>
          <w:t xml:space="preserve">in </w:t>
        </w:r>
      </w:ins>
      <w:ins w:id="1307" w:author="Bernie Grofman" w:date="2022-11-27T09:20:00Z">
        <w:r w:rsidR="004A5958" w:rsidRPr="0096626A">
          <w:rPr>
            <w:b/>
            <w:rPrChange w:id="1308" w:author="Bernie Grofman" w:date="2022-11-27T09:25:00Z">
              <w:rPr/>
            </w:rPrChange>
          </w:rPr>
          <w:t xml:space="preserve">each </w:t>
        </w:r>
      </w:ins>
      <w:ins w:id="1309" w:author="Bernie Grofman" w:date="2022-11-27T09:18:00Z">
        <w:r w:rsidR="004A5958" w:rsidRPr="0096626A">
          <w:rPr>
            <w:b/>
            <w:rPrChange w:id="1310" w:author="Bernie Grofman" w:date="2022-11-27T09:25:00Z">
              <w:rPr/>
            </w:rPrChange>
          </w:rPr>
          <w:t>congressional district</w:t>
        </w:r>
      </w:ins>
      <w:ins w:id="1311" w:author="Bernie Grofman" w:date="2022-11-27T09:20:00Z">
        <w:r w:rsidR="004A5958">
          <w:t xml:space="preserve"> </w:t>
        </w:r>
        <w:r w:rsidR="004A5958" w:rsidRPr="0096626A">
          <w:rPr>
            <w:b/>
            <w:rPrChange w:id="1312" w:author="Bernie Grofman" w:date="2022-11-27T09:25:00Z">
              <w:rPr/>
            </w:rPrChange>
          </w:rPr>
          <w:fldChar w:fldCharType="begin"/>
        </w:r>
        <w:r w:rsidR="004A5958" w:rsidRPr="0096626A">
          <w:rPr>
            <w:b/>
            <w:rPrChange w:id="1313" w:author="Bernie Grofman" w:date="2022-11-27T09:25:00Z">
              <w:rPr/>
            </w:rPrChange>
          </w:rPr>
          <w:instrText xml:space="preserve"> ADDIN ZOTERO_ITEM CSL_CITATION {"citationID":"Ii9AwYvI","properties":{"formattedCitation":"(Jacobson 2015a)","plainCitation":"(Jacobson 2015a)","noteIndex":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004A5958" w:rsidRPr="0096626A">
          <w:rPr>
            <w:b/>
            <w:rPrChange w:id="1314" w:author="Bernie Grofman" w:date="2022-11-27T09:25:00Z">
              <w:rPr/>
            </w:rPrChange>
          </w:rPr>
          <w:fldChar w:fldCharType="separate"/>
        </w:r>
        <w:r w:rsidR="004A5958" w:rsidRPr="0096626A">
          <w:rPr>
            <w:b/>
            <w:noProof/>
            <w:rPrChange w:id="1315" w:author="Bernie Grofman" w:date="2022-11-27T09:25:00Z">
              <w:rPr>
                <w:noProof/>
              </w:rPr>
            </w:rPrChange>
          </w:rPr>
          <w:t>(Jacobson 2015a)</w:t>
        </w:r>
        <w:r w:rsidR="004A5958" w:rsidRPr="0096626A">
          <w:rPr>
            <w:b/>
            <w:rPrChange w:id="1316" w:author="Bernie Grofman" w:date="2022-11-27T09:25:00Z">
              <w:rPr/>
            </w:rPrChange>
          </w:rPr>
          <w:fldChar w:fldCharType="end"/>
        </w:r>
      </w:ins>
      <w:ins w:id="1317" w:author="Bernie Grofman" w:date="2022-11-27T09:18:00Z">
        <w:r w:rsidR="004A5958" w:rsidRPr="0096626A">
          <w:rPr>
            <w:b/>
            <w:rPrChange w:id="1318" w:author="Bernie Grofman" w:date="2022-11-27T09:25:00Z">
              <w:rPr/>
            </w:rPrChange>
          </w:rPr>
          <w:t>, and state-wide effects linked to positive or negative coattails of state wide candidates</w:t>
        </w:r>
      </w:ins>
      <w:ins w:id="1319" w:author="Bernie Grofman" w:date="2022-11-27T09:29:00Z">
        <w:r w:rsidR="000818FC">
          <w:rPr>
            <w:b/>
          </w:rPr>
          <w:t xml:space="preserve"> and the presence or absence of concerns about possible changes in abortion laws </w:t>
        </w:r>
      </w:ins>
      <w:ins w:id="1320" w:author="Bernie Grofman" w:date="2022-11-27T09:34:00Z">
        <w:r w:rsidR="00324007">
          <w:rPr>
            <w:b/>
          </w:rPr>
          <w:t xml:space="preserve">that would </w:t>
        </w:r>
      </w:ins>
      <w:ins w:id="1321" w:author="Bernie Grofman" w:date="2022-11-27T09:31:00Z">
        <w:r w:rsidR="00731D85">
          <w:rPr>
            <w:b/>
          </w:rPr>
          <w:t>depend upon election results in the state</w:t>
        </w:r>
      </w:ins>
      <w:ins w:id="1322" w:author="Bernie Grofman" w:date="2022-11-27T09:19:00Z">
        <w:r w:rsidR="004A5958" w:rsidRPr="0096626A">
          <w:rPr>
            <w:b/>
            <w:rPrChange w:id="1323" w:author="Bernie Grofman" w:date="2022-11-27T09:25:00Z">
              <w:rPr/>
            </w:rPrChange>
          </w:rPr>
          <w:t>, made th</w:t>
        </w:r>
        <w:r w:rsidR="00731D85">
          <w:rPr>
            <w:b/>
          </w:rPr>
          <w:t>e</w:t>
        </w:r>
        <w:r w:rsidR="004A5958" w:rsidRPr="0096626A">
          <w:rPr>
            <w:b/>
            <w:rPrChange w:id="1324" w:author="Bernie Grofman" w:date="2022-11-27T09:25:00Z">
              <w:rPr/>
            </w:rPrChange>
          </w:rPr>
          <w:t xml:space="preserve"> 2022 congressional elections </w:t>
        </w:r>
      </w:ins>
      <w:ins w:id="1325" w:author="Bernie Grofman" w:date="2022-11-27T09:30:00Z">
        <w:r w:rsidR="000818FC">
          <w:rPr>
            <w:b/>
          </w:rPr>
          <w:t xml:space="preserve">(and state legislative elections) </w:t>
        </w:r>
      </w:ins>
      <w:ins w:id="1326" w:author="Bernie Grofman" w:date="2022-11-27T09:19:00Z">
        <w:r w:rsidR="004A5958" w:rsidRPr="0096626A">
          <w:rPr>
            <w:b/>
            <w:rPrChange w:id="1327" w:author="Bernie Grofman" w:date="2022-11-27T09:25:00Z">
              <w:rPr/>
            </w:rPrChange>
          </w:rPr>
          <w:t>not merely a “no change” rerun of 2022</w:t>
        </w:r>
      </w:ins>
      <w:ins w:id="1328" w:author="Bernie Grofman" w:date="2022-11-27T09:30:00Z">
        <w:r w:rsidR="000818FC">
          <w:rPr>
            <w:b/>
          </w:rPr>
          <w:t>.</w:t>
        </w:r>
      </w:ins>
    </w:p>
    <w:p w14:paraId="6F4FE05F" w14:textId="317B987B" w:rsidR="009913A4" w:rsidRPr="00731D85" w:rsidRDefault="007E5122" w:rsidP="007A4051">
      <w:pPr>
        <w:rPr>
          <w:b/>
          <w:rPrChange w:id="1329" w:author="Bernie Grofman" w:date="2022-11-27T09:33:00Z">
            <w:rPr/>
          </w:rPrChange>
        </w:rPr>
      </w:pPr>
      <w:del w:id="1330" w:author="Bernie Grofman" w:date="2022-11-27T02:15:00Z">
        <w:r w:rsidDel="00837256">
          <w:delText>At the</w:delText>
        </w:r>
      </w:del>
      <w:ins w:id="1331" w:author="Bernie Grofman" w:date="2022-11-27T02:15:00Z">
        <w:r w:rsidR="00837256">
          <w:t xml:space="preserve">If we </w:t>
        </w:r>
        <w:r w:rsidR="00837256" w:rsidRPr="00837256">
          <w:rPr>
            <w:b/>
            <w:rPrChange w:id="1332" w:author="Bernie Grofman" w:date="2022-11-27T02:15:00Z">
              <w:rPr/>
            </w:rPrChange>
          </w:rPr>
          <w:t xml:space="preserve">fine-tune the analysis to the </w:t>
        </w:r>
      </w:ins>
      <w:r w:rsidRPr="00837256">
        <w:rPr>
          <w:b/>
          <w:rPrChange w:id="1333" w:author="Bernie Grofman" w:date="2022-11-27T02:15:00Z">
            <w:rPr/>
          </w:rPrChange>
        </w:rPr>
        <w:t xml:space="preserve"> state level,</w:t>
      </w:r>
      <w:r>
        <w:t xml:space="preserve"> </w:t>
      </w:r>
      <w:del w:id="1334" w:author="Bernie Grofman" w:date="2022-11-27T02:31:00Z">
        <w:r w:rsidR="00646D7D" w:rsidRPr="005228DD" w:rsidDel="005228DD">
          <w:rPr>
            <w:b/>
            <w:rPrChange w:id="1335" w:author="Bernie Grofman" w:date="2022-11-27T02:31:00Z">
              <w:rPr/>
            </w:rPrChange>
          </w:rPr>
          <w:delText>different patterns</w:delText>
        </w:r>
      </w:del>
      <w:ins w:id="1336" w:author="Bernie Grofman" w:date="2022-11-27T02:31:00Z">
        <w:r w:rsidR="005228DD" w:rsidRPr="005228DD">
          <w:rPr>
            <w:b/>
            <w:rPrChange w:id="1337" w:author="Bernie Grofman" w:date="2022-11-27T02:31:00Z">
              <w:rPr/>
            </w:rPrChange>
          </w:rPr>
          <w:t>a more nuanced picture</w:t>
        </w:r>
      </w:ins>
      <w:r w:rsidR="00646D7D">
        <w:t xml:space="preserve"> emerge</w:t>
      </w:r>
      <w:ins w:id="1338" w:author="Bernie Grofman" w:date="2022-11-27T02:31:00Z">
        <w:r w:rsidR="005228DD" w:rsidRPr="005228DD">
          <w:rPr>
            <w:b/>
            <w:rPrChange w:id="1339" w:author="Bernie Grofman" w:date="2022-11-27T02:31:00Z">
              <w:rPr/>
            </w:rPrChange>
          </w:rPr>
          <w:t>s</w:t>
        </w:r>
      </w:ins>
      <w:ins w:id="1340" w:author="Bernie Grofman" w:date="2022-11-27T09:32:00Z">
        <w:r w:rsidR="00731D85">
          <w:rPr>
            <w:b/>
          </w:rPr>
          <w:t xml:space="preserve"> from our projections</w:t>
        </w:r>
      </w:ins>
      <w:r w:rsidR="00646D7D">
        <w:t>.</w:t>
      </w:r>
      <w:r w:rsidR="00C001C5">
        <w:t xml:space="preserve"> </w:t>
      </w:r>
      <w:r w:rsidR="00C408B5">
        <w:t xml:space="preserve">Trump gained </w:t>
      </w:r>
      <w:r w:rsidR="009A5E1B">
        <w:t>one</w:t>
      </w:r>
      <w:r w:rsidR="00C408B5">
        <w:t xml:space="preserve"> additional seat in</w:t>
      </w:r>
      <w:r w:rsidR="009A5E1B">
        <w:t xml:space="preserve"> each of</w:t>
      </w:r>
      <w:r w:rsidR="00C408B5">
        <w:t xml:space="preserve"> </w:t>
      </w:r>
      <w:r w:rsidR="009A5E1B">
        <w:t>Georgia</w:t>
      </w:r>
      <w:r w:rsidR="0071387B">
        <w:t>, Missouri</w:t>
      </w:r>
      <w:r w:rsidR="00EF376C">
        <w:t>, Montana</w:t>
      </w:r>
      <w:r w:rsidR="0071387B">
        <w:t xml:space="preserve">, </w:t>
      </w:r>
      <w:r w:rsidR="005951EB">
        <w:t xml:space="preserve">and </w:t>
      </w:r>
      <w:r w:rsidR="0071387B">
        <w:t>Tennessee</w:t>
      </w:r>
      <w:r w:rsidR="005951EB">
        <w:t>. In Texas, three Trump seats were added.</w:t>
      </w:r>
      <w:r w:rsidR="008C7206">
        <w:t xml:space="preserve"> In Florida, Trump gained a plurality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Jersey, New Mexico, New York, </w:t>
      </w:r>
      <w:r w:rsidR="00BB43AC">
        <w:t>and Oregon. He also would have added two seats in Illinois and North Carolina</w:t>
      </w:r>
      <w:ins w:id="1341" w:author="Bernie Grofman" w:date="2022-11-27T09:32:00Z">
        <w:r w:rsidR="00731D85">
          <w:t xml:space="preserve"> </w:t>
        </w:r>
        <w:r w:rsidR="00731D85" w:rsidRPr="00731D85">
          <w:rPr>
            <w:b/>
            <w:rPrChange w:id="1342" w:author="Bernie Grofman" w:date="2022-11-27T09:33:00Z">
              <w:rPr/>
            </w:rPrChange>
          </w:rPr>
          <w:t>using the projected presidential results.</w:t>
        </w:r>
      </w:ins>
      <w:del w:id="1343" w:author="Bernie Grofman" w:date="2022-11-27T09:33:00Z">
        <w:r w:rsidR="00BB43AC" w:rsidRPr="00731D85" w:rsidDel="00324007">
          <w:rPr>
            <w:b/>
            <w:rPrChange w:id="1344" w:author="Bernie Grofman" w:date="2022-11-27T09:33:00Z">
              <w:rPr/>
            </w:rPrChange>
          </w:rPr>
          <w:delText>.</w:delText>
        </w:r>
      </w:del>
      <w:r w:rsidR="002718F7" w:rsidRPr="00731D85">
        <w:rPr>
          <w:b/>
          <w:rPrChange w:id="1345" w:author="Bernie Grofman" w:date="2022-11-27T09:33:00Z">
            <w:rPr/>
          </w:rPrChange>
        </w:rPr>
        <w:t xml:space="preserve"> </w:t>
      </w:r>
      <w:r w:rsidR="004C0CE9" w:rsidRPr="00731D85">
        <w:rPr>
          <w:b/>
          <w:rPrChange w:id="1346" w:author="Bernie Grofman" w:date="2022-11-27T09:33:00Z">
            <w:rPr/>
          </w:rPrChange>
        </w:rPr>
        <w:fldChar w:fldCharType="begin"/>
      </w:r>
      <w:r w:rsidR="004C0CE9" w:rsidRPr="00731D85">
        <w:rPr>
          <w:b/>
          <w:rPrChange w:id="1347" w:author="Bernie Grofman" w:date="2022-11-27T09:33:00Z">
            <w:rPr/>
          </w:rPrChange>
        </w:rPr>
        <w:instrText xml:space="preserve"> REF _Ref119261291 \h </w:instrText>
      </w:r>
      <w:r w:rsidR="00731D85" w:rsidRPr="00731D85">
        <w:rPr>
          <w:b/>
          <w:rPrChange w:id="1348" w:author="Bernie Grofman" w:date="2022-11-27T09:33:00Z">
            <w:rPr/>
          </w:rPrChange>
        </w:rPr>
        <w:instrText xml:space="preserve"> \* MERGEFORMAT </w:instrText>
      </w:r>
      <w:r w:rsidR="004C0CE9" w:rsidRPr="00731D85">
        <w:rPr>
          <w:b/>
          <w:rPrChange w:id="1349" w:author="Bernie Grofman" w:date="2022-11-27T09:33:00Z">
            <w:rPr>
              <w:b/>
            </w:rPr>
          </w:rPrChange>
        </w:rPr>
      </w:r>
      <w:r w:rsidR="004C0CE9" w:rsidRPr="00731D85">
        <w:rPr>
          <w:b/>
          <w:rPrChange w:id="1350" w:author="Bernie Grofman" w:date="2022-11-27T09:33:00Z">
            <w:rPr/>
          </w:rPrChange>
        </w:rPr>
        <w:fldChar w:fldCharType="separate"/>
      </w:r>
    </w:p>
    <w:p w14:paraId="5923D82C" w14:textId="7C6BA81B" w:rsidR="00E91229" w:rsidRPr="00887EED" w:rsidRDefault="009913A4" w:rsidP="00550B2D">
      <w:pPr>
        <w:rPr>
          <w:b/>
          <w:rPrChange w:id="1351" w:author="Bernie Grofman" w:date="2022-11-27T09:27:00Z">
            <w:rPr/>
          </w:rPrChange>
        </w:rPr>
      </w:pPr>
      <w:r w:rsidRPr="00731D85">
        <w:t xml:space="preserve">Table </w:t>
      </w:r>
      <w:r w:rsidRPr="00731D85">
        <w:rPr>
          <w:noProof/>
        </w:rPr>
        <w:t>3</w:t>
      </w:r>
      <w:r w:rsidR="004C0CE9" w:rsidRPr="00731D85">
        <w:rPr>
          <w:b/>
          <w:rPrChange w:id="1352" w:author="Bernie Grofman" w:date="2022-11-27T09:33:00Z">
            <w:rPr/>
          </w:rPrChange>
        </w:rPr>
        <w:fldChar w:fldCharType="end"/>
      </w:r>
      <w:r w:rsidR="004C0CE9">
        <w:t xml:space="preserve"> </w:t>
      </w:r>
      <w:r w:rsidR="007A1EB8">
        <w:t xml:space="preserve">shows this data. </w:t>
      </w:r>
      <w:del w:id="1353" w:author="Bernie Grofman" w:date="2022-11-27T11:22:00Z">
        <w:r w:rsidR="002718F7" w:rsidDel="00670CA0">
          <w:delText xml:space="preserve">This </w:delText>
        </w:r>
        <w:r w:rsidR="007A1EB8" w:rsidDel="00670CA0">
          <w:delText xml:space="preserve">analysis </w:delText>
        </w:r>
        <w:r w:rsidR="0056252F" w:rsidDel="00670CA0">
          <w:delText>gives</w:delText>
        </w:r>
        <w:r w:rsidR="002718F7" w:rsidDel="00670CA0">
          <w:delText xml:space="preserve"> us some clues as to where to look for potential gerrymanders</w:delText>
        </w:r>
        <w:r w:rsidR="007A1EB8" w:rsidDel="00670CA0">
          <w:delText>.</w:delText>
        </w:r>
        <w:r w:rsidR="002F55DA" w:rsidDel="00670CA0">
          <w:delText xml:space="preserve"> </w:delText>
        </w:r>
        <w:r w:rsidR="0056252F" w:rsidDel="00670CA0">
          <w:delText>But</w:delText>
        </w:r>
        <w:r w:rsidR="002F55DA" w:rsidDel="00670CA0">
          <w:delText xml:space="preserve"> w</w:delText>
        </w:r>
      </w:del>
      <w:ins w:id="1354" w:author="Bernie Grofman" w:date="2022-11-27T11:22:00Z">
        <w:r w:rsidR="00670CA0">
          <w:t>W</w:t>
        </w:r>
      </w:ins>
      <w:r w:rsidR="002F55DA">
        <w:t xml:space="preserve">e should note that this data reflects the districts as they were contested in the 2022 midterm, </w:t>
      </w:r>
      <w:del w:id="1355" w:author="Bernie Grofman" w:date="2022-11-27T11:23:00Z">
        <w:r w:rsidR="002F55DA" w:rsidRPr="00670CA0" w:rsidDel="00670CA0">
          <w:rPr>
            <w:b/>
            <w:rPrChange w:id="1356" w:author="Bernie Grofman" w:date="2022-11-27T11:23:00Z">
              <w:rPr/>
            </w:rPrChange>
          </w:rPr>
          <w:delText xml:space="preserve">and </w:delText>
        </w:r>
      </w:del>
      <w:ins w:id="1357" w:author="Bernie Grofman" w:date="2022-11-27T11:23:00Z">
        <w:r w:rsidR="00670CA0" w:rsidRPr="00670CA0">
          <w:rPr>
            <w:b/>
            <w:rPrChange w:id="1358" w:author="Bernie Grofman" w:date="2022-11-27T11:23:00Z">
              <w:rPr/>
            </w:rPrChange>
          </w:rPr>
          <w:t xml:space="preserve">so </w:t>
        </w:r>
      </w:ins>
      <w:r w:rsidR="002F55DA">
        <w:t xml:space="preserve">that state courts had </w:t>
      </w:r>
      <w:ins w:id="1359" w:author="Bernie Grofman" w:date="2022-11-27T02:19:00Z">
        <w:r w:rsidR="00E7526B" w:rsidRPr="00E7526B">
          <w:rPr>
            <w:b/>
            <w:rPrChange w:id="1360" w:author="Bernie Grofman" w:date="2022-11-27T02:20:00Z">
              <w:rPr/>
            </w:rPrChange>
          </w:rPr>
          <w:t xml:space="preserve">already </w:t>
        </w:r>
      </w:ins>
      <w:r w:rsidR="003E5B7E">
        <w:t xml:space="preserve">stepped in in several states to strike down plans as gerrymanders. </w:t>
      </w:r>
      <w:del w:id="1361" w:author="Bernie Grofman" w:date="2022-11-27T02:35:00Z">
        <w:r w:rsidR="003E5B7E" w:rsidDel="005228DD">
          <w:delText>Moreover, several states perpetuated existing gerrymanders</w:delText>
        </w:r>
      </w:del>
      <w:del w:id="1362" w:author="Bernie Grofman" w:date="2022-11-27T02:33:00Z">
        <w:r w:rsidR="00A60FF4" w:rsidDel="005228DD">
          <w:delText xml:space="preserve"> </w:delText>
        </w:r>
      </w:del>
      <w:ins w:id="1363" w:author="Bernie Grofman" w:date="2022-11-27T02:32:00Z">
        <w:r w:rsidR="005228DD" w:rsidRPr="005228DD">
          <w:rPr>
            <w:b/>
            <w:rPrChange w:id="1364" w:author="Bernie Grofman" w:date="2022-11-27T02:33:00Z">
              <w:rPr/>
            </w:rPrChange>
          </w:rPr>
          <w:t xml:space="preserve">Thus, we cannot </w:t>
        </w:r>
      </w:ins>
      <w:del w:id="1365" w:author="Bernie Grofman" w:date="2022-11-27T02:32:00Z">
        <w:r w:rsidR="00A60FF4" w:rsidRPr="005228DD" w:rsidDel="005228DD">
          <w:rPr>
            <w:b/>
            <w:rPrChange w:id="1366" w:author="Bernie Grofman" w:date="2022-11-27T02:33:00Z">
              <w:rPr/>
            </w:rPrChange>
          </w:rPr>
          <w:delText>and</w:delText>
        </w:r>
        <w:r w:rsidR="000B5476" w:rsidRPr="005228DD" w:rsidDel="005228DD">
          <w:rPr>
            <w:b/>
            <w:rPrChange w:id="1367" w:author="Bernie Grofman" w:date="2022-11-27T02:33:00Z">
              <w:rPr/>
            </w:rPrChange>
          </w:rPr>
          <w:delText xml:space="preserve"> </w:delText>
        </w:r>
        <w:r w:rsidR="007B2F8A" w:rsidRPr="005228DD" w:rsidDel="005228DD">
          <w:rPr>
            <w:b/>
            <w:rPrChange w:id="1368" w:author="Bernie Grofman" w:date="2022-11-27T02:33:00Z">
              <w:rPr/>
            </w:rPrChange>
          </w:rPr>
          <w:delText>t</w:delText>
        </w:r>
      </w:del>
      <w:ins w:id="1369" w:author="Bernie Grofman" w:date="2022-11-27T02:32:00Z">
        <w:r w:rsidR="005228DD" w:rsidRPr="005228DD">
          <w:rPr>
            <w:b/>
            <w:rPrChange w:id="1370" w:author="Bernie Grofman" w:date="2022-11-27T02:33:00Z">
              <w:rPr/>
            </w:rPrChange>
          </w:rPr>
          <w:t>use t</w:t>
        </w:r>
      </w:ins>
      <w:r w:rsidR="007B2F8A" w:rsidRPr="005228DD">
        <w:rPr>
          <w:b/>
          <w:rPrChange w:id="1371" w:author="Bernie Grofman" w:date="2022-11-27T02:33:00Z">
            <w:rPr/>
          </w:rPrChange>
        </w:rPr>
        <w:t>his simple analysis</w:t>
      </w:r>
      <w:r w:rsidR="000B5476" w:rsidRPr="005228DD">
        <w:rPr>
          <w:b/>
          <w:rPrChange w:id="1372" w:author="Bernie Grofman" w:date="2022-11-27T02:33:00Z">
            <w:rPr/>
          </w:rPrChange>
        </w:rPr>
        <w:t xml:space="preserve"> </w:t>
      </w:r>
      <w:del w:id="1373" w:author="Bernie Grofman" w:date="2022-11-27T02:33:00Z">
        <w:r w:rsidR="00A60FF4" w:rsidRPr="005228DD" w:rsidDel="005228DD">
          <w:rPr>
            <w:b/>
            <w:rPrChange w:id="1374" w:author="Bernie Grofman" w:date="2022-11-27T02:33:00Z">
              <w:rPr/>
            </w:rPrChange>
          </w:rPr>
          <w:delText xml:space="preserve">would not </w:delText>
        </w:r>
        <w:r w:rsidR="007B2F8A" w:rsidRPr="005228DD" w:rsidDel="005228DD">
          <w:rPr>
            <w:b/>
            <w:rPrChange w:id="1375" w:author="Bernie Grofman" w:date="2022-11-27T02:33:00Z">
              <w:rPr/>
            </w:rPrChange>
          </w:rPr>
          <w:delText>have identified the</w:delText>
        </w:r>
      </w:del>
      <w:del w:id="1376" w:author="Bernie Grofman" w:date="2022-11-27T02:31:00Z">
        <w:r w:rsidR="007B2F8A" w:rsidRPr="005228DD" w:rsidDel="005228DD">
          <w:rPr>
            <w:b/>
            <w:rPrChange w:id="1377" w:author="Bernie Grofman" w:date="2022-11-27T02:33:00Z">
              <w:rPr/>
            </w:rPrChange>
          </w:rPr>
          <w:delText>ir</w:delText>
        </w:r>
      </w:del>
      <w:del w:id="1378" w:author="Bernie Grofman" w:date="2022-11-27T02:33:00Z">
        <w:r w:rsidR="007B2F8A" w:rsidRPr="005228DD" w:rsidDel="005228DD">
          <w:rPr>
            <w:b/>
            <w:rPrChange w:id="1379" w:author="Bernie Grofman" w:date="2022-11-27T02:33:00Z">
              <w:rPr/>
            </w:rPrChange>
          </w:rPr>
          <w:delText xml:space="preserve"> </w:delText>
        </w:r>
      </w:del>
      <w:del w:id="1380" w:author="Bernie Grofman" w:date="2022-11-27T02:32:00Z">
        <w:r w:rsidR="007B2F8A" w:rsidRPr="005228DD" w:rsidDel="005228DD">
          <w:rPr>
            <w:b/>
            <w:rPrChange w:id="1381" w:author="Bernie Grofman" w:date="2022-11-27T02:33:00Z">
              <w:rPr/>
            </w:rPrChange>
          </w:rPr>
          <w:delText xml:space="preserve">map </w:delText>
        </w:r>
      </w:del>
      <w:ins w:id="1382" w:author="Bernie Grofman" w:date="2022-11-27T02:33:00Z">
        <w:r w:rsidR="005228DD" w:rsidRPr="009E2F11">
          <w:rPr>
            <w:b/>
          </w:rPr>
          <w:t>a</w:t>
        </w:r>
        <w:r w:rsidR="005228DD" w:rsidRPr="005228DD">
          <w:rPr>
            <w:b/>
            <w:rPrChange w:id="1383" w:author="Bernie Grofman" w:date="2022-11-27T02:33:00Z">
              <w:rPr/>
            </w:rPrChange>
          </w:rPr>
          <w:t xml:space="preserve">s a measure of changes in gerrymandering between 2020 and 2022; it is only about </w:t>
        </w:r>
      </w:ins>
      <w:ins w:id="1384" w:author="Bernie Grofman" w:date="2022-11-27T02:34:00Z">
        <w:r w:rsidR="005228DD">
          <w:rPr>
            <w:b/>
          </w:rPr>
          <w:t xml:space="preserve">comparisons between actual outcomes in 2020 and </w:t>
        </w:r>
      </w:ins>
      <w:ins w:id="1385" w:author="Bernie Grofman" w:date="2022-11-27T02:33:00Z">
        <w:r w:rsidR="005228DD" w:rsidRPr="005228DD">
          <w:rPr>
            <w:b/>
            <w:rPrChange w:id="1386" w:author="Bernie Grofman" w:date="2022-11-27T02:33:00Z">
              <w:rPr/>
            </w:rPrChange>
          </w:rPr>
          <w:t xml:space="preserve">projected </w:t>
        </w:r>
        <w:r w:rsidR="005228DD" w:rsidRPr="005228DD">
          <w:rPr>
            <w:b/>
            <w:rPrChange w:id="1387" w:author="Bernie Grofman" w:date="2022-11-27T02:34:00Z">
              <w:rPr/>
            </w:rPrChange>
          </w:rPr>
          <w:t>outcomes.</w:t>
        </w:r>
      </w:ins>
      <w:ins w:id="1388" w:author="Bernie Grofman" w:date="2022-11-27T02:35:00Z">
        <w:r w:rsidR="005228DD">
          <w:rPr>
            <w:b/>
          </w:rPr>
          <w:t xml:space="preserve"> in 2022</w:t>
        </w:r>
      </w:ins>
      <w:ins w:id="1389" w:author="Bernie Grofman" w:date="2022-11-27T02:37:00Z">
        <w:r w:rsidR="005228DD">
          <w:rPr>
            <w:b/>
          </w:rPr>
          <w:t xml:space="preserve"> based on the districts used in the 2022 election</w:t>
        </w:r>
      </w:ins>
      <w:ins w:id="1390" w:author="Bernie Grofman" w:date="2022-11-27T02:35:00Z">
        <w:r w:rsidR="005228DD">
          <w:rPr>
            <w:b/>
          </w:rPr>
          <w:t>.</w:t>
        </w:r>
      </w:ins>
      <w:ins w:id="1391" w:author="Bernie Grofman" w:date="2022-11-27T02:36:00Z">
        <w:r w:rsidR="005228DD">
          <w:rPr>
            <w:rStyle w:val="FootnoteReference"/>
            <w:b/>
          </w:rPr>
          <w:footnoteReference w:id="73"/>
        </w:r>
      </w:ins>
      <w:ins w:id="1410" w:author="Bernie Grofman" w:date="2022-11-27T02:35:00Z">
        <w:r w:rsidR="005228DD">
          <w:rPr>
            <w:b/>
          </w:rPr>
          <w:t xml:space="preserve"> </w:t>
        </w:r>
      </w:ins>
      <w:ins w:id="1411" w:author="Bernie Grofman" w:date="2022-11-27T02:33:00Z">
        <w:r w:rsidR="005228DD">
          <w:t xml:space="preserve"> </w:t>
        </w:r>
      </w:ins>
      <w:ins w:id="1412" w:author="Bernie Grofman" w:date="2022-11-27T02:32:00Z">
        <w:r w:rsidR="005228DD">
          <w:t xml:space="preserve"> </w:t>
        </w:r>
      </w:ins>
      <w:ins w:id="1413" w:author="Bernie Grofman" w:date="2022-11-27T02:36:00Z">
        <w:r w:rsidR="005228DD">
          <w:t xml:space="preserve"> </w:t>
        </w:r>
      </w:ins>
      <w:del w:id="1414" w:author="Bernie Grofman" w:date="2022-11-27T02:36:00Z">
        <w:r w:rsidR="007B2F8A" w:rsidDel="005228DD">
          <w:delText>as having been gerry</w:delText>
        </w:r>
        <w:r w:rsidR="004B4E72" w:rsidDel="005228DD">
          <w:delText>m</w:delText>
        </w:r>
        <w:r w:rsidR="007B2F8A" w:rsidDel="005228DD">
          <w:delText>andered</w:delText>
        </w:r>
        <w:r w:rsidR="00685276" w:rsidDel="005228DD">
          <w:delText>.</w:delText>
        </w:r>
      </w:del>
      <w:r w:rsidR="000B5476">
        <w:t xml:space="preserve"> </w:t>
      </w:r>
      <w:ins w:id="1415" w:author="Bernie Grofman" w:date="2022-11-27T09:27:00Z">
        <w:r w:rsidR="00887EED" w:rsidRPr="00887EED">
          <w:rPr>
            <w:b/>
            <w:rPrChange w:id="1416" w:author="Bernie Grofman" w:date="2022-11-27T09:27:00Z">
              <w:rPr/>
            </w:rPrChange>
          </w:rPr>
          <w:t>G</w:t>
        </w:r>
      </w:ins>
      <w:ins w:id="1417" w:author="Bernie Grofman" w:date="2022-11-27T09:26:00Z">
        <w:r w:rsidR="00887EED" w:rsidRPr="00887EED">
          <w:rPr>
            <w:b/>
            <w:rPrChange w:id="1418" w:author="Bernie Grofman" w:date="2022-11-27T09:27:00Z">
              <w:rPr/>
            </w:rPrChange>
          </w:rPr>
          <w:t xml:space="preserve">errymandering did happen during the 2020 redistricting cycle; </w:t>
        </w:r>
      </w:ins>
      <w:ins w:id="1419" w:author="Bernie Grofman" w:date="2022-11-27T09:27:00Z">
        <w:r w:rsidR="00887EED" w:rsidRPr="00887EED">
          <w:rPr>
            <w:b/>
            <w:rPrChange w:id="1420" w:author="Bernie Grofman" w:date="2022-11-27T09:27:00Z">
              <w:rPr/>
            </w:rPrChange>
          </w:rPr>
          <w:t xml:space="preserve">and not all gerrymanders were </w:t>
        </w:r>
        <w:r w:rsidR="00887EED" w:rsidRPr="00887EED">
          <w:rPr>
            <w:b/>
            <w:rPrChange w:id="1421" w:author="Bernie Grofman" w:date="2022-11-27T09:27:00Z">
              <w:rPr/>
            </w:rPrChange>
          </w:rPr>
          <w:lastRenderedPageBreak/>
          <w:t>corrected by state courts.</w:t>
        </w:r>
      </w:ins>
      <w:moveFromRangeStart w:id="1422" w:author="Bernie Grofman" w:date="2022-11-27T02:36:00Z" w:name="move120409015"/>
      <w:moveFrom w:id="1423" w:author="Bernie Grofman" w:date="2022-11-27T02:36:00Z">
        <w:del w:id="1424" w:author="Bernie Grofman" w:date="2022-11-27T09:26:00Z">
          <w:r w:rsidR="002E529F" w:rsidRPr="00887EED" w:rsidDel="00887EED">
            <w:rPr>
              <w:b/>
              <w:rPrChange w:id="1425" w:author="Bernie Grofman" w:date="2022-11-27T09:27:00Z">
                <w:rPr/>
              </w:rPrChange>
            </w:rPr>
            <w:delText>Other states were able to undo previous gerrymanders, as was the case in Michigan which instituted a new independent commission.</w:delText>
          </w:r>
          <w:r w:rsidR="004B4E72" w:rsidRPr="00887EED" w:rsidDel="00887EED">
            <w:rPr>
              <w:b/>
              <w:rPrChange w:id="1426" w:author="Bernie Grofman" w:date="2022-11-27T09:27:00Z">
                <w:rPr/>
              </w:rPrChange>
            </w:rPr>
            <w:delText xml:space="preserve"> </w:delText>
          </w:r>
        </w:del>
      </w:moveFrom>
      <w:bookmarkStart w:id="1427" w:name="_Ref119261291"/>
      <w:bookmarkStart w:id="1428" w:name="_Ref119261248"/>
      <w:moveFromRangeEnd w:id="1422"/>
    </w:p>
    <w:p w14:paraId="66FF983A" w14:textId="4B6F0694" w:rsidR="00550B2D" w:rsidRDefault="00550B2D" w:rsidP="00550B2D">
      <w:pPr>
        <w:pStyle w:val="Caption"/>
        <w:ind w:firstLine="0"/>
        <w:rPr>
          <w:ins w:id="1429" w:author="Bernie Grofman" w:date="2022-11-27T09:28:00Z"/>
        </w:rPr>
      </w:pPr>
    </w:p>
    <w:p w14:paraId="04219FD7" w14:textId="77777777" w:rsidR="000818FC" w:rsidRDefault="000818FC" w:rsidP="000818FC">
      <w:pPr>
        <w:pStyle w:val="Caption"/>
        <w:ind w:firstLine="0"/>
        <w:rPr>
          <w:moveTo w:id="1430" w:author="Bernie Grofman" w:date="2022-11-27T09:28:00Z"/>
        </w:rPr>
      </w:pPr>
      <w:moveToRangeStart w:id="1431" w:author="Bernie Grofman" w:date="2022-11-27T09:28:00Z" w:name="move120433735"/>
      <w:moveTo w:id="1432" w:author="Bernie Grofman" w:date="2022-11-27T09:28:00Z">
        <w:r>
          <w:t xml:space="preserve">Table </w:t>
        </w:r>
        <w:r>
          <w:fldChar w:fldCharType="begin"/>
        </w:r>
        <w:r>
          <w:instrText xml:space="preserve"> SEQ Table \* ARABIC </w:instrText>
        </w:r>
        <w:r>
          <w:fldChar w:fldCharType="separate"/>
        </w:r>
        <w:r>
          <w:rPr>
            <w:noProof/>
          </w:rPr>
          <w:t>3</w:t>
        </w:r>
        <w:r>
          <w:rPr>
            <w:noProof/>
          </w:rPr>
          <w:fldChar w:fldCharType="end"/>
        </w:r>
        <w:r>
          <w:t xml:space="preserve"> </w:t>
        </w:r>
        <w:r w:rsidRPr="002A68C2">
          <w:rPr>
            <w:i w:val="0"/>
            <w:iCs w:val="0"/>
          </w:rPr>
          <w:t>Change in Congressional Districts by Party</w:t>
        </w:r>
      </w:moveTo>
    </w:p>
    <w:tbl>
      <w:tblPr>
        <w:tblW w:w="5000" w:type="pct"/>
        <w:jc w:val="center"/>
        <w:tblLook w:val="04A0" w:firstRow="1" w:lastRow="0" w:firstColumn="1" w:lastColumn="0" w:noHBand="0" w:noVBand="1"/>
      </w:tblPr>
      <w:tblGrid>
        <w:gridCol w:w="1397"/>
        <w:gridCol w:w="995"/>
        <w:gridCol w:w="994"/>
        <w:gridCol w:w="994"/>
        <w:gridCol w:w="994"/>
        <w:gridCol w:w="994"/>
        <w:gridCol w:w="994"/>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670CA0">
            <w:pPr>
              <w:widowControl/>
              <w:spacing w:before="0"/>
              <w:ind w:firstLine="0"/>
              <w:jc w:val="left"/>
              <w:rPr>
                <w:moveTo w:id="1433" w:author="Bernie Grofman" w:date="2022-11-27T09:28:00Z"/>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F8621C" w:rsidRDefault="000818FC" w:rsidP="00670CA0">
            <w:pPr>
              <w:widowControl/>
              <w:spacing w:before="0"/>
              <w:ind w:firstLine="0"/>
              <w:jc w:val="center"/>
              <w:rPr>
                <w:moveTo w:id="1434" w:author="Bernie Grofman" w:date="2022-11-27T09:28:00Z"/>
                <w:color w:val="FF0000"/>
                <w:sz w:val="18"/>
                <w:szCs w:val="18"/>
              </w:rPr>
            </w:pPr>
            <w:moveTo w:id="1435" w:author="Bernie Grofman" w:date="2022-11-27T09:28:00Z">
              <w:r w:rsidRPr="00F8621C">
                <w:rPr>
                  <w:color w:val="FF0000"/>
                  <w:sz w:val="18"/>
                  <w:szCs w:val="18"/>
                </w:rPr>
                <w:t>OLD MAPS</w:t>
              </w:r>
            </w:moveTo>
          </w:p>
        </w:tc>
        <w:tc>
          <w:tcPr>
            <w:tcW w:w="3900" w:type="dxa"/>
            <w:gridSpan w:val="3"/>
            <w:tcBorders>
              <w:top w:val="nil"/>
              <w:left w:val="nil"/>
              <w:bottom w:val="nil"/>
              <w:right w:val="nil"/>
            </w:tcBorders>
            <w:shd w:val="clear" w:color="auto" w:fill="auto"/>
            <w:noWrap/>
            <w:vAlign w:val="center"/>
            <w:hideMark/>
          </w:tcPr>
          <w:p w14:paraId="0C84CD16" w14:textId="77777777" w:rsidR="000818FC" w:rsidRPr="00F8621C" w:rsidRDefault="000818FC" w:rsidP="00670CA0">
            <w:pPr>
              <w:widowControl/>
              <w:spacing w:before="0"/>
              <w:ind w:firstLine="0"/>
              <w:jc w:val="center"/>
              <w:rPr>
                <w:moveTo w:id="1436" w:author="Bernie Grofman" w:date="2022-11-27T09:28:00Z"/>
                <w:color w:val="FF0000"/>
                <w:sz w:val="18"/>
                <w:szCs w:val="18"/>
              </w:rPr>
            </w:pPr>
            <w:moveTo w:id="1437" w:author="Bernie Grofman" w:date="2022-11-27T09:28:00Z">
              <w:r w:rsidRPr="00F8621C">
                <w:rPr>
                  <w:color w:val="FF0000"/>
                  <w:sz w:val="18"/>
                  <w:szCs w:val="18"/>
                </w:rPr>
                <w:t>NEW MAPS</w:t>
              </w:r>
            </w:moveTo>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F8621C" w:rsidRDefault="000818FC" w:rsidP="00670CA0">
            <w:pPr>
              <w:widowControl/>
              <w:spacing w:before="0"/>
              <w:ind w:firstLine="0"/>
              <w:jc w:val="left"/>
              <w:rPr>
                <w:moveTo w:id="1438" w:author="Bernie Grofman" w:date="2022-11-27T09:28:00Z"/>
                <w:color w:val="FF0000"/>
                <w:sz w:val="18"/>
                <w:szCs w:val="18"/>
              </w:rPr>
            </w:pPr>
            <w:moveTo w:id="1439" w:author="Bernie Grofman" w:date="2022-11-27T09:28:00Z">
              <w:r w:rsidRPr="00F8621C">
                <w:rPr>
                  <w:color w:val="FF0000"/>
                  <w:sz w:val="18"/>
                  <w:szCs w:val="18"/>
                </w:rPr>
                <w:t>State</w:t>
              </w:r>
            </w:moveTo>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F8621C" w:rsidRDefault="000818FC" w:rsidP="00670CA0">
            <w:pPr>
              <w:widowControl/>
              <w:spacing w:before="0"/>
              <w:ind w:firstLine="0"/>
              <w:jc w:val="center"/>
              <w:rPr>
                <w:moveTo w:id="1440" w:author="Bernie Grofman" w:date="2022-11-27T09:28:00Z"/>
                <w:color w:val="FF0000"/>
                <w:sz w:val="18"/>
                <w:szCs w:val="18"/>
              </w:rPr>
            </w:pPr>
            <w:moveTo w:id="1441" w:author="Bernie Grofman" w:date="2022-11-27T09:28:00Z">
              <w:r w:rsidRPr="00F8621C">
                <w:rPr>
                  <w:color w:val="FF0000"/>
                  <w:sz w:val="18"/>
                  <w:szCs w:val="18"/>
                </w:rPr>
                <w:t>Total Number of Districts</w:t>
              </w:r>
            </w:moveTo>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F8621C" w:rsidRDefault="000818FC" w:rsidP="00670CA0">
            <w:pPr>
              <w:widowControl/>
              <w:spacing w:before="0"/>
              <w:ind w:firstLine="0"/>
              <w:jc w:val="center"/>
              <w:rPr>
                <w:moveTo w:id="1442" w:author="Bernie Grofman" w:date="2022-11-27T09:28:00Z"/>
                <w:color w:val="FF0000"/>
                <w:sz w:val="18"/>
                <w:szCs w:val="18"/>
              </w:rPr>
            </w:pPr>
            <w:moveTo w:id="1443" w:author="Bernie Grofman" w:date="2022-11-27T09:28:00Z">
              <w:r w:rsidRPr="00F8621C">
                <w:rPr>
                  <w:color w:val="FF0000"/>
                  <w:sz w:val="18"/>
                  <w:szCs w:val="18"/>
                </w:rPr>
                <w:t>Biden 2020 Districts</w:t>
              </w:r>
            </w:moveTo>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F8621C" w:rsidRDefault="000818FC" w:rsidP="00670CA0">
            <w:pPr>
              <w:widowControl/>
              <w:spacing w:before="0"/>
              <w:ind w:firstLine="0"/>
              <w:jc w:val="center"/>
              <w:rPr>
                <w:moveTo w:id="1444" w:author="Bernie Grofman" w:date="2022-11-27T09:28:00Z"/>
                <w:color w:val="FF0000"/>
                <w:sz w:val="18"/>
                <w:szCs w:val="18"/>
              </w:rPr>
            </w:pPr>
            <w:moveTo w:id="1445" w:author="Bernie Grofman" w:date="2022-11-27T09:28:00Z">
              <w:r w:rsidRPr="00F8621C">
                <w:rPr>
                  <w:color w:val="FF0000"/>
                  <w:sz w:val="18"/>
                  <w:szCs w:val="18"/>
                </w:rPr>
                <w:t>Trump 2020 Districts</w:t>
              </w:r>
            </w:moveTo>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F8621C" w:rsidRDefault="000818FC" w:rsidP="00670CA0">
            <w:pPr>
              <w:widowControl/>
              <w:spacing w:before="0"/>
              <w:ind w:firstLine="0"/>
              <w:jc w:val="center"/>
              <w:rPr>
                <w:moveTo w:id="1446" w:author="Bernie Grofman" w:date="2022-11-27T09:28:00Z"/>
                <w:color w:val="FF0000"/>
                <w:sz w:val="18"/>
                <w:szCs w:val="18"/>
              </w:rPr>
            </w:pPr>
            <w:moveTo w:id="1447" w:author="Bernie Grofman" w:date="2022-11-27T09:28:00Z">
              <w:r w:rsidRPr="00F8621C">
                <w:rPr>
                  <w:color w:val="FF0000"/>
                  <w:sz w:val="18"/>
                  <w:szCs w:val="18"/>
                </w:rPr>
                <w:t>Total Number of Districts</w:t>
              </w:r>
            </w:moveTo>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F8621C" w:rsidRDefault="000818FC" w:rsidP="00670CA0">
            <w:pPr>
              <w:widowControl/>
              <w:spacing w:before="0"/>
              <w:ind w:firstLine="0"/>
              <w:jc w:val="center"/>
              <w:rPr>
                <w:moveTo w:id="1448" w:author="Bernie Grofman" w:date="2022-11-27T09:28:00Z"/>
                <w:color w:val="FF0000"/>
                <w:sz w:val="18"/>
                <w:szCs w:val="18"/>
              </w:rPr>
            </w:pPr>
            <w:moveTo w:id="1449" w:author="Bernie Grofman" w:date="2022-11-27T09:28:00Z">
              <w:r w:rsidRPr="00F8621C">
                <w:rPr>
                  <w:color w:val="FF0000"/>
                  <w:sz w:val="18"/>
                  <w:szCs w:val="18"/>
                </w:rPr>
                <w:t>Biden 2020 Districts</w:t>
              </w:r>
            </w:moveTo>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F8621C" w:rsidRDefault="000818FC" w:rsidP="00670CA0">
            <w:pPr>
              <w:widowControl/>
              <w:spacing w:before="0"/>
              <w:ind w:firstLine="0"/>
              <w:jc w:val="center"/>
              <w:rPr>
                <w:moveTo w:id="1450" w:author="Bernie Grofman" w:date="2022-11-27T09:28:00Z"/>
                <w:color w:val="FF0000"/>
                <w:sz w:val="18"/>
                <w:szCs w:val="18"/>
              </w:rPr>
            </w:pPr>
            <w:moveTo w:id="1451" w:author="Bernie Grofman" w:date="2022-11-27T09:28:00Z">
              <w:r w:rsidRPr="00F8621C">
                <w:rPr>
                  <w:color w:val="FF0000"/>
                  <w:sz w:val="18"/>
                  <w:szCs w:val="18"/>
                </w:rPr>
                <w:t>Trump 2020 Districts</w:t>
              </w:r>
            </w:moveTo>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670CA0">
            <w:pPr>
              <w:widowControl/>
              <w:spacing w:before="0"/>
              <w:ind w:firstLine="0"/>
              <w:jc w:val="left"/>
              <w:rPr>
                <w:moveTo w:id="1452" w:author="Bernie Grofman" w:date="2022-11-27T09:28:00Z"/>
                <w:b/>
                <w:bCs/>
                <w:color w:val="000000"/>
                <w:sz w:val="18"/>
                <w:szCs w:val="18"/>
              </w:rPr>
            </w:pPr>
            <w:moveTo w:id="1453" w:author="Bernie Grofman" w:date="2022-11-27T09:28:00Z">
              <w:r w:rsidRPr="00F8621C">
                <w:rPr>
                  <w:b/>
                  <w:bCs/>
                  <w:color w:val="000000"/>
                  <w:sz w:val="18"/>
                  <w:szCs w:val="18"/>
                </w:rPr>
                <w:t>California</w:t>
              </w:r>
            </w:moveTo>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670CA0">
            <w:pPr>
              <w:widowControl/>
              <w:spacing w:before="0"/>
              <w:ind w:firstLine="0"/>
              <w:jc w:val="center"/>
              <w:rPr>
                <w:moveTo w:id="1454" w:author="Bernie Grofman" w:date="2022-11-27T09:28:00Z"/>
                <w:color w:val="000000"/>
                <w:sz w:val="18"/>
                <w:szCs w:val="18"/>
              </w:rPr>
            </w:pPr>
            <w:moveTo w:id="1455" w:author="Bernie Grofman" w:date="2022-11-27T09:28:00Z">
              <w:r w:rsidRPr="00F8621C">
                <w:rPr>
                  <w:color w:val="000000"/>
                  <w:sz w:val="18"/>
                  <w:szCs w:val="18"/>
                </w:rPr>
                <w:t>53</w:t>
              </w:r>
            </w:moveTo>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670CA0">
            <w:pPr>
              <w:widowControl/>
              <w:spacing w:before="0"/>
              <w:ind w:firstLine="0"/>
              <w:jc w:val="center"/>
              <w:rPr>
                <w:moveTo w:id="1456" w:author="Bernie Grofman" w:date="2022-11-27T09:28:00Z"/>
                <w:color w:val="000000"/>
                <w:sz w:val="18"/>
                <w:szCs w:val="18"/>
              </w:rPr>
            </w:pPr>
            <w:moveTo w:id="1457" w:author="Bernie Grofman" w:date="2022-11-27T09:28:00Z">
              <w:r w:rsidRPr="00F8621C">
                <w:rPr>
                  <w:color w:val="000000"/>
                  <w:sz w:val="18"/>
                  <w:szCs w:val="18"/>
                </w:rPr>
                <w:t>46</w:t>
              </w:r>
            </w:moveTo>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670CA0">
            <w:pPr>
              <w:widowControl/>
              <w:spacing w:before="0"/>
              <w:ind w:firstLine="0"/>
              <w:jc w:val="center"/>
              <w:rPr>
                <w:moveTo w:id="1458" w:author="Bernie Grofman" w:date="2022-11-27T09:28:00Z"/>
                <w:color w:val="000000"/>
                <w:sz w:val="18"/>
                <w:szCs w:val="18"/>
              </w:rPr>
            </w:pPr>
            <w:moveTo w:id="1459" w:author="Bernie Grofman" w:date="2022-11-27T09:28:00Z">
              <w:r w:rsidRPr="00F8621C">
                <w:rPr>
                  <w:color w:val="000000"/>
                  <w:sz w:val="18"/>
                  <w:szCs w:val="18"/>
                </w:rPr>
                <w:t>7</w:t>
              </w:r>
            </w:moveTo>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670CA0">
            <w:pPr>
              <w:widowControl/>
              <w:spacing w:before="0"/>
              <w:ind w:firstLine="0"/>
              <w:jc w:val="center"/>
              <w:rPr>
                <w:moveTo w:id="1460" w:author="Bernie Grofman" w:date="2022-11-27T09:28:00Z"/>
                <w:color w:val="000000"/>
                <w:sz w:val="18"/>
                <w:szCs w:val="18"/>
              </w:rPr>
            </w:pPr>
            <w:moveTo w:id="1461" w:author="Bernie Grofman" w:date="2022-11-27T09:28:00Z">
              <w:r w:rsidRPr="00F8621C">
                <w:rPr>
                  <w:color w:val="000000"/>
                  <w:sz w:val="18"/>
                  <w:szCs w:val="18"/>
                </w:rPr>
                <w:t>52 (-1)</w:t>
              </w:r>
            </w:moveTo>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670CA0">
            <w:pPr>
              <w:widowControl/>
              <w:spacing w:before="0"/>
              <w:ind w:firstLine="0"/>
              <w:jc w:val="center"/>
              <w:rPr>
                <w:moveTo w:id="1462" w:author="Bernie Grofman" w:date="2022-11-27T09:28:00Z"/>
                <w:color w:val="000000"/>
                <w:sz w:val="18"/>
                <w:szCs w:val="18"/>
              </w:rPr>
            </w:pPr>
            <w:moveTo w:id="1463" w:author="Bernie Grofman" w:date="2022-11-27T09:28:00Z">
              <w:r w:rsidRPr="00F8621C">
                <w:rPr>
                  <w:color w:val="000000"/>
                  <w:sz w:val="18"/>
                  <w:szCs w:val="18"/>
                </w:rPr>
                <w:t>45 (-1)</w:t>
              </w:r>
            </w:moveTo>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670CA0">
            <w:pPr>
              <w:widowControl/>
              <w:spacing w:before="0"/>
              <w:ind w:firstLine="0"/>
              <w:jc w:val="center"/>
              <w:rPr>
                <w:moveTo w:id="1464" w:author="Bernie Grofman" w:date="2022-11-27T09:28:00Z"/>
                <w:color w:val="000000"/>
                <w:sz w:val="18"/>
                <w:szCs w:val="18"/>
              </w:rPr>
            </w:pPr>
            <w:moveTo w:id="1465" w:author="Bernie Grofman" w:date="2022-11-27T09:28:00Z">
              <w:r w:rsidRPr="00F8621C">
                <w:rPr>
                  <w:color w:val="000000"/>
                  <w:sz w:val="18"/>
                  <w:szCs w:val="18"/>
                </w:rPr>
                <w:t>7</w:t>
              </w:r>
            </w:moveTo>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670CA0">
            <w:pPr>
              <w:widowControl/>
              <w:spacing w:before="0"/>
              <w:ind w:firstLine="0"/>
              <w:jc w:val="left"/>
              <w:rPr>
                <w:moveTo w:id="1466" w:author="Bernie Grofman" w:date="2022-11-27T09:28:00Z"/>
                <w:b/>
                <w:bCs/>
                <w:color w:val="000000"/>
                <w:sz w:val="18"/>
                <w:szCs w:val="18"/>
              </w:rPr>
            </w:pPr>
            <w:moveTo w:id="1467" w:author="Bernie Grofman" w:date="2022-11-27T09:28:00Z">
              <w:r w:rsidRPr="00F8621C">
                <w:rPr>
                  <w:b/>
                  <w:bCs/>
                  <w:color w:val="000000"/>
                  <w:sz w:val="18"/>
                  <w:szCs w:val="18"/>
                </w:rPr>
                <w:t>Colorado</w:t>
              </w:r>
            </w:moveTo>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670CA0">
            <w:pPr>
              <w:widowControl/>
              <w:spacing w:before="0"/>
              <w:ind w:firstLine="0"/>
              <w:jc w:val="center"/>
              <w:rPr>
                <w:moveTo w:id="1468" w:author="Bernie Grofman" w:date="2022-11-27T09:28:00Z"/>
                <w:color w:val="000000"/>
                <w:sz w:val="18"/>
                <w:szCs w:val="18"/>
              </w:rPr>
            </w:pPr>
            <w:moveTo w:id="1469" w:author="Bernie Grofman" w:date="2022-11-27T09:28:00Z">
              <w:r w:rsidRPr="00F8621C">
                <w:rPr>
                  <w:color w:val="000000"/>
                  <w:sz w:val="18"/>
                  <w:szCs w:val="18"/>
                </w:rPr>
                <w:t>7</w:t>
              </w:r>
            </w:moveTo>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670CA0">
            <w:pPr>
              <w:widowControl/>
              <w:spacing w:before="0"/>
              <w:ind w:firstLine="0"/>
              <w:jc w:val="center"/>
              <w:rPr>
                <w:moveTo w:id="1470" w:author="Bernie Grofman" w:date="2022-11-27T09:28:00Z"/>
                <w:color w:val="000000"/>
                <w:sz w:val="18"/>
                <w:szCs w:val="18"/>
              </w:rPr>
            </w:pPr>
            <w:moveTo w:id="1471" w:author="Bernie Grofman" w:date="2022-11-27T09:28:00Z">
              <w:r w:rsidRPr="00F8621C">
                <w:rPr>
                  <w:color w:val="000000"/>
                  <w:sz w:val="18"/>
                  <w:szCs w:val="18"/>
                </w:rPr>
                <w:t>4</w:t>
              </w:r>
            </w:moveTo>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670CA0">
            <w:pPr>
              <w:widowControl/>
              <w:spacing w:before="0"/>
              <w:ind w:firstLine="0"/>
              <w:jc w:val="center"/>
              <w:rPr>
                <w:moveTo w:id="1472" w:author="Bernie Grofman" w:date="2022-11-27T09:28:00Z"/>
                <w:color w:val="000000"/>
                <w:sz w:val="18"/>
                <w:szCs w:val="18"/>
              </w:rPr>
            </w:pPr>
            <w:moveTo w:id="1473" w:author="Bernie Grofman" w:date="2022-11-27T09:28:00Z">
              <w:r w:rsidRPr="00F8621C">
                <w:rPr>
                  <w:color w:val="000000"/>
                  <w:sz w:val="18"/>
                  <w:szCs w:val="18"/>
                </w:rPr>
                <w:t>3</w:t>
              </w:r>
            </w:moveTo>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670CA0">
            <w:pPr>
              <w:widowControl/>
              <w:spacing w:before="0"/>
              <w:ind w:firstLine="0"/>
              <w:jc w:val="center"/>
              <w:rPr>
                <w:moveTo w:id="1474" w:author="Bernie Grofman" w:date="2022-11-27T09:28:00Z"/>
                <w:color w:val="000000"/>
                <w:sz w:val="18"/>
                <w:szCs w:val="18"/>
              </w:rPr>
            </w:pPr>
            <w:moveTo w:id="1475" w:author="Bernie Grofman" w:date="2022-11-27T09:28:00Z">
              <w:r w:rsidRPr="00F8621C">
                <w:rPr>
                  <w:color w:val="000000"/>
                  <w:sz w:val="18"/>
                  <w:szCs w:val="18"/>
                </w:rPr>
                <w:t>8 (+1)</w:t>
              </w:r>
            </w:moveTo>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670CA0">
            <w:pPr>
              <w:widowControl/>
              <w:spacing w:before="0"/>
              <w:ind w:firstLine="0"/>
              <w:jc w:val="center"/>
              <w:rPr>
                <w:moveTo w:id="1476" w:author="Bernie Grofman" w:date="2022-11-27T09:28:00Z"/>
                <w:color w:val="000000"/>
                <w:sz w:val="18"/>
                <w:szCs w:val="18"/>
              </w:rPr>
            </w:pPr>
            <w:moveTo w:id="1477" w:author="Bernie Grofman" w:date="2022-11-27T09:28:00Z">
              <w:r w:rsidRPr="00F8621C">
                <w:rPr>
                  <w:color w:val="000000"/>
                  <w:sz w:val="18"/>
                  <w:szCs w:val="18"/>
                </w:rPr>
                <w:t>5 (+1)</w:t>
              </w:r>
            </w:moveTo>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670CA0">
            <w:pPr>
              <w:widowControl/>
              <w:spacing w:before="0"/>
              <w:ind w:firstLine="0"/>
              <w:jc w:val="center"/>
              <w:rPr>
                <w:moveTo w:id="1478" w:author="Bernie Grofman" w:date="2022-11-27T09:28:00Z"/>
                <w:color w:val="000000"/>
                <w:sz w:val="18"/>
                <w:szCs w:val="18"/>
              </w:rPr>
            </w:pPr>
            <w:moveTo w:id="1479" w:author="Bernie Grofman" w:date="2022-11-27T09:28:00Z">
              <w:r w:rsidRPr="00F8621C">
                <w:rPr>
                  <w:color w:val="000000"/>
                  <w:sz w:val="18"/>
                  <w:szCs w:val="18"/>
                </w:rPr>
                <w:t>3</w:t>
              </w:r>
            </w:moveTo>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670CA0">
            <w:pPr>
              <w:widowControl/>
              <w:spacing w:before="0"/>
              <w:ind w:firstLine="0"/>
              <w:jc w:val="left"/>
              <w:rPr>
                <w:moveTo w:id="1480" w:author="Bernie Grofman" w:date="2022-11-27T09:28:00Z"/>
                <w:b/>
                <w:bCs/>
                <w:color w:val="000000"/>
                <w:sz w:val="18"/>
                <w:szCs w:val="18"/>
              </w:rPr>
            </w:pPr>
            <w:moveTo w:id="1481" w:author="Bernie Grofman" w:date="2022-11-27T09:28:00Z">
              <w:r w:rsidRPr="00F8621C">
                <w:rPr>
                  <w:b/>
                  <w:bCs/>
                  <w:color w:val="000000"/>
                  <w:sz w:val="18"/>
                  <w:szCs w:val="18"/>
                </w:rPr>
                <w:t>Florida</w:t>
              </w:r>
            </w:moveTo>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670CA0">
            <w:pPr>
              <w:widowControl/>
              <w:spacing w:before="0"/>
              <w:ind w:firstLine="0"/>
              <w:jc w:val="center"/>
              <w:rPr>
                <w:moveTo w:id="1482" w:author="Bernie Grofman" w:date="2022-11-27T09:28:00Z"/>
                <w:color w:val="000000"/>
                <w:sz w:val="18"/>
                <w:szCs w:val="18"/>
              </w:rPr>
            </w:pPr>
            <w:moveTo w:id="1483" w:author="Bernie Grofman" w:date="2022-11-27T09:28:00Z">
              <w:r w:rsidRPr="00F8621C">
                <w:rPr>
                  <w:color w:val="000000"/>
                  <w:sz w:val="18"/>
                  <w:szCs w:val="18"/>
                </w:rPr>
                <w:t>27</w:t>
              </w:r>
            </w:moveTo>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670CA0">
            <w:pPr>
              <w:widowControl/>
              <w:spacing w:before="0"/>
              <w:ind w:firstLine="0"/>
              <w:jc w:val="center"/>
              <w:rPr>
                <w:moveTo w:id="1484" w:author="Bernie Grofman" w:date="2022-11-27T09:28:00Z"/>
                <w:color w:val="000000"/>
                <w:sz w:val="18"/>
                <w:szCs w:val="18"/>
              </w:rPr>
            </w:pPr>
            <w:moveTo w:id="1485" w:author="Bernie Grofman" w:date="2022-11-27T09:28:00Z">
              <w:r w:rsidRPr="00F8621C">
                <w:rPr>
                  <w:color w:val="000000"/>
                  <w:sz w:val="18"/>
                  <w:szCs w:val="18"/>
                </w:rPr>
                <w:t>12</w:t>
              </w:r>
            </w:moveTo>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670CA0">
            <w:pPr>
              <w:widowControl/>
              <w:spacing w:before="0"/>
              <w:ind w:firstLine="0"/>
              <w:jc w:val="center"/>
              <w:rPr>
                <w:moveTo w:id="1486" w:author="Bernie Grofman" w:date="2022-11-27T09:28:00Z"/>
                <w:color w:val="000000"/>
                <w:sz w:val="18"/>
                <w:szCs w:val="18"/>
              </w:rPr>
            </w:pPr>
            <w:moveTo w:id="1487" w:author="Bernie Grofman" w:date="2022-11-27T09:28:00Z">
              <w:r w:rsidRPr="00F8621C">
                <w:rPr>
                  <w:color w:val="000000"/>
                  <w:sz w:val="18"/>
                  <w:szCs w:val="18"/>
                </w:rPr>
                <w:t>15</w:t>
              </w:r>
            </w:moveTo>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670CA0">
            <w:pPr>
              <w:widowControl/>
              <w:spacing w:before="0"/>
              <w:ind w:firstLine="0"/>
              <w:jc w:val="center"/>
              <w:rPr>
                <w:moveTo w:id="1488" w:author="Bernie Grofman" w:date="2022-11-27T09:28:00Z"/>
                <w:color w:val="000000"/>
                <w:sz w:val="18"/>
                <w:szCs w:val="18"/>
              </w:rPr>
            </w:pPr>
            <w:moveTo w:id="1489" w:author="Bernie Grofman" w:date="2022-11-27T09:28:00Z">
              <w:r w:rsidRPr="00F8621C">
                <w:rPr>
                  <w:color w:val="000000"/>
                  <w:sz w:val="18"/>
                  <w:szCs w:val="18"/>
                </w:rPr>
                <w:t>28 (+1)</w:t>
              </w:r>
            </w:moveTo>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670CA0">
            <w:pPr>
              <w:widowControl/>
              <w:spacing w:before="0"/>
              <w:ind w:firstLine="0"/>
              <w:jc w:val="center"/>
              <w:rPr>
                <w:moveTo w:id="1490" w:author="Bernie Grofman" w:date="2022-11-27T09:28:00Z"/>
                <w:color w:val="000000"/>
                <w:sz w:val="18"/>
                <w:szCs w:val="18"/>
              </w:rPr>
            </w:pPr>
            <w:moveTo w:id="1491" w:author="Bernie Grofman" w:date="2022-11-27T09:28:00Z">
              <w:r w:rsidRPr="00F8621C">
                <w:rPr>
                  <w:color w:val="000000"/>
                  <w:sz w:val="18"/>
                  <w:szCs w:val="18"/>
                </w:rPr>
                <w:t>8 (-3)</w:t>
              </w:r>
            </w:moveTo>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670CA0">
            <w:pPr>
              <w:widowControl/>
              <w:spacing w:before="0"/>
              <w:ind w:firstLine="0"/>
              <w:jc w:val="center"/>
              <w:rPr>
                <w:moveTo w:id="1492" w:author="Bernie Grofman" w:date="2022-11-27T09:28:00Z"/>
                <w:color w:val="000000"/>
                <w:sz w:val="18"/>
                <w:szCs w:val="18"/>
              </w:rPr>
            </w:pPr>
            <w:moveTo w:id="1493" w:author="Bernie Grofman" w:date="2022-11-27T09:28:00Z">
              <w:r w:rsidRPr="00F8621C">
                <w:rPr>
                  <w:color w:val="000000"/>
                  <w:sz w:val="18"/>
                  <w:szCs w:val="18"/>
                </w:rPr>
                <w:t>20 (+5)</w:t>
              </w:r>
            </w:moveTo>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670CA0">
            <w:pPr>
              <w:widowControl/>
              <w:spacing w:before="0"/>
              <w:ind w:firstLine="0"/>
              <w:jc w:val="left"/>
              <w:rPr>
                <w:moveTo w:id="1494" w:author="Bernie Grofman" w:date="2022-11-27T09:28:00Z"/>
                <w:b/>
                <w:bCs/>
                <w:color w:val="000000"/>
                <w:sz w:val="18"/>
                <w:szCs w:val="18"/>
              </w:rPr>
            </w:pPr>
            <w:moveTo w:id="1495" w:author="Bernie Grofman" w:date="2022-11-27T09:28:00Z">
              <w:r w:rsidRPr="00F8621C">
                <w:rPr>
                  <w:b/>
                  <w:bCs/>
                  <w:color w:val="000000"/>
                  <w:sz w:val="18"/>
                  <w:szCs w:val="18"/>
                </w:rPr>
                <w:t>Georgia</w:t>
              </w:r>
            </w:moveTo>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670CA0">
            <w:pPr>
              <w:widowControl/>
              <w:spacing w:before="0"/>
              <w:ind w:firstLine="0"/>
              <w:jc w:val="center"/>
              <w:rPr>
                <w:moveTo w:id="1496" w:author="Bernie Grofman" w:date="2022-11-27T09:28:00Z"/>
                <w:color w:val="000000"/>
                <w:sz w:val="18"/>
                <w:szCs w:val="18"/>
              </w:rPr>
            </w:pPr>
            <w:moveTo w:id="1497" w:author="Bernie Grofman" w:date="2022-11-27T09:28:00Z">
              <w:r w:rsidRPr="00F8621C">
                <w:rPr>
                  <w:color w:val="000000"/>
                  <w:sz w:val="18"/>
                  <w:szCs w:val="18"/>
                </w:rPr>
                <w:t>14</w:t>
              </w:r>
            </w:moveTo>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670CA0">
            <w:pPr>
              <w:widowControl/>
              <w:spacing w:before="0"/>
              <w:ind w:firstLine="0"/>
              <w:jc w:val="center"/>
              <w:rPr>
                <w:moveTo w:id="1498" w:author="Bernie Grofman" w:date="2022-11-27T09:28:00Z"/>
                <w:color w:val="000000"/>
                <w:sz w:val="18"/>
                <w:szCs w:val="18"/>
              </w:rPr>
            </w:pPr>
            <w:moveTo w:id="1499" w:author="Bernie Grofman" w:date="2022-11-27T09:28:00Z">
              <w:r w:rsidRPr="00F8621C">
                <w:rPr>
                  <w:color w:val="000000"/>
                  <w:sz w:val="18"/>
                  <w:szCs w:val="18"/>
                </w:rPr>
                <w:t>6</w:t>
              </w:r>
            </w:moveTo>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670CA0">
            <w:pPr>
              <w:widowControl/>
              <w:spacing w:before="0"/>
              <w:ind w:firstLine="0"/>
              <w:jc w:val="center"/>
              <w:rPr>
                <w:moveTo w:id="1500" w:author="Bernie Grofman" w:date="2022-11-27T09:28:00Z"/>
                <w:color w:val="000000"/>
                <w:sz w:val="18"/>
                <w:szCs w:val="18"/>
              </w:rPr>
            </w:pPr>
            <w:moveTo w:id="1501" w:author="Bernie Grofman" w:date="2022-11-27T09:28:00Z">
              <w:r w:rsidRPr="00F8621C">
                <w:rPr>
                  <w:color w:val="000000"/>
                  <w:sz w:val="18"/>
                  <w:szCs w:val="18"/>
                </w:rPr>
                <w:t>8</w:t>
              </w:r>
            </w:moveTo>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670CA0">
            <w:pPr>
              <w:widowControl/>
              <w:spacing w:before="0"/>
              <w:ind w:firstLine="0"/>
              <w:jc w:val="center"/>
              <w:rPr>
                <w:moveTo w:id="1502" w:author="Bernie Grofman" w:date="2022-11-27T09:28:00Z"/>
                <w:color w:val="000000"/>
                <w:sz w:val="18"/>
                <w:szCs w:val="18"/>
              </w:rPr>
            </w:pPr>
            <w:moveTo w:id="1503" w:author="Bernie Grofman" w:date="2022-11-27T09:28:00Z">
              <w:r w:rsidRPr="00F8621C">
                <w:rPr>
                  <w:color w:val="000000"/>
                  <w:sz w:val="18"/>
                  <w:szCs w:val="18"/>
                </w:rPr>
                <w:t>14</w:t>
              </w:r>
            </w:moveTo>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670CA0">
            <w:pPr>
              <w:widowControl/>
              <w:spacing w:before="0"/>
              <w:ind w:firstLine="0"/>
              <w:jc w:val="center"/>
              <w:rPr>
                <w:moveTo w:id="1504" w:author="Bernie Grofman" w:date="2022-11-27T09:28:00Z"/>
                <w:color w:val="000000"/>
                <w:sz w:val="18"/>
                <w:szCs w:val="18"/>
              </w:rPr>
            </w:pPr>
            <w:moveTo w:id="1505" w:author="Bernie Grofman" w:date="2022-11-27T09:28:00Z">
              <w:r w:rsidRPr="00F8621C">
                <w:rPr>
                  <w:color w:val="000000"/>
                  <w:sz w:val="18"/>
                  <w:szCs w:val="18"/>
                </w:rPr>
                <w:t>5 (-1)</w:t>
              </w:r>
            </w:moveTo>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670CA0">
            <w:pPr>
              <w:widowControl/>
              <w:spacing w:before="0"/>
              <w:ind w:firstLine="0"/>
              <w:jc w:val="center"/>
              <w:rPr>
                <w:moveTo w:id="1506" w:author="Bernie Grofman" w:date="2022-11-27T09:28:00Z"/>
                <w:color w:val="000000"/>
                <w:sz w:val="18"/>
                <w:szCs w:val="18"/>
              </w:rPr>
            </w:pPr>
            <w:moveTo w:id="1507" w:author="Bernie Grofman" w:date="2022-11-27T09:28:00Z">
              <w:r w:rsidRPr="00F8621C">
                <w:rPr>
                  <w:color w:val="000000"/>
                  <w:sz w:val="18"/>
                  <w:szCs w:val="18"/>
                </w:rPr>
                <w:t xml:space="preserve"> (+1)</w:t>
              </w:r>
            </w:moveTo>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670CA0">
            <w:pPr>
              <w:widowControl/>
              <w:spacing w:before="0"/>
              <w:ind w:firstLine="0"/>
              <w:jc w:val="left"/>
              <w:rPr>
                <w:moveTo w:id="1508" w:author="Bernie Grofman" w:date="2022-11-27T09:28:00Z"/>
                <w:b/>
                <w:bCs/>
                <w:color w:val="000000"/>
                <w:sz w:val="18"/>
                <w:szCs w:val="18"/>
              </w:rPr>
            </w:pPr>
            <w:moveTo w:id="1509" w:author="Bernie Grofman" w:date="2022-11-27T09:28:00Z">
              <w:r w:rsidRPr="00F8621C">
                <w:rPr>
                  <w:b/>
                  <w:bCs/>
                  <w:color w:val="000000"/>
                  <w:sz w:val="18"/>
                  <w:szCs w:val="18"/>
                </w:rPr>
                <w:t>Illinois</w:t>
              </w:r>
            </w:moveTo>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670CA0">
            <w:pPr>
              <w:widowControl/>
              <w:spacing w:before="0"/>
              <w:ind w:firstLine="0"/>
              <w:jc w:val="center"/>
              <w:rPr>
                <w:moveTo w:id="1510" w:author="Bernie Grofman" w:date="2022-11-27T09:28:00Z"/>
                <w:color w:val="000000"/>
                <w:sz w:val="18"/>
                <w:szCs w:val="18"/>
              </w:rPr>
            </w:pPr>
            <w:moveTo w:id="1511" w:author="Bernie Grofman" w:date="2022-11-27T09:28:00Z">
              <w:r w:rsidRPr="00F8621C">
                <w:rPr>
                  <w:color w:val="000000"/>
                  <w:sz w:val="18"/>
                  <w:szCs w:val="18"/>
                </w:rPr>
                <w:t>18</w:t>
              </w:r>
            </w:moveTo>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670CA0">
            <w:pPr>
              <w:widowControl/>
              <w:spacing w:before="0"/>
              <w:ind w:firstLine="0"/>
              <w:jc w:val="center"/>
              <w:rPr>
                <w:moveTo w:id="1512" w:author="Bernie Grofman" w:date="2022-11-27T09:28:00Z"/>
                <w:color w:val="000000"/>
                <w:sz w:val="18"/>
                <w:szCs w:val="18"/>
              </w:rPr>
            </w:pPr>
            <w:moveTo w:id="1513" w:author="Bernie Grofman" w:date="2022-11-27T09:28:00Z">
              <w:r w:rsidRPr="00F8621C">
                <w:rPr>
                  <w:color w:val="000000"/>
                  <w:sz w:val="18"/>
                  <w:szCs w:val="18"/>
                </w:rPr>
                <w:t>12</w:t>
              </w:r>
            </w:moveTo>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670CA0">
            <w:pPr>
              <w:widowControl/>
              <w:spacing w:before="0"/>
              <w:ind w:firstLine="0"/>
              <w:jc w:val="center"/>
              <w:rPr>
                <w:moveTo w:id="1514" w:author="Bernie Grofman" w:date="2022-11-27T09:28:00Z"/>
                <w:color w:val="000000"/>
                <w:sz w:val="18"/>
                <w:szCs w:val="18"/>
              </w:rPr>
            </w:pPr>
            <w:moveTo w:id="1515" w:author="Bernie Grofman" w:date="2022-11-27T09:28:00Z">
              <w:r w:rsidRPr="00F8621C">
                <w:rPr>
                  <w:color w:val="000000"/>
                  <w:sz w:val="18"/>
                  <w:szCs w:val="18"/>
                </w:rPr>
                <w:t>6</w:t>
              </w:r>
            </w:moveTo>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670CA0">
            <w:pPr>
              <w:widowControl/>
              <w:spacing w:before="0"/>
              <w:ind w:firstLine="0"/>
              <w:jc w:val="center"/>
              <w:rPr>
                <w:moveTo w:id="1516" w:author="Bernie Grofman" w:date="2022-11-27T09:28:00Z"/>
                <w:color w:val="000000"/>
                <w:sz w:val="18"/>
                <w:szCs w:val="18"/>
              </w:rPr>
            </w:pPr>
            <w:moveTo w:id="1517" w:author="Bernie Grofman" w:date="2022-11-27T09:28:00Z">
              <w:r w:rsidRPr="00F8621C">
                <w:rPr>
                  <w:color w:val="000000"/>
                  <w:sz w:val="18"/>
                  <w:szCs w:val="18"/>
                </w:rPr>
                <w:t>17 (-1)</w:t>
              </w:r>
            </w:moveTo>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670CA0">
            <w:pPr>
              <w:widowControl/>
              <w:spacing w:before="0"/>
              <w:ind w:firstLine="0"/>
              <w:jc w:val="center"/>
              <w:rPr>
                <w:moveTo w:id="1518" w:author="Bernie Grofman" w:date="2022-11-27T09:28:00Z"/>
                <w:color w:val="000000"/>
                <w:sz w:val="18"/>
                <w:szCs w:val="18"/>
              </w:rPr>
            </w:pPr>
            <w:moveTo w:id="1519" w:author="Bernie Grofman" w:date="2022-11-27T09:28:00Z">
              <w:r w:rsidRPr="00F8621C">
                <w:rPr>
                  <w:color w:val="000000"/>
                  <w:sz w:val="18"/>
                  <w:szCs w:val="18"/>
                </w:rPr>
                <w:t>14 (+2)</w:t>
              </w:r>
            </w:moveTo>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670CA0">
            <w:pPr>
              <w:widowControl/>
              <w:spacing w:before="0"/>
              <w:ind w:firstLine="0"/>
              <w:jc w:val="center"/>
              <w:rPr>
                <w:moveTo w:id="1520" w:author="Bernie Grofman" w:date="2022-11-27T09:28:00Z"/>
                <w:color w:val="000000"/>
                <w:sz w:val="18"/>
                <w:szCs w:val="18"/>
              </w:rPr>
            </w:pPr>
            <w:moveTo w:id="1521" w:author="Bernie Grofman" w:date="2022-11-27T09:28:00Z">
              <w:r w:rsidRPr="00F8621C">
                <w:rPr>
                  <w:color w:val="000000"/>
                  <w:sz w:val="18"/>
                  <w:szCs w:val="18"/>
                </w:rPr>
                <w:t>3 (-3)</w:t>
              </w:r>
            </w:moveTo>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670CA0">
            <w:pPr>
              <w:widowControl/>
              <w:spacing w:before="0"/>
              <w:ind w:firstLine="0"/>
              <w:jc w:val="left"/>
              <w:rPr>
                <w:moveTo w:id="1522" w:author="Bernie Grofman" w:date="2022-11-27T09:28:00Z"/>
                <w:b/>
                <w:bCs/>
                <w:color w:val="000000"/>
                <w:sz w:val="18"/>
                <w:szCs w:val="18"/>
              </w:rPr>
            </w:pPr>
            <w:moveTo w:id="1523" w:author="Bernie Grofman" w:date="2022-11-27T09:28:00Z">
              <w:r w:rsidRPr="00F8621C">
                <w:rPr>
                  <w:b/>
                  <w:bCs/>
                  <w:color w:val="000000"/>
                  <w:sz w:val="18"/>
                  <w:szCs w:val="18"/>
                </w:rPr>
                <w:t>Michigan</w:t>
              </w:r>
            </w:moveTo>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670CA0">
            <w:pPr>
              <w:widowControl/>
              <w:spacing w:before="0"/>
              <w:ind w:firstLine="0"/>
              <w:jc w:val="center"/>
              <w:rPr>
                <w:moveTo w:id="1524" w:author="Bernie Grofman" w:date="2022-11-27T09:28:00Z"/>
                <w:color w:val="000000"/>
                <w:sz w:val="18"/>
                <w:szCs w:val="18"/>
              </w:rPr>
            </w:pPr>
            <w:moveTo w:id="1525" w:author="Bernie Grofman" w:date="2022-11-27T09:28:00Z">
              <w:r w:rsidRPr="00F8621C">
                <w:rPr>
                  <w:color w:val="000000"/>
                  <w:sz w:val="18"/>
                  <w:szCs w:val="18"/>
                </w:rPr>
                <w:t>14</w:t>
              </w:r>
            </w:moveTo>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670CA0">
            <w:pPr>
              <w:widowControl/>
              <w:spacing w:before="0"/>
              <w:ind w:firstLine="0"/>
              <w:jc w:val="center"/>
              <w:rPr>
                <w:moveTo w:id="1526" w:author="Bernie Grofman" w:date="2022-11-27T09:28:00Z"/>
                <w:color w:val="000000"/>
                <w:sz w:val="18"/>
                <w:szCs w:val="18"/>
              </w:rPr>
            </w:pPr>
            <w:moveTo w:id="1527" w:author="Bernie Grofman" w:date="2022-11-27T09:28:00Z">
              <w:r w:rsidRPr="00F8621C">
                <w:rPr>
                  <w:color w:val="000000"/>
                  <w:sz w:val="18"/>
                  <w:szCs w:val="18"/>
                </w:rPr>
                <w:t>6</w:t>
              </w:r>
            </w:moveTo>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670CA0">
            <w:pPr>
              <w:widowControl/>
              <w:spacing w:before="0"/>
              <w:ind w:firstLine="0"/>
              <w:jc w:val="center"/>
              <w:rPr>
                <w:moveTo w:id="1528" w:author="Bernie Grofman" w:date="2022-11-27T09:28:00Z"/>
                <w:color w:val="000000"/>
                <w:sz w:val="18"/>
                <w:szCs w:val="18"/>
              </w:rPr>
            </w:pPr>
            <w:moveTo w:id="1529" w:author="Bernie Grofman" w:date="2022-11-27T09:28:00Z">
              <w:r w:rsidRPr="00F8621C">
                <w:rPr>
                  <w:color w:val="000000"/>
                  <w:sz w:val="18"/>
                  <w:szCs w:val="18"/>
                </w:rPr>
                <w:t>8</w:t>
              </w:r>
            </w:moveTo>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670CA0">
            <w:pPr>
              <w:widowControl/>
              <w:spacing w:before="0"/>
              <w:ind w:firstLine="0"/>
              <w:jc w:val="center"/>
              <w:rPr>
                <w:moveTo w:id="1530" w:author="Bernie Grofman" w:date="2022-11-27T09:28:00Z"/>
                <w:color w:val="000000"/>
                <w:sz w:val="18"/>
                <w:szCs w:val="18"/>
              </w:rPr>
            </w:pPr>
            <w:moveTo w:id="1531" w:author="Bernie Grofman" w:date="2022-11-27T09:28:00Z">
              <w:r w:rsidRPr="00F8621C">
                <w:rPr>
                  <w:color w:val="000000"/>
                  <w:sz w:val="18"/>
                  <w:szCs w:val="18"/>
                </w:rPr>
                <w:t>13 (-1)</w:t>
              </w:r>
            </w:moveTo>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670CA0">
            <w:pPr>
              <w:widowControl/>
              <w:spacing w:before="0"/>
              <w:ind w:firstLine="0"/>
              <w:jc w:val="center"/>
              <w:rPr>
                <w:moveTo w:id="1532" w:author="Bernie Grofman" w:date="2022-11-27T09:28:00Z"/>
                <w:color w:val="000000"/>
                <w:sz w:val="18"/>
                <w:szCs w:val="18"/>
              </w:rPr>
            </w:pPr>
            <w:moveTo w:id="1533" w:author="Bernie Grofman" w:date="2022-11-27T09:28:00Z">
              <w:r w:rsidRPr="00F8621C">
                <w:rPr>
                  <w:color w:val="000000"/>
                  <w:sz w:val="18"/>
                  <w:szCs w:val="18"/>
                </w:rPr>
                <w:t>7 (+1)</w:t>
              </w:r>
            </w:moveTo>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670CA0">
            <w:pPr>
              <w:widowControl/>
              <w:spacing w:before="0"/>
              <w:ind w:firstLine="0"/>
              <w:jc w:val="center"/>
              <w:rPr>
                <w:moveTo w:id="1534" w:author="Bernie Grofman" w:date="2022-11-27T09:28:00Z"/>
                <w:color w:val="000000"/>
                <w:sz w:val="18"/>
                <w:szCs w:val="18"/>
              </w:rPr>
            </w:pPr>
            <w:moveTo w:id="1535" w:author="Bernie Grofman" w:date="2022-11-27T09:28:00Z">
              <w:r w:rsidRPr="00F8621C">
                <w:rPr>
                  <w:color w:val="000000"/>
                  <w:sz w:val="18"/>
                  <w:szCs w:val="18"/>
                </w:rPr>
                <w:t>6 (-2)</w:t>
              </w:r>
            </w:moveTo>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670CA0">
            <w:pPr>
              <w:widowControl/>
              <w:spacing w:before="0"/>
              <w:ind w:firstLine="0"/>
              <w:jc w:val="left"/>
              <w:rPr>
                <w:moveTo w:id="1536" w:author="Bernie Grofman" w:date="2022-11-27T09:28:00Z"/>
                <w:b/>
                <w:bCs/>
                <w:color w:val="000000"/>
                <w:sz w:val="18"/>
                <w:szCs w:val="18"/>
              </w:rPr>
            </w:pPr>
            <w:moveTo w:id="1537" w:author="Bernie Grofman" w:date="2022-11-27T09:28:00Z">
              <w:r w:rsidRPr="00F8621C">
                <w:rPr>
                  <w:b/>
                  <w:bCs/>
                  <w:color w:val="000000"/>
                  <w:sz w:val="18"/>
                  <w:szCs w:val="18"/>
                </w:rPr>
                <w:t>Missouri</w:t>
              </w:r>
            </w:moveTo>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670CA0">
            <w:pPr>
              <w:widowControl/>
              <w:spacing w:before="0"/>
              <w:ind w:firstLine="0"/>
              <w:jc w:val="center"/>
              <w:rPr>
                <w:moveTo w:id="1538" w:author="Bernie Grofman" w:date="2022-11-27T09:28:00Z"/>
                <w:color w:val="000000"/>
                <w:sz w:val="18"/>
                <w:szCs w:val="18"/>
              </w:rPr>
            </w:pPr>
            <w:moveTo w:id="1539" w:author="Bernie Grofman" w:date="2022-11-27T09:28:00Z">
              <w:r w:rsidRPr="00F8621C">
                <w:rPr>
                  <w:color w:val="000000"/>
                  <w:sz w:val="18"/>
                  <w:szCs w:val="18"/>
                </w:rPr>
                <w:t>8</w:t>
              </w:r>
            </w:moveTo>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670CA0">
            <w:pPr>
              <w:widowControl/>
              <w:spacing w:before="0"/>
              <w:ind w:firstLine="0"/>
              <w:jc w:val="center"/>
              <w:rPr>
                <w:moveTo w:id="1540" w:author="Bernie Grofman" w:date="2022-11-27T09:28:00Z"/>
                <w:color w:val="000000"/>
                <w:sz w:val="18"/>
                <w:szCs w:val="18"/>
              </w:rPr>
            </w:pPr>
            <w:moveTo w:id="1541" w:author="Bernie Grofman" w:date="2022-11-27T09:28:00Z">
              <w:r w:rsidRPr="00F8621C">
                <w:rPr>
                  <w:color w:val="000000"/>
                  <w:sz w:val="18"/>
                  <w:szCs w:val="18"/>
                </w:rPr>
                <w:t>3</w:t>
              </w:r>
            </w:moveTo>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670CA0">
            <w:pPr>
              <w:widowControl/>
              <w:spacing w:before="0"/>
              <w:ind w:firstLine="0"/>
              <w:jc w:val="center"/>
              <w:rPr>
                <w:moveTo w:id="1542" w:author="Bernie Grofman" w:date="2022-11-27T09:28:00Z"/>
                <w:color w:val="000000"/>
                <w:sz w:val="18"/>
                <w:szCs w:val="18"/>
              </w:rPr>
            </w:pPr>
            <w:moveTo w:id="1543" w:author="Bernie Grofman" w:date="2022-11-27T09:28:00Z">
              <w:r w:rsidRPr="00F8621C">
                <w:rPr>
                  <w:color w:val="000000"/>
                  <w:sz w:val="18"/>
                  <w:szCs w:val="18"/>
                </w:rPr>
                <w:t>5</w:t>
              </w:r>
            </w:moveTo>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670CA0">
            <w:pPr>
              <w:widowControl/>
              <w:spacing w:before="0"/>
              <w:ind w:firstLine="0"/>
              <w:jc w:val="center"/>
              <w:rPr>
                <w:moveTo w:id="1544" w:author="Bernie Grofman" w:date="2022-11-27T09:28:00Z"/>
                <w:color w:val="000000"/>
                <w:sz w:val="18"/>
                <w:szCs w:val="18"/>
              </w:rPr>
            </w:pPr>
            <w:moveTo w:id="1545" w:author="Bernie Grofman" w:date="2022-11-27T09:28:00Z">
              <w:r w:rsidRPr="00F8621C">
                <w:rPr>
                  <w:color w:val="000000"/>
                  <w:sz w:val="18"/>
                  <w:szCs w:val="18"/>
                </w:rPr>
                <w:t>8</w:t>
              </w:r>
            </w:moveTo>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670CA0">
            <w:pPr>
              <w:widowControl/>
              <w:spacing w:before="0"/>
              <w:ind w:firstLine="0"/>
              <w:jc w:val="center"/>
              <w:rPr>
                <w:moveTo w:id="1546" w:author="Bernie Grofman" w:date="2022-11-27T09:28:00Z"/>
                <w:color w:val="000000"/>
                <w:sz w:val="18"/>
                <w:szCs w:val="18"/>
              </w:rPr>
            </w:pPr>
            <w:moveTo w:id="1547" w:author="Bernie Grofman" w:date="2022-11-27T09:28:00Z">
              <w:r w:rsidRPr="00F8621C">
                <w:rPr>
                  <w:color w:val="000000"/>
                  <w:sz w:val="18"/>
                  <w:szCs w:val="18"/>
                </w:rPr>
                <w:t>2 (-1)</w:t>
              </w:r>
            </w:moveTo>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670CA0">
            <w:pPr>
              <w:widowControl/>
              <w:spacing w:before="0"/>
              <w:ind w:firstLine="0"/>
              <w:jc w:val="center"/>
              <w:rPr>
                <w:moveTo w:id="1548" w:author="Bernie Grofman" w:date="2022-11-27T09:28:00Z"/>
                <w:color w:val="000000"/>
                <w:sz w:val="18"/>
                <w:szCs w:val="18"/>
              </w:rPr>
            </w:pPr>
            <w:moveTo w:id="1549" w:author="Bernie Grofman" w:date="2022-11-27T09:28:00Z">
              <w:r w:rsidRPr="00F8621C">
                <w:rPr>
                  <w:color w:val="000000"/>
                  <w:sz w:val="18"/>
                  <w:szCs w:val="18"/>
                </w:rPr>
                <w:t>6 (+1)</w:t>
              </w:r>
            </w:moveTo>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670CA0">
            <w:pPr>
              <w:widowControl/>
              <w:spacing w:before="0"/>
              <w:ind w:firstLine="0"/>
              <w:jc w:val="left"/>
              <w:rPr>
                <w:moveTo w:id="1550" w:author="Bernie Grofman" w:date="2022-11-27T09:28:00Z"/>
                <w:b/>
                <w:bCs/>
                <w:color w:val="000000"/>
                <w:sz w:val="18"/>
                <w:szCs w:val="18"/>
              </w:rPr>
            </w:pPr>
            <w:moveTo w:id="1551" w:author="Bernie Grofman" w:date="2022-11-27T09:28:00Z">
              <w:r w:rsidRPr="00F8621C">
                <w:rPr>
                  <w:b/>
                  <w:bCs/>
                  <w:color w:val="000000"/>
                  <w:sz w:val="18"/>
                  <w:szCs w:val="18"/>
                </w:rPr>
                <w:t>New Jersey</w:t>
              </w:r>
            </w:moveTo>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670CA0">
            <w:pPr>
              <w:widowControl/>
              <w:spacing w:before="0"/>
              <w:ind w:firstLine="0"/>
              <w:jc w:val="center"/>
              <w:rPr>
                <w:moveTo w:id="1552" w:author="Bernie Grofman" w:date="2022-11-27T09:28:00Z"/>
                <w:color w:val="000000"/>
                <w:sz w:val="18"/>
                <w:szCs w:val="18"/>
              </w:rPr>
            </w:pPr>
            <w:moveTo w:id="1553" w:author="Bernie Grofman" w:date="2022-11-27T09:28:00Z">
              <w:r w:rsidRPr="00F8621C">
                <w:rPr>
                  <w:color w:val="000000"/>
                  <w:sz w:val="18"/>
                  <w:szCs w:val="18"/>
                </w:rPr>
                <w:t>12</w:t>
              </w:r>
            </w:moveTo>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670CA0">
            <w:pPr>
              <w:widowControl/>
              <w:spacing w:before="0"/>
              <w:ind w:firstLine="0"/>
              <w:jc w:val="center"/>
              <w:rPr>
                <w:moveTo w:id="1554" w:author="Bernie Grofman" w:date="2022-11-27T09:28:00Z"/>
                <w:color w:val="000000"/>
                <w:sz w:val="18"/>
                <w:szCs w:val="18"/>
              </w:rPr>
            </w:pPr>
            <w:moveTo w:id="1555" w:author="Bernie Grofman" w:date="2022-11-27T09:28:00Z">
              <w:r w:rsidRPr="00F8621C">
                <w:rPr>
                  <w:color w:val="000000"/>
                  <w:sz w:val="18"/>
                  <w:szCs w:val="18"/>
                </w:rPr>
                <w:t>9</w:t>
              </w:r>
            </w:moveTo>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670CA0">
            <w:pPr>
              <w:widowControl/>
              <w:spacing w:before="0"/>
              <w:ind w:firstLine="0"/>
              <w:jc w:val="center"/>
              <w:rPr>
                <w:moveTo w:id="1556" w:author="Bernie Grofman" w:date="2022-11-27T09:28:00Z"/>
                <w:color w:val="000000"/>
                <w:sz w:val="18"/>
                <w:szCs w:val="18"/>
              </w:rPr>
            </w:pPr>
            <w:moveTo w:id="1557" w:author="Bernie Grofman" w:date="2022-11-27T09:28:00Z">
              <w:r w:rsidRPr="00F8621C">
                <w:rPr>
                  <w:color w:val="000000"/>
                  <w:sz w:val="18"/>
                  <w:szCs w:val="18"/>
                </w:rPr>
                <w:t>3</w:t>
              </w:r>
            </w:moveTo>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670CA0">
            <w:pPr>
              <w:widowControl/>
              <w:spacing w:before="0"/>
              <w:ind w:firstLine="0"/>
              <w:jc w:val="center"/>
              <w:rPr>
                <w:moveTo w:id="1558" w:author="Bernie Grofman" w:date="2022-11-27T09:28:00Z"/>
                <w:color w:val="000000"/>
                <w:sz w:val="18"/>
                <w:szCs w:val="18"/>
              </w:rPr>
            </w:pPr>
            <w:moveTo w:id="1559" w:author="Bernie Grofman" w:date="2022-11-27T09:28:00Z">
              <w:r w:rsidRPr="00F8621C">
                <w:rPr>
                  <w:color w:val="000000"/>
                  <w:sz w:val="18"/>
                  <w:szCs w:val="18"/>
                </w:rPr>
                <w:t>12</w:t>
              </w:r>
            </w:moveTo>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670CA0">
            <w:pPr>
              <w:widowControl/>
              <w:spacing w:before="0"/>
              <w:ind w:firstLine="0"/>
              <w:jc w:val="center"/>
              <w:rPr>
                <w:moveTo w:id="1560" w:author="Bernie Grofman" w:date="2022-11-27T09:28:00Z"/>
                <w:color w:val="000000"/>
                <w:sz w:val="18"/>
                <w:szCs w:val="18"/>
              </w:rPr>
            </w:pPr>
            <w:moveTo w:id="1561" w:author="Bernie Grofman" w:date="2022-11-27T09:28:00Z">
              <w:r w:rsidRPr="00F8621C">
                <w:rPr>
                  <w:color w:val="000000"/>
                  <w:sz w:val="18"/>
                  <w:szCs w:val="18"/>
                </w:rPr>
                <w:t>10 (+1)</w:t>
              </w:r>
            </w:moveTo>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670CA0">
            <w:pPr>
              <w:widowControl/>
              <w:spacing w:before="0"/>
              <w:ind w:firstLine="0"/>
              <w:jc w:val="center"/>
              <w:rPr>
                <w:moveTo w:id="1562" w:author="Bernie Grofman" w:date="2022-11-27T09:28:00Z"/>
                <w:color w:val="000000"/>
                <w:sz w:val="18"/>
                <w:szCs w:val="18"/>
              </w:rPr>
            </w:pPr>
            <w:moveTo w:id="1563" w:author="Bernie Grofman" w:date="2022-11-27T09:28:00Z">
              <w:r w:rsidRPr="00F8621C">
                <w:rPr>
                  <w:color w:val="000000"/>
                  <w:sz w:val="18"/>
                  <w:szCs w:val="18"/>
                </w:rPr>
                <w:t>2 (-1)</w:t>
              </w:r>
            </w:moveTo>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670CA0">
            <w:pPr>
              <w:widowControl/>
              <w:spacing w:before="0"/>
              <w:ind w:firstLine="0"/>
              <w:jc w:val="left"/>
              <w:rPr>
                <w:moveTo w:id="1564" w:author="Bernie Grofman" w:date="2022-11-27T09:28:00Z"/>
                <w:b/>
                <w:bCs/>
                <w:color w:val="000000"/>
                <w:sz w:val="18"/>
                <w:szCs w:val="18"/>
              </w:rPr>
            </w:pPr>
            <w:moveTo w:id="1565" w:author="Bernie Grofman" w:date="2022-11-27T09:28:00Z">
              <w:r w:rsidRPr="00F8621C">
                <w:rPr>
                  <w:b/>
                  <w:bCs/>
                  <w:color w:val="000000"/>
                  <w:sz w:val="18"/>
                  <w:szCs w:val="18"/>
                </w:rPr>
                <w:t>New York</w:t>
              </w:r>
            </w:moveTo>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670CA0">
            <w:pPr>
              <w:widowControl/>
              <w:spacing w:before="0"/>
              <w:ind w:firstLine="0"/>
              <w:jc w:val="center"/>
              <w:rPr>
                <w:moveTo w:id="1566" w:author="Bernie Grofman" w:date="2022-11-27T09:28:00Z"/>
                <w:color w:val="000000"/>
                <w:sz w:val="18"/>
                <w:szCs w:val="18"/>
              </w:rPr>
            </w:pPr>
            <w:moveTo w:id="1567" w:author="Bernie Grofman" w:date="2022-11-27T09:28:00Z">
              <w:r w:rsidRPr="00F8621C">
                <w:rPr>
                  <w:color w:val="000000"/>
                  <w:sz w:val="18"/>
                  <w:szCs w:val="18"/>
                </w:rPr>
                <w:t>27</w:t>
              </w:r>
            </w:moveTo>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670CA0">
            <w:pPr>
              <w:widowControl/>
              <w:spacing w:before="0"/>
              <w:ind w:firstLine="0"/>
              <w:jc w:val="center"/>
              <w:rPr>
                <w:moveTo w:id="1568" w:author="Bernie Grofman" w:date="2022-11-27T09:28:00Z"/>
                <w:color w:val="000000"/>
                <w:sz w:val="18"/>
                <w:szCs w:val="18"/>
              </w:rPr>
            </w:pPr>
            <w:moveTo w:id="1569" w:author="Bernie Grofman" w:date="2022-11-27T09:28:00Z">
              <w:r w:rsidRPr="00F8621C">
                <w:rPr>
                  <w:color w:val="000000"/>
                  <w:sz w:val="18"/>
                  <w:szCs w:val="18"/>
                </w:rPr>
                <w:t>20</w:t>
              </w:r>
            </w:moveTo>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670CA0">
            <w:pPr>
              <w:widowControl/>
              <w:spacing w:before="0"/>
              <w:ind w:firstLine="0"/>
              <w:jc w:val="center"/>
              <w:rPr>
                <w:moveTo w:id="1570" w:author="Bernie Grofman" w:date="2022-11-27T09:28:00Z"/>
                <w:color w:val="000000"/>
                <w:sz w:val="18"/>
                <w:szCs w:val="18"/>
              </w:rPr>
            </w:pPr>
            <w:moveTo w:id="1571" w:author="Bernie Grofman" w:date="2022-11-27T09:28:00Z">
              <w:r w:rsidRPr="00F8621C">
                <w:rPr>
                  <w:color w:val="000000"/>
                  <w:sz w:val="18"/>
                  <w:szCs w:val="18"/>
                </w:rPr>
                <w:t>7</w:t>
              </w:r>
            </w:moveTo>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670CA0">
            <w:pPr>
              <w:widowControl/>
              <w:spacing w:before="0"/>
              <w:ind w:firstLine="0"/>
              <w:jc w:val="center"/>
              <w:rPr>
                <w:moveTo w:id="1572" w:author="Bernie Grofman" w:date="2022-11-27T09:28:00Z"/>
                <w:color w:val="000000"/>
                <w:sz w:val="18"/>
                <w:szCs w:val="18"/>
              </w:rPr>
            </w:pPr>
            <w:moveTo w:id="1573" w:author="Bernie Grofman" w:date="2022-11-27T09:28:00Z">
              <w:r w:rsidRPr="00F8621C">
                <w:rPr>
                  <w:color w:val="000000"/>
                  <w:sz w:val="18"/>
                  <w:szCs w:val="18"/>
                </w:rPr>
                <w:t>26 (-1)</w:t>
              </w:r>
            </w:moveTo>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670CA0">
            <w:pPr>
              <w:widowControl/>
              <w:spacing w:before="0"/>
              <w:ind w:firstLine="0"/>
              <w:jc w:val="center"/>
              <w:rPr>
                <w:moveTo w:id="1574" w:author="Bernie Grofman" w:date="2022-11-27T09:28:00Z"/>
                <w:color w:val="000000"/>
                <w:sz w:val="18"/>
                <w:szCs w:val="18"/>
              </w:rPr>
            </w:pPr>
            <w:moveTo w:id="1575" w:author="Bernie Grofman" w:date="2022-11-27T09:28:00Z">
              <w:r w:rsidRPr="00F8621C">
                <w:rPr>
                  <w:color w:val="000000"/>
                  <w:sz w:val="18"/>
                  <w:szCs w:val="18"/>
                </w:rPr>
                <w:t>21 (+1)</w:t>
              </w:r>
            </w:moveTo>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670CA0">
            <w:pPr>
              <w:widowControl/>
              <w:spacing w:before="0"/>
              <w:ind w:firstLine="0"/>
              <w:jc w:val="center"/>
              <w:rPr>
                <w:moveTo w:id="1576" w:author="Bernie Grofman" w:date="2022-11-27T09:28:00Z"/>
                <w:color w:val="000000"/>
                <w:sz w:val="18"/>
                <w:szCs w:val="18"/>
              </w:rPr>
            </w:pPr>
            <w:moveTo w:id="1577" w:author="Bernie Grofman" w:date="2022-11-27T09:28:00Z">
              <w:r w:rsidRPr="00F8621C">
                <w:rPr>
                  <w:color w:val="000000"/>
                  <w:sz w:val="18"/>
                  <w:szCs w:val="18"/>
                </w:rPr>
                <w:t>5 (-2)</w:t>
              </w:r>
            </w:moveTo>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670CA0">
            <w:pPr>
              <w:widowControl/>
              <w:spacing w:before="0"/>
              <w:ind w:firstLine="0"/>
              <w:jc w:val="left"/>
              <w:rPr>
                <w:moveTo w:id="1578" w:author="Bernie Grofman" w:date="2022-11-27T09:28:00Z"/>
                <w:b/>
                <w:bCs/>
                <w:color w:val="000000"/>
                <w:sz w:val="18"/>
                <w:szCs w:val="18"/>
              </w:rPr>
            </w:pPr>
            <w:moveTo w:id="1579" w:author="Bernie Grofman" w:date="2022-11-27T09:28:00Z">
              <w:r w:rsidRPr="00F8621C">
                <w:rPr>
                  <w:b/>
                  <w:bCs/>
                  <w:color w:val="000000"/>
                  <w:sz w:val="18"/>
                  <w:szCs w:val="18"/>
                </w:rPr>
                <w:t>North Carolina</w:t>
              </w:r>
            </w:moveTo>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670CA0">
            <w:pPr>
              <w:widowControl/>
              <w:spacing w:before="0"/>
              <w:ind w:firstLine="0"/>
              <w:jc w:val="center"/>
              <w:rPr>
                <w:moveTo w:id="1580" w:author="Bernie Grofman" w:date="2022-11-27T09:28:00Z"/>
                <w:color w:val="000000"/>
                <w:sz w:val="18"/>
                <w:szCs w:val="18"/>
              </w:rPr>
            </w:pPr>
            <w:moveTo w:id="1581" w:author="Bernie Grofman" w:date="2022-11-27T09:28:00Z">
              <w:r w:rsidRPr="00F8621C">
                <w:rPr>
                  <w:color w:val="000000"/>
                  <w:sz w:val="18"/>
                  <w:szCs w:val="18"/>
                </w:rPr>
                <w:t>13</w:t>
              </w:r>
            </w:moveTo>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670CA0">
            <w:pPr>
              <w:widowControl/>
              <w:spacing w:before="0"/>
              <w:ind w:firstLine="0"/>
              <w:jc w:val="center"/>
              <w:rPr>
                <w:moveTo w:id="1582" w:author="Bernie Grofman" w:date="2022-11-27T09:28:00Z"/>
                <w:color w:val="000000"/>
                <w:sz w:val="18"/>
                <w:szCs w:val="18"/>
              </w:rPr>
            </w:pPr>
            <w:moveTo w:id="1583" w:author="Bernie Grofman" w:date="2022-11-27T09:28:00Z">
              <w:r w:rsidRPr="00F8621C">
                <w:rPr>
                  <w:color w:val="000000"/>
                  <w:sz w:val="18"/>
                  <w:szCs w:val="18"/>
                </w:rPr>
                <w:t>5</w:t>
              </w:r>
            </w:moveTo>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670CA0">
            <w:pPr>
              <w:widowControl/>
              <w:spacing w:before="0"/>
              <w:ind w:firstLine="0"/>
              <w:jc w:val="center"/>
              <w:rPr>
                <w:moveTo w:id="1584" w:author="Bernie Grofman" w:date="2022-11-27T09:28:00Z"/>
                <w:color w:val="000000"/>
                <w:sz w:val="18"/>
                <w:szCs w:val="18"/>
              </w:rPr>
            </w:pPr>
            <w:moveTo w:id="1585" w:author="Bernie Grofman" w:date="2022-11-27T09:28:00Z">
              <w:r w:rsidRPr="00F8621C">
                <w:rPr>
                  <w:color w:val="000000"/>
                  <w:sz w:val="18"/>
                  <w:szCs w:val="18"/>
                </w:rPr>
                <w:t>8</w:t>
              </w:r>
            </w:moveTo>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670CA0">
            <w:pPr>
              <w:widowControl/>
              <w:spacing w:before="0"/>
              <w:ind w:firstLine="0"/>
              <w:jc w:val="center"/>
              <w:rPr>
                <w:moveTo w:id="1586" w:author="Bernie Grofman" w:date="2022-11-27T09:28:00Z"/>
                <w:color w:val="000000"/>
                <w:sz w:val="18"/>
                <w:szCs w:val="18"/>
              </w:rPr>
            </w:pPr>
            <w:moveTo w:id="1587" w:author="Bernie Grofman" w:date="2022-11-27T09:28:00Z">
              <w:r w:rsidRPr="00F8621C">
                <w:rPr>
                  <w:color w:val="000000"/>
                  <w:sz w:val="18"/>
                  <w:szCs w:val="18"/>
                </w:rPr>
                <w:t>14 (+1)</w:t>
              </w:r>
            </w:moveTo>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670CA0">
            <w:pPr>
              <w:widowControl/>
              <w:spacing w:before="0"/>
              <w:ind w:firstLine="0"/>
              <w:jc w:val="center"/>
              <w:rPr>
                <w:moveTo w:id="1588" w:author="Bernie Grofman" w:date="2022-11-27T09:28:00Z"/>
                <w:color w:val="000000"/>
                <w:sz w:val="18"/>
                <w:szCs w:val="18"/>
              </w:rPr>
            </w:pPr>
            <w:moveTo w:id="1589" w:author="Bernie Grofman" w:date="2022-11-27T09:28:00Z">
              <w:r w:rsidRPr="00F8621C">
                <w:rPr>
                  <w:color w:val="000000"/>
                  <w:sz w:val="18"/>
                  <w:szCs w:val="18"/>
                </w:rPr>
                <w:t>7 (+2)</w:t>
              </w:r>
            </w:moveTo>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670CA0">
            <w:pPr>
              <w:widowControl/>
              <w:spacing w:before="0"/>
              <w:ind w:firstLine="0"/>
              <w:jc w:val="center"/>
              <w:rPr>
                <w:moveTo w:id="1590" w:author="Bernie Grofman" w:date="2022-11-27T09:28:00Z"/>
                <w:color w:val="000000"/>
                <w:sz w:val="18"/>
                <w:szCs w:val="18"/>
              </w:rPr>
            </w:pPr>
            <w:moveTo w:id="1591" w:author="Bernie Grofman" w:date="2022-11-27T09:28:00Z">
              <w:r w:rsidRPr="00F8621C">
                <w:rPr>
                  <w:color w:val="000000"/>
                  <w:sz w:val="18"/>
                  <w:szCs w:val="18"/>
                </w:rPr>
                <w:t>7 (-1)</w:t>
              </w:r>
            </w:moveTo>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670CA0">
            <w:pPr>
              <w:widowControl/>
              <w:spacing w:before="0"/>
              <w:ind w:firstLine="0"/>
              <w:jc w:val="left"/>
              <w:rPr>
                <w:moveTo w:id="1592" w:author="Bernie Grofman" w:date="2022-11-27T09:28:00Z"/>
                <w:b/>
                <w:bCs/>
                <w:color w:val="000000"/>
                <w:sz w:val="18"/>
                <w:szCs w:val="18"/>
              </w:rPr>
            </w:pPr>
            <w:moveTo w:id="1593" w:author="Bernie Grofman" w:date="2022-11-27T09:28:00Z">
              <w:r w:rsidRPr="00F8621C">
                <w:rPr>
                  <w:b/>
                  <w:bCs/>
                  <w:color w:val="000000"/>
                  <w:sz w:val="18"/>
                  <w:szCs w:val="18"/>
                </w:rPr>
                <w:t>Oregon</w:t>
              </w:r>
            </w:moveTo>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670CA0">
            <w:pPr>
              <w:widowControl/>
              <w:spacing w:before="0"/>
              <w:ind w:firstLine="0"/>
              <w:jc w:val="center"/>
              <w:rPr>
                <w:moveTo w:id="1594" w:author="Bernie Grofman" w:date="2022-11-27T09:28:00Z"/>
                <w:color w:val="000000"/>
                <w:sz w:val="18"/>
                <w:szCs w:val="18"/>
              </w:rPr>
            </w:pPr>
            <w:moveTo w:id="1595" w:author="Bernie Grofman" w:date="2022-11-27T09:28:00Z">
              <w:r w:rsidRPr="00F8621C">
                <w:rPr>
                  <w:color w:val="000000"/>
                  <w:sz w:val="18"/>
                  <w:szCs w:val="18"/>
                </w:rPr>
                <w:t>5</w:t>
              </w:r>
            </w:moveTo>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670CA0">
            <w:pPr>
              <w:widowControl/>
              <w:spacing w:before="0"/>
              <w:ind w:firstLine="0"/>
              <w:jc w:val="center"/>
              <w:rPr>
                <w:moveTo w:id="1596" w:author="Bernie Grofman" w:date="2022-11-27T09:28:00Z"/>
                <w:color w:val="000000"/>
                <w:sz w:val="18"/>
                <w:szCs w:val="18"/>
              </w:rPr>
            </w:pPr>
            <w:moveTo w:id="1597" w:author="Bernie Grofman" w:date="2022-11-27T09:28:00Z">
              <w:r w:rsidRPr="00F8621C">
                <w:rPr>
                  <w:color w:val="000000"/>
                  <w:sz w:val="18"/>
                  <w:szCs w:val="18"/>
                </w:rPr>
                <w:t>4</w:t>
              </w:r>
            </w:moveTo>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670CA0">
            <w:pPr>
              <w:widowControl/>
              <w:spacing w:before="0"/>
              <w:ind w:firstLine="0"/>
              <w:jc w:val="center"/>
              <w:rPr>
                <w:moveTo w:id="1598" w:author="Bernie Grofman" w:date="2022-11-27T09:28:00Z"/>
                <w:color w:val="000000"/>
                <w:sz w:val="18"/>
                <w:szCs w:val="18"/>
              </w:rPr>
            </w:pPr>
            <w:moveTo w:id="1599" w:author="Bernie Grofman" w:date="2022-11-27T09:28:00Z">
              <w:r w:rsidRPr="00F8621C">
                <w:rPr>
                  <w:color w:val="000000"/>
                  <w:sz w:val="18"/>
                  <w:szCs w:val="18"/>
                </w:rPr>
                <w:t>1</w:t>
              </w:r>
            </w:moveTo>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670CA0">
            <w:pPr>
              <w:widowControl/>
              <w:spacing w:before="0"/>
              <w:ind w:firstLine="0"/>
              <w:jc w:val="center"/>
              <w:rPr>
                <w:moveTo w:id="1600" w:author="Bernie Grofman" w:date="2022-11-27T09:28:00Z"/>
                <w:color w:val="000000"/>
                <w:sz w:val="18"/>
                <w:szCs w:val="18"/>
              </w:rPr>
            </w:pPr>
            <w:moveTo w:id="1601" w:author="Bernie Grofman" w:date="2022-11-27T09:28:00Z">
              <w:r w:rsidRPr="00F8621C">
                <w:rPr>
                  <w:color w:val="000000"/>
                  <w:sz w:val="18"/>
                  <w:szCs w:val="18"/>
                </w:rPr>
                <w:t>6 (+1)</w:t>
              </w:r>
            </w:moveTo>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670CA0">
            <w:pPr>
              <w:widowControl/>
              <w:spacing w:before="0"/>
              <w:ind w:firstLine="0"/>
              <w:jc w:val="center"/>
              <w:rPr>
                <w:moveTo w:id="1602" w:author="Bernie Grofman" w:date="2022-11-27T09:28:00Z"/>
                <w:color w:val="000000"/>
                <w:sz w:val="18"/>
                <w:szCs w:val="18"/>
              </w:rPr>
            </w:pPr>
            <w:moveTo w:id="1603" w:author="Bernie Grofman" w:date="2022-11-27T09:28:00Z">
              <w:r w:rsidRPr="00F8621C">
                <w:rPr>
                  <w:color w:val="000000"/>
                  <w:sz w:val="18"/>
                  <w:szCs w:val="18"/>
                </w:rPr>
                <w:t>5 (+1)</w:t>
              </w:r>
            </w:moveTo>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670CA0">
            <w:pPr>
              <w:widowControl/>
              <w:spacing w:before="0"/>
              <w:ind w:firstLine="0"/>
              <w:jc w:val="center"/>
              <w:rPr>
                <w:moveTo w:id="1604" w:author="Bernie Grofman" w:date="2022-11-27T09:28:00Z"/>
                <w:color w:val="000000"/>
                <w:sz w:val="18"/>
                <w:szCs w:val="18"/>
              </w:rPr>
            </w:pPr>
            <w:moveTo w:id="1605" w:author="Bernie Grofman" w:date="2022-11-27T09:28:00Z">
              <w:r w:rsidRPr="00F8621C">
                <w:rPr>
                  <w:color w:val="000000"/>
                  <w:sz w:val="18"/>
                  <w:szCs w:val="18"/>
                </w:rPr>
                <w:t>1</w:t>
              </w:r>
            </w:moveTo>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670CA0">
            <w:pPr>
              <w:widowControl/>
              <w:spacing w:before="0"/>
              <w:ind w:firstLine="0"/>
              <w:jc w:val="left"/>
              <w:rPr>
                <w:moveTo w:id="1606" w:author="Bernie Grofman" w:date="2022-11-27T09:28:00Z"/>
                <w:b/>
                <w:bCs/>
                <w:color w:val="000000"/>
                <w:sz w:val="18"/>
                <w:szCs w:val="18"/>
              </w:rPr>
            </w:pPr>
            <w:moveTo w:id="1607" w:author="Bernie Grofman" w:date="2022-11-27T09:28:00Z">
              <w:r w:rsidRPr="00F8621C">
                <w:rPr>
                  <w:b/>
                  <w:bCs/>
                  <w:color w:val="000000"/>
                  <w:sz w:val="18"/>
                  <w:szCs w:val="18"/>
                </w:rPr>
                <w:t>Tennessee</w:t>
              </w:r>
            </w:moveTo>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670CA0">
            <w:pPr>
              <w:widowControl/>
              <w:spacing w:before="0"/>
              <w:ind w:firstLine="0"/>
              <w:jc w:val="center"/>
              <w:rPr>
                <w:moveTo w:id="1608" w:author="Bernie Grofman" w:date="2022-11-27T09:28:00Z"/>
                <w:color w:val="000000"/>
                <w:sz w:val="18"/>
                <w:szCs w:val="18"/>
              </w:rPr>
            </w:pPr>
            <w:moveTo w:id="1609" w:author="Bernie Grofman" w:date="2022-11-27T09:28:00Z">
              <w:r w:rsidRPr="00F8621C">
                <w:rPr>
                  <w:color w:val="000000"/>
                  <w:sz w:val="18"/>
                  <w:szCs w:val="18"/>
                </w:rPr>
                <w:t>9</w:t>
              </w:r>
            </w:moveTo>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670CA0">
            <w:pPr>
              <w:widowControl/>
              <w:spacing w:before="0"/>
              <w:ind w:firstLine="0"/>
              <w:jc w:val="center"/>
              <w:rPr>
                <w:moveTo w:id="1610" w:author="Bernie Grofman" w:date="2022-11-27T09:28:00Z"/>
                <w:color w:val="000000"/>
                <w:sz w:val="18"/>
                <w:szCs w:val="18"/>
              </w:rPr>
            </w:pPr>
            <w:moveTo w:id="1611" w:author="Bernie Grofman" w:date="2022-11-27T09:28:00Z">
              <w:r w:rsidRPr="00F8621C">
                <w:rPr>
                  <w:color w:val="000000"/>
                  <w:sz w:val="18"/>
                  <w:szCs w:val="18"/>
                </w:rPr>
                <w:t>2</w:t>
              </w:r>
            </w:moveTo>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670CA0">
            <w:pPr>
              <w:widowControl/>
              <w:spacing w:before="0"/>
              <w:ind w:firstLine="0"/>
              <w:jc w:val="center"/>
              <w:rPr>
                <w:moveTo w:id="1612" w:author="Bernie Grofman" w:date="2022-11-27T09:28:00Z"/>
                <w:color w:val="000000"/>
                <w:sz w:val="18"/>
                <w:szCs w:val="18"/>
              </w:rPr>
            </w:pPr>
            <w:moveTo w:id="1613" w:author="Bernie Grofman" w:date="2022-11-27T09:28:00Z">
              <w:r w:rsidRPr="00F8621C">
                <w:rPr>
                  <w:color w:val="000000"/>
                  <w:sz w:val="18"/>
                  <w:szCs w:val="18"/>
                </w:rPr>
                <w:t>7</w:t>
              </w:r>
            </w:moveTo>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670CA0">
            <w:pPr>
              <w:widowControl/>
              <w:spacing w:before="0"/>
              <w:ind w:firstLine="0"/>
              <w:jc w:val="center"/>
              <w:rPr>
                <w:moveTo w:id="1614" w:author="Bernie Grofman" w:date="2022-11-27T09:28:00Z"/>
                <w:color w:val="000000"/>
                <w:sz w:val="18"/>
                <w:szCs w:val="18"/>
              </w:rPr>
            </w:pPr>
            <w:moveTo w:id="1615" w:author="Bernie Grofman" w:date="2022-11-27T09:28:00Z">
              <w:r w:rsidRPr="00F8621C">
                <w:rPr>
                  <w:color w:val="000000"/>
                  <w:sz w:val="18"/>
                  <w:szCs w:val="18"/>
                </w:rPr>
                <w:t>9</w:t>
              </w:r>
            </w:moveTo>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670CA0">
            <w:pPr>
              <w:widowControl/>
              <w:spacing w:before="0"/>
              <w:ind w:firstLine="0"/>
              <w:jc w:val="center"/>
              <w:rPr>
                <w:moveTo w:id="1616" w:author="Bernie Grofman" w:date="2022-11-27T09:28:00Z"/>
                <w:color w:val="000000"/>
                <w:sz w:val="18"/>
                <w:szCs w:val="18"/>
              </w:rPr>
            </w:pPr>
            <w:moveTo w:id="1617" w:author="Bernie Grofman" w:date="2022-11-27T09:28:00Z">
              <w:r w:rsidRPr="00F8621C">
                <w:rPr>
                  <w:color w:val="000000"/>
                  <w:sz w:val="18"/>
                  <w:szCs w:val="18"/>
                </w:rPr>
                <w:t>1 (-1)</w:t>
              </w:r>
            </w:moveTo>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670CA0">
            <w:pPr>
              <w:widowControl/>
              <w:spacing w:before="0"/>
              <w:ind w:firstLine="0"/>
              <w:jc w:val="center"/>
              <w:rPr>
                <w:moveTo w:id="1618" w:author="Bernie Grofman" w:date="2022-11-27T09:28:00Z"/>
                <w:color w:val="000000"/>
                <w:sz w:val="18"/>
                <w:szCs w:val="18"/>
              </w:rPr>
            </w:pPr>
            <w:moveTo w:id="1619" w:author="Bernie Grofman" w:date="2022-11-27T09:28:00Z">
              <w:r w:rsidRPr="00F8621C">
                <w:rPr>
                  <w:color w:val="000000"/>
                  <w:sz w:val="18"/>
                  <w:szCs w:val="18"/>
                </w:rPr>
                <w:t>8 (+1)</w:t>
              </w:r>
            </w:moveTo>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670CA0">
            <w:pPr>
              <w:widowControl/>
              <w:spacing w:before="0"/>
              <w:ind w:firstLine="0"/>
              <w:jc w:val="left"/>
              <w:rPr>
                <w:moveTo w:id="1620" w:author="Bernie Grofman" w:date="2022-11-27T09:28:00Z"/>
                <w:b/>
                <w:bCs/>
                <w:color w:val="000000"/>
                <w:sz w:val="18"/>
                <w:szCs w:val="18"/>
              </w:rPr>
            </w:pPr>
            <w:moveTo w:id="1621" w:author="Bernie Grofman" w:date="2022-11-27T09:28:00Z">
              <w:r w:rsidRPr="00F8621C">
                <w:rPr>
                  <w:b/>
                  <w:bCs/>
                  <w:color w:val="000000"/>
                  <w:sz w:val="18"/>
                  <w:szCs w:val="18"/>
                </w:rPr>
                <w:t>Texas</w:t>
              </w:r>
            </w:moveTo>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670CA0">
            <w:pPr>
              <w:widowControl/>
              <w:spacing w:before="0"/>
              <w:ind w:firstLine="0"/>
              <w:jc w:val="center"/>
              <w:rPr>
                <w:moveTo w:id="1622" w:author="Bernie Grofman" w:date="2022-11-27T09:28:00Z"/>
                <w:color w:val="000000"/>
                <w:sz w:val="18"/>
                <w:szCs w:val="18"/>
              </w:rPr>
            </w:pPr>
            <w:moveTo w:id="1623" w:author="Bernie Grofman" w:date="2022-11-27T09:28:00Z">
              <w:r w:rsidRPr="00F8621C">
                <w:rPr>
                  <w:color w:val="000000"/>
                  <w:sz w:val="18"/>
                  <w:szCs w:val="18"/>
                </w:rPr>
                <w:t>36</w:t>
              </w:r>
            </w:moveTo>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670CA0">
            <w:pPr>
              <w:widowControl/>
              <w:spacing w:before="0"/>
              <w:ind w:firstLine="0"/>
              <w:jc w:val="center"/>
              <w:rPr>
                <w:moveTo w:id="1624" w:author="Bernie Grofman" w:date="2022-11-27T09:28:00Z"/>
                <w:color w:val="000000"/>
                <w:sz w:val="18"/>
                <w:szCs w:val="18"/>
              </w:rPr>
            </w:pPr>
            <w:moveTo w:id="1625" w:author="Bernie Grofman" w:date="2022-11-27T09:28:00Z">
              <w:r w:rsidRPr="00F8621C">
                <w:rPr>
                  <w:color w:val="000000"/>
                  <w:sz w:val="18"/>
                  <w:szCs w:val="18"/>
                </w:rPr>
                <w:t>14</w:t>
              </w:r>
            </w:moveTo>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670CA0">
            <w:pPr>
              <w:widowControl/>
              <w:spacing w:before="0"/>
              <w:ind w:firstLine="0"/>
              <w:jc w:val="center"/>
              <w:rPr>
                <w:moveTo w:id="1626" w:author="Bernie Grofman" w:date="2022-11-27T09:28:00Z"/>
                <w:color w:val="000000"/>
                <w:sz w:val="18"/>
                <w:szCs w:val="18"/>
              </w:rPr>
            </w:pPr>
            <w:moveTo w:id="1627" w:author="Bernie Grofman" w:date="2022-11-27T09:28:00Z">
              <w:r w:rsidRPr="00F8621C">
                <w:rPr>
                  <w:color w:val="000000"/>
                  <w:sz w:val="18"/>
                  <w:szCs w:val="18"/>
                </w:rPr>
                <w:t>22</w:t>
              </w:r>
            </w:moveTo>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670CA0">
            <w:pPr>
              <w:widowControl/>
              <w:spacing w:before="0"/>
              <w:ind w:firstLine="0"/>
              <w:jc w:val="center"/>
              <w:rPr>
                <w:moveTo w:id="1628" w:author="Bernie Grofman" w:date="2022-11-27T09:28:00Z"/>
                <w:color w:val="000000"/>
                <w:sz w:val="18"/>
                <w:szCs w:val="18"/>
              </w:rPr>
            </w:pPr>
            <w:moveTo w:id="1629" w:author="Bernie Grofman" w:date="2022-11-27T09:28:00Z">
              <w:r w:rsidRPr="00F8621C">
                <w:rPr>
                  <w:color w:val="000000"/>
                  <w:sz w:val="18"/>
                  <w:szCs w:val="18"/>
                </w:rPr>
                <w:t>38 (+2)</w:t>
              </w:r>
            </w:moveTo>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670CA0">
            <w:pPr>
              <w:widowControl/>
              <w:spacing w:before="0"/>
              <w:ind w:firstLine="0"/>
              <w:jc w:val="center"/>
              <w:rPr>
                <w:moveTo w:id="1630" w:author="Bernie Grofman" w:date="2022-11-27T09:28:00Z"/>
                <w:color w:val="000000"/>
                <w:sz w:val="18"/>
                <w:szCs w:val="18"/>
              </w:rPr>
            </w:pPr>
            <w:moveTo w:id="1631" w:author="Bernie Grofman" w:date="2022-11-27T09:28:00Z">
              <w:r w:rsidRPr="00F8621C">
                <w:rPr>
                  <w:color w:val="000000"/>
                  <w:sz w:val="18"/>
                  <w:szCs w:val="18"/>
                </w:rPr>
                <w:t>13 (-1)</w:t>
              </w:r>
            </w:moveTo>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670CA0">
            <w:pPr>
              <w:widowControl/>
              <w:spacing w:before="0"/>
              <w:ind w:firstLine="0"/>
              <w:jc w:val="center"/>
              <w:rPr>
                <w:moveTo w:id="1632" w:author="Bernie Grofman" w:date="2022-11-27T09:28:00Z"/>
                <w:color w:val="000000"/>
                <w:sz w:val="18"/>
                <w:szCs w:val="18"/>
              </w:rPr>
            </w:pPr>
            <w:moveTo w:id="1633" w:author="Bernie Grofman" w:date="2022-11-27T09:28:00Z">
              <w:r w:rsidRPr="00F8621C">
                <w:rPr>
                  <w:color w:val="000000"/>
                  <w:sz w:val="18"/>
                  <w:szCs w:val="18"/>
                </w:rPr>
                <w:t>25 (+3)</w:t>
              </w:r>
            </w:moveTo>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670CA0">
            <w:pPr>
              <w:widowControl/>
              <w:spacing w:before="0"/>
              <w:ind w:firstLine="0"/>
              <w:jc w:val="left"/>
              <w:rPr>
                <w:moveTo w:id="1634" w:author="Bernie Grofman" w:date="2022-11-27T09:28:00Z"/>
                <w:b/>
                <w:bCs/>
                <w:color w:val="000000"/>
                <w:sz w:val="18"/>
                <w:szCs w:val="18"/>
              </w:rPr>
            </w:pPr>
            <w:moveTo w:id="1635" w:author="Bernie Grofman" w:date="2022-11-27T09:28:00Z">
              <w:r w:rsidRPr="00F8621C">
                <w:rPr>
                  <w:b/>
                  <w:bCs/>
                  <w:color w:val="000000"/>
                  <w:sz w:val="18"/>
                  <w:szCs w:val="18"/>
                </w:rPr>
                <w:t>West Virginia</w:t>
              </w:r>
            </w:moveTo>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670CA0">
            <w:pPr>
              <w:widowControl/>
              <w:spacing w:before="0"/>
              <w:ind w:firstLine="0"/>
              <w:jc w:val="center"/>
              <w:rPr>
                <w:moveTo w:id="1636" w:author="Bernie Grofman" w:date="2022-11-27T09:28:00Z"/>
                <w:color w:val="000000"/>
                <w:sz w:val="18"/>
                <w:szCs w:val="18"/>
              </w:rPr>
            </w:pPr>
            <w:moveTo w:id="1637" w:author="Bernie Grofman" w:date="2022-11-27T09:28:00Z">
              <w:r w:rsidRPr="00F8621C">
                <w:rPr>
                  <w:color w:val="000000"/>
                  <w:sz w:val="18"/>
                  <w:szCs w:val="18"/>
                </w:rPr>
                <w:t>3</w:t>
              </w:r>
            </w:moveTo>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670CA0">
            <w:pPr>
              <w:widowControl/>
              <w:spacing w:before="0"/>
              <w:ind w:firstLine="0"/>
              <w:jc w:val="center"/>
              <w:rPr>
                <w:moveTo w:id="1638" w:author="Bernie Grofman" w:date="2022-11-27T09:28:00Z"/>
                <w:color w:val="000000"/>
                <w:sz w:val="18"/>
                <w:szCs w:val="18"/>
              </w:rPr>
            </w:pPr>
            <w:moveTo w:id="1639" w:author="Bernie Grofman" w:date="2022-11-27T09:28:00Z">
              <w:r w:rsidRPr="00F8621C">
                <w:rPr>
                  <w:color w:val="000000"/>
                  <w:sz w:val="18"/>
                  <w:szCs w:val="18"/>
                </w:rPr>
                <w:t>0</w:t>
              </w:r>
            </w:moveTo>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670CA0">
            <w:pPr>
              <w:widowControl/>
              <w:spacing w:before="0"/>
              <w:ind w:firstLine="0"/>
              <w:jc w:val="center"/>
              <w:rPr>
                <w:moveTo w:id="1640" w:author="Bernie Grofman" w:date="2022-11-27T09:28:00Z"/>
                <w:color w:val="000000"/>
                <w:sz w:val="18"/>
                <w:szCs w:val="18"/>
              </w:rPr>
            </w:pPr>
            <w:moveTo w:id="1641" w:author="Bernie Grofman" w:date="2022-11-27T09:28:00Z">
              <w:r w:rsidRPr="00F8621C">
                <w:rPr>
                  <w:color w:val="000000"/>
                  <w:sz w:val="18"/>
                  <w:szCs w:val="18"/>
                </w:rPr>
                <w:t>3</w:t>
              </w:r>
            </w:moveTo>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670CA0">
            <w:pPr>
              <w:widowControl/>
              <w:spacing w:before="0"/>
              <w:ind w:firstLine="0"/>
              <w:jc w:val="center"/>
              <w:rPr>
                <w:moveTo w:id="1642" w:author="Bernie Grofman" w:date="2022-11-27T09:28:00Z"/>
                <w:color w:val="000000"/>
                <w:sz w:val="18"/>
                <w:szCs w:val="18"/>
              </w:rPr>
            </w:pPr>
            <w:moveTo w:id="1643" w:author="Bernie Grofman" w:date="2022-11-27T09:28:00Z">
              <w:r w:rsidRPr="00F8621C">
                <w:rPr>
                  <w:color w:val="000000"/>
                  <w:sz w:val="18"/>
                  <w:szCs w:val="18"/>
                </w:rPr>
                <w:t>2 (-1)</w:t>
              </w:r>
            </w:moveTo>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670CA0">
            <w:pPr>
              <w:widowControl/>
              <w:spacing w:before="0"/>
              <w:ind w:firstLine="0"/>
              <w:jc w:val="center"/>
              <w:rPr>
                <w:moveTo w:id="1644" w:author="Bernie Grofman" w:date="2022-11-27T09:28:00Z"/>
                <w:color w:val="000000"/>
                <w:sz w:val="18"/>
                <w:szCs w:val="18"/>
              </w:rPr>
            </w:pPr>
            <w:moveTo w:id="1645" w:author="Bernie Grofman" w:date="2022-11-27T09:28:00Z">
              <w:r w:rsidRPr="00F8621C">
                <w:rPr>
                  <w:color w:val="000000"/>
                  <w:sz w:val="18"/>
                  <w:szCs w:val="18"/>
                </w:rPr>
                <w:t>0</w:t>
              </w:r>
            </w:moveTo>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670CA0">
            <w:pPr>
              <w:widowControl/>
              <w:spacing w:before="0"/>
              <w:ind w:firstLine="0"/>
              <w:jc w:val="center"/>
              <w:rPr>
                <w:moveTo w:id="1646" w:author="Bernie Grofman" w:date="2022-11-27T09:28:00Z"/>
                <w:color w:val="000000"/>
                <w:sz w:val="18"/>
                <w:szCs w:val="18"/>
              </w:rPr>
            </w:pPr>
            <w:moveTo w:id="1647" w:author="Bernie Grofman" w:date="2022-11-27T09:28:00Z">
              <w:r w:rsidRPr="00F8621C">
                <w:rPr>
                  <w:color w:val="000000"/>
                  <w:sz w:val="18"/>
                  <w:szCs w:val="18"/>
                </w:rPr>
                <w:t>2 (-1)</w:t>
              </w:r>
            </w:moveTo>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670CA0">
            <w:pPr>
              <w:widowControl/>
              <w:spacing w:before="0"/>
              <w:ind w:firstLine="0"/>
              <w:jc w:val="left"/>
              <w:rPr>
                <w:moveTo w:id="1648" w:author="Bernie Grofman" w:date="2022-11-27T09:28:00Z"/>
                <w:b/>
                <w:bCs/>
                <w:color w:val="000000"/>
                <w:sz w:val="18"/>
                <w:szCs w:val="18"/>
              </w:rPr>
            </w:pPr>
            <w:moveTo w:id="1649" w:author="Bernie Grofman" w:date="2022-11-27T09:28:00Z">
              <w:r w:rsidRPr="00F8621C">
                <w:rPr>
                  <w:b/>
                  <w:bCs/>
                  <w:color w:val="000000"/>
                  <w:sz w:val="18"/>
                  <w:szCs w:val="18"/>
                </w:rPr>
                <w:t>Total</w:t>
              </w:r>
            </w:moveTo>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670CA0">
            <w:pPr>
              <w:widowControl/>
              <w:spacing w:before="0"/>
              <w:ind w:firstLine="0"/>
              <w:jc w:val="center"/>
              <w:rPr>
                <w:moveTo w:id="1650" w:author="Bernie Grofman" w:date="2022-11-27T09:28:00Z"/>
                <w:b/>
                <w:bCs/>
                <w:color w:val="000000"/>
                <w:sz w:val="18"/>
                <w:szCs w:val="18"/>
              </w:rPr>
            </w:pPr>
            <w:moveTo w:id="1651" w:author="Bernie Grofman" w:date="2022-11-27T09:28:00Z">
              <w:r w:rsidRPr="00F8621C">
                <w:rPr>
                  <w:b/>
                  <w:bCs/>
                  <w:color w:val="000000"/>
                  <w:sz w:val="18"/>
                  <w:szCs w:val="18"/>
                </w:rPr>
                <w:t>246</w:t>
              </w:r>
            </w:moveTo>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670CA0">
            <w:pPr>
              <w:widowControl/>
              <w:spacing w:before="0"/>
              <w:ind w:firstLine="0"/>
              <w:jc w:val="center"/>
              <w:rPr>
                <w:moveTo w:id="1652" w:author="Bernie Grofman" w:date="2022-11-27T09:28:00Z"/>
                <w:b/>
                <w:bCs/>
                <w:color w:val="000000"/>
                <w:sz w:val="18"/>
                <w:szCs w:val="18"/>
              </w:rPr>
            </w:pPr>
            <w:moveTo w:id="1653" w:author="Bernie Grofman" w:date="2022-11-27T09:28:00Z">
              <w:r w:rsidRPr="00F8621C">
                <w:rPr>
                  <w:b/>
                  <w:bCs/>
                  <w:color w:val="000000"/>
                  <w:sz w:val="18"/>
                  <w:szCs w:val="18"/>
                </w:rPr>
                <w:t>143</w:t>
              </w:r>
            </w:moveTo>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670CA0">
            <w:pPr>
              <w:widowControl/>
              <w:spacing w:before="0"/>
              <w:ind w:firstLine="0"/>
              <w:jc w:val="center"/>
              <w:rPr>
                <w:moveTo w:id="1654" w:author="Bernie Grofman" w:date="2022-11-27T09:28:00Z"/>
                <w:b/>
                <w:bCs/>
                <w:color w:val="000000"/>
                <w:sz w:val="18"/>
                <w:szCs w:val="18"/>
              </w:rPr>
            </w:pPr>
            <w:moveTo w:id="1655" w:author="Bernie Grofman" w:date="2022-11-27T09:28:00Z">
              <w:r w:rsidRPr="00F8621C">
                <w:rPr>
                  <w:b/>
                  <w:bCs/>
                  <w:color w:val="000000"/>
                  <w:sz w:val="18"/>
                  <w:szCs w:val="18"/>
                </w:rPr>
                <w:t>103</w:t>
              </w:r>
            </w:moveTo>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670CA0">
            <w:pPr>
              <w:widowControl/>
              <w:spacing w:before="0"/>
              <w:ind w:firstLine="0"/>
              <w:jc w:val="center"/>
              <w:rPr>
                <w:moveTo w:id="1656" w:author="Bernie Grofman" w:date="2022-11-27T09:28:00Z"/>
                <w:b/>
                <w:bCs/>
                <w:color w:val="000000"/>
                <w:sz w:val="18"/>
                <w:szCs w:val="18"/>
              </w:rPr>
            </w:pPr>
            <w:moveTo w:id="1657" w:author="Bernie Grofman" w:date="2022-11-27T09:28:00Z">
              <w:r w:rsidRPr="00F8621C">
                <w:rPr>
                  <w:b/>
                  <w:bCs/>
                  <w:color w:val="000000"/>
                  <w:sz w:val="18"/>
                  <w:szCs w:val="18"/>
                </w:rPr>
                <w:t>43</w:t>
              </w:r>
            </w:moveTo>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670CA0">
            <w:pPr>
              <w:widowControl/>
              <w:spacing w:before="0"/>
              <w:ind w:firstLine="0"/>
              <w:jc w:val="center"/>
              <w:rPr>
                <w:moveTo w:id="1658" w:author="Bernie Grofman" w:date="2022-11-27T09:28:00Z"/>
                <w:b/>
                <w:bCs/>
                <w:color w:val="000000"/>
                <w:sz w:val="18"/>
                <w:szCs w:val="18"/>
              </w:rPr>
            </w:pPr>
            <w:moveTo w:id="1659" w:author="Bernie Grofman" w:date="2022-11-27T09:28:00Z">
              <w:r w:rsidRPr="00F8621C">
                <w:rPr>
                  <w:b/>
                  <w:bCs/>
                  <w:color w:val="000000"/>
                  <w:sz w:val="18"/>
                  <w:szCs w:val="18"/>
                </w:rPr>
                <w:t>0</w:t>
              </w:r>
            </w:moveTo>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670CA0">
            <w:pPr>
              <w:widowControl/>
              <w:spacing w:before="0"/>
              <w:ind w:firstLine="0"/>
              <w:jc w:val="center"/>
              <w:rPr>
                <w:moveTo w:id="1660" w:author="Bernie Grofman" w:date="2022-11-27T09:28:00Z"/>
                <w:b/>
                <w:bCs/>
                <w:color w:val="000000"/>
                <w:sz w:val="18"/>
                <w:szCs w:val="18"/>
              </w:rPr>
            </w:pPr>
            <w:moveTo w:id="1661" w:author="Bernie Grofman" w:date="2022-11-27T09:28:00Z">
              <w:r w:rsidRPr="00F8621C">
                <w:rPr>
                  <w:b/>
                  <w:bCs/>
                  <w:color w:val="000000"/>
                  <w:sz w:val="18"/>
                  <w:szCs w:val="18"/>
                </w:rPr>
                <w:t>11</w:t>
              </w:r>
            </w:moveTo>
          </w:p>
        </w:tc>
      </w:tr>
    </w:tbl>
    <w:p w14:paraId="6096BE36" w14:textId="77777777" w:rsidR="000818FC" w:rsidRDefault="000818FC" w:rsidP="000818FC">
      <w:pPr>
        <w:pStyle w:val="Caption"/>
        <w:ind w:firstLine="0"/>
        <w:rPr>
          <w:moveTo w:id="1662" w:author="Bernie Grofman" w:date="2022-11-27T09:28:00Z"/>
        </w:rPr>
      </w:pPr>
      <w:moveTo w:id="1663" w:author="Bernie Grofman" w:date="2022-11-27T09:28:00Z">
        <w:r>
          <w:t xml:space="preserve"> Note: Data compiled as downloaded from Dave’s Redistricting App. The states shown are those that had effects from redistricting or apportionment. The remaining states all had the same number of Trump or Biden districts in 2020 as they did after redistricting.</w:t>
        </w:r>
      </w:moveTo>
    </w:p>
    <w:moveToRangeEnd w:id="1431"/>
    <w:p w14:paraId="7D5C37D9" w14:textId="4CC29A41" w:rsidR="000818FC" w:rsidRPr="00670CA0" w:rsidDel="00670CA0" w:rsidRDefault="000818FC">
      <w:pPr>
        <w:rPr>
          <w:del w:id="1664" w:author="Bernie Grofman" w:date="2022-11-27T11:24:00Z"/>
        </w:rPr>
        <w:pPrChange w:id="1665" w:author="Bernie Grofman" w:date="2022-11-27T09:28:00Z">
          <w:pPr>
            <w:pStyle w:val="Caption"/>
            <w:ind w:firstLine="0"/>
          </w:pPr>
        </w:pPrChange>
      </w:pPr>
    </w:p>
    <w:p w14:paraId="28C893FD" w14:textId="5DA43F6C" w:rsidR="00BA6AF6" w:rsidDel="00670CA0" w:rsidRDefault="00FB6E71" w:rsidP="00550B2D">
      <w:pPr>
        <w:pStyle w:val="Caption"/>
        <w:ind w:firstLine="0"/>
        <w:rPr>
          <w:del w:id="1666" w:author="Bernie Grofman" w:date="2022-11-27T11:24:00Z"/>
          <w:moveFrom w:id="1667" w:author="Bernie Grofman" w:date="2022-11-27T09:28:00Z"/>
        </w:rPr>
      </w:pPr>
      <w:moveFromRangeStart w:id="1668" w:author="Bernie Grofman" w:date="2022-11-27T09:28:00Z" w:name="move120433735"/>
      <w:moveFrom w:id="1669" w:author="Bernie Grofman" w:date="2022-11-27T09:28:00Z">
        <w:del w:id="1670" w:author="Bernie Grofman" w:date="2022-11-27T11:24:00Z">
          <w:r w:rsidDel="00670CA0">
            <w:delText xml:space="preserve">Table </w:delText>
          </w:r>
          <w:r w:rsidR="006A0B7F" w:rsidDel="00670CA0">
            <w:fldChar w:fldCharType="begin"/>
          </w:r>
          <w:r w:rsidR="006A0B7F" w:rsidDel="00670CA0">
            <w:delInstrText xml:space="preserve"> SEQ Table \* ARABIC </w:delInstrText>
          </w:r>
          <w:r w:rsidR="006A0B7F" w:rsidDel="00670CA0">
            <w:fldChar w:fldCharType="separate"/>
          </w:r>
          <w:r w:rsidR="009913A4" w:rsidDel="00670CA0">
            <w:rPr>
              <w:noProof/>
            </w:rPr>
            <w:delText>3</w:delText>
          </w:r>
          <w:r w:rsidR="006A0B7F" w:rsidDel="00670CA0">
            <w:rPr>
              <w:noProof/>
            </w:rPr>
            <w:fldChar w:fldCharType="end"/>
          </w:r>
          <w:bookmarkEnd w:id="1427"/>
          <w:r w:rsidDel="00670CA0">
            <w:delText xml:space="preserve"> </w:delText>
          </w:r>
          <w:r w:rsidRPr="002A68C2" w:rsidDel="00670CA0">
            <w:rPr>
              <w:i w:val="0"/>
              <w:iCs w:val="0"/>
            </w:rPr>
            <w:delText>C</w:delText>
          </w:r>
          <w:r w:rsidR="00BA6AF6" w:rsidRPr="002A68C2" w:rsidDel="00670CA0">
            <w:rPr>
              <w:i w:val="0"/>
              <w:iCs w:val="0"/>
            </w:rPr>
            <w:delText>hange in C</w:delText>
          </w:r>
          <w:r w:rsidRPr="002A68C2" w:rsidDel="00670CA0">
            <w:rPr>
              <w:i w:val="0"/>
              <w:iCs w:val="0"/>
            </w:rPr>
            <w:delText xml:space="preserve">ongressional Districts </w:delText>
          </w:r>
          <w:r w:rsidR="00D719B2" w:rsidRPr="002A68C2" w:rsidDel="00670CA0">
            <w:rPr>
              <w:i w:val="0"/>
              <w:iCs w:val="0"/>
            </w:rPr>
            <w:delText>by</w:delText>
          </w:r>
          <w:r w:rsidRPr="002A68C2" w:rsidDel="00670CA0">
            <w:rPr>
              <w:i w:val="0"/>
              <w:iCs w:val="0"/>
            </w:rPr>
            <w:delText xml:space="preserve"> Party</w:delText>
          </w:r>
          <w:bookmarkEnd w:id="1428"/>
        </w:del>
      </w:moveFrom>
    </w:p>
    <w:tbl>
      <w:tblPr>
        <w:tblW w:w="5000" w:type="pct"/>
        <w:jc w:val="center"/>
        <w:tblLook w:val="04A0" w:firstRow="1" w:lastRow="0" w:firstColumn="1" w:lastColumn="0" w:noHBand="0" w:noVBand="1"/>
      </w:tblPr>
      <w:tblGrid>
        <w:gridCol w:w="1397"/>
        <w:gridCol w:w="995"/>
        <w:gridCol w:w="994"/>
        <w:gridCol w:w="994"/>
        <w:gridCol w:w="994"/>
        <w:gridCol w:w="994"/>
        <w:gridCol w:w="994"/>
      </w:tblGrid>
      <w:tr w:rsidR="00F8621C" w:rsidRPr="00F8621C" w:rsidDel="00670CA0" w14:paraId="3138C7B7" w14:textId="6B7DD335" w:rsidTr="00670CA0">
        <w:trPr>
          <w:jc w:val="center"/>
          <w:del w:id="1671" w:author="Bernie Grofman" w:date="2022-11-27T11:24:00Z"/>
        </w:trPr>
        <w:tc>
          <w:tcPr>
            <w:tcW w:w="1397" w:type="dxa"/>
            <w:tcBorders>
              <w:top w:val="nil"/>
              <w:left w:val="nil"/>
              <w:bottom w:val="nil"/>
              <w:right w:val="nil"/>
            </w:tcBorders>
            <w:shd w:val="clear" w:color="auto" w:fill="auto"/>
            <w:noWrap/>
            <w:vAlign w:val="center"/>
            <w:hideMark/>
          </w:tcPr>
          <w:p w14:paraId="23FA12B9" w14:textId="0121EACE" w:rsidR="00F8621C" w:rsidRPr="00F8621C" w:rsidDel="00670CA0" w:rsidRDefault="00F8621C" w:rsidP="00F8621C">
            <w:pPr>
              <w:widowControl/>
              <w:spacing w:before="0"/>
              <w:ind w:firstLine="0"/>
              <w:jc w:val="left"/>
              <w:rPr>
                <w:del w:id="1672" w:author="Bernie Grofman" w:date="2022-11-27T11:24:00Z"/>
                <w:moveFrom w:id="1673" w:author="Bernie Grofman" w:date="2022-11-27T09:28:00Z"/>
                <w:sz w:val="18"/>
                <w:szCs w:val="18"/>
              </w:rPr>
            </w:pPr>
          </w:p>
        </w:tc>
        <w:tc>
          <w:tcPr>
            <w:tcW w:w="2983" w:type="dxa"/>
            <w:gridSpan w:val="3"/>
            <w:tcBorders>
              <w:top w:val="nil"/>
              <w:left w:val="nil"/>
              <w:bottom w:val="nil"/>
              <w:right w:val="nil"/>
            </w:tcBorders>
            <w:shd w:val="clear" w:color="auto" w:fill="auto"/>
            <w:noWrap/>
            <w:vAlign w:val="center"/>
            <w:hideMark/>
          </w:tcPr>
          <w:p w14:paraId="4BACF662" w14:textId="7340E6A6" w:rsidR="00F8621C" w:rsidRPr="00F8621C" w:rsidDel="00670CA0" w:rsidRDefault="00F8621C" w:rsidP="00F8621C">
            <w:pPr>
              <w:widowControl/>
              <w:spacing w:before="0"/>
              <w:ind w:firstLine="0"/>
              <w:jc w:val="center"/>
              <w:rPr>
                <w:del w:id="1674" w:author="Bernie Grofman" w:date="2022-11-27T11:24:00Z"/>
                <w:moveFrom w:id="1675" w:author="Bernie Grofman" w:date="2022-11-27T09:28:00Z"/>
                <w:color w:val="FF0000"/>
                <w:sz w:val="18"/>
                <w:szCs w:val="18"/>
              </w:rPr>
            </w:pPr>
            <w:moveFrom w:id="1676" w:author="Bernie Grofman" w:date="2022-11-27T09:28:00Z">
              <w:del w:id="1677" w:author="Bernie Grofman" w:date="2022-11-27T11:24:00Z">
                <w:r w:rsidRPr="00F8621C" w:rsidDel="00670CA0">
                  <w:rPr>
                    <w:color w:val="FF0000"/>
                    <w:sz w:val="18"/>
                    <w:szCs w:val="18"/>
                  </w:rPr>
                  <w:delText>OLD MAPS</w:delText>
                </w:r>
              </w:del>
            </w:moveFrom>
          </w:p>
        </w:tc>
        <w:tc>
          <w:tcPr>
            <w:tcW w:w="2982" w:type="dxa"/>
            <w:gridSpan w:val="3"/>
            <w:tcBorders>
              <w:top w:val="nil"/>
              <w:left w:val="nil"/>
              <w:bottom w:val="nil"/>
              <w:right w:val="nil"/>
            </w:tcBorders>
            <w:shd w:val="clear" w:color="auto" w:fill="auto"/>
            <w:noWrap/>
            <w:vAlign w:val="center"/>
            <w:hideMark/>
          </w:tcPr>
          <w:p w14:paraId="4574E9C3" w14:textId="17EC9E33" w:rsidR="00F8621C" w:rsidRPr="00F8621C" w:rsidDel="00670CA0" w:rsidRDefault="00F8621C" w:rsidP="00F8621C">
            <w:pPr>
              <w:widowControl/>
              <w:spacing w:before="0"/>
              <w:ind w:firstLine="0"/>
              <w:jc w:val="center"/>
              <w:rPr>
                <w:del w:id="1678" w:author="Bernie Grofman" w:date="2022-11-27T11:24:00Z"/>
                <w:moveFrom w:id="1679" w:author="Bernie Grofman" w:date="2022-11-27T09:28:00Z"/>
                <w:color w:val="FF0000"/>
                <w:sz w:val="18"/>
                <w:szCs w:val="18"/>
              </w:rPr>
            </w:pPr>
            <w:moveFrom w:id="1680" w:author="Bernie Grofman" w:date="2022-11-27T09:28:00Z">
              <w:del w:id="1681" w:author="Bernie Grofman" w:date="2022-11-27T11:24:00Z">
                <w:r w:rsidRPr="00F8621C" w:rsidDel="00670CA0">
                  <w:rPr>
                    <w:color w:val="FF0000"/>
                    <w:sz w:val="18"/>
                    <w:szCs w:val="18"/>
                  </w:rPr>
                  <w:delText>NEW MAPS</w:delText>
                </w:r>
              </w:del>
            </w:moveFrom>
          </w:p>
        </w:tc>
      </w:tr>
      <w:tr w:rsidR="00F8621C" w:rsidRPr="00F8621C" w:rsidDel="00670CA0" w14:paraId="1618E055" w14:textId="6D160E07" w:rsidTr="00670CA0">
        <w:trPr>
          <w:jc w:val="center"/>
          <w:del w:id="1682" w:author="Bernie Grofman" w:date="2022-11-27T11:24:00Z"/>
        </w:trPr>
        <w:tc>
          <w:tcPr>
            <w:tcW w:w="1397" w:type="dxa"/>
            <w:tcBorders>
              <w:top w:val="single" w:sz="8" w:space="0" w:color="auto"/>
              <w:left w:val="nil"/>
              <w:bottom w:val="nil"/>
              <w:right w:val="nil"/>
            </w:tcBorders>
            <w:shd w:val="clear" w:color="auto" w:fill="auto"/>
            <w:vAlign w:val="center"/>
            <w:hideMark/>
          </w:tcPr>
          <w:p w14:paraId="6A528434" w14:textId="406B87CB" w:rsidR="00F8621C" w:rsidRPr="00F8621C" w:rsidDel="00670CA0" w:rsidRDefault="00F8621C" w:rsidP="00F8621C">
            <w:pPr>
              <w:widowControl/>
              <w:spacing w:before="0"/>
              <w:ind w:firstLine="0"/>
              <w:jc w:val="left"/>
              <w:rPr>
                <w:del w:id="1683" w:author="Bernie Grofman" w:date="2022-11-27T11:24:00Z"/>
                <w:moveFrom w:id="1684" w:author="Bernie Grofman" w:date="2022-11-27T09:28:00Z"/>
                <w:color w:val="FF0000"/>
                <w:sz w:val="18"/>
                <w:szCs w:val="18"/>
              </w:rPr>
            </w:pPr>
            <w:moveFrom w:id="1685" w:author="Bernie Grofman" w:date="2022-11-27T09:28:00Z">
              <w:del w:id="1686" w:author="Bernie Grofman" w:date="2022-11-27T11:24:00Z">
                <w:r w:rsidRPr="00F8621C" w:rsidDel="00670CA0">
                  <w:rPr>
                    <w:color w:val="FF0000"/>
                    <w:sz w:val="18"/>
                    <w:szCs w:val="18"/>
                  </w:rPr>
                  <w:delText>State</w:delText>
                </w:r>
              </w:del>
            </w:moveFrom>
          </w:p>
        </w:tc>
        <w:tc>
          <w:tcPr>
            <w:tcW w:w="995" w:type="dxa"/>
            <w:tcBorders>
              <w:top w:val="single" w:sz="8" w:space="0" w:color="auto"/>
              <w:left w:val="nil"/>
              <w:bottom w:val="nil"/>
              <w:right w:val="nil"/>
            </w:tcBorders>
            <w:shd w:val="clear" w:color="auto" w:fill="auto"/>
            <w:vAlign w:val="center"/>
            <w:hideMark/>
          </w:tcPr>
          <w:p w14:paraId="7AA6BF17" w14:textId="142353D5" w:rsidR="00F8621C" w:rsidRPr="00F8621C" w:rsidDel="00670CA0" w:rsidRDefault="00F8621C" w:rsidP="00F8621C">
            <w:pPr>
              <w:widowControl/>
              <w:spacing w:before="0"/>
              <w:ind w:firstLine="0"/>
              <w:jc w:val="center"/>
              <w:rPr>
                <w:del w:id="1687" w:author="Bernie Grofman" w:date="2022-11-27T11:24:00Z"/>
                <w:moveFrom w:id="1688" w:author="Bernie Grofman" w:date="2022-11-27T09:28:00Z"/>
                <w:color w:val="FF0000"/>
                <w:sz w:val="18"/>
                <w:szCs w:val="18"/>
              </w:rPr>
            </w:pPr>
            <w:moveFrom w:id="1689" w:author="Bernie Grofman" w:date="2022-11-27T09:28:00Z">
              <w:del w:id="1690" w:author="Bernie Grofman" w:date="2022-11-27T11:24:00Z">
                <w:r w:rsidRPr="00F8621C" w:rsidDel="00670CA0">
                  <w:rPr>
                    <w:color w:val="FF0000"/>
                    <w:sz w:val="18"/>
                    <w:szCs w:val="18"/>
                  </w:rPr>
                  <w:delText>Total Number of Districts</w:delText>
                </w:r>
              </w:del>
            </w:moveFrom>
          </w:p>
        </w:tc>
        <w:tc>
          <w:tcPr>
            <w:tcW w:w="994" w:type="dxa"/>
            <w:tcBorders>
              <w:top w:val="single" w:sz="8" w:space="0" w:color="auto"/>
              <w:left w:val="nil"/>
              <w:bottom w:val="nil"/>
              <w:right w:val="nil"/>
            </w:tcBorders>
            <w:shd w:val="clear" w:color="auto" w:fill="auto"/>
            <w:vAlign w:val="center"/>
            <w:hideMark/>
          </w:tcPr>
          <w:p w14:paraId="69FDCD63" w14:textId="6E94894B" w:rsidR="00F8621C" w:rsidRPr="00F8621C" w:rsidDel="00670CA0" w:rsidRDefault="00F8621C" w:rsidP="00F8621C">
            <w:pPr>
              <w:widowControl/>
              <w:spacing w:before="0"/>
              <w:ind w:firstLine="0"/>
              <w:jc w:val="center"/>
              <w:rPr>
                <w:del w:id="1691" w:author="Bernie Grofman" w:date="2022-11-27T11:24:00Z"/>
                <w:moveFrom w:id="1692" w:author="Bernie Grofman" w:date="2022-11-27T09:28:00Z"/>
                <w:color w:val="FF0000"/>
                <w:sz w:val="18"/>
                <w:szCs w:val="18"/>
              </w:rPr>
            </w:pPr>
            <w:moveFrom w:id="1693" w:author="Bernie Grofman" w:date="2022-11-27T09:28:00Z">
              <w:del w:id="1694" w:author="Bernie Grofman" w:date="2022-11-27T11:24:00Z">
                <w:r w:rsidRPr="00F8621C" w:rsidDel="00670CA0">
                  <w:rPr>
                    <w:color w:val="FF0000"/>
                    <w:sz w:val="18"/>
                    <w:szCs w:val="18"/>
                  </w:rPr>
                  <w:delText>Biden 2020 Districts</w:delText>
                </w:r>
              </w:del>
            </w:moveFrom>
          </w:p>
        </w:tc>
        <w:tc>
          <w:tcPr>
            <w:tcW w:w="994" w:type="dxa"/>
            <w:tcBorders>
              <w:top w:val="single" w:sz="8" w:space="0" w:color="auto"/>
              <w:left w:val="nil"/>
              <w:bottom w:val="nil"/>
              <w:right w:val="nil"/>
            </w:tcBorders>
            <w:shd w:val="clear" w:color="auto" w:fill="auto"/>
            <w:vAlign w:val="center"/>
            <w:hideMark/>
          </w:tcPr>
          <w:p w14:paraId="48BD4EDE" w14:textId="3ADC3446" w:rsidR="00F8621C" w:rsidRPr="00F8621C" w:rsidDel="00670CA0" w:rsidRDefault="00F8621C" w:rsidP="00F8621C">
            <w:pPr>
              <w:widowControl/>
              <w:spacing w:before="0"/>
              <w:ind w:firstLine="0"/>
              <w:jc w:val="center"/>
              <w:rPr>
                <w:del w:id="1695" w:author="Bernie Grofman" w:date="2022-11-27T11:24:00Z"/>
                <w:moveFrom w:id="1696" w:author="Bernie Grofman" w:date="2022-11-27T09:28:00Z"/>
                <w:color w:val="FF0000"/>
                <w:sz w:val="18"/>
                <w:szCs w:val="18"/>
              </w:rPr>
            </w:pPr>
            <w:moveFrom w:id="1697" w:author="Bernie Grofman" w:date="2022-11-27T09:28:00Z">
              <w:del w:id="1698" w:author="Bernie Grofman" w:date="2022-11-27T11:24:00Z">
                <w:r w:rsidRPr="00F8621C" w:rsidDel="00670CA0">
                  <w:rPr>
                    <w:color w:val="FF0000"/>
                    <w:sz w:val="18"/>
                    <w:szCs w:val="18"/>
                  </w:rPr>
                  <w:delText>Trump 2020 Districts</w:delText>
                </w:r>
              </w:del>
            </w:moveFrom>
          </w:p>
        </w:tc>
        <w:tc>
          <w:tcPr>
            <w:tcW w:w="994" w:type="dxa"/>
            <w:tcBorders>
              <w:top w:val="single" w:sz="8" w:space="0" w:color="auto"/>
              <w:left w:val="nil"/>
              <w:bottom w:val="nil"/>
              <w:right w:val="nil"/>
            </w:tcBorders>
            <w:shd w:val="clear" w:color="auto" w:fill="auto"/>
            <w:vAlign w:val="center"/>
            <w:hideMark/>
          </w:tcPr>
          <w:p w14:paraId="218776D0" w14:textId="7AF62394" w:rsidR="00F8621C" w:rsidRPr="00F8621C" w:rsidDel="00670CA0" w:rsidRDefault="00F8621C" w:rsidP="00F8621C">
            <w:pPr>
              <w:widowControl/>
              <w:spacing w:before="0"/>
              <w:ind w:firstLine="0"/>
              <w:jc w:val="center"/>
              <w:rPr>
                <w:del w:id="1699" w:author="Bernie Grofman" w:date="2022-11-27T11:24:00Z"/>
                <w:moveFrom w:id="1700" w:author="Bernie Grofman" w:date="2022-11-27T09:28:00Z"/>
                <w:color w:val="FF0000"/>
                <w:sz w:val="18"/>
                <w:szCs w:val="18"/>
              </w:rPr>
            </w:pPr>
            <w:moveFrom w:id="1701" w:author="Bernie Grofman" w:date="2022-11-27T09:28:00Z">
              <w:del w:id="1702" w:author="Bernie Grofman" w:date="2022-11-27T11:24:00Z">
                <w:r w:rsidRPr="00F8621C" w:rsidDel="00670CA0">
                  <w:rPr>
                    <w:color w:val="FF0000"/>
                    <w:sz w:val="18"/>
                    <w:szCs w:val="18"/>
                  </w:rPr>
                  <w:delText>Total Number of Districts</w:delText>
                </w:r>
              </w:del>
            </w:moveFrom>
          </w:p>
        </w:tc>
        <w:tc>
          <w:tcPr>
            <w:tcW w:w="994" w:type="dxa"/>
            <w:tcBorders>
              <w:top w:val="single" w:sz="8" w:space="0" w:color="auto"/>
              <w:left w:val="nil"/>
              <w:bottom w:val="nil"/>
              <w:right w:val="nil"/>
            </w:tcBorders>
            <w:shd w:val="clear" w:color="auto" w:fill="auto"/>
            <w:vAlign w:val="center"/>
            <w:hideMark/>
          </w:tcPr>
          <w:p w14:paraId="64E5CD12" w14:textId="0C53175D" w:rsidR="00F8621C" w:rsidRPr="00F8621C" w:rsidDel="00670CA0" w:rsidRDefault="00F8621C" w:rsidP="00F8621C">
            <w:pPr>
              <w:widowControl/>
              <w:spacing w:before="0"/>
              <w:ind w:firstLine="0"/>
              <w:jc w:val="center"/>
              <w:rPr>
                <w:del w:id="1703" w:author="Bernie Grofman" w:date="2022-11-27T11:24:00Z"/>
                <w:moveFrom w:id="1704" w:author="Bernie Grofman" w:date="2022-11-27T09:28:00Z"/>
                <w:color w:val="FF0000"/>
                <w:sz w:val="18"/>
                <w:szCs w:val="18"/>
              </w:rPr>
            </w:pPr>
            <w:moveFrom w:id="1705" w:author="Bernie Grofman" w:date="2022-11-27T09:28:00Z">
              <w:del w:id="1706" w:author="Bernie Grofman" w:date="2022-11-27T11:24:00Z">
                <w:r w:rsidRPr="00F8621C" w:rsidDel="00670CA0">
                  <w:rPr>
                    <w:color w:val="FF0000"/>
                    <w:sz w:val="18"/>
                    <w:szCs w:val="18"/>
                  </w:rPr>
                  <w:delText>Biden 2020 Districts</w:delText>
                </w:r>
              </w:del>
            </w:moveFrom>
          </w:p>
        </w:tc>
        <w:tc>
          <w:tcPr>
            <w:tcW w:w="994" w:type="dxa"/>
            <w:tcBorders>
              <w:top w:val="single" w:sz="8" w:space="0" w:color="auto"/>
              <w:left w:val="nil"/>
              <w:bottom w:val="nil"/>
              <w:right w:val="nil"/>
            </w:tcBorders>
            <w:shd w:val="clear" w:color="auto" w:fill="auto"/>
            <w:vAlign w:val="center"/>
            <w:hideMark/>
          </w:tcPr>
          <w:p w14:paraId="5EF91EA1" w14:textId="16D7BA62" w:rsidR="00F8621C" w:rsidRPr="00F8621C" w:rsidDel="00670CA0" w:rsidRDefault="00F8621C" w:rsidP="00F8621C">
            <w:pPr>
              <w:widowControl/>
              <w:spacing w:before="0"/>
              <w:ind w:firstLine="0"/>
              <w:jc w:val="center"/>
              <w:rPr>
                <w:del w:id="1707" w:author="Bernie Grofman" w:date="2022-11-27T11:24:00Z"/>
                <w:moveFrom w:id="1708" w:author="Bernie Grofman" w:date="2022-11-27T09:28:00Z"/>
                <w:color w:val="FF0000"/>
                <w:sz w:val="18"/>
                <w:szCs w:val="18"/>
              </w:rPr>
            </w:pPr>
            <w:moveFrom w:id="1709" w:author="Bernie Grofman" w:date="2022-11-27T09:28:00Z">
              <w:del w:id="1710" w:author="Bernie Grofman" w:date="2022-11-27T11:24:00Z">
                <w:r w:rsidRPr="00F8621C" w:rsidDel="00670CA0">
                  <w:rPr>
                    <w:color w:val="FF0000"/>
                    <w:sz w:val="18"/>
                    <w:szCs w:val="18"/>
                  </w:rPr>
                  <w:delText>Trump 2020 Districts</w:delText>
                </w:r>
              </w:del>
            </w:moveFrom>
          </w:p>
        </w:tc>
      </w:tr>
      <w:tr w:rsidR="00F8621C" w:rsidRPr="00F8621C" w:rsidDel="00670CA0" w14:paraId="7A2AB940" w14:textId="72AF734E" w:rsidTr="00670CA0">
        <w:trPr>
          <w:jc w:val="center"/>
          <w:del w:id="1711" w:author="Bernie Grofman" w:date="2022-11-27T11:24:00Z"/>
        </w:trPr>
        <w:tc>
          <w:tcPr>
            <w:tcW w:w="1397" w:type="dxa"/>
            <w:tcBorders>
              <w:top w:val="single" w:sz="8" w:space="0" w:color="auto"/>
              <w:left w:val="nil"/>
              <w:bottom w:val="nil"/>
              <w:right w:val="nil"/>
            </w:tcBorders>
            <w:shd w:val="clear" w:color="auto" w:fill="auto"/>
            <w:noWrap/>
            <w:vAlign w:val="center"/>
            <w:hideMark/>
          </w:tcPr>
          <w:p w14:paraId="5362C830" w14:textId="61857B3E" w:rsidR="00F8621C" w:rsidRPr="00F8621C" w:rsidDel="00670CA0" w:rsidRDefault="00F8621C" w:rsidP="00F8621C">
            <w:pPr>
              <w:widowControl/>
              <w:spacing w:before="0"/>
              <w:ind w:firstLine="0"/>
              <w:jc w:val="left"/>
              <w:rPr>
                <w:del w:id="1712" w:author="Bernie Grofman" w:date="2022-11-27T11:24:00Z"/>
                <w:moveFrom w:id="1713" w:author="Bernie Grofman" w:date="2022-11-27T09:28:00Z"/>
                <w:b/>
                <w:bCs/>
                <w:color w:val="000000"/>
                <w:sz w:val="18"/>
                <w:szCs w:val="18"/>
              </w:rPr>
            </w:pPr>
            <w:moveFrom w:id="1714" w:author="Bernie Grofman" w:date="2022-11-27T09:28:00Z">
              <w:del w:id="1715" w:author="Bernie Grofman" w:date="2022-11-27T11:24:00Z">
                <w:r w:rsidRPr="00F8621C" w:rsidDel="00670CA0">
                  <w:rPr>
                    <w:b/>
                    <w:bCs/>
                    <w:color w:val="000000"/>
                    <w:sz w:val="18"/>
                    <w:szCs w:val="18"/>
                  </w:rPr>
                  <w:delText>California</w:delText>
                </w:r>
              </w:del>
            </w:moveFrom>
          </w:p>
        </w:tc>
        <w:tc>
          <w:tcPr>
            <w:tcW w:w="995" w:type="dxa"/>
            <w:tcBorders>
              <w:top w:val="single" w:sz="8" w:space="0" w:color="auto"/>
              <w:left w:val="nil"/>
              <w:bottom w:val="nil"/>
              <w:right w:val="nil"/>
            </w:tcBorders>
            <w:shd w:val="clear" w:color="auto" w:fill="auto"/>
            <w:noWrap/>
            <w:vAlign w:val="center"/>
            <w:hideMark/>
          </w:tcPr>
          <w:p w14:paraId="0FA6B2D5" w14:textId="1EDB16CC" w:rsidR="00F8621C" w:rsidRPr="00F8621C" w:rsidDel="00670CA0" w:rsidRDefault="00F8621C" w:rsidP="00F8621C">
            <w:pPr>
              <w:widowControl/>
              <w:spacing w:before="0"/>
              <w:ind w:firstLine="0"/>
              <w:jc w:val="center"/>
              <w:rPr>
                <w:del w:id="1716" w:author="Bernie Grofman" w:date="2022-11-27T11:24:00Z"/>
                <w:moveFrom w:id="1717" w:author="Bernie Grofman" w:date="2022-11-27T09:28:00Z"/>
                <w:color w:val="000000"/>
                <w:sz w:val="18"/>
                <w:szCs w:val="18"/>
              </w:rPr>
            </w:pPr>
            <w:moveFrom w:id="1718" w:author="Bernie Grofman" w:date="2022-11-27T09:28:00Z">
              <w:del w:id="1719" w:author="Bernie Grofman" w:date="2022-11-27T11:24:00Z">
                <w:r w:rsidRPr="00F8621C" w:rsidDel="00670CA0">
                  <w:rPr>
                    <w:color w:val="000000"/>
                    <w:sz w:val="18"/>
                    <w:szCs w:val="18"/>
                  </w:rPr>
                  <w:delText>53</w:delText>
                </w:r>
              </w:del>
            </w:moveFrom>
          </w:p>
        </w:tc>
        <w:tc>
          <w:tcPr>
            <w:tcW w:w="994" w:type="dxa"/>
            <w:tcBorders>
              <w:top w:val="single" w:sz="8" w:space="0" w:color="auto"/>
              <w:left w:val="nil"/>
              <w:bottom w:val="nil"/>
              <w:right w:val="nil"/>
            </w:tcBorders>
            <w:shd w:val="clear" w:color="000000" w:fill="D9D9D9"/>
            <w:noWrap/>
            <w:vAlign w:val="center"/>
            <w:hideMark/>
          </w:tcPr>
          <w:p w14:paraId="09273D3F" w14:textId="4C8BFE6F" w:rsidR="00F8621C" w:rsidRPr="00F8621C" w:rsidDel="00670CA0" w:rsidRDefault="00F8621C" w:rsidP="00F8621C">
            <w:pPr>
              <w:widowControl/>
              <w:spacing w:before="0"/>
              <w:ind w:firstLine="0"/>
              <w:jc w:val="center"/>
              <w:rPr>
                <w:del w:id="1720" w:author="Bernie Grofman" w:date="2022-11-27T11:24:00Z"/>
                <w:moveFrom w:id="1721" w:author="Bernie Grofman" w:date="2022-11-27T09:28:00Z"/>
                <w:color w:val="000000"/>
                <w:sz w:val="18"/>
                <w:szCs w:val="18"/>
              </w:rPr>
            </w:pPr>
            <w:moveFrom w:id="1722" w:author="Bernie Grofman" w:date="2022-11-27T09:28:00Z">
              <w:del w:id="1723" w:author="Bernie Grofman" w:date="2022-11-27T11:24:00Z">
                <w:r w:rsidRPr="00F8621C" w:rsidDel="00670CA0">
                  <w:rPr>
                    <w:color w:val="000000"/>
                    <w:sz w:val="18"/>
                    <w:szCs w:val="18"/>
                  </w:rPr>
                  <w:delText>46</w:delText>
                </w:r>
              </w:del>
            </w:moveFrom>
          </w:p>
        </w:tc>
        <w:tc>
          <w:tcPr>
            <w:tcW w:w="994" w:type="dxa"/>
            <w:tcBorders>
              <w:top w:val="single" w:sz="8" w:space="0" w:color="auto"/>
              <w:left w:val="nil"/>
              <w:bottom w:val="nil"/>
              <w:right w:val="nil"/>
            </w:tcBorders>
            <w:shd w:val="clear" w:color="auto" w:fill="auto"/>
            <w:noWrap/>
            <w:vAlign w:val="center"/>
            <w:hideMark/>
          </w:tcPr>
          <w:p w14:paraId="41653F47" w14:textId="4E64B71D" w:rsidR="00F8621C" w:rsidRPr="00F8621C" w:rsidDel="00670CA0" w:rsidRDefault="00F8621C" w:rsidP="00F8621C">
            <w:pPr>
              <w:widowControl/>
              <w:spacing w:before="0"/>
              <w:ind w:firstLine="0"/>
              <w:jc w:val="center"/>
              <w:rPr>
                <w:del w:id="1724" w:author="Bernie Grofman" w:date="2022-11-27T11:24:00Z"/>
                <w:moveFrom w:id="1725" w:author="Bernie Grofman" w:date="2022-11-27T09:28:00Z"/>
                <w:color w:val="000000"/>
                <w:sz w:val="18"/>
                <w:szCs w:val="18"/>
              </w:rPr>
            </w:pPr>
            <w:moveFrom w:id="1726" w:author="Bernie Grofman" w:date="2022-11-27T09:28:00Z">
              <w:del w:id="1727" w:author="Bernie Grofman" w:date="2022-11-27T11:24:00Z">
                <w:r w:rsidRPr="00F8621C" w:rsidDel="00670CA0">
                  <w:rPr>
                    <w:color w:val="000000"/>
                    <w:sz w:val="18"/>
                    <w:szCs w:val="18"/>
                  </w:rPr>
                  <w:delText>7</w:delText>
                </w:r>
              </w:del>
            </w:moveFrom>
          </w:p>
        </w:tc>
        <w:tc>
          <w:tcPr>
            <w:tcW w:w="994" w:type="dxa"/>
            <w:tcBorders>
              <w:top w:val="single" w:sz="8" w:space="0" w:color="auto"/>
              <w:left w:val="single" w:sz="8" w:space="0" w:color="auto"/>
              <w:bottom w:val="nil"/>
              <w:right w:val="nil"/>
            </w:tcBorders>
            <w:shd w:val="clear" w:color="auto" w:fill="auto"/>
            <w:noWrap/>
            <w:vAlign w:val="center"/>
            <w:hideMark/>
          </w:tcPr>
          <w:p w14:paraId="643952C5" w14:textId="7230E84C" w:rsidR="00F8621C" w:rsidRPr="00F8621C" w:rsidDel="00670CA0" w:rsidRDefault="00F8621C" w:rsidP="00F8621C">
            <w:pPr>
              <w:widowControl/>
              <w:spacing w:before="0"/>
              <w:ind w:firstLine="0"/>
              <w:jc w:val="center"/>
              <w:rPr>
                <w:del w:id="1728" w:author="Bernie Grofman" w:date="2022-11-27T11:24:00Z"/>
                <w:moveFrom w:id="1729" w:author="Bernie Grofman" w:date="2022-11-27T09:28:00Z"/>
                <w:color w:val="000000"/>
                <w:sz w:val="18"/>
                <w:szCs w:val="18"/>
              </w:rPr>
            </w:pPr>
            <w:moveFrom w:id="1730" w:author="Bernie Grofman" w:date="2022-11-27T09:28:00Z">
              <w:del w:id="1731" w:author="Bernie Grofman" w:date="2022-11-27T11:24:00Z">
                <w:r w:rsidRPr="00F8621C" w:rsidDel="00670CA0">
                  <w:rPr>
                    <w:color w:val="000000"/>
                    <w:sz w:val="18"/>
                    <w:szCs w:val="18"/>
                  </w:rPr>
                  <w:delText>52 (-1)</w:delText>
                </w:r>
              </w:del>
            </w:moveFrom>
          </w:p>
        </w:tc>
        <w:tc>
          <w:tcPr>
            <w:tcW w:w="994" w:type="dxa"/>
            <w:tcBorders>
              <w:top w:val="single" w:sz="8" w:space="0" w:color="auto"/>
              <w:left w:val="nil"/>
              <w:bottom w:val="nil"/>
              <w:right w:val="nil"/>
            </w:tcBorders>
            <w:shd w:val="clear" w:color="000000" w:fill="D9D9D9"/>
            <w:noWrap/>
            <w:vAlign w:val="center"/>
            <w:hideMark/>
          </w:tcPr>
          <w:p w14:paraId="06293074" w14:textId="6DB2D8F2" w:rsidR="00F8621C" w:rsidRPr="00F8621C" w:rsidDel="00670CA0" w:rsidRDefault="00F8621C" w:rsidP="00F8621C">
            <w:pPr>
              <w:widowControl/>
              <w:spacing w:before="0"/>
              <w:ind w:firstLine="0"/>
              <w:jc w:val="center"/>
              <w:rPr>
                <w:del w:id="1732" w:author="Bernie Grofman" w:date="2022-11-27T11:24:00Z"/>
                <w:moveFrom w:id="1733" w:author="Bernie Grofman" w:date="2022-11-27T09:28:00Z"/>
                <w:color w:val="000000"/>
                <w:sz w:val="18"/>
                <w:szCs w:val="18"/>
              </w:rPr>
            </w:pPr>
            <w:moveFrom w:id="1734" w:author="Bernie Grofman" w:date="2022-11-27T09:28:00Z">
              <w:del w:id="1735" w:author="Bernie Grofman" w:date="2022-11-27T11:24:00Z">
                <w:r w:rsidRPr="00F8621C" w:rsidDel="00670CA0">
                  <w:rPr>
                    <w:color w:val="000000"/>
                    <w:sz w:val="18"/>
                    <w:szCs w:val="18"/>
                  </w:rPr>
                  <w:delText>45 (-1)</w:delText>
                </w:r>
              </w:del>
            </w:moveFrom>
          </w:p>
        </w:tc>
        <w:tc>
          <w:tcPr>
            <w:tcW w:w="994" w:type="dxa"/>
            <w:tcBorders>
              <w:top w:val="single" w:sz="8" w:space="0" w:color="auto"/>
              <w:left w:val="nil"/>
              <w:bottom w:val="nil"/>
              <w:right w:val="nil"/>
            </w:tcBorders>
            <w:shd w:val="clear" w:color="auto" w:fill="auto"/>
            <w:noWrap/>
            <w:vAlign w:val="center"/>
            <w:hideMark/>
          </w:tcPr>
          <w:p w14:paraId="7534804B" w14:textId="1B5DA5D4" w:rsidR="00F8621C" w:rsidRPr="00F8621C" w:rsidDel="00670CA0" w:rsidRDefault="00F8621C" w:rsidP="00F8621C">
            <w:pPr>
              <w:widowControl/>
              <w:spacing w:before="0"/>
              <w:ind w:firstLine="0"/>
              <w:jc w:val="center"/>
              <w:rPr>
                <w:del w:id="1736" w:author="Bernie Grofman" w:date="2022-11-27T11:24:00Z"/>
                <w:moveFrom w:id="1737" w:author="Bernie Grofman" w:date="2022-11-27T09:28:00Z"/>
                <w:color w:val="000000"/>
                <w:sz w:val="18"/>
                <w:szCs w:val="18"/>
              </w:rPr>
            </w:pPr>
            <w:moveFrom w:id="1738" w:author="Bernie Grofman" w:date="2022-11-27T09:28:00Z">
              <w:del w:id="1739" w:author="Bernie Grofman" w:date="2022-11-27T11:24:00Z">
                <w:r w:rsidRPr="00F8621C" w:rsidDel="00670CA0">
                  <w:rPr>
                    <w:color w:val="000000"/>
                    <w:sz w:val="18"/>
                    <w:szCs w:val="18"/>
                  </w:rPr>
                  <w:delText>7</w:delText>
                </w:r>
              </w:del>
            </w:moveFrom>
          </w:p>
        </w:tc>
      </w:tr>
      <w:tr w:rsidR="00F8621C" w:rsidRPr="00F8621C" w:rsidDel="00670CA0" w14:paraId="0E921A27" w14:textId="5373D9A7" w:rsidTr="00670CA0">
        <w:trPr>
          <w:jc w:val="center"/>
          <w:del w:id="1740" w:author="Bernie Grofman" w:date="2022-11-27T11:24:00Z"/>
        </w:trPr>
        <w:tc>
          <w:tcPr>
            <w:tcW w:w="1397" w:type="dxa"/>
            <w:tcBorders>
              <w:top w:val="nil"/>
              <w:left w:val="nil"/>
              <w:bottom w:val="nil"/>
              <w:right w:val="nil"/>
            </w:tcBorders>
            <w:shd w:val="clear" w:color="auto" w:fill="auto"/>
            <w:noWrap/>
            <w:vAlign w:val="center"/>
            <w:hideMark/>
          </w:tcPr>
          <w:p w14:paraId="5411BDC4" w14:textId="7D33D2BD" w:rsidR="00F8621C" w:rsidRPr="00F8621C" w:rsidDel="00670CA0" w:rsidRDefault="00F8621C" w:rsidP="00F8621C">
            <w:pPr>
              <w:widowControl/>
              <w:spacing w:before="0"/>
              <w:ind w:firstLine="0"/>
              <w:jc w:val="left"/>
              <w:rPr>
                <w:del w:id="1741" w:author="Bernie Grofman" w:date="2022-11-27T11:24:00Z"/>
                <w:moveFrom w:id="1742" w:author="Bernie Grofman" w:date="2022-11-27T09:28:00Z"/>
                <w:b/>
                <w:bCs/>
                <w:color w:val="000000"/>
                <w:sz w:val="18"/>
                <w:szCs w:val="18"/>
              </w:rPr>
            </w:pPr>
            <w:moveFrom w:id="1743" w:author="Bernie Grofman" w:date="2022-11-27T09:28:00Z">
              <w:del w:id="1744" w:author="Bernie Grofman" w:date="2022-11-27T11:24:00Z">
                <w:r w:rsidRPr="00F8621C" w:rsidDel="00670CA0">
                  <w:rPr>
                    <w:b/>
                    <w:bCs/>
                    <w:color w:val="000000"/>
                    <w:sz w:val="18"/>
                    <w:szCs w:val="18"/>
                  </w:rPr>
                  <w:delText>Colorado</w:delText>
                </w:r>
              </w:del>
            </w:moveFrom>
          </w:p>
        </w:tc>
        <w:tc>
          <w:tcPr>
            <w:tcW w:w="995" w:type="dxa"/>
            <w:tcBorders>
              <w:top w:val="nil"/>
              <w:left w:val="nil"/>
              <w:bottom w:val="nil"/>
              <w:right w:val="nil"/>
            </w:tcBorders>
            <w:shd w:val="clear" w:color="auto" w:fill="auto"/>
            <w:noWrap/>
            <w:vAlign w:val="center"/>
            <w:hideMark/>
          </w:tcPr>
          <w:p w14:paraId="47A9E93C" w14:textId="57B50BDD" w:rsidR="00F8621C" w:rsidRPr="00F8621C" w:rsidDel="00670CA0" w:rsidRDefault="00F8621C" w:rsidP="00F8621C">
            <w:pPr>
              <w:widowControl/>
              <w:spacing w:before="0"/>
              <w:ind w:firstLine="0"/>
              <w:jc w:val="center"/>
              <w:rPr>
                <w:del w:id="1745" w:author="Bernie Grofman" w:date="2022-11-27T11:24:00Z"/>
                <w:moveFrom w:id="1746" w:author="Bernie Grofman" w:date="2022-11-27T09:28:00Z"/>
                <w:color w:val="000000"/>
                <w:sz w:val="18"/>
                <w:szCs w:val="18"/>
              </w:rPr>
            </w:pPr>
            <w:moveFrom w:id="1747" w:author="Bernie Grofman" w:date="2022-11-27T09:28:00Z">
              <w:del w:id="1748" w:author="Bernie Grofman" w:date="2022-11-27T11:24:00Z">
                <w:r w:rsidRPr="00F8621C" w:rsidDel="00670CA0">
                  <w:rPr>
                    <w:color w:val="000000"/>
                    <w:sz w:val="18"/>
                    <w:szCs w:val="18"/>
                  </w:rPr>
                  <w:delText>7</w:delText>
                </w:r>
              </w:del>
            </w:moveFrom>
          </w:p>
        </w:tc>
        <w:tc>
          <w:tcPr>
            <w:tcW w:w="994" w:type="dxa"/>
            <w:tcBorders>
              <w:top w:val="nil"/>
              <w:left w:val="nil"/>
              <w:bottom w:val="nil"/>
              <w:right w:val="nil"/>
            </w:tcBorders>
            <w:shd w:val="clear" w:color="000000" w:fill="D9D9D9"/>
            <w:noWrap/>
            <w:vAlign w:val="center"/>
            <w:hideMark/>
          </w:tcPr>
          <w:p w14:paraId="5C658540" w14:textId="0A016AFB" w:rsidR="00F8621C" w:rsidRPr="00F8621C" w:rsidDel="00670CA0" w:rsidRDefault="00F8621C" w:rsidP="00F8621C">
            <w:pPr>
              <w:widowControl/>
              <w:spacing w:before="0"/>
              <w:ind w:firstLine="0"/>
              <w:jc w:val="center"/>
              <w:rPr>
                <w:del w:id="1749" w:author="Bernie Grofman" w:date="2022-11-27T11:24:00Z"/>
                <w:moveFrom w:id="1750" w:author="Bernie Grofman" w:date="2022-11-27T09:28:00Z"/>
                <w:color w:val="000000"/>
                <w:sz w:val="18"/>
                <w:szCs w:val="18"/>
              </w:rPr>
            </w:pPr>
            <w:moveFrom w:id="1751" w:author="Bernie Grofman" w:date="2022-11-27T09:28:00Z">
              <w:del w:id="1752" w:author="Bernie Grofman" w:date="2022-11-27T11:24:00Z">
                <w:r w:rsidRPr="00F8621C" w:rsidDel="00670CA0">
                  <w:rPr>
                    <w:color w:val="000000"/>
                    <w:sz w:val="18"/>
                    <w:szCs w:val="18"/>
                  </w:rPr>
                  <w:delText>4</w:delText>
                </w:r>
              </w:del>
            </w:moveFrom>
          </w:p>
        </w:tc>
        <w:tc>
          <w:tcPr>
            <w:tcW w:w="994" w:type="dxa"/>
            <w:tcBorders>
              <w:top w:val="nil"/>
              <w:left w:val="nil"/>
              <w:bottom w:val="nil"/>
              <w:right w:val="nil"/>
            </w:tcBorders>
            <w:shd w:val="clear" w:color="auto" w:fill="auto"/>
            <w:noWrap/>
            <w:vAlign w:val="center"/>
            <w:hideMark/>
          </w:tcPr>
          <w:p w14:paraId="3DB5DC04" w14:textId="703B541C" w:rsidR="00F8621C" w:rsidRPr="00F8621C" w:rsidDel="00670CA0" w:rsidRDefault="00F8621C" w:rsidP="00F8621C">
            <w:pPr>
              <w:widowControl/>
              <w:spacing w:before="0"/>
              <w:ind w:firstLine="0"/>
              <w:jc w:val="center"/>
              <w:rPr>
                <w:del w:id="1753" w:author="Bernie Grofman" w:date="2022-11-27T11:24:00Z"/>
                <w:moveFrom w:id="1754" w:author="Bernie Grofman" w:date="2022-11-27T09:28:00Z"/>
                <w:color w:val="000000"/>
                <w:sz w:val="18"/>
                <w:szCs w:val="18"/>
              </w:rPr>
            </w:pPr>
            <w:moveFrom w:id="1755" w:author="Bernie Grofman" w:date="2022-11-27T09:28:00Z">
              <w:del w:id="1756" w:author="Bernie Grofman" w:date="2022-11-27T11:24:00Z">
                <w:r w:rsidRPr="00F8621C" w:rsidDel="00670CA0">
                  <w:rPr>
                    <w:color w:val="000000"/>
                    <w:sz w:val="18"/>
                    <w:szCs w:val="18"/>
                  </w:rPr>
                  <w:delText>3</w:delText>
                </w:r>
              </w:del>
            </w:moveFrom>
          </w:p>
        </w:tc>
        <w:tc>
          <w:tcPr>
            <w:tcW w:w="994" w:type="dxa"/>
            <w:tcBorders>
              <w:top w:val="nil"/>
              <w:left w:val="single" w:sz="8" w:space="0" w:color="auto"/>
              <w:bottom w:val="nil"/>
              <w:right w:val="nil"/>
            </w:tcBorders>
            <w:shd w:val="clear" w:color="auto" w:fill="auto"/>
            <w:noWrap/>
            <w:vAlign w:val="center"/>
            <w:hideMark/>
          </w:tcPr>
          <w:p w14:paraId="04C65149" w14:textId="10A808F1" w:rsidR="00F8621C" w:rsidRPr="00F8621C" w:rsidDel="00670CA0" w:rsidRDefault="00F8621C" w:rsidP="00F8621C">
            <w:pPr>
              <w:widowControl/>
              <w:spacing w:before="0"/>
              <w:ind w:firstLine="0"/>
              <w:jc w:val="center"/>
              <w:rPr>
                <w:del w:id="1757" w:author="Bernie Grofman" w:date="2022-11-27T11:24:00Z"/>
                <w:moveFrom w:id="1758" w:author="Bernie Grofman" w:date="2022-11-27T09:28:00Z"/>
                <w:color w:val="000000"/>
                <w:sz w:val="18"/>
                <w:szCs w:val="18"/>
              </w:rPr>
            </w:pPr>
            <w:moveFrom w:id="1759" w:author="Bernie Grofman" w:date="2022-11-27T09:28:00Z">
              <w:del w:id="1760" w:author="Bernie Grofman" w:date="2022-11-27T11:24:00Z">
                <w:r w:rsidRPr="00F8621C" w:rsidDel="00670CA0">
                  <w:rPr>
                    <w:color w:val="000000"/>
                    <w:sz w:val="18"/>
                    <w:szCs w:val="18"/>
                  </w:rPr>
                  <w:delText>8 (+1)</w:delText>
                </w:r>
              </w:del>
            </w:moveFrom>
          </w:p>
        </w:tc>
        <w:tc>
          <w:tcPr>
            <w:tcW w:w="994" w:type="dxa"/>
            <w:tcBorders>
              <w:top w:val="nil"/>
              <w:left w:val="nil"/>
              <w:bottom w:val="nil"/>
              <w:right w:val="nil"/>
            </w:tcBorders>
            <w:shd w:val="clear" w:color="000000" w:fill="D9D9D9"/>
            <w:noWrap/>
            <w:vAlign w:val="center"/>
            <w:hideMark/>
          </w:tcPr>
          <w:p w14:paraId="47290A1A" w14:textId="564CA034" w:rsidR="00F8621C" w:rsidRPr="00F8621C" w:rsidDel="00670CA0" w:rsidRDefault="00F8621C" w:rsidP="00F8621C">
            <w:pPr>
              <w:widowControl/>
              <w:spacing w:before="0"/>
              <w:ind w:firstLine="0"/>
              <w:jc w:val="center"/>
              <w:rPr>
                <w:del w:id="1761" w:author="Bernie Grofman" w:date="2022-11-27T11:24:00Z"/>
                <w:moveFrom w:id="1762" w:author="Bernie Grofman" w:date="2022-11-27T09:28:00Z"/>
                <w:color w:val="000000"/>
                <w:sz w:val="18"/>
                <w:szCs w:val="18"/>
              </w:rPr>
            </w:pPr>
            <w:moveFrom w:id="1763" w:author="Bernie Grofman" w:date="2022-11-27T09:28:00Z">
              <w:del w:id="1764" w:author="Bernie Grofman" w:date="2022-11-27T11:24:00Z">
                <w:r w:rsidRPr="00F8621C" w:rsidDel="00670CA0">
                  <w:rPr>
                    <w:color w:val="000000"/>
                    <w:sz w:val="18"/>
                    <w:szCs w:val="18"/>
                  </w:rPr>
                  <w:delText>5 (+1)</w:delText>
                </w:r>
              </w:del>
            </w:moveFrom>
          </w:p>
        </w:tc>
        <w:tc>
          <w:tcPr>
            <w:tcW w:w="994" w:type="dxa"/>
            <w:tcBorders>
              <w:top w:val="nil"/>
              <w:left w:val="nil"/>
              <w:bottom w:val="nil"/>
              <w:right w:val="nil"/>
            </w:tcBorders>
            <w:shd w:val="clear" w:color="auto" w:fill="auto"/>
            <w:noWrap/>
            <w:vAlign w:val="center"/>
            <w:hideMark/>
          </w:tcPr>
          <w:p w14:paraId="0C756436" w14:textId="376C5E8B" w:rsidR="00F8621C" w:rsidRPr="00F8621C" w:rsidDel="00670CA0" w:rsidRDefault="00F8621C" w:rsidP="00F8621C">
            <w:pPr>
              <w:widowControl/>
              <w:spacing w:before="0"/>
              <w:ind w:firstLine="0"/>
              <w:jc w:val="center"/>
              <w:rPr>
                <w:del w:id="1765" w:author="Bernie Grofman" w:date="2022-11-27T11:24:00Z"/>
                <w:moveFrom w:id="1766" w:author="Bernie Grofman" w:date="2022-11-27T09:28:00Z"/>
                <w:color w:val="000000"/>
                <w:sz w:val="18"/>
                <w:szCs w:val="18"/>
              </w:rPr>
            </w:pPr>
            <w:moveFrom w:id="1767" w:author="Bernie Grofman" w:date="2022-11-27T09:28:00Z">
              <w:del w:id="1768" w:author="Bernie Grofman" w:date="2022-11-27T11:24:00Z">
                <w:r w:rsidRPr="00F8621C" w:rsidDel="00670CA0">
                  <w:rPr>
                    <w:color w:val="000000"/>
                    <w:sz w:val="18"/>
                    <w:szCs w:val="18"/>
                  </w:rPr>
                  <w:delText>3</w:delText>
                </w:r>
              </w:del>
            </w:moveFrom>
          </w:p>
        </w:tc>
      </w:tr>
      <w:tr w:rsidR="00F8621C" w:rsidRPr="00F8621C" w:rsidDel="00670CA0" w14:paraId="519153DC" w14:textId="60A779FB" w:rsidTr="00670CA0">
        <w:trPr>
          <w:jc w:val="center"/>
          <w:del w:id="1769" w:author="Bernie Grofman" w:date="2022-11-27T11:24:00Z"/>
        </w:trPr>
        <w:tc>
          <w:tcPr>
            <w:tcW w:w="1397" w:type="dxa"/>
            <w:tcBorders>
              <w:top w:val="nil"/>
              <w:left w:val="nil"/>
              <w:bottom w:val="nil"/>
              <w:right w:val="nil"/>
            </w:tcBorders>
            <w:shd w:val="clear" w:color="auto" w:fill="auto"/>
            <w:noWrap/>
            <w:vAlign w:val="center"/>
            <w:hideMark/>
          </w:tcPr>
          <w:p w14:paraId="1601F5EE" w14:textId="0F3B20A3" w:rsidR="00F8621C" w:rsidRPr="00F8621C" w:rsidDel="00670CA0" w:rsidRDefault="00F8621C" w:rsidP="00F8621C">
            <w:pPr>
              <w:widowControl/>
              <w:spacing w:before="0"/>
              <w:ind w:firstLine="0"/>
              <w:jc w:val="left"/>
              <w:rPr>
                <w:del w:id="1770" w:author="Bernie Grofman" w:date="2022-11-27T11:24:00Z"/>
                <w:moveFrom w:id="1771" w:author="Bernie Grofman" w:date="2022-11-27T09:28:00Z"/>
                <w:b/>
                <w:bCs/>
                <w:color w:val="000000"/>
                <w:sz w:val="18"/>
                <w:szCs w:val="18"/>
              </w:rPr>
            </w:pPr>
            <w:moveFrom w:id="1772" w:author="Bernie Grofman" w:date="2022-11-27T09:28:00Z">
              <w:del w:id="1773" w:author="Bernie Grofman" w:date="2022-11-27T11:24:00Z">
                <w:r w:rsidRPr="00F8621C" w:rsidDel="00670CA0">
                  <w:rPr>
                    <w:b/>
                    <w:bCs/>
                    <w:color w:val="000000"/>
                    <w:sz w:val="18"/>
                    <w:szCs w:val="18"/>
                  </w:rPr>
                  <w:delText>Florida</w:delText>
                </w:r>
              </w:del>
            </w:moveFrom>
          </w:p>
        </w:tc>
        <w:tc>
          <w:tcPr>
            <w:tcW w:w="995" w:type="dxa"/>
            <w:tcBorders>
              <w:top w:val="nil"/>
              <w:left w:val="nil"/>
              <w:bottom w:val="nil"/>
              <w:right w:val="nil"/>
            </w:tcBorders>
            <w:shd w:val="clear" w:color="auto" w:fill="auto"/>
            <w:noWrap/>
            <w:vAlign w:val="center"/>
            <w:hideMark/>
          </w:tcPr>
          <w:p w14:paraId="644461EF" w14:textId="78AEFE1B" w:rsidR="00F8621C" w:rsidRPr="00F8621C" w:rsidDel="00670CA0" w:rsidRDefault="00F8621C" w:rsidP="00F8621C">
            <w:pPr>
              <w:widowControl/>
              <w:spacing w:before="0"/>
              <w:ind w:firstLine="0"/>
              <w:jc w:val="center"/>
              <w:rPr>
                <w:del w:id="1774" w:author="Bernie Grofman" w:date="2022-11-27T11:24:00Z"/>
                <w:moveFrom w:id="1775" w:author="Bernie Grofman" w:date="2022-11-27T09:28:00Z"/>
                <w:color w:val="000000"/>
                <w:sz w:val="18"/>
                <w:szCs w:val="18"/>
              </w:rPr>
            </w:pPr>
            <w:moveFrom w:id="1776" w:author="Bernie Grofman" w:date="2022-11-27T09:28:00Z">
              <w:del w:id="1777" w:author="Bernie Grofman" w:date="2022-11-27T11:24:00Z">
                <w:r w:rsidRPr="00F8621C" w:rsidDel="00670CA0">
                  <w:rPr>
                    <w:color w:val="000000"/>
                    <w:sz w:val="18"/>
                    <w:szCs w:val="18"/>
                  </w:rPr>
                  <w:delText>27</w:delText>
                </w:r>
              </w:del>
            </w:moveFrom>
          </w:p>
        </w:tc>
        <w:tc>
          <w:tcPr>
            <w:tcW w:w="994" w:type="dxa"/>
            <w:tcBorders>
              <w:top w:val="nil"/>
              <w:left w:val="nil"/>
              <w:bottom w:val="nil"/>
              <w:right w:val="nil"/>
            </w:tcBorders>
            <w:shd w:val="clear" w:color="000000" w:fill="D9D9D9"/>
            <w:noWrap/>
            <w:vAlign w:val="center"/>
            <w:hideMark/>
          </w:tcPr>
          <w:p w14:paraId="2E6DE9B0" w14:textId="6A17EFAF" w:rsidR="00F8621C" w:rsidRPr="00F8621C" w:rsidDel="00670CA0" w:rsidRDefault="00F8621C" w:rsidP="00F8621C">
            <w:pPr>
              <w:widowControl/>
              <w:spacing w:before="0"/>
              <w:ind w:firstLine="0"/>
              <w:jc w:val="center"/>
              <w:rPr>
                <w:del w:id="1778" w:author="Bernie Grofman" w:date="2022-11-27T11:24:00Z"/>
                <w:moveFrom w:id="1779" w:author="Bernie Grofman" w:date="2022-11-27T09:28:00Z"/>
                <w:color w:val="000000"/>
                <w:sz w:val="18"/>
                <w:szCs w:val="18"/>
              </w:rPr>
            </w:pPr>
            <w:moveFrom w:id="1780" w:author="Bernie Grofman" w:date="2022-11-27T09:28:00Z">
              <w:del w:id="1781" w:author="Bernie Grofman" w:date="2022-11-27T11:24:00Z">
                <w:r w:rsidRPr="00F8621C" w:rsidDel="00670CA0">
                  <w:rPr>
                    <w:color w:val="000000"/>
                    <w:sz w:val="18"/>
                    <w:szCs w:val="18"/>
                  </w:rPr>
                  <w:delText>12</w:delText>
                </w:r>
              </w:del>
            </w:moveFrom>
          </w:p>
        </w:tc>
        <w:tc>
          <w:tcPr>
            <w:tcW w:w="994" w:type="dxa"/>
            <w:tcBorders>
              <w:top w:val="nil"/>
              <w:left w:val="nil"/>
              <w:bottom w:val="nil"/>
              <w:right w:val="nil"/>
            </w:tcBorders>
            <w:shd w:val="clear" w:color="auto" w:fill="auto"/>
            <w:noWrap/>
            <w:vAlign w:val="center"/>
            <w:hideMark/>
          </w:tcPr>
          <w:p w14:paraId="49AAD2F0" w14:textId="10FEE3EC" w:rsidR="00F8621C" w:rsidRPr="00F8621C" w:rsidDel="00670CA0" w:rsidRDefault="00F8621C" w:rsidP="00F8621C">
            <w:pPr>
              <w:widowControl/>
              <w:spacing w:before="0"/>
              <w:ind w:firstLine="0"/>
              <w:jc w:val="center"/>
              <w:rPr>
                <w:del w:id="1782" w:author="Bernie Grofman" w:date="2022-11-27T11:24:00Z"/>
                <w:moveFrom w:id="1783" w:author="Bernie Grofman" w:date="2022-11-27T09:28:00Z"/>
                <w:color w:val="000000"/>
                <w:sz w:val="18"/>
                <w:szCs w:val="18"/>
              </w:rPr>
            </w:pPr>
            <w:moveFrom w:id="1784" w:author="Bernie Grofman" w:date="2022-11-27T09:28:00Z">
              <w:del w:id="1785" w:author="Bernie Grofman" w:date="2022-11-27T11:24:00Z">
                <w:r w:rsidRPr="00F8621C" w:rsidDel="00670CA0">
                  <w:rPr>
                    <w:color w:val="000000"/>
                    <w:sz w:val="18"/>
                    <w:szCs w:val="18"/>
                  </w:rPr>
                  <w:delText>15</w:delText>
                </w:r>
              </w:del>
            </w:moveFrom>
          </w:p>
        </w:tc>
        <w:tc>
          <w:tcPr>
            <w:tcW w:w="994" w:type="dxa"/>
            <w:tcBorders>
              <w:top w:val="nil"/>
              <w:left w:val="single" w:sz="8" w:space="0" w:color="auto"/>
              <w:bottom w:val="nil"/>
              <w:right w:val="nil"/>
            </w:tcBorders>
            <w:shd w:val="clear" w:color="auto" w:fill="auto"/>
            <w:noWrap/>
            <w:vAlign w:val="center"/>
            <w:hideMark/>
          </w:tcPr>
          <w:p w14:paraId="396B1E66" w14:textId="7FEDDB1D" w:rsidR="00F8621C" w:rsidRPr="00F8621C" w:rsidDel="00670CA0" w:rsidRDefault="00F8621C" w:rsidP="00F8621C">
            <w:pPr>
              <w:widowControl/>
              <w:spacing w:before="0"/>
              <w:ind w:firstLine="0"/>
              <w:jc w:val="center"/>
              <w:rPr>
                <w:del w:id="1786" w:author="Bernie Grofman" w:date="2022-11-27T11:24:00Z"/>
                <w:moveFrom w:id="1787" w:author="Bernie Grofman" w:date="2022-11-27T09:28:00Z"/>
                <w:color w:val="000000"/>
                <w:sz w:val="18"/>
                <w:szCs w:val="18"/>
              </w:rPr>
            </w:pPr>
            <w:moveFrom w:id="1788" w:author="Bernie Grofman" w:date="2022-11-27T09:28:00Z">
              <w:del w:id="1789" w:author="Bernie Grofman" w:date="2022-11-27T11:24:00Z">
                <w:r w:rsidRPr="00F8621C" w:rsidDel="00670CA0">
                  <w:rPr>
                    <w:color w:val="000000"/>
                    <w:sz w:val="18"/>
                    <w:szCs w:val="18"/>
                  </w:rPr>
                  <w:delText>28 (+1)</w:delText>
                </w:r>
              </w:del>
            </w:moveFrom>
          </w:p>
        </w:tc>
        <w:tc>
          <w:tcPr>
            <w:tcW w:w="994" w:type="dxa"/>
            <w:tcBorders>
              <w:top w:val="nil"/>
              <w:left w:val="nil"/>
              <w:bottom w:val="nil"/>
              <w:right w:val="nil"/>
            </w:tcBorders>
            <w:shd w:val="clear" w:color="000000" w:fill="D9D9D9"/>
            <w:noWrap/>
            <w:vAlign w:val="center"/>
            <w:hideMark/>
          </w:tcPr>
          <w:p w14:paraId="5D7A0765" w14:textId="75D64551" w:rsidR="00F8621C" w:rsidRPr="00F8621C" w:rsidDel="00670CA0" w:rsidRDefault="00F8621C" w:rsidP="00F8621C">
            <w:pPr>
              <w:widowControl/>
              <w:spacing w:before="0"/>
              <w:ind w:firstLine="0"/>
              <w:jc w:val="center"/>
              <w:rPr>
                <w:del w:id="1790" w:author="Bernie Grofman" w:date="2022-11-27T11:24:00Z"/>
                <w:moveFrom w:id="1791" w:author="Bernie Grofman" w:date="2022-11-27T09:28:00Z"/>
                <w:color w:val="000000"/>
                <w:sz w:val="18"/>
                <w:szCs w:val="18"/>
              </w:rPr>
            </w:pPr>
            <w:moveFrom w:id="1792" w:author="Bernie Grofman" w:date="2022-11-27T09:28:00Z">
              <w:del w:id="1793" w:author="Bernie Grofman" w:date="2022-11-27T11:24:00Z">
                <w:r w:rsidRPr="00F8621C" w:rsidDel="00670CA0">
                  <w:rPr>
                    <w:color w:val="000000"/>
                    <w:sz w:val="18"/>
                    <w:szCs w:val="18"/>
                  </w:rPr>
                  <w:delText>8 (-3)</w:delText>
                </w:r>
              </w:del>
            </w:moveFrom>
          </w:p>
        </w:tc>
        <w:tc>
          <w:tcPr>
            <w:tcW w:w="994" w:type="dxa"/>
            <w:tcBorders>
              <w:top w:val="nil"/>
              <w:left w:val="nil"/>
              <w:bottom w:val="nil"/>
              <w:right w:val="nil"/>
            </w:tcBorders>
            <w:shd w:val="clear" w:color="auto" w:fill="auto"/>
            <w:noWrap/>
            <w:vAlign w:val="center"/>
            <w:hideMark/>
          </w:tcPr>
          <w:p w14:paraId="2D7A8D74" w14:textId="5E7243FF" w:rsidR="00F8621C" w:rsidRPr="00F8621C" w:rsidDel="00670CA0" w:rsidRDefault="00F8621C" w:rsidP="00F8621C">
            <w:pPr>
              <w:widowControl/>
              <w:spacing w:before="0"/>
              <w:ind w:firstLine="0"/>
              <w:jc w:val="center"/>
              <w:rPr>
                <w:del w:id="1794" w:author="Bernie Grofman" w:date="2022-11-27T11:24:00Z"/>
                <w:moveFrom w:id="1795" w:author="Bernie Grofman" w:date="2022-11-27T09:28:00Z"/>
                <w:color w:val="000000"/>
                <w:sz w:val="18"/>
                <w:szCs w:val="18"/>
              </w:rPr>
            </w:pPr>
            <w:moveFrom w:id="1796" w:author="Bernie Grofman" w:date="2022-11-27T09:28:00Z">
              <w:del w:id="1797" w:author="Bernie Grofman" w:date="2022-11-27T11:24:00Z">
                <w:r w:rsidRPr="00F8621C" w:rsidDel="00670CA0">
                  <w:rPr>
                    <w:color w:val="000000"/>
                    <w:sz w:val="18"/>
                    <w:szCs w:val="18"/>
                  </w:rPr>
                  <w:delText>20 (+5)</w:delText>
                </w:r>
              </w:del>
            </w:moveFrom>
          </w:p>
        </w:tc>
      </w:tr>
      <w:tr w:rsidR="00F8621C" w:rsidRPr="00F8621C" w:rsidDel="00670CA0" w14:paraId="751A3B82" w14:textId="16AAF545" w:rsidTr="00670CA0">
        <w:trPr>
          <w:jc w:val="center"/>
          <w:del w:id="1798" w:author="Bernie Grofman" w:date="2022-11-27T11:24:00Z"/>
        </w:trPr>
        <w:tc>
          <w:tcPr>
            <w:tcW w:w="1397" w:type="dxa"/>
            <w:tcBorders>
              <w:top w:val="nil"/>
              <w:left w:val="nil"/>
              <w:bottom w:val="nil"/>
              <w:right w:val="nil"/>
            </w:tcBorders>
            <w:shd w:val="clear" w:color="auto" w:fill="auto"/>
            <w:noWrap/>
            <w:vAlign w:val="center"/>
            <w:hideMark/>
          </w:tcPr>
          <w:p w14:paraId="4F4B0C04" w14:textId="4CA008A8" w:rsidR="00F8621C" w:rsidRPr="00F8621C" w:rsidDel="00670CA0" w:rsidRDefault="00F8621C" w:rsidP="00F8621C">
            <w:pPr>
              <w:widowControl/>
              <w:spacing w:before="0"/>
              <w:ind w:firstLine="0"/>
              <w:jc w:val="left"/>
              <w:rPr>
                <w:del w:id="1799" w:author="Bernie Grofman" w:date="2022-11-27T11:24:00Z"/>
                <w:moveFrom w:id="1800" w:author="Bernie Grofman" w:date="2022-11-27T09:28:00Z"/>
                <w:b/>
                <w:bCs/>
                <w:color w:val="000000"/>
                <w:sz w:val="18"/>
                <w:szCs w:val="18"/>
              </w:rPr>
            </w:pPr>
            <w:moveFrom w:id="1801" w:author="Bernie Grofman" w:date="2022-11-27T09:28:00Z">
              <w:del w:id="1802" w:author="Bernie Grofman" w:date="2022-11-27T11:24:00Z">
                <w:r w:rsidRPr="00F8621C" w:rsidDel="00670CA0">
                  <w:rPr>
                    <w:b/>
                    <w:bCs/>
                    <w:color w:val="000000"/>
                    <w:sz w:val="18"/>
                    <w:szCs w:val="18"/>
                  </w:rPr>
                  <w:delText>Georgia</w:delText>
                </w:r>
              </w:del>
            </w:moveFrom>
          </w:p>
        </w:tc>
        <w:tc>
          <w:tcPr>
            <w:tcW w:w="995" w:type="dxa"/>
            <w:tcBorders>
              <w:top w:val="nil"/>
              <w:left w:val="nil"/>
              <w:bottom w:val="nil"/>
              <w:right w:val="nil"/>
            </w:tcBorders>
            <w:shd w:val="clear" w:color="auto" w:fill="auto"/>
            <w:noWrap/>
            <w:vAlign w:val="center"/>
            <w:hideMark/>
          </w:tcPr>
          <w:p w14:paraId="0D18E147" w14:textId="6511AB70" w:rsidR="00F8621C" w:rsidRPr="00F8621C" w:rsidDel="00670CA0" w:rsidRDefault="00F8621C" w:rsidP="00F8621C">
            <w:pPr>
              <w:widowControl/>
              <w:spacing w:before="0"/>
              <w:ind w:firstLine="0"/>
              <w:jc w:val="center"/>
              <w:rPr>
                <w:del w:id="1803" w:author="Bernie Grofman" w:date="2022-11-27T11:24:00Z"/>
                <w:moveFrom w:id="1804" w:author="Bernie Grofman" w:date="2022-11-27T09:28:00Z"/>
                <w:color w:val="000000"/>
                <w:sz w:val="18"/>
                <w:szCs w:val="18"/>
              </w:rPr>
            </w:pPr>
            <w:moveFrom w:id="1805" w:author="Bernie Grofman" w:date="2022-11-27T09:28:00Z">
              <w:del w:id="1806" w:author="Bernie Grofman" w:date="2022-11-27T11:24:00Z">
                <w:r w:rsidRPr="00F8621C" w:rsidDel="00670CA0">
                  <w:rPr>
                    <w:color w:val="000000"/>
                    <w:sz w:val="18"/>
                    <w:szCs w:val="18"/>
                  </w:rPr>
                  <w:delText>14</w:delText>
                </w:r>
              </w:del>
            </w:moveFrom>
          </w:p>
        </w:tc>
        <w:tc>
          <w:tcPr>
            <w:tcW w:w="994" w:type="dxa"/>
            <w:tcBorders>
              <w:top w:val="nil"/>
              <w:left w:val="nil"/>
              <w:bottom w:val="nil"/>
              <w:right w:val="nil"/>
            </w:tcBorders>
            <w:shd w:val="clear" w:color="000000" w:fill="D9D9D9"/>
            <w:noWrap/>
            <w:vAlign w:val="center"/>
            <w:hideMark/>
          </w:tcPr>
          <w:p w14:paraId="0E8722E2" w14:textId="5BA6A94F" w:rsidR="00F8621C" w:rsidRPr="00F8621C" w:rsidDel="00670CA0" w:rsidRDefault="00F8621C" w:rsidP="00F8621C">
            <w:pPr>
              <w:widowControl/>
              <w:spacing w:before="0"/>
              <w:ind w:firstLine="0"/>
              <w:jc w:val="center"/>
              <w:rPr>
                <w:del w:id="1807" w:author="Bernie Grofman" w:date="2022-11-27T11:24:00Z"/>
                <w:moveFrom w:id="1808" w:author="Bernie Grofman" w:date="2022-11-27T09:28:00Z"/>
                <w:color w:val="000000"/>
                <w:sz w:val="18"/>
                <w:szCs w:val="18"/>
              </w:rPr>
            </w:pPr>
            <w:moveFrom w:id="1809" w:author="Bernie Grofman" w:date="2022-11-27T09:28:00Z">
              <w:del w:id="1810" w:author="Bernie Grofman" w:date="2022-11-27T11:24:00Z">
                <w:r w:rsidRPr="00F8621C" w:rsidDel="00670CA0">
                  <w:rPr>
                    <w:color w:val="000000"/>
                    <w:sz w:val="18"/>
                    <w:szCs w:val="18"/>
                  </w:rPr>
                  <w:delText>6</w:delText>
                </w:r>
              </w:del>
            </w:moveFrom>
          </w:p>
        </w:tc>
        <w:tc>
          <w:tcPr>
            <w:tcW w:w="994" w:type="dxa"/>
            <w:tcBorders>
              <w:top w:val="nil"/>
              <w:left w:val="nil"/>
              <w:bottom w:val="nil"/>
              <w:right w:val="nil"/>
            </w:tcBorders>
            <w:shd w:val="clear" w:color="auto" w:fill="auto"/>
            <w:noWrap/>
            <w:vAlign w:val="center"/>
            <w:hideMark/>
          </w:tcPr>
          <w:p w14:paraId="7151F384" w14:textId="37AD8037" w:rsidR="00F8621C" w:rsidRPr="00F8621C" w:rsidDel="00670CA0" w:rsidRDefault="00F8621C" w:rsidP="00F8621C">
            <w:pPr>
              <w:widowControl/>
              <w:spacing w:before="0"/>
              <w:ind w:firstLine="0"/>
              <w:jc w:val="center"/>
              <w:rPr>
                <w:del w:id="1811" w:author="Bernie Grofman" w:date="2022-11-27T11:24:00Z"/>
                <w:moveFrom w:id="1812" w:author="Bernie Grofman" w:date="2022-11-27T09:28:00Z"/>
                <w:color w:val="000000"/>
                <w:sz w:val="18"/>
                <w:szCs w:val="18"/>
              </w:rPr>
            </w:pPr>
            <w:moveFrom w:id="1813" w:author="Bernie Grofman" w:date="2022-11-27T09:28:00Z">
              <w:del w:id="1814" w:author="Bernie Grofman" w:date="2022-11-27T11:24:00Z">
                <w:r w:rsidRPr="00F8621C" w:rsidDel="00670CA0">
                  <w:rPr>
                    <w:color w:val="000000"/>
                    <w:sz w:val="18"/>
                    <w:szCs w:val="18"/>
                  </w:rPr>
                  <w:delText>8</w:delText>
                </w:r>
              </w:del>
            </w:moveFrom>
          </w:p>
        </w:tc>
        <w:tc>
          <w:tcPr>
            <w:tcW w:w="994" w:type="dxa"/>
            <w:tcBorders>
              <w:top w:val="nil"/>
              <w:left w:val="single" w:sz="8" w:space="0" w:color="auto"/>
              <w:bottom w:val="nil"/>
              <w:right w:val="nil"/>
            </w:tcBorders>
            <w:shd w:val="clear" w:color="auto" w:fill="auto"/>
            <w:noWrap/>
            <w:vAlign w:val="center"/>
            <w:hideMark/>
          </w:tcPr>
          <w:p w14:paraId="6FF810BA" w14:textId="61806A64" w:rsidR="00F8621C" w:rsidRPr="00F8621C" w:rsidDel="00670CA0" w:rsidRDefault="00F8621C" w:rsidP="00F8621C">
            <w:pPr>
              <w:widowControl/>
              <w:spacing w:before="0"/>
              <w:ind w:firstLine="0"/>
              <w:jc w:val="center"/>
              <w:rPr>
                <w:del w:id="1815" w:author="Bernie Grofman" w:date="2022-11-27T11:24:00Z"/>
                <w:moveFrom w:id="1816" w:author="Bernie Grofman" w:date="2022-11-27T09:28:00Z"/>
                <w:color w:val="000000"/>
                <w:sz w:val="18"/>
                <w:szCs w:val="18"/>
              </w:rPr>
            </w:pPr>
            <w:moveFrom w:id="1817" w:author="Bernie Grofman" w:date="2022-11-27T09:28:00Z">
              <w:del w:id="1818" w:author="Bernie Grofman" w:date="2022-11-27T11:24:00Z">
                <w:r w:rsidRPr="00F8621C" w:rsidDel="00670CA0">
                  <w:rPr>
                    <w:color w:val="000000"/>
                    <w:sz w:val="18"/>
                    <w:szCs w:val="18"/>
                  </w:rPr>
                  <w:delText>14</w:delText>
                </w:r>
              </w:del>
            </w:moveFrom>
          </w:p>
        </w:tc>
        <w:tc>
          <w:tcPr>
            <w:tcW w:w="994" w:type="dxa"/>
            <w:tcBorders>
              <w:top w:val="nil"/>
              <w:left w:val="nil"/>
              <w:bottom w:val="nil"/>
              <w:right w:val="nil"/>
            </w:tcBorders>
            <w:shd w:val="clear" w:color="000000" w:fill="D9D9D9"/>
            <w:noWrap/>
            <w:vAlign w:val="center"/>
            <w:hideMark/>
          </w:tcPr>
          <w:p w14:paraId="1AA6A07D" w14:textId="0AE91A30" w:rsidR="00F8621C" w:rsidRPr="00F8621C" w:rsidDel="00670CA0" w:rsidRDefault="00F8621C" w:rsidP="00F8621C">
            <w:pPr>
              <w:widowControl/>
              <w:spacing w:before="0"/>
              <w:ind w:firstLine="0"/>
              <w:jc w:val="center"/>
              <w:rPr>
                <w:del w:id="1819" w:author="Bernie Grofman" w:date="2022-11-27T11:24:00Z"/>
                <w:moveFrom w:id="1820" w:author="Bernie Grofman" w:date="2022-11-27T09:28:00Z"/>
                <w:color w:val="000000"/>
                <w:sz w:val="18"/>
                <w:szCs w:val="18"/>
              </w:rPr>
            </w:pPr>
            <w:moveFrom w:id="1821" w:author="Bernie Grofman" w:date="2022-11-27T09:28:00Z">
              <w:del w:id="1822" w:author="Bernie Grofman" w:date="2022-11-27T11:24:00Z">
                <w:r w:rsidRPr="00F8621C" w:rsidDel="00670CA0">
                  <w:rPr>
                    <w:color w:val="000000"/>
                    <w:sz w:val="18"/>
                    <w:szCs w:val="18"/>
                  </w:rPr>
                  <w:delText>5 (-1)</w:delText>
                </w:r>
              </w:del>
            </w:moveFrom>
          </w:p>
        </w:tc>
        <w:tc>
          <w:tcPr>
            <w:tcW w:w="994" w:type="dxa"/>
            <w:tcBorders>
              <w:top w:val="nil"/>
              <w:left w:val="nil"/>
              <w:bottom w:val="nil"/>
              <w:right w:val="nil"/>
            </w:tcBorders>
            <w:shd w:val="clear" w:color="auto" w:fill="auto"/>
            <w:noWrap/>
            <w:vAlign w:val="center"/>
            <w:hideMark/>
          </w:tcPr>
          <w:p w14:paraId="0567AB10" w14:textId="7747C058" w:rsidR="00F8621C" w:rsidRPr="00F8621C" w:rsidDel="00670CA0" w:rsidRDefault="00F8621C" w:rsidP="00F8621C">
            <w:pPr>
              <w:widowControl/>
              <w:spacing w:before="0"/>
              <w:ind w:firstLine="0"/>
              <w:jc w:val="center"/>
              <w:rPr>
                <w:del w:id="1823" w:author="Bernie Grofman" w:date="2022-11-27T11:24:00Z"/>
                <w:moveFrom w:id="1824" w:author="Bernie Grofman" w:date="2022-11-27T09:28:00Z"/>
                <w:color w:val="000000"/>
                <w:sz w:val="18"/>
                <w:szCs w:val="18"/>
              </w:rPr>
            </w:pPr>
            <w:moveFrom w:id="1825" w:author="Bernie Grofman" w:date="2022-11-27T09:28:00Z">
              <w:del w:id="1826" w:author="Bernie Grofman" w:date="2022-11-27T11:24:00Z">
                <w:r w:rsidRPr="00F8621C" w:rsidDel="00670CA0">
                  <w:rPr>
                    <w:color w:val="000000"/>
                    <w:sz w:val="18"/>
                    <w:szCs w:val="18"/>
                  </w:rPr>
                  <w:delText xml:space="preserve"> (+1)</w:delText>
                </w:r>
              </w:del>
            </w:moveFrom>
          </w:p>
        </w:tc>
      </w:tr>
      <w:tr w:rsidR="00F8621C" w:rsidRPr="00F8621C" w:rsidDel="00670CA0" w14:paraId="29FCC835" w14:textId="0F1C084C" w:rsidTr="00670CA0">
        <w:trPr>
          <w:jc w:val="center"/>
          <w:del w:id="1827" w:author="Bernie Grofman" w:date="2022-11-27T11:24:00Z"/>
        </w:trPr>
        <w:tc>
          <w:tcPr>
            <w:tcW w:w="1397" w:type="dxa"/>
            <w:tcBorders>
              <w:top w:val="nil"/>
              <w:left w:val="nil"/>
              <w:bottom w:val="nil"/>
              <w:right w:val="nil"/>
            </w:tcBorders>
            <w:shd w:val="clear" w:color="auto" w:fill="auto"/>
            <w:noWrap/>
            <w:vAlign w:val="center"/>
            <w:hideMark/>
          </w:tcPr>
          <w:p w14:paraId="0A69DAFF" w14:textId="2CE69BDC" w:rsidR="00F8621C" w:rsidRPr="00F8621C" w:rsidDel="00670CA0" w:rsidRDefault="00F8621C" w:rsidP="00F8621C">
            <w:pPr>
              <w:widowControl/>
              <w:spacing w:before="0"/>
              <w:ind w:firstLine="0"/>
              <w:jc w:val="left"/>
              <w:rPr>
                <w:del w:id="1828" w:author="Bernie Grofman" w:date="2022-11-27T11:24:00Z"/>
                <w:moveFrom w:id="1829" w:author="Bernie Grofman" w:date="2022-11-27T09:28:00Z"/>
                <w:b/>
                <w:bCs/>
                <w:color w:val="000000"/>
                <w:sz w:val="18"/>
                <w:szCs w:val="18"/>
              </w:rPr>
            </w:pPr>
            <w:moveFrom w:id="1830" w:author="Bernie Grofman" w:date="2022-11-27T09:28:00Z">
              <w:del w:id="1831" w:author="Bernie Grofman" w:date="2022-11-27T11:24:00Z">
                <w:r w:rsidRPr="00F8621C" w:rsidDel="00670CA0">
                  <w:rPr>
                    <w:b/>
                    <w:bCs/>
                    <w:color w:val="000000"/>
                    <w:sz w:val="18"/>
                    <w:szCs w:val="18"/>
                  </w:rPr>
                  <w:delText>Illinois</w:delText>
                </w:r>
              </w:del>
            </w:moveFrom>
          </w:p>
        </w:tc>
        <w:tc>
          <w:tcPr>
            <w:tcW w:w="995" w:type="dxa"/>
            <w:tcBorders>
              <w:top w:val="nil"/>
              <w:left w:val="nil"/>
              <w:bottom w:val="nil"/>
              <w:right w:val="nil"/>
            </w:tcBorders>
            <w:shd w:val="clear" w:color="auto" w:fill="auto"/>
            <w:noWrap/>
            <w:vAlign w:val="center"/>
            <w:hideMark/>
          </w:tcPr>
          <w:p w14:paraId="1A032A5A" w14:textId="6A099BE9" w:rsidR="00F8621C" w:rsidRPr="00F8621C" w:rsidDel="00670CA0" w:rsidRDefault="00F8621C" w:rsidP="00F8621C">
            <w:pPr>
              <w:widowControl/>
              <w:spacing w:before="0"/>
              <w:ind w:firstLine="0"/>
              <w:jc w:val="center"/>
              <w:rPr>
                <w:del w:id="1832" w:author="Bernie Grofman" w:date="2022-11-27T11:24:00Z"/>
                <w:moveFrom w:id="1833" w:author="Bernie Grofman" w:date="2022-11-27T09:28:00Z"/>
                <w:color w:val="000000"/>
                <w:sz w:val="18"/>
                <w:szCs w:val="18"/>
              </w:rPr>
            </w:pPr>
            <w:moveFrom w:id="1834" w:author="Bernie Grofman" w:date="2022-11-27T09:28:00Z">
              <w:del w:id="1835" w:author="Bernie Grofman" w:date="2022-11-27T11:24:00Z">
                <w:r w:rsidRPr="00F8621C" w:rsidDel="00670CA0">
                  <w:rPr>
                    <w:color w:val="000000"/>
                    <w:sz w:val="18"/>
                    <w:szCs w:val="18"/>
                  </w:rPr>
                  <w:delText>18</w:delText>
                </w:r>
              </w:del>
            </w:moveFrom>
          </w:p>
        </w:tc>
        <w:tc>
          <w:tcPr>
            <w:tcW w:w="994" w:type="dxa"/>
            <w:tcBorders>
              <w:top w:val="nil"/>
              <w:left w:val="nil"/>
              <w:bottom w:val="nil"/>
              <w:right w:val="nil"/>
            </w:tcBorders>
            <w:shd w:val="clear" w:color="000000" w:fill="D9D9D9"/>
            <w:noWrap/>
            <w:vAlign w:val="center"/>
            <w:hideMark/>
          </w:tcPr>
          <w:p w14:paraId="067C7DA4" w14:textId="166D89F4" w:rsidR="00F8621C" w:rsidRPr="00F8621C" w:rsidDel="00670CA0" w:rsidRDefault="00F8621C" w:rsidP="00F8621C">
            <w:pPr>
              <w:widowControl/>
              <w:spacing w:before="0"/>
              <w:ind w:firstLine="0"/>
              <w:jc w:val="center"/>
              <w:rPr>
                <w:del w:id="1836" w:author="Bernie Grofman" w:date="2022-11-27T11:24:00Z"/>
                <w:moveFrom w:id="1837" w:author="Bernie Grofman" w:date="2022-11-27T09:28:00Z"/>
                <w:color w:val="000000"/>
                <w:sz w:val="18"/>
                <w:szCs w:val="18"/>
              </w:rPr>
            </w:pPr>
            <w:moveFrom w:id="1838" w:author="Bernie Grofman" w:date="2022-11-27T09:28:00Z">
              <w:del w:id="1839" w:author="Bernie Grofman" w:date="2022-11-27T11:24:00Z">
                <w:r w:rsidRPr="00F8621C" w:rsidDel="00670CA0">
                  <w:rPr>
                    <w:color w:val="000000"/>
                    <w:sz w:val="18"/>
                    <w:szCs w:val="18"/>
                  </w:rPr>
                  <w:delText>12</w:delText>
                </w:r>
              </w:del>
            </w:moveFrom>
          </w:p>
        </w:tc>
        <w:tc>
          <w:tcPr>
            <w:tcW w:w="994" w:type="dxa"/>
            <w:tcBorders>
              <w:top w:val="nil"/>
              <w:left w:val="nil"/>
              <w:bottom w:val="nil"/>
              <w:right w:val="nil"/>
            </w:tcBorders>
            <w:shd w:val="clear" w:color="auto" w:fill="auto"/>
            <w:noWrap/>
            <w:vAlign w:val="center"/>
            <w:hideMark/>
          </w:tcPr>
          <w:p w14:paraId="70EC9FDE" w14:textId="0139A747" w:rsidR="00F8621C" w:rsidRPr="00F8621C" w:rsidDel="00670CA0" w:rsidRDefault="00F8621C" w:rsidP="00F8621C">
            <w:pPr>
              <w:widowControl/>
              <w:spacing w:before="0"/>
              <w:ind w:firstLine="0"/>
              <w:jc w:val="center"/>
              <w:rPr>
                <w:del w:id="1840" w:author="Bernie Grofman" w:date="2022-11-27T11:24:00Z"/>
                <w:moveFrom w:id="1841" w:author="Bernie Grofman" w:date="2022-11-27T09:28:00Z"/>
                <w:color w:val="000000"/>
                <w:sz w:val="18"/>
                <w:szCs w:val="18"/>
              </w:rPr>
            </w:pPr>
            <w:moveFrom w:id="1842" w:author="Bernie Grofman" w:date="2022-11-27T09:28:00Z">
              <w:del w:id="1843" w:author="Bernie Grofman" w:date="2022-11-27T11:24:00Z">
                <w:r w:rsidRPr="00F8621C" w:rsidDel="00670CA0">
                  <w:rPr>
                    <w:color w:val="000000"/>
                    <w:sz w:val="18"/>
                    <w:szCs w:val="18"/>
                  </w:rPr>
                  <w:delText>6</w:delText>
                </w:r>
              </w:del>
            </w:moveFrom>
          </w:p>
        </w:tc>
        <w:tc>
          <w:tcPr>
            <w:tcW w:w="994" w:type="dxa"/>
            <w:tcBorders>
              <w:top w:val="nil"/>
              <w:left w:val="single" w:sz="8" w:space="0" w:color="auto"/>
              <w:bottom w:val="nil"/>
              <w:right w:val="nil"/>
            </w:tcBorders>
            <w:shd w:val="clear" w:color="auto" w:fill="auto"/>
            <w:noWrap/>
            <w:vAlign w:val="center"/>
            <w:hideMark/>
          </w:tcPr>
          <w:p w14:paraId="40BDF6B1" w14:textId="065918C7" w:rsidR="00F8621C" w:rsidRPr="00F8621C" w:rsidDel="00670CA0" w:rsidRDefault="00F8621C" w:rsidP="00F8621C">
            <w:pPr>
              <w:widowControl/>
              <w:spacing w:before="0"/>
              <w:ind w:firstLine="0"/>
              <w:jc w:val="center"/>
              <w:rPr>
                <w:del w:id="1844" w:author="Bernie Grofman" w:date="2022-11-27T11:24:00Z"/>
                <w:moveFrom w:id="1845" w:author="Bernie Grofman" w:date="2022-11-27T09:28:00Z"/>
                <w:color w:val="000000"/>
                <w:sz w:val="18"/>
                <w:szCs w:val="18"/>
              </w:rPr>
            </w:pPr>
            <w:moveFrom w:id="1846" w:author="Bernie Grofman" w:date="2022-11-27T09:28:00Z">
              <w:del w:id="1847" w:author="Bernie Grofman" w:date="2022-11-27T11:24:00Z">
                <w:r w:rsidRPr="00F8621C" w:rsidDel="00670CA0">
                  <w:rPr>
                    <w:color w:val="000000"/>
                    <w:sz w:val="18"/>
                    <w:szCs w:val="18"/>
                  </w:rPr>
                  <w:delText>17 (-1)</w:delText>
                </w:r>
              </w:del>
            </w:moveFrom>
          </w:p>
        </w:tc>
        <w:tc>
          <w:tcPr>
            <w:tcW w:w="994" w:type="dxa"/>
            <w:tcBorders>
              <w:top w:val="nil"/>
              <w:left w:val="nil"/>
              <w:bottom w:val="nil"/>
              <w:right w:val="nil"/>
            </w:tcBorders>
            <w:shd w:val="clear" w:color="000000" w:fill="D9D9D9"/>
            <w:noWrap/>
            <w:vAlign w:val="center"/>
            <w:hideMark/>
          </w:tcPr>
          <w:p w14:paraId="52ADC5A2" w14:textId="7438CDF9" w:rsidR="00F8621C" w:rsidRPr="00F8621C" w:rsidDel="00670CA0" w:rsidRDefault="00F8621C" w:rsidP="00F8621C">
            <w:pPr>
              <w:widowControl/>
              <w:spacing w:before="0"/>
              <w:ind w:firstLine="0"/>
              <w:jc w:val="center"/>
              <w:rPr>
                <w:del w:id="1848" w:author="Bernie Grofman" w:date="2022-11-27T11:24:00Z"/>
                <w:moveFrom w:id="1849" w:author="Bernie Grofman" w:date="2022-11-27T09:28:00Z"/>
                <w:color w:val="000000"/>
                <w:sz w:val="18"/>
                <w:szCs w:val="18"/>
              </w:rPr>
            </w:pPr>
            <w:moveFrom w:id="1850" w:author="Bernie Grofman" w:date="2022-11-27T09:28:00Z">
              <w:del w:id="1851" w:author="Bernie Grofman" w:date="2022-11-27T11:24:00Z">
                <w:r w:rsidRPr="00F8621C" w:rsidDel="00670CA0">
                  <w:rPr>
                    <w:color w:val="000000"/>
                    <w:sz w:val="18"/>
                    <w:szCs w:val="18"/>
                  </w:rPr>
                  <w:delText>14 (+2)</w:delText>
                </w:r>
              </w:del>
            </w:moveFrom>
          </w:p>
        </w:tc>
        <w:tc>
          <w:tcPr>
            <w:tcW w:w="994" w:type="dxa"/>
            <w:tcBorders>
              <w:top w:val="nil"/>
              <w:left w:val="nil"/>
              <w:bottom w:val="nil"/>
              <w:right w:val="nil"/>
            </w:tcBorders>
            <w:shd w:val="clear" w:color="auto" w:fill="auto"/>
            <w:noWrap/>
            <w:vAlign w:val="center"/>
            <w:hideMark/>
          </w:tcPr>
          <w:p w14:paraId="6F83AFD1" w14:textId="14FED41D" w:rsidR="00F8621C" w:rsidRPr="00F8621C" w:rsidDel="00670CA0" w:rsidRDefault="00F8621C" w:rsidP="00F8621C">
            <w:pPr>
              <w:widowControl/>
              <w:spacing w:before="0"/>
              <w:ind w:firstLine="0"/>
              <w:jc w:val="center"/>
              <w:rPr>
                <w:del w:id="1852" w:author="Bernie Grofman" w:date="2022-11-27T11:24:00Z"/>
                <w:moveFrom w:id="1853" w:author="Bernie Grofman" w:date="2022-11-27T09:28:00Z"/>
                <w:color w:val="000000"/>
                <w:sz w:val="18"/>
                <w:szCs w:val="18"/>
              </w:rPr>
            </w:pPr>
            <w:moveFrom w:id="1854" w:author="Bernie Grofman" w:date="2022-11-27T09:28:00Z">
              <w:del w:id="1855" w:author="Bernie Grofman" w:date="2022-11-27T11:24:00Z">
                <w:r w:rsidRPr="00F8621C" w:rsidDel="00670CA0">
                  <w:rPr>
                    <w:color w:val="000000"/>
                    <w:sz w:val="18"/>
                    <w:szCs w:val="18"/>
                  </w:rPr>
                  <w:delText>3 (-3)</w:delText>
                </w:r>
              </w:del>
            </w:moveFrom>
          </w:p>
        </w:tc>
      </w:tr>
      <w:tr w:rsidR="00F8621C" w:rsidRPr="00F8621C" w:rsidDel="00670CA0" w14:paraId="5C2A2EE6" w14:textId="52198CB2" w:rsidTr="00670CA0">
        <w:trPr>
          <w:jc w:val="center"/>
          <w:del w:id="1856" w:author="Bernie Grofman" w:date="2022-11-27T11:24:00Z"/>
        </w:trPr>
        <w:tc>
          <w:tcPr>
            <w:tcW w:w="1397" w:type="dxa"/>
            <w:tcBorders>
              <w:top w:val="nil"/>
              <w:left w:val="nil"/>
              <w:bottom w:val="nil"/>
              <w:right w:val="nil"/>
            </w:tcBorders>
            <w:shd w:val="clear" w:color="auto" w:fill="auto"/>
            <w:noWrap/>
            <w:vAlign w:val="center"/>
            <w:hideMark/>
          </w:tcPr>
          <w:p w14:paraId="619966A7" w14:textId="0D97BB7F" w:rsidR="00F8621C" w:rsidRPr="00F8621C" w:rsidDel="00670CA0" w:rsidRDefault="00F8621C" w:rsidP="00F8621C">
            <w:pPr>
              <w:widowControl/>
              <w:spacing w:before="0"/>
              <w:ind w:firstLine="0"/>
              <w:jc w:val="left"/>
              <w:rPr>
                <w:del w:id="1857" w:author="Bernie Grofman" w:date="2022-11-27T11:24:00Z"/>
                <w:moveFrom w:id="1858" w:author="Bernie Grofman" w:date="2022-11-27T09:28:00Z"/>
                <w:b/>
                <w:bCs/>
                <w:color w:val="000000"/>
                <w:sz w:val="18"/>
                <w:szCs w:val="18"/>
              </w:rPr>
            </w:pPr>
            <w:moveFrom w:id="1859" w:author="Bernie Grofman" w:date="2022-11-27T09:28:00Z">
              <w:del w:id="1860" w:author="Bernie Grofman" w:date="2022-11-27T11:24:00Z">
                <w:r w:rsidRPr="00F8621C" w:rsidDel="00670CA0">
                  <w:rPr>
                    <w:b/>
                    <w:bCs/>
                    <w:color w:val="000000"/>
                    <w:sz w:val="18"/>
                    <w:szCs w:val="18"/>
                  </w:rPr>
                  <w:delText>Michigan</w:delText>
                </w:r>
              </w:del>
            </w:moveFrom>
          </w:p>
        </w:tc>
        <w:tc>
          <w:tcPr>
            <w:tcW w:w="995" w:type="dxa"/>
            <w:tcBorders>
              <w:top w:val="nil"/>
              <w:left w:val="nil"/>
              <w:bottom w:val="nil"/>
              <w:right w:val="nil"/>
            </w:tcBorders>
            <w:shd w:val="clear" w:color="auto" w:fill="auto"/>
            <w:noWrap/>
            <w:vAlign w:val="center"/>
            <w:hideMark/>
          </w:tcPr>
          <w:p w14:paraId="550406DC" w14:textId="5FD7EF24" w:rsidR="00F8621C" w:rsidRPr="00F8621C" w:rsidDel="00670CA0" w:rsidRDefault="00F8621C" w:rsidP="00F8621C">
            <w:pPr>
              <w:widowControl/>
              <w:spacing w:before="0"/>
              <w:ind w:firstLine="0"/>
              <w:jc w:val="center"/>
              <w:rPr>
                <w:del w:id="1861" w:author="Bernie Grofman" w:date="2022-11-27T11:24:00Z"/>
                <w:moveFrom w:id="1862" w:author="Bernie Grofman" w:date="2022-11-27T09:28:00Z"/>
                <w:color w:val="000000"/>
                <w:sz w:val="18"/>
                <w:szCs w:val="18"/>
              </w:rPr>
            </w:pPr>
            <w:moveFrom w:id="1863" w:author="Bernie Grofman" w:date="2022-11-27T09:28:00Z">
              <w:del w:id="1864" w:author="Bernie Grofman" w:date="2022-11-27T11:24:00Z">
                <w:r w:rsidRPr="00F8621C" w:rsidDel="00670CA0">
                  <w:rPr>
                    <w:color w:val="000000"/>
                    <w:sz w:val="18"/>
                    <w:szCs w:val="18"/>
                  </w:rPr>
                  <w:delText>14</w:delText>
                </w:r>
              </w:del>
            </w:moveFrom>
          </w:p>
        </w:tc>
        <w:tc>
          <w:tcPr>
            <w:tcW w:w="994" w:type="dxa"/>
            <w:tcBorders>
              <w:top w:val="nil"/>
              <w:left w:val="nil"/>
              <w:bottom w:val="nil"/>
              <w:right w:val="nil"/>
            </w:tcBorders>
            <w:shd w:val="clear" w:color="000000" w:fill="D9D9D9"/>
            <w:noWrap/>
            <w:vAlign w:val="center"/>
            <w:hideMark/>
          </w:tcPr>
          <w:p w14:paraId="1687F8DF" w14:textId="22C8B8A2" w:rsidR="00F8621C" w:rsidRPr="00F8621C" w:rsidDel="00670CA0" w:rsidRDefault="00F8621C" w:rsidP="00F8621C">
            <w:pPr>
              <w:widowControl/>
              <w:spacing w:before="0"/>
              <w:ind w:firstLine="0"/>
              <w:jc w:val="center"/>
              <w:rPr>
                <w:del w:id="1865" w:author="Bernie Grofman" w:date="2022-11-27T11:24:00Z"/>
                <w:moveFrom w:id="1866" w:author="Bernie Grofman" w:date="2022-11-27T09:28:00Z"/>
                <w:color w:val="000000"/>
                <w:sz w:val="18"/>
                <w:szCs w:val="18"/>
              </w:rPr>
            </w:pPr>
            <w:moveFrom w:id="1867" w:author="Bernie Grofman" w:date="2022-11-27T09:28:00Z">
              <w:del w:id="1868" w:author="Bernie Grofman" w:date="2022-11-27T11:24:00Z">
                <w:r w:rsidRPr="00F8621C" w:rsidDel="00670CA0">
                  <w:rPr>
                    <w:color w:val="000000"/>
                    <w:sz w:val="18"/>
                    <w:szCs w:val="18"/>
                  </w:rPr>
                  <w:delText>6</w:delText>
                </w:r>
              </w:del>
            </w:moveFrom>
          </w:p>
        </w:tc>
        <w:tc>
          <w:tcPr>
            <w:tcW w:w="994" w:type="dxa"/>
            <w:tcBorders>
              <w:top w:val="nil"/>
              <w:left w:val="nil"/>
              <w:bottom w:val="nil"/>
              <w:right w:val="nil"/>
            </w:tcBorders>
            <w:shd w:val="clear" w:color="auto" w:fill="auto"/>
            <w:noWrap/>
            <w:vAlign w:val="center"/>
            <w:hideMark/>
          </w:tcPr>
          <w:p w14:paraId="79633968" w14:textId="3CE3A8E0" w:rsidR="00F8621C" w:rsidRPr="00F8621C" w:rsidDel="00670CA0" w:rsidRDefault="00F8621C" w:rsidP="00F8621C">
            <w:pPr>
              <w:widowControl/>
              <w:spacing w:before="0"/>
              <w:ind w:firstLine="0"/>
              <w:jc w:val="center"/>
              <w:rPr>
                <w:del w:id="1869" w:author="Bernie Grofman" w:date="2022-11-27T11:24:00Z"/>
                <w:moveFrom w:id="1870" w:author="Bernie Grofman" w:date="2022-11-27T09:28:00Z"/>
                <w:color w:val="000000"/>
                <w:sz w:val="18"/>
                <w:szCs w:val="18"/>
              </w:rPr>
            </w:pPr>
            <w:moveFrom w:id="1871" w:author="Bernie Grofman" w:date="2022-11-27T09:28:00Z">
              <w:del w:id="1872" w:author="Bernie Grofman" w:date="2022-11-27T11:24:00Z">
                <w:r w:rsidRPr="00F8621C" w:rsidDel="00670CA0">
                  <w:rPr>
                    <w:color w:val="000000"/>
                    <w:sz w:val="18"/>
                    <w:szCs w:val="18"/>
                  </w:rPr>
                  <w:delText>8</w:delText>
                </w:r>
              </w:del>
            </w:moveFrom>
          </w:p>
        </w:tc>
        <w:tc>
          <w:tcPr>
            <w:tcW w:w="994" w:type="dxa"/>
            <w:tcBorders>
              <w:top w:val="nil"/>
              <w:left w:val="single" w:sz="8" w:space="0" w:color="auto"/>
              <w:bottom w:val="nil"/>
              <w:right w:val="nil"/>
            </w:tcBorders>
            <w:shd w:val="clear" w:color="auto" w:fill="auto"/>
            <w:noWrap/>
            <w:vAlign w:val="center"/>
            <w:hideMark/>
          </w:tcPr>
          <w:p w14:paraId="6E9E4609" w14:textId="1A1085D8" w:rsidR="00F8621C" w:rsidRPr="00F8621C" w:rsidDel="00670CA0" w:rsidRDefault="00F8621C" w:rsidP="00F8621C">
            <w:pPr>
              <w:widowControl/>
              <w:spacing w:before="0"/>
              <w:ind w:firstLine="0"/>
              <w:jc w:val="center"/>
              <w:rPr>
                <w:del w:id="1873" w:author="Bernie Grofman" w:date="2022-11-27T11:24:00Z"/>
                <w:moveFrom w:id="1874" w:author="Bernie Grofman" w:date="2022-11-27T09:28:00Z"/>
                <w:color w:val="000000"/>
                <w:sz w:val="18"/>
                <w:szCs w:val="18"/>
              </w:rPr>
            </w:pPr>
            <w:moveFrom w:id="1875" w:author="Bernie Grofman" w:date="2022-11-27T09:28:00Z">
              <w:del w:id="1876" w:author="Bernie Grofman" w:date="2022-11-27T11:24:00Z">
                <w:r w:rsidRPr="00F8621C" w:rsidDel="00670CA0">
                  <w:rPr>
                    <w:color w:val="000000"/>
                    <w:sz w:val="18"/>
                    <w:szCs w:val="18"/>
                  </w:rPr>
                  <w:delText>13 (-1)</w:delText>
                </w:r>
              </w:del>
            </w:moveFrom>
          </w:p>
        </w:tc>
        <w:tc>
          <w:tcPr>
            <w:tcW w:w="994" w:type="dxa"/>
            <w:tcBorders>
              <w:top w:val="nil"/>
              <w:left w:val="nil"/>
              <w:bottom w:val="nil"/>
              <w:right w:val="nil"/>
            </w:tcBorders>
            <w:shd w:val="clear" w:color="000000" w:fill="D9D9D9"/>
            <w:noWrap/>
            <w:vAlign w:val="center"/>
            <w:hideMark/>
          </w:tcPr>
          <w:p w14:paraId="48F1BFD4" w14:textId="0F622E0A" w:rsidR="00F8621C" w:rsidRPr="00F8621C" w:rsidDel="00670CA0" w:rsidRDefault="00F8621C" w:rsidP="00F8621C">
            <w:pPr>
              <w:widowControl/>
              <w:spacing w:before="0"/>
              <w:ind w:firstLine="0"/>
              <w:jc w:val="center"/>
              <w:rPr>
                <w:del w:id="1877" w:author="Bernie Grofman" w:date="2022-11-27T11:24:00Z"/>
                <w:moveFrom w:id="1878" w:author="Bernie Grofman" w:date="2022-11-27T09:28:00Z"/>
                <w:color w:val="000000"/>
                <w:sz w:val="18"/>
                <w:szCs w:val="18"/>
              </w:rPr>
            </w:pPr>
            <w:moveFrom w:id="1879" w:author="Bernie Grofman" w:date="2022-11-27T09:28:00Z">
              <w:del w:id="1880" w:author="Bernie Grofman" w:date="2022-11-27T11:24:00Z">
                <w:r w:rsidRPr="00F8621C" w:rsidDel="00670CA0">
                  <w:rPr>
                    <w:color w:val="000000"/>
                    <w:sz w:val="18"/>
                    <w:szCs w:val="18"/>
                  </w:rPr>
                  <w:delText>7 (+1)</w:delText>
                </w:r>
              </w:del>
            </w:moveFrom>
          </w:p>
        </w:tc>
        <w:tc>
          <w:tcPr>
            <w:tcW w:w="994" w:type="dxa"/>
            <w:tcBorders>
              <w:top w:val="nil"/>
              <w:left w:val="nil"/>
              <w:bottom w:val="nil"/>
              <w:right w:val="nil"/>
            </w:tcBorders>
            <w:shd w:val="clear" w:color="auto" w:fill="auto"/>
            <w:noWrap/>
            <w:vAlign w:val="center"/>
            <w:hideMark/>
          </w:tcPr>
          <w:p w14:paraId="7D590BE4" w14:textId="6B1CFCC2" w:rsidR="00F8621C" w:rsidRPr="00F8621C" w:rsidDel="00670CA0" w:rsidRDefault="00F8621C" w:rsidP="00F8621C">
            <w:pPr>
              <w:widowControl/>
              <w:spacing w:before="0"/>
              <w:ind w:firstLine="0"/>
              <w:jc w:val="center"/>
              <w:rPr>
                <w:del w:id="1881" w:author="Bernie Grofman" w:date="2022-11-27T11:24:00Z"/>
                <w:moveFrom w:id="1882" w:author="Bernie Grofman" w:date="2022-11-27T09:28:00Z"/>
                <w:color w:val="000000"/>
                <w:sz w:val="18"/>
                <w:szCs w:val="18"/>
              </w:rPr>
            </w:pPr>
            <w:moveFrom w:id="1883" w:author="Bernie Grofman" w:date="2022-11-27T09:28:00Z">
              <w:del w:id="1884" w:author="Bernie Grofman" w:date="2022-11-27T11:24:00Z">
                <w:r w:rsidRPr="00F8621C" w:rsidDel="00670CA0">
                  <w:rPr>
                    <w:color w:val="000000"/>
                    <w:sz w:val="18"/>
                    <w:szCs w:val="18"/>
                  </w:rPr>
                  <w:delText>6 (-2)</w:delText>
                </w:r>
              </w:del>
            </w:moveFrom>
          </w:p>
        </w:tc>
      </w:tr>
      <w:tr w:rsidR="00F8621C" w:rsidRPr="00F8621C" w:rsidDel="00670CA0" w14:paraId="3C644C51" w14:textId="70248ADB" w:rsidTr="00670CA0">
        <w:trPr>
          <w:jc w:val="center"/>
          <w:del w:id="1885" w:author="Bernie Grofman" w:date="2022-11-27T11:24:00Z"/>
        </w:trPr>
        <w:tc>
          <w:tcPr>
            <w:tcW w:w="1397" w:type="dxa"/>
            <w:tcBorders>
              <w:top w:val="nil"/>
              <w:left w:val="nil"/>
              <w:bottom w:val="nil"/>
              <w:right w:val="nil"/>
            </w:tcBorders>
            <w:shd w:val="clear" w:color="auto" w:fill="auto"/>
            <w:noWrap/>
            <w:vAlign w:val="center"/>
            <w:hideMark/>
          </w:tcPr>
          <w:p w14:paraId="59561E2C" w14:textId="1DEA339B" w:rsidR="00F8621C" w:rsidRPr="00F8621C" w:rsidDel="00670CA0" w:rsidRDefault="00F8621C" w:rsidP="00F8621C">
            <w:pPr>
              <w:widowControl/>
              <w:spacing w:before="0"/>
              <w:ind w:firstLine="0"/>
              <w:jc w:val="left"/>
              <w:rPr>
                <w:del w:id="1886" w:author="Bernie Grofman" w:date="2022-11-27T11:24:00Z"/>
                <w:moveFrom w:id="1887" w:author="Bernie Grofman" w:date="2022-11-27T09:28:00Z"/>
                <w:b/>
                <w:bCs/>
                <w:color w:val="000000"/>
                <w:sz w:val="18"/>
                <w:szCs w:val="18"/>
              </w:rPr>
            </w:pPr>
            <w:moveFrom w:id="1888" w:author="Bernie Grofman" w:date="2022-11-27T09:28:00Z">
              <w:del w:id="1889" w:author="Bernie Grofman" w:date="2022-11-27T11:24:00Z">
                <w:r w:rsidRPr="00F8621C" w:rsidDel="00670CA0">
                  <w:rPr>
                    <w:b/>
                    <w:bCs/>
                    <w:color w:val="000000"/>
                    <w:sz w:val="18"/>
                    <w:szCs w:val="18"/>
                  </w:rPr>
                  <w:delText>Missouri</w:delText>
                </w:r>
              </w:del>
            </w:moveFrom>
          </w:p>
        </w:tc>
        <w:tc>
          <w:tcPr>
            <w:tcW w:w="995" w:type="dxa"/>
            <w:tcBorders>
              <w:top w:val="nil"/>
              <w:left w:val="nil"/>
              <w:bottom w:val="nil"/>
              <w:right w:val="nil"/>
            </w:tcBorders>
            <w:shd w:val="clear" w:color="auto" w:fill="auto"/>
            <w:noWrap/>
            <w:vAlign w:val="center"/>
            <w:hideMark/>
          </w:tcPr>
          <w:p w14:paraId="57D0580C" w14:textId="3F594466" w:rsidR="00F8621C" w:rsidRPr="00F8621C" w:rsidDel="00670CA0" w:rsidRDefault="00F8621C" w:rsidP="00F8621C">
            <w:pPr>
              <w:widowControl/>
              <w:spacing w:before="0"/>
              <w:ind w:firstLine="0"/>
              <w:jc w:val="center"/>
              <w:rPr>
                <w:del w:id="1890" w:author="Bernie Grofman" w:date="2022-11-27T11:24:00Z"/>
                <w:moveFrom w:id="1891" w:author="Bernie Grofman" w:date="2022-11-27T09:28:00Z"/>
                <w:color w:val="000000"/>
                <w:sz w:val="18"/>
                <w:szCs w:val="18"/>
              </w:rPr>
            </w:pPr>
            <w:moveFrom w:id="1892" w:author="Bernie Grofman" w:date="2022-11-27T09:28:00Z">
              <w:del w:id="1893" w:author="Bernie Grofman" w:date="2022-11-27T11:24:00Z">
                <w:r w:rsidRPr="00F8621C" w:rsidDel="00670CA0">
                  <w:rPr>
                    <w:color w:val="000000"/>
                    <w:sz w:val="18"/>
                    <w:szCs w:val="18"/>
                  </w:rPr>
                  <w:delText>8</w:delText>
                </w:r>
              </w:del>
            </w:moveFrom>
          </w:p>
        </w:tc>
        <w:tc>
          <w:tcPr>
            <w:tcW w:w="994" w:type="dxa"/>
            <w:tcBorders>
              <w:top w:val="nil"/>
              <w:left w:val="nil"/>
              <w:bottom w:val="nil"/>
              <w:right w:val="nil"/>
            </w:tcBorders>
            <w:shd w:val="clear" w:color="000000" w:fill="D9D9D9"/>
            <w:noWrap/>
            <w:vAlign w:val="center"/>
            <w:hideMark/>
          </w:tcPr>
          <w:p w14:paraId="6ECEAAEF" w14:textId="7E990512" w:rsidR="00F8621C" w:rsidRPr="00F8621C" w:rsidDel="00670CA0" w:rsidRDefault="00F8621C" w:rsidP="00F8621C">
            <w:pPr>
              <w:widowControl/>
              <w:spacing w:before="0"/>
              <w:ind w:firstLine="0"/>
              <w:jc w:val="center"/>
              <w:rPr>
                <w:del w:id="1894" w:author="Bernie Grofman" w:date="2022-11-27T11:24:00Z"/>
                <w:moveFrom w:id="1895" w:author="Bernie Grofman" w:date="2022-11-27T09:28:00Z"/>
                <w:color w:val="000000"/>
                <w:sz w:val="18"/>
                <w:szCs w:val="18"/>
              </w:rPr>
            </w:pPr>
            <w:moveFrom w:id="1896" w:author="Bernie Grofman" w:date="2022-11-27T09:28:00Z">
              <w:del w:id="1897" w:author="Bernie Grofman" w:date="2022-11-27T11:24:00Z">
                <w:r w:rsidRPr="00F8621C" w:rsidDel="00670CA0">
                  <w:rPr>
                    <w:color w:val="000000"/>
                    <w:sz w:val="18"/>
                    <w:szCs w:val="18"/>
                  </w:rPr>
                  <w:delText>3</w:delText>
                </w:r>
              </w:del>
            </w:moveFrom>
          </w:p>
        </w:tc>
        <w:tc>
          <w:tcPr>
            <w:tcW w:w="994" w:type="dxa"/>
            <w:tcBorders>
              <w:top w:val="nil"/>
              <w:left w:val="nil"/>
              <w:bottom w:val="nil"/>
              <w:right w:val="nil"/>
            </w:tcBorders>
            <w:shd w:val="clear" w:color="auto" w:fill="auto"/>
            <w:noWrap/>
            <w:vAlign w:val="center"/>
            <w:hideMark/>
          </w:tcPr>
          <w:p w14:paraId="09808638" w14:textId="5E809D5F" w:rsidR="00F8621C" w:rsidRPr="00F8621C" w:rsidDel="00670CA0" w:rsidRDefault="00F8621C" w:rsidP="00F8621C">
            <w:pPr>
              <w:widowControl/>
              <w:spacing w:before="0"/>
              <w:ind w:firstLine="0"/>
              <w:jc w:val="center"/>
              <w:rPr>
                <w:del w:id="1898" w:author="Bernie Grofman" w:date="2022-11-27T11:24:00Z"/>
                <w:moveFrom w:id="1899" w:author="Bernie Grofman" w:date="2022-11-27T09:28:00Z"/>
                <w:color w:val="000000"/>
                <w:sz w:val="18"/>
                <w:szCs w:val="18"/>
              </w:rPr>
            </w:pPr>
            <w:moveFrom w:id="1900" w:author="Bernie Grofman" w:date="2022-11-27T09:28:00Z">
              <w:del w:id="1901" w:author="Bernie Grofman" w:date="2022-11-27T11:24:00Z">
                <w:r w:rsidRPr="00F8621C" w:rsidDel="00670CA0">
                  <w:rPr>
                    <w:color w:val="000000"/>
                    <w:sz w:val="18"/>
                    <w:szCs w:val="18"/>
                  </w:rPr>
                  <w:delText>5</w:delText>
                </w:r>
              </w:del>
            </w:moveFrom>
          </w:p>
        </w:tc>
        <w:tc>
          <w:tcPr>
            <w:tcW w:w="994" w:type="dxa"/>
            <w:tcBorders>
              <w:top w:val="nil"/>
              <w:left w:val="single" w:sz="8" w:space="0" w:color="auto"/>
              <w:bottom w:val="nil"/>
              <w:right w:val="nil"/>
            </w:tcBorders>
            <w:shd w:val="clear" w:color="auto" w:fill="auto"/>
            <w:noWrap/>
            <w:vAlign w:val="center"/>
            <w:hideMark/>
          </w:tcPr>
          <w:p w14:paraId="22A9BB55" w14:textId="46134F19" w:rsidR="00F8621C" w:rsidRPr="00F8621C" w:rsidDel="00670CA0" w:rsidRDefault="00F8621C" w:rsidP="00F8621C">
            <w:pPr>
              <w:widowControl/>
              <w:spacing w:before="0"/>
              <w:ind w:firstLine="0"/>
              <w:jc w:val="center"/>
              <w:rPr>
                <w:del w:id="1902" w:author="Bernie Grofman" w:date="2022-11-27T11:24:00Z"/>
                <w:moveFrom w:id="1903" w:author="Bernie Grofman" w:date="2022-11-27T09:28:00Z"/>
                <w:color w:val="000000"/>
                <w:sz w:val="18"/>
                <w:szCs w:val="18"/>
              </w:rPr>
            </w:pPr>
            <w:moveFrom w:id="1904" w:author="Bernie Grofman" w:date="2022-11-27T09:28:00Z">
              <w:del w:id="1905" w:author="Bernie Grofman" w:date="2022-11-27T11:24:00Z">
                <w:r w:rsidRPr="00F8621C" w:rsidDel="00670CA0">
                  <w:rPr>
                    <w:color w:val="000000"/>
                    <w:sz w:val="18"/>
                    <w:szCs w:val="18"/>
                  </w:rPr>
                  <w:delText>8</w:delText>
                </w:r>
              </w:del>
            </w:moveFrom>
          </w:p>
        </w:tc>
        <w:tc>
          <w:tcPr>
            <w:tcW w:w="994" w:type="dxa"/>
            <w:tcBorders>
              <w:top w:val="nil"/>
              <w:left w:val="nil"/>
              <w:bottom w:val="nil"/>
              <w:right w:val="nil"/>
            </w:tcBorders>
            <w:shd w:val="clear" w:color="000000" w:fill="D9D9D9"/>
            <w:noWrap/>
            <w:vAlign w:val="center"/>
            <w:hideMark/>
          </w:tcPr>
          <w:p w14:paraId="64846D11" w14:textId="1B832E18" w:rsidR="00F8621C" w:rsidRPr="00F8621C" w:rsidDel="00670CA0" w:rsidRDefault="00F8621C" w:rsidP="00F8621C">
            <w:pPr>
              <w:widowControl/>
              <w:spacing w:before="0"/>
              <w:ind w:firstLine="0"/>
              <w:jc w:val="center"/>
              <w:rPr>
                <w:del w:id="1906" w:author="Bernie Grofman" w:date="2022-11-27T11:24:00Z"/>
                <w:moveFrom w:id="1907" w:author="Bernie Grofman" w:date="2022-11-27T09:28:00Z"/>
                <w:color w:val="000000"/>
                <w:sz w:val="18"/>
                <w:szCs w:val="18"/>
              </w:rPr>
            </w:pPr>
            <w:moveFrom w:id="1908" w:author="Bernie Grofman" w:date="2022-11-27T09:28:00Z">
              <w:del w:id="1909" w:author="Bernie Grofman" w:date="2022-11-27T11:24:00Z">
                <w:r w:rsidRPr="00F8621C" w:rsidDel="00670CA0">
                  <w:rPr>
                    <w:color w:val="000000"/>
                    <w:sz w:val="18"/>
                    <w:szCs w:val="18"/>
                  </w:rPr>
                  <w:delText>2 (-1)</w:delText>
                </w:r>
              </w:del>
            </w:moveFrom>
          </w:p>
        </w:tc>
        <w:tc>
          <w:tcPr>
            <w:tcW w:w="994" w:type="dxa"/>
            <w:tcBorders>
              <w:top w:val="nil"/>
              <w:left w:val="nil"/>
              <w:bottom w:val="nil"/>
              <w:right w:val="nil"/>
            </w:tcBorders>
            <w:shd w:val="clear" w:color="auto" w:fill="auto"/>
            <w:noWrap/>
            <w:vAlign w:val="center"/>
            <w:hideMark/>
          </w:tcPr>
          <w:p w14:paraId="47590010" w14:textId="22033568" w:rsidR="00F8621C" w:rsidRPr="00F8621C" w:rsidDel="00670CA0" w:rsidRDefault="00F8621C" w:rsidP="00F8621C">
            <w:pPr>
              <w:widowControl/>
              <w:spacing w:before="0"/>
              <w:ind w:firstLine="0"/>
              <w:jc w:val="center"/>
              <w:rPr>
                <w:del w:id="1910" w:author="Bernie Grofman" w:date="2022-11-27T11:24:00Z"/>
                <w:moveFrom w:id="1911" w:author="Bernie Grofman" w:date="2022-11-27T09:28:00Z"/>
                <w:color w:val="000000"/>
                <w:sz w:val="18"/>
                <w:szCs w:val="18"/>
              </w:rPr>
            </w:pPr>
            <w:moveFrom w:id="1912" w:author="Bernie Grofman" w:date="2022-11-27T09:28:00Z">
              <w:del w:id="1913" w:author="Bernie Grofman" w:date="2022-11-27T11:24:00Z">
                <w:r w:rsidRPr="00F8621C" w:rsidDel="00670CA0">
                  <w:rPr>
                    <w:color w:val="000000"/>
                    <w:sz w:val="18"/>
                    <w:szCs w:val="18"/>
                  </w:rPr>
                  <w:delText>6 (+1)</w:delText>
                </w:r>
              </w:del>
            </w:moveFrom>
          </w:p>
        </w:tc>
      </w:tr>
      <w:tr w:rsidR="00F8621C" w:rsidRPr="00F8621C" w:rsidDel="00670CA0" w14:paraId="7EFAEE2B" w14:textId="67C59DDF" w:rsidTr="00670CA0">
        <w:trPr>
          <w:jc w:val="center"/>
          <w:del w:id="1914" w:author="Bernie Grofman" w:date="2022-11-27T11:24:00Z"/>
        </w:trPr>
        <w:tc>
          <w:tcPr>
            <w:tcW w:w="1397" w:type="dxa"/>
            <w:tcBorders>
              <w:top w:val="nil"/>
              <w:left w:val="nil"/>
              <w:bottom w:val="nil"/>
              <w:right w:val="nil"/>
            </w:tcBorders>
            <w:shd w:val="clear" w:color="auto" w:fill="auto"/>
            <w:noWrap/>
            <w:vAlign w:val="center"/>
            <w:hideMark/>
          </w:tcPr>
          <w:p w14:paraId="6ED0857B" w14:textId="400923F8" w:rsidR="00F8621C" w:rsidRPr="00F8621C" w:rsidDel="00670CA0" w:rsidRDefault="00F8621C" w:rsidP="00F8621C">
            <w:pPr>
              <w:widowControl/>
              <w:spacing w:before="0"/>
              <w:ind w:firstLine="0"/>
              <w:jc w:val="left"/>
              <w:rPr>
                <w:del w:id="1915" w:author="Bernie Grofman" w:date="2022-11-27T11:24:00Z"/>
                <w:moveFrom w:id="1916" w:author="Bernie Grofman" w:date="2022-11-27T09:28:00Z"/>
                <w:b/>
                <w:bCs/>
                <w:color w:val="000000"/>
                <w:sz w:val="18"/>
                <w:szCs w:val="18"/>
              </w:rPr>
            </w:pPr>
            <w:moveFrom w:id="1917" w:author="Bernie Grofman" w:date="2022-11-27T09:28:00Z">
              <w:del w:id="1918" w:author="Bernie Grofman" w:date="2022-11-27T11:24:00Z">
                <w:r w:rsidRPr="00F8621C" w:rsidDel="00670CA0">
                  <w:rPr>
                    <w:b/>
                    <w:bCs/>
                    <w:color w:val="000000"/>
                    <w:sz w:val="18"/>
                    <w:szCs w:val="18"/>
                  </w:rPr>
                  <w:delText>New Jersey</w:delText>
                </w:r>
              </w:del>
            </w:moveFrom>
          </w:p>
        </w:tc>
        <w:tc>
          <w:tcPr>
            <w:tcW w:w="995" w:type="dxa"/>
            <w:tcBorders>
              <w:top w:val="nil"/>
              <w:left w:val="nil"/>
              <w:bottom w:val="nil"/>
              <w:right w:val="nil"/>
            </w:tcBorders>
            <w:shd w:val="clear" w:color="auto" w:fill="auto"/>
            <w:noWrap/>
            <w:vAlign w:val="center"/>
            <w:hideMark/>
          </w:tcPr>
          <w:p w14:paraId="509DB984" w14:textId="0C9D4B51" w:rsidR="00F8621C" w:rsidRPr="00F8621C" w:rsidDel="00670CA0" w:rsidRDefault="00F8621C" w:rsidP="00F8621C">
            <w:pPr>
              <w:widowControl/>
              <w:spacing w:before="0"/>
              <w:ind w:firstLine="0"/>
              <w:jc w:val="center"/>
              <w:rPr>
                <w:del w:id="1919" w:author="Bernie Grofman" w:date="2022-11-27T11:24:00Z"/>
                <w:moveFrom w:id="1920" w:author="Bernie Grofman" w:date="2022-11-27T09:28:00Z"/>
                <w:color w:val="000000"/>
                <w:sz w:val="18"/>
                <w:szCs w:val="18"/>
              </w:rPr>
            </w:pPr>
            <w:moveFrom w:id="1921" w:author="Bernie Grofman" w:date="2022-11-27T09:28:00Z">
              <w:del w:id="1922" w:author="Bernie Grofman" w:date="2022-11-27T11:24:00Z">
                <w:r w:rsidRPr="00F8621C" w:rsidDel="00670CA0">
                  <w:rPr>
                    <w:color w:val="000000"/>
                    <w:sz w:val="18"/>
                    <w:szCs w:val="18"/>
                  </w:rPr>
                  <w:delText>12</w:delText>
                </w:r>
              </w:del>
            </w:moveFrom>
          </w:p>
        </w:tc>
        <w:tc>
          <w:tcPr>
            <w:tcW w:w="994" w:type="dxa"/>
            <w:tcBorders>
              <w:top w:val="nil"/>
              <w:left w:val="nil"/>
              <w:bottom w:val="nil"/>
              <w:right w:val="nil"/>
            </w:tcBorders>
            <w:shd w:val="clear" w:color="000000" w:fill="D9D9D9"/>
            <w:noWrap/>
            <w:vAlign w:val="center"/>
            <w:hideMark/>
          </w:tcPr>
          <w:p w14:paraId="4DE2E447" w14:textId="21EBD8AB" w:rsidR="00F8621C" w:rsidRPr="00F8621C" w:rsidDel="00670CA0" w:rsidRDefault="00F8621C" w:rsidP="00F8621C">
            <w:pPr>
              <w:widowControl/>
              <w:spacing w:before="0"/>
              <w:ind w:firstLine="0"/>
              <w:jc w:val="center"/>
              <w:rPr>
                <w:del w:id="1923" w:author="Bernie Grofman" w:date="2022-11-27T11:24:00Z"/>
                <w:moveFrom w:id="1924" w:author="Bernie Grofman" w:date="2022-11-27T09:28:00Z"/>
                <w:color w:val="000000"/>
                <w:sz w:val="18"/>
                <w:szCs w:val="18"/>
              </w:rPr>
            </w:pPr>
            <w:moveFrom w:id="1925" w:author="Bernie Grofman" w:date="2022-11-27T09:28:00Z">
              <w:del w:id="1926" w:author="Bernie Grofman" w:date="2022-11-27T11:24:00Z">
                <w:r w:rsidRPr="00F8621C" w:rsidDel="00670CA0">
                  <w:rPr>
                    <w:color w:val="000000"/>
                    <w:sz w:val="18"/>
                    <w:szCs w:val="18"/>
                  </w:rPr>
                  <w:delText>9</w:delText>
                </w:r>
              </w:del>
            </w:moveFrom>
          </w:p>
        </w:tc>
        <w:tc>
          <w:tcPr>
            <w:tcW w:w="994" w:type="dxa"/>
            <w:tcBorders>
              <w:top w:val="nil"/>
              <w:left w:val="nil"/>
              <w:bottom w:val="nil"/>
              <w:right w:val="nil"/>
            </w:tcBorders>
            <w:shd w:val="clear" w:color="auto" w:fill="auto"/>
            <w:noWrap/>
            <w:vAlign w:val="center"/>
            <w:hideMark/>
          </w:tcPr>
          <w:p w14:paraId="145C6424" w14:textId="11B016A0" w:rsidR="00F8621C" w:rsidRPr="00F8621C" w:rsidDel="00670CA0" w:rsidRDefault="00F8621C" w:rsidP="00F8621C">
            <w:pPr>
              <w:widowControl/>
              <w:spacing w:before="0"/>
              <w:ind w:firstLine="0"/>
              <w:jc w:val="center"/>
              <w:rPr>
                <w:del w:id="1927" w:author="Bernie Grofman" w:date="2022-11-27T11:24:00Z"/>
                <w:moveFrom w:id="1928" w:author="Bernie Grofman" w:date="2022-11-27T09:28:00Z"/>
                <w:color w:val="000000"/>
                <w:sz w:val="18"/>
                <w:szCs w:val="18"/>
              </w:rPr>
            </w:pPr>
            <w:moveFrom w:id="1929" w:author="Bernie Grofman" w:date="2022-11-27T09:28:00Z">
              <w:del w:id="1930" w:author="Bernie Grofman" w:date="2022-11-27T11:24:00Z">
                <w:r w:rsidRPr="00F8621C" w:rsidDel="00670CA0">
                  <w:rPr>
                    <w:color w:val="000000"/>
                    <w:sz w:val="18"/>
                    <w:szCs w:val="18"/>
                  </w:rPr>
                  <w:delText>3</w:delText>
                </w:r>
              </w:del>
            </w:moveFrom>
          </w:p>
        </w:tc>
        <w:tc>
          <w:tcPr>
            <w:tcW w:w="994" w:type="dxa"/>
            <w:tcBorders>
              <w:top w:val="nil"/>
              <w:left w:val="single" w:sz="8" w:space="0" w:color="auto"/>
              <w:bottom w:val="nil"/>
              <w:right w:val="nil"/>
            </w:tcBorders>
            <w:shd w:val="clear" w:color="auto" w:fill="auto"/>
            <w:noWrap/>
            <w:vAlign w:val="center"/>
            <w:hideMark/>
          </w:tcPr>
          <w:p w14:paraId="377A8595" w14:textId="3A64196C" w:rsidR="00F8621C" w:rsidRPr="00F8621C" w:rsidDel="00670CA0" w:rsidRDefault="00F8621C" w:rsidP="00F8621C">
            <w:pPr>
              <w:widowControl/>
              <w:spacing w:before="0"/>
              <w:ind w:firstLine="0"/>
              <w:jc w:val="center"/>
              <w:rPr>
                <w:del w:id="1931" w:author="Bernie Grofman" w:date="2022-11-27T11:24:00Z"/>
                <w:moveFrom w:id="1932" w:author="Bernie Grofman" w:date="2022-11-27T09:28:00Z"/>
                <w:color w:val="000000"/>
                <w:sz w:val="18"/>
                <w:szCs w:val="18"/>
              </w:rPr>
            </w:pPr>
            <w:moveFrom w:id="1933" w:author="Bernie Grofman" w:date="2022-11-27T09:28:00Z">
              <w:del w:id="1934" w:author="Bernie Grofman" w:date="2022-11-27T11:24:00Z">
                <w:r w:rsidRPr="00F8621C" w:rsidDel="00670CA0">
                  <w:rPr>
                    <w:color w:val="000000"/>
                    <w:sz w:val="18"/>
                    <w:szCs w:val="18"/>
                  </w:rPr>
                  <w:delText>12</w:delText>
                </w:r>
              </w:del>
            </w:moveFrom>
          </w:p>
        </w:tc>
        <w:tc>
          <w:tcPr>
            <w:tcW w:w="994" w:type="dxa"/>
            <w:tcBorders>
              <w:top w:val="nil"/>
              <w:left w:val="nil"/>
              <w:bottom w:val="nil"/>
              <w:right w:val="nil"/>
            </w:tcBorders>
            <w:shd w:val="clear" w:color="000000" w:fill="D9D9D9"/>
            <w:noWrap/>
            <w:vAlign w:val="center"/>
            <w:hideMark/>
          </w:tcPr>
          <w:p w14:paraId="72636A0F" w14:textId="2A9F8955" w:rsidR="00F8621C" w:rsidRPr="00F8621C" w:rsidDel="00670CA0" w:rsidRDefault="00F8621C" w:rsidP="00F8621C">
            <w:pPr>
              <w:widowControl/>
              <w:spacing w:before="0"/>
              <w:ind w:firstLine="0"/>
              <w:jc w:val="center"/>
              <w:rPr>
                <w:del w:id="1935" w:author="Bernie Grofman" w:date="2022-11-27T11:24:00Z"/>
                <w:moveFrom w:id="1936" w:author="Bernie Grofman" w:date="2022-11-27T09:28:00Z"/>
                <w:color w:val="000000"/>
                <w:sz w:val="18"/>
                <w:szCs w:val="18"/>
              </w:rPr>
            </w:pPr>
            <w:moveFrom w:id="1937" w:author="Bernie Grofman" w:date="2022-11-27T09:28:00Z">
              <w:del w:id="1938" w:author="Bernie Grofman" w:date="2022-11-27T11:24:00Z">
                <w:r w:rsidRPr="00F8621C" w:rsidDel="00670CA0">
                  <w:rPr>
                    <w:color w:val="000000"/>
                    <w:sz w:val="18"/>
                    <w:szCs w:val="18"/>
                  </w:rPr>
                  <w:delText>10 (+1)</w:delText>
                </w:r>
              </w:del>
            </w:moveFrom>
          </w:p>
        </w:tc>
        <w:tc>
          <w:tcPr>
            <w:tcW w:w="994" w:type="dxa"/>
            <w:tcBorders>
              <w:top w:val="nil"/>
              <w:left w:val="nil"/>
              <w:bottom w:val="nil"/>
              <w:right w:val="nil"/>
            </w:tcBorders>
            <w:shd w:val="clear" w:color="auto" w:fill="auto"/>
            <w:noWrap/>
            <w:vAlign w:val="center"/>
            <w:hideMark/>
          </w:tcPr>
          <w:p w14:paraId="6AE8C5D8" w14:textId="35F73554" w:rsidR="00F8621C" w:rsidRPr="00F8621C" w:rsidDel="00670CA0" w:rsidRDefault="00F8621C" w:rsidP="00F8621C">
            <w:pPr>
              <w:widowControl/>
              <w:spacing w:before="0"/>
              <w:ind w:firstLine="0"/>
              <w:jc w:val="center"/>
              <w:rPr>
                <w:del w:id="1939" w:author="Bernie Grofman" w:date="2022-11-27T11:24:00Z"/>
                <w:moveFrom w:id="1940" w:author="Bernie Grofman" w:date="2022-11-27T09:28:00Z"/>
                <w:color w:val="000000"/>
                <w:sz w:val="18"/>
                <w:szCs w:val="18"/>
              </w:rPr>
            </w:pPr>
            <w:moveFrom w:id="1941" w:author="Bernie Grofman" w:date="2022-11-27T09:28:00Z">
              <w:del w:id="1942" w:author="Bernie Grofman" w:date="2022-11-27T11:24:00Z">
                <w:r w:rsidRPr="00F8621C" w:rsidDel="00670CA0">
                  <w:rPr>
                    <w:color w:val="000000"/>
                    <w:sz w:val="18"/>
                    <w:szCs w:val="18"/>
                  </w:rPr>
                  <w:delText>2 (-1)</w:delText>
                </w:r>
              </w:del>
            </w:moveFrom>
          </w:p>
        </w:tc>
      </w:tr>
      <w:tr w:rsidR="00F8621C" w:rsidRPr="00F8621C" w:rsidDel="00670CA0" w14:paraId="52295B9F" w14:textId="1001CA9E" w:rsidTr="00670CA0">
        <w:trPr>
          <w:jc w:val="center"/>
          <w:del w:id="1943" w:author="Bernie Grofman" w:date="2022-11-27T11:24:00Z"/>
        </w:trPr>
        <w:tc>
          <w:tcPr>
            <w:tcW w:w="1397" w:type="dxa"/>
            <w:tcBorders>
              <w:top w:val="nil"/>
              <w:left w:val="nil"/>
              <w:bottom w:val="nil"/>
              <w:right w:val="nil"/>
            </w:tcBorders>
            <w:shd w:val="clear" w:color="auto" w:fill="auto"/>
            <w:noWrap/>
            <w:vAlign w:val="center"/>
            <w:hideMark/>
          </w:tcPr>
          <w:p w14:paraId="7B8FEDD0" w14:textId="5E5E70C0" w:rsidR="00F8621C" w:rsidRPr="00F8621C" w:rsidDel="00670CA0" w:rsidRDefault="00F8621C" w:rsidP="00F8621C">
            <w:pPr>
              <w:widowControl/>
              <w:spacing w:before="0"/>
              <w:ind w:firstLine="0"/>
              <w:jc w:val="left"/>
              <w:rPr>
                <w:del w:id="1944" w:author="Bernie Grofman" w:date="2022-11-27T11:24:00Z"/>
                <w:moveFrom w:id="1945" w:author="Bernie Grofman" w:date="2022-11-27T09:28:00Z"/>
                <w:b/>
                <w:bCs/>
                <w:color w:val="000000"/>
                <w:sz w:val="18"/>
                <w:szCs w:val="18"/>
              </w:rPr>
            </w:pPr>
            <w:moveFrom w:id="1946" w:author="Bernie Grofman" w:date="2022-11-27T09:28:00Z">
              <w:del w:id="1947" w:author="Bernie Grofman" w:date="2022-11-27T11:24:00Z">
                <w:r w:rsidRPr="00F8621C" w:rsidDel="00670CA0">
                  <w:rPr>
                    <w:b/>
                    <w:bCs/>
                    <w:color w:val="000000"/>
                    <w:sz w:val="18"/>
                    <w:szCs w:val="18"/>
                  </w:rPr>
                  <w:delText>New York</w:delText>
                </w:r>
              </w:del>
            </w:moveFrom>
          </w:p>
        </w:tc>
        <w:tc>
          <w:tcPr>
            <w:tcW w:w="995" w:type="dxa"/>
            <w:tcBorders>
              <w:top w:val="nil"/>
              <w:left w:val="nil"/>
              <w:bottom w:val="nil"/>
              <w:right w:val="nil"/>
            </w:tcBorders>
            <w:shd w:val="clear" w:color="auto" w:fill="auto"/>
            <w:noWrap/>
            <w:vAlign w:val="center"/>
            <w:hideMark/>
          </w:tcPr>
          <w:p w14:paraId="5BA3510D" w14:textId="089AFB0E" w:rsidR="00F8621C" w:rsidRPr="00F8621C" w:rsidDel="00670CA0" w:rsidRDefault="00F8621C" w:rsidP="00F8621C">
            <w:pPr>
              <w:widowControl/>
              <w:spacing w:before="0"/>
              <w:ind w:firstLine="0"/>
              <w:jc w:val="center"/>
              <w:rPr>
                <w:del w:id="1948" w:author="Bernie Grofman" w:date="2022-11-27T11:24:00Z"/>
                <w:moveFrom w:id="1949" w:author="Bernie Grofman" w:date="2022-11-27T09:28:00Z"/>
                <w:color w:val="000000"/>
                <w:sz w:val="18"/>
                <w:szCs w:val="18"/>
              </w:rPr>
            </w:pPr>
            <w:moveFrom w:id="1950" w:author="Bernie Grofman" w:date="2022-11-27T09:28:00Z">
              <w:del w:id="1951" w:author="Bernie Grofman" w:date="2022-11-27T11:24:00Z">
                <w:r w:rsidRPr="00F8621C" w:rsidDel="00670CA0">
                  <w:rPr>
                    <w:color w:val="000000"/>
                    <w:sz w:val="18"/>
                    <w:szCs w:val="18"/>
                  </w:rPr>
                  <w:delText>27</w:delText>
                </w:r>
              </w:del>
            </w:moveFrom>
          </w:p>
        </w:tc>
        <w:tc>
          <w:tcPr>
            <w:tcW w:w="994" w:type="dxa"/>
            <w:tcBorders>
              <w:top w:val="nil"/>
              <w:left w:val="nil"/>
              <w:bottom w:val="nil"/>
              <w:right w:val="nil"/>
            </w:tcBorders>
            <w:shd w:val="clear" w:color="000000" w:fill="D9D9D9"/>
            <w:noWrap/>
            <w:vAlign w:val="center"/>
            <w:hideMark/>
          </w:tcPr>
          <w:p w14:paraId="23694FBE" w14:textId="156F21FA" w:rsidR="00F8621C" w:rsidRPr="00F8621C" w:rsidDel="00670CA0" w:rsidRDefault="00F8621C" w:rsidP="00F8621C">
            <w:pPr>
              <w:widowControl/>
              <w:spacing w:before="0"/>
              <w:ind w:firstLine="0"/>
              <w:jc w:val="center"/>
              <w:rPr>
                <w:del w:id="1952" w:author="Bernie Grofman" w:date="2022-11-27T11:24:00Z"/>
                <w:moveFrom w:id="1953" w:author="Bernie Grofman" w:date="2022-11-27T09:28:00Z"/>
                <w:color w:val="000000"/>
                <w:sz w:val="18"/>
                <w:szCs w:val="18"/>
              </w:rPr>
            </w:pPr>
            <w:moveFrom w:id="1954" w:author="Bernie Grofman" w:date="2022-11-27T09:28:00Z">
              <w:del w:id="1955" w:author="Bernie Grofman" w:date="2022-11-27T11:24:00Z">
                <w:r w:rsidRPr="00F8621C" w:rsidDel="00670CA0">
                  <w:rPr>
                    <w:color w:val="000000"/>
                    <w:sz w:val="18"/>
                    <w:szCs w:val="18"/>
                  </w:rPr>
                  <w:delText>20</w:delText>
                </w:r>
              </w:del>
            </w:moveFrom>
          </w:p>
        </w:tc>
        <w:tc>
          <w:tcPr>
            <w:tcW w:w="994" w:type="dxa"/>
            <w:tcBorders>
              <w:top w:val="nil"/>
              <w:left w:val="nil"/>
              <w:bottom w:val="nil"/>
              <w:right w:val="nil"/>
            </w:tcBorders>
            <w:shd w:val="clear" w:color="auto" w:fill="auto"/>
            <w:noWrap/>
            <w:vAlign w:val="center"/>
            <w:hideMark/>
          </w:tcPr>
          <w:p w14:paraId="1A24F4B5" w14:textId="6E4DB338" w:rsidR="00F8621C" w:rsidRPr="00F8621C" w:rsidDel="00670CA0" w:rsidRDefault="00F8621C" w:rsidP="00F8621C">
            <w:pPr>
              <w:widowControl/>
              <w:spacing w:before="0"/>
              <w:ind w:firstLine="0"/>
              <w:jc w:val="center"/>
              <w:rPr>
                <w:del w:id="1956" w:author="Bernie Grofman" w:date="2022-11-27T11:24:00Z"/>
                <w:moveFrom w:id="1957" w:author="Bernie Grofman" w:date="2022-11-27T09:28:00Z"/>
                <w:color w:val="000000"/>
                <w:sz w:val="18"/>
                <w:szCs w:val="18"/>
              </w:rPr>
            </w:pPr>
            <w:moveFrom w:id="1958" w:author="Bernie Grofman" w:date="2022-11-27T09:28:00Z">
              <w:del w:id="1959" w:author="Bernie Grofman" w:date="2022-11-27T11:24:00Z">
                <w:r w:rsidRPr="00F8621C" w:rsidDel="00670CA0">
                  <w:rPr>
                    <w:color w:val="000000"/>
                    <w:sz w:val="18"/>
                    <w:szCs w:val="18"/>
                  </w:rPr>
                  <w:delText>7</w:delText>
                </w:r>
              </w:del>
            </w:moveFrom>
          </w:p>
        </w:tc>
        <w:tc>
          <w:tcPr>
            <w:tcW w:w="994" w:type="dxa"/>
            <w:tcBorders>
              <w:top w:val="nil"/>
              <w:left w:val="single" w:sz="8" w:space="0" w:color="auto"/>
              <w:bottom w:val="nil"/>
              <w:right w:val="nil"/>
            </w:tcBorders>
            <w:shd w:val="clear" w:color="auto" w:fill="auto"/>
            <w:noWrap/>
            <w:vAlign w:val="center"/>
            <w:hideMark/>
          </w:tcPr>
          <w:p w14:paraId="16CC7E93" w14:textId="1EF404B7" w:rsidR="00F8621C" w:rsidRPr="00F8621C" w:rsidDel="00670CA0" w:rsidRDefault="00F8621C" w:rsidP="00F8621C">
            <w:pPr>
              <w:widowControl/>
              <w:spacing w:before="0"/>
              <w:ind w:firstLine="0"/>
              <w:jc w:val="center"/>
              <w:rPr>
                <w:del w:id="1960" w:author="Bernie Grofman" w:date="2022-11-27T11:24:00Z"/>
                <w:moveFrom w:id="1961" w:author="Bernie Grofman" w:date="2022-11-27T09:28:00Z"/>
                <w:color w:val="000000"/>
                <w:sz w:val="18"/>
                <w:szCs w:val="18"/>
              </w:rPr>
            </w:pPr>
            <w:moveFrom w:id="1962" w:author="Bernie Grofman" w:date="2022-11-27T09:28:00Z">
              <w:del w:id="1963" w:author="Bernie Grofman" w:date="2022-11-27T11:24:00Z">
                <w:r w:rsidRPr="00F8621C" w:rsidDel="00670CA0">
                  <w:rPr>
                    <w:color w:val="000000"/>
                    <w:sz w:val="18"/>
                    <w:szCs w:val="18"/>
                  </w:rPr>
                  <w:delText>26 (-1)</w:delText>
                </w:r>
              </w:del>
            </w:moveFrom>
          </w:p>
        </w:tc>
        <w:tc>
          <w:tcPr>
            <w:tcW w:w="994" w:type="dxa"/>
            <w:tcBorders>
              <w:top w:val="nil"/>
              <w:left w:val="nil"/>
              <w:bottom w:val="nil"/>
              <w:right w:val="nil"/>
            </w:tcBorders>
            <w:shd w:val="clear" w:color="000000" w:fill="D9D9D9"/>
            <w:noWrap/>
            <w:vAlign w:val="center"/>
            <w:hideMark/>
          </w:tcPr>
          <w:p w14:paraId="3E20976F" w14:textId="62145FB2" w:rsidR="00F8621C" w:rsidRPr="00F8621C" w:rsidDel="00670CA0" w:rsidRDefault="00F8621C" w:rsidP="00F8621C">
            <w:pPr>
              <w:widowControl/>
              <w:spacing w:before="0"/>
              <w:ind w:firstLine="0"/>
              <w:jc w:val="center"/>
              <w:rPr>
                <w:del w:id="1964" w:author="Bernie Grofman" w:date="2022-11-27T11:24:00Z"/>
                <w:moveFrom w:id="1965" w:author="Bernie Grofman" w:date="2022-11-27T09:28:00Z"/>
                <w:color w:val="000000"/>
                <w:sz w:val="18"/>
                <w:szCs w:val="18"/>
              </w:rPr>
            </w:pPr>
            <w:moveFrom w:id="1966" w:author="Bernie Grofman" w:date="2022-11-27T09:28:00Z">
              <w:del w:id="1967" w:author="Bernie Grofman" w:date="2022-11-27T11:24:00Z">
                <w:r w:rsidRPr="00F8621C" w:rsidDel="00670CA0">
                  <w:rPr>
                    <w:color w:val="000000"/>
                    <w:sz w:val="18"/>
                    <w:szCs w:val="18"/>
                  </w:rPr>
                  <w:delText>21 (+1)</w:delText>
                </w:r>
              </w:del>
            </w:moveFrom>
          </w:p>
        </w:tc>
        <w:tc>
          <w:tcPr>
            <w:tcW w:w="994" w:type="dxa"/>
            <w:tcBorders>
              <w:top w:val="nil"/>
              <w:left w:val="nil"/>
              <w:bottom w:val="nil"/>
              <w:right w:val="nil"/>
            </w:tcBorders>
            <w:shd w:val="clear" w:color="auto" w:fill="auto"/>
            <w:noWrap/>
            <w:vAlign w:val="center"/>
            <w:hideMark/>
          </w:tcPr>
          <w:p w14:paraId="035E427D" w14:textId="4447C29D" w:rsidR="00F8621C" w:rsidRPr="00F8621C" w:rsidDel="00670CA0" w:rsidRDefault="00F8621C" w:rsidP="00F8621C">
            <w:pPr>
              <w:widowControl/>
              <w:spacing w:before="0"/>
              <w:ind w:firstLine="0"/>
              <w:jc w:val="center"/>
              <w:rPr>
                <w:del w:id="1968" w:author="Bernie Grofman" w:date="2022-11-27T11:24:00Z"/>
                <w:moveFrom w:id="1969" w:author="Bernie Grofman" w:date="2022-11-27T09:28:00Z"/>
                <w:color w:val="000000"/>
                <w:sz w:val="18"/>
                <w:szCs w:val="18"/>
              </w:rPr>
            </w:pPr>
            <w:moveFrom w:id="1970" w:author="Bernie Grofman" w:date="2022-11-27T09:28:00Z">
              <w:del w:id="1971" w:author="Bernie Grofman" w:date="2022-11-27T11:24:00Z">
                <w:r w:rsidRPr="00F8621C" w:rsidDel="00670CA0">
                  <w:rPr>
                    <w:color w:val="000000"/>
                    <w:sz w:val="18"/>
                    <w:szCs w:val="18"/>
                  </w:rPr>
                  <w:delText>5 (-2)</w:delText>
                </w:r>
              </w:del>
            </w:moveFrom>
          </w:p>
        </w:tc>
      </w:tr>
      <w:tr w:rsidR="00F8621C" w:rsidRPr="00F8621C" w:rsidDel="00670CA0" w14:paraId="264560F9" w14:textId="2FEF2E55" w:rsidTr="00670CA0">
        <w:trPr>
          <w:jc w:val="center"/>
          <w:del w:id="1972" w:author="Bernie Grofman" w:date="2022-11-27T11:24:00Z"/>
        </w:trPr>
        <w:tc>
          <w:tcPr>
            <w:tcW w:w="1397" w:type="dxa"/>
            <w:tcBorders>
              <w:top w:val="nil"/>
              <w:left w:val="nil"/>
              <w:bottom w:val="nil"/>
              <w:right w:val="nil"/>
            </w:tcBorders>
            <w:shd w:val="clear" w:color="auto" w:fill="auto"/>
            <w:noWrap/>
            <w:vAlign w:val="center"/>
            <w:hideMark/>
          </w:tcPr>
          <w:p w14:paraId="17ACD508" w14:textId="79510479" w:rsidR="00F8621C" w:rsidRPr="00F8621C" w:rsidDel="00670CA0" w:rsidRDefault="00F8621C" w:rsidP="00F8621C">
            <w:pPr>
              <w:widowControl/>
              <w:spacing w:before="0"/>
              <w:ind w:firstLine="0"/>
              <w:jc w:val="left"/>
              <w:rPr>
                <w:del w:id="1973" w:author="Bernie Grofman" w:date="2022-11-27T11:24:00Z"/>
                <w:moveFrom w:id="1974" w:author="Bernie Grofman" w:date="2022-11-27T09:28:00Z"/>
                <w:b/>
                <w:bCs/>
                <w:color w:val="000000"/>
                <w:sz w:val="18"/>
                <w:szCs w:val="18"/>
              </w:rPr>
            </w:pPr>
            <w:moveFrom w:id="1975" w:author="Bernie Grofman" w:date="2022-11-27T09:28:00Z">
              <w:del w:id="1976" w:author="Bernie Grofman" w:date="2022-11-27T11:24:00Z">
                <w:r w:rsidRPr="00F8621C" w:rsidDel="00670CA0">
                  <w:rPr>
                    <w:b/>
                    <w:bCs/>
                    <w:color w:val="000000"/>
                    <w:sz w:val="18"/>
                    <w:szCs w:val="18"/>
                  </w:rPr>
                  <w:delText>North Carolina</w:delText>
                </w:r>
              </w:del>
            </w:moveFrom>
          </w:p>
        </w:tc>
        <w:tc>
          <w:tcPr>
            <w:tcW w:w="995" w:type="dxa"/>
            <w:tcBorders>
              <w:top w:val="nil"/>
              <w:left w:val="nil"/>
              <w:bottom w:val="nil"/>
              <w:right w:val="nil"/>
            </w:tcBorders>
            <w:shd w:val="clear" w:color="auto" w:fill="auto"/>
            <w:noWrap/>
            <w:vAlign w:val="center"/>
            <w:hideMark/>
          </w:tcPr>
          <w:p w14:paraId="5C754775" w14:textId="1E919094" w:rsidR="00F8621C" w:rsidRPr="00F8621C" w:rsidDel="00670CA0" w:rsidRDefault="00F8621C" w:rsidP="00F8621C">
            <w:pPr>
              <w:widowControl/>
              <w:spacing w:before="0"/>
              <w:ind w:firstLine="0"/>
              <w:jc w:val="center"/>
              <w:rPr>
                <w:del w:id="1977" w:author="Bernie Grofman" w:date="2022-11-27T11:24:00Z"/>
                <w:moveFrom w:id="1978" w:author="Bernie Grofman" w:date="2022-11-27T09:28:00Z"/>
                <w:color w:val="000000"/>
                <w:sz w:val="18"/>
                <w:szCs w:val="18"/>
              </w:rPr>
            </w:pPr>
            <w:moveFrom w:id="1979" w:author="Bernie Grofman" w:date="2022-11-27T09:28:00Z">
              <w:del w:id="1980" w:author="Bernie Grofman" w:date="2022-11-27T11:24:00Z">
                <w:r w:rsidRPr="00F8621C" w:rsidDel="00670CA0">
                  <w:rPr>
                    <w:color w:val="000000"/>
                    <w:sz w:val="18"/>
                    <w:szCs w:val="18"/>
                  </w:rPr>
                  <w:delText>13</w:delText>
                </w:r>
              </w:del>
            </w:moveFrom>
          </w:p>
        </w:tc>
        <w:tc>
          <w:tcPr>
            <w:tcW w:w="994" w:type="dxa"/>
            <w:tcBorders>
              <w:top w:val="nil"/>
              <w:left w:val="nil"/>
              <w:bottom w:val="nil"/>
              <w:right w:val="nil"/>
            </w:tcBorders>
            <w:shd w:val="clear" w:color="000000" w:fill="D9D9D9"/>
            <w:noWrap/>
            <w:vAlign w:val="center"/>
            <w:hideMark/>
          </w:tcPr>
          <w:p w14:paraId="1A432C26" w14:textId="0DE6F07F" w:rsidR="00F8621C" w:rsidRPr="00F8621C" w:rsidDel="00670CA0" w:rsidRDefault="00F8621C" w:rsidP="00F8621C">
            <w:pPr>
              <w:widowControl/>
              <w:spacing w:before="0"/>
              <w:ind w:firstLine="0"/>
              <w:jc w:val="center"/>
              <w:rPr>
                <w:del w:id="1981" w:author="Bernie Grofman" w:date="2022-11-27T11:24:00Z"/>
                <w:moveFrom w:id="1982" w:author="Bernie Grofman" w:date="2022-11-27T09:28:00Z"/>
                <w:color w:val="000000"/>
                <w:sz w:val="18"/>
                <w:szCs w:val="18"/>
              </w:rPr>
            </w:pPr>
            <w:moveFrom w:id="1983" w:author="Bernie Grofman" w:date="2022-11-27T09:28:00Z">
              <w:del w:id="1984" w:author="Bernie Grofman" w:date="2022-11-27T11:24:00Z">
                <w:r w:rsidRPr="00F8621C" w:rsidDel="00670CA0">
                  <w:rPr>
                    <w:color w:val="000000"/>
                    <w:sz w:val="18"/>
                    <w:szCs w:val="18"/>
                  </w:rPr>
                  <w:delText>5</w:delText>
                </w:r>
              </w:del>
            </w:moveFrom>
          </w:p>
        </w:tc>
        <w:tc>
          <w:tcPr>
            <w:tcW w:w="994" w:type="dxa"/>
            <w:tcBorders>
              <w:top w:val="nil"/>
              <w:left w:val="nil"/>
              <w:bottom w:val="nil"/>
              <w:right w:val="nil"/>
            </w:tcBorders>
            <w:shd w:val="clear" w:color="auto" w:fill="auto"/>
            <w:noWrap/>
            <w:vAlign w:val="center"/>
            <w:hideMark/>
          </w:tcPr>
          <w:p w14:paraId="1E015CB6" w14:textId="27A4788B" w:rsidR="00F8621C" w:rsidRPr="00F8621C" w:rsidDel="00670CA0" w:rsidRDefault="00F8621C" w:rsidP="00F8621C">
            <w:pPr>
              <w:widowControl/>
              <w:spacing w:before="0"/>
              <w:ind w:firstLine="0"/>
              <w:jc w:val="center"/>
              <w:rPr>
                <w:del w:id="1985" w:author="Bernie Grofman" w:date="2022-11-27T11:24:00Z"/>
                <w:moveFrom w:id="1986" w:author="Bernie Grofman" w:date="2022-11-27T09:28:00Z"/>
                <w:color w:val="000000"/>
                <w:sz w:val="18"/>
                <w:szCs w:val="18"/>
              </w:rPr>
            </w:pPr>
            <w:moveFrom w:id="1987" w:author="Bernie Grofman" w:date="2022-11-27T09:28:00Z">
              <w:del w:id="1988" w:author="Bernie Grofman" w:date="2022-11-27T11:24:00Z">
                <w:r w:rsidRPr="00F8621C" w:rsidDel="00670CA0">
                  <w:rPr>
                    <w:color w:val="000000"/>
                    <w:sz w:val="18"/>
                    <w:szCs w:val="18"/>
                  </w:rPr>
                  <w:delText>8</w:delText>
                </w:r>
              </w:del>
            </w:moveFrom>
          </w:p>
        </w:tc>
        <w:tc>
          <w:tcPr>
            <w:tcW w:w="994" w:type="dxa"/>
            <w:tcBorders>
              <w:top w:val="nil"/>
              <w:left w:val="single" w:sz="8" w:space="0" w:color="auto"/>
              <w:bottom w:val="nil"/>
              <w:right w:val="nil"/>
            </w:tcBorders>
            <w:shd w:val="clear" w:color="auto" w:fill="auto"/>
            <w:noWrap/>
            <w:vAlign w:val="center"/>
            <w:hideMark/>
          </w:tcPr>
          <w:p w14:paraId="354E80B8" w14:textId="05B9DE68" w:rsidR="00F8621C" w:rsidRPr="00F8621C" w:rsidDel="00670CA0" w:rsidRDefault="00F8621C" w:rsidP="00F8621C">
            <w:pPr>
              <w:widowControl/>
              <w:spacing w:before="0"/>
              <w:ind w:firstLine="0"/>
              <w:jc w:val="center"/>
              <w:rPr>
                <w:del w:id="1989" w:author="Bernie Grofman" w:date="2022-11-27T11:24:00Z"/>
                <w:moveFrom w:id="1990" w:author="Bernie Grofman" w:date="2022-11-27T09:28:00Z"/>
                <w:color w:val="000000"/>
                <w:sz w:val="18"/>
                <w:szCs w:val="18"/>
              </w:rPr>
            </w:pPr>
            <w:moveFrom w:id="1991" w:author="Bernie Grofman" w:date="2022-11-27T09:28:00Z">
              <w:del w:id="1992" w:author="Bernie Grofman" w:date="2022-11-27T11:24:00Z">
                <w:r w:rsidRPr="00F8621C" w:rsidDel="00670CA0">
                  <w:rPr>
                    <w:color w:val="000000"/>
                    <w:sz w:val="18"/>
                    <w:szCs w:val="18"/>
                  </w:rPr>
                  <w:delText>14 (+1)</w:delText>
                </w:r>
              </w:del>
            </w:moveFrom>
          </w:p>
        </w:tc>
        <w:tc>
          <w:tcPr>
            <w:tcW w:w="994" w:type="dxa"/>
            <w:tcBorders>
              <w:top w:val="nil"/>
              <w:left w:val="nil"/>
              <w:bottom w:val="nil"/>
              <w:right w:val="nil"/>
            </w:tcBorders>
            <w:shd w:val="clear" w:color="000000" w:fill="D9D9D9"/>
            <w:noWrap/>
            <w:vAlign w:val="center"/>
            <w:hideMark/>
          </w:tcPr>
          <w:p w14:paraId="1FACDB14" w14:textId="035E6DC1" w:rsidR="00F8621C" w:rsidRPr="00F8621C" w:rsidDel="00670CA0" w:rsidRDefault="00F8621C" w:rsidP="00F8621C">
            <w:pPr>
              <w:widowControl/>
              <w:spacing w:before="0"/>
              <w:ind w:firstLine="0"/>
              <w:jc w:val="center"/>
              <w:rPr>
                <w:del w:id="1993" w:author="Bernie Grofman" w:date="2022-11-27T11:24:00Z"/>
                <w:moveFrom w:id="1994" w:author="Bernie Grofman" w:date="2022-11-27T09:28:00Z"/>
                <w:color w:val="000000"/>
                <w:sz w:val="18"/>
                <w:szCs w:val="18"/>
              </w:rPr>
            </w:pPr>
            <w:moveFrom w:id="1995" w:author="Bernie Grofman" w:date="2022-11-27T09:28:00Z">
              <w:del w:id="1996" w:author="Bernie Grofman" w:date="2022-11-27T11:24:00Z">
                <w:r w:rsidRPr="00F8621C" w:rsidDel="00670CA0">
                  <w:rPr>
                    <w:color w:val="000000"/>
                    <w:sz w:val="18"/>
                    <w:szCs w:val="18"/>
                  </w:rPr>
                  <w:delText>7 (+2)</w:delText>
                </w:r>
              </w:del>
            </w:moveFrom>
          </w:p>
        </w:tc>
        <w:tc>
          <w:tcPr>
            <w:tcW w:w="994" w:type="dxa"/>
            <w:tcBorders>
              <w:top w:val="nil"/>
              <w:left w:val="nil"/>
              <w:bottom w:val="nil"/>
              <w:right w:val="nil"/>
            </w:tcBorders>
            <w:shd w:val="clear" w:color="auto" w:fill="auto"/>
            <w:noWrap/>
            <w:vAlign w:val="center"/>
            <w:hideMark/>
          </w:tcPr>
          <w:p w14:paraId="455D45A3" w14:textId="536DA210" w:rsidR="00F8621C" w:rsidRPr="00F8621C" w:rsidDel="00670CA0" w:rsidRDefault="00F8621C" w:rsidP="00F8621C">
            <w:pPr>
              <w:widowControl/>
              <w:spacing w:before="0"/>
              <w:ind w:firstLine="0"/>
              <w:jc w:val="center"/>
              <w:rPr>
                <w:del w:id="1997" w:author="Bernie Grofman" w:date="2022-11-27T11:24:00Z"/>
                <w:moveFrom w:id="1998" w:author="Bernie Grofman" w:date="2022-11-27T09:28:00Z"/>
                <w:color w:val="000000"/>
                <w:sz w:val="18"/>
                <w:szCs w:val="18"/>
              </w:rPr>
            </w:pPr>
            <w:moveFrom w:id="1999" w:author="Bernie Grofman" w:date="2022-11-27T09:28:00Z">
              <w:del w:id="2000" w:author="Bernie Grofman" w:date="2022-11-27T11:24:00Z">
                <w:r w:rsidRPr="00F8621C" w:rsidDel="00670CA0">
                  <w:rPr>
                    <w:color w:val="000000"/>
                    <w:sz w:val="18"/>
                    <w:szCs w:val="18"/>
                  </w:rPr>
                  <w:delText>7 (-1)</w:delText>
                </w:r>
              </w:del>
            </w:moveFrom>
          </w:p>
        </w:tc>
      </w:tr>
      <w:tr w:rsidR="00F8621C" w:rsidRPr="00F8621C" w:rsidDel="00670CA0" w14:paraId="23FFC72C" w14:textId="02EB7ACA" w:rsidTr="00670CA0">
        <w:trPr>
          <w:jc w:val="center"/>
          <w:del w:id="2001" w:author="Bernie Grofman" w:date="2022-11-27T11:24:00Z"/>
        </w:trPr>
        <w:tc>
          <w:tcPr>
            <w:tcW w:w="1397" w:type="dxa"/>
            <w:tcBorders>
              <w:top w:val="nil"/>
              <w:left w:val="nil"/>
              <w:bottom w:val="nil"/>
              <w:right w:val="nil"/>
            </w:tcBorders>
            <w:shd w:val="clear" w:color="auto" w:fill="auto"/>
            <w:noWrap/>
            <w:vAlign w:val="center"/>
            <w:hideMark/>
          </w:tcPr>
          <w:p w14:paraId="4EA5F35E" w14:textId="490325D1" w:rsidR="00F8621C" w:rsidRPr="00F8621C" w:rsidDel="00670CA0" w:rsidRDefault="00F8621C" w:rsidP="00F8621C">
            <w:pPr>
              <w:widowControl/>
              <w:spacing w:before="0"/>
              <w:ind w:firstLine="0"/>
              <w:jc w:val="left"/>
              <w:rPr>
                <w:del w:id="2002" w:author="Bernie Grofman" w:date="2022-11-27T11:24:00Z"/>
                <w:moveFrom w:id="2003" w:author="Bernie Grofman" w:date="2022-11-27T09:28:00Z"/>
                <w:b/>
                <w:bCs/>
                <w:color w:val="000000"/>
                <w:sz w:val="18"/>
                <w:szCs w:val="18"/>
              </w:rPr>
            </w:pPr>
            <w:moveFrom w:id="2004" w:author="Bernie Grofman" w:date="2022-11-27T09:28:00Z">
              <w:del w:id="2005" w:author="Bernie Grofman" w:date="2022-11-27T11:24:00Z">
                <w:r w:rsidRPr="00F8621C" w:rsidDel="00670CA0">
                  <w:rPr>
                    <w:b/>
                    <w:bCs/>
                    <w:color w:val="000000"/>
                    <w:sz w:val="18"/>
                    <w:szCs w:val="18"/>
                  </w:rPr>
                  <w:delText>Oregon</w:delText>
                </w:r>
              </w:del>
            </w:moveFrom>
          </w:p>
        </w:tc>
        <w:tc>
          <w:tcPr>
            <w:tcW w:w="995" w:type="dxa"/>
            <w:tcBorders>
              <w:top w:val="nil"/>
              <w:left w:val="nil"/>
              <w:bottom w:val="nil"/>
              <w:right w:val="nil"/>
            </w:tcBorders>
            <w:shd w:val="clear" w:color="auto" w:fill="auto"/>
            <w:noWrap/>
            <w:vAlign w:val="center"/>
            <w:hideMark/>
          </w:tcPr>
          <w:p w14:paraId="4F763EDB" w14:textId="4BA2A2E1" w:rsidR="00F8621C" w:rsidRPr="00F8621C" w:rsidDel="00670CA0" w:rsidRDefault="00F8621C" w:rsidP="00F8621C">
            <w:pPr>
              <w:widowControl/>
              <w:spacing w:before="0"/>
              <w:ind w:firstLine="0"/>
              <w:jc w:val="center"/>
              <w:rPr>
                <w:del w:id="2006" w:author="Bernie Grofman" w:date="2022-11-27T11:24:00Z"/>
                <w:moveFrom w:id="2007" w:author="Bernie Grofman" w:date="2022-11-27T09:28:00Z"/>
                <w:color w:val="000000"/>
                <w:sz w:val="18"/>
                <w:szCs w:val="18"/>
              </w:rPr>
            </w:pPr>
            <w:moveFrom w:id="2008" w:author="Bernie Grofman" w:date="2022-11-27T09:28:00Z">
              <w:del w:id="2009" w:author="Bernie Grofman" w:date="2022-11-27T11:24:00Z">
                <w:r w:rsidRPr="00F8621C" w:rsidDel="00670CA0">
                  <w:rPr>
                    <w:color w:val="000000"/>
                    <w:sz w:val="18"/>
                    <w:szCs w:val="18"/>
                  </w:rPr>
                  <w:delText>5</w:delText>
                </w:r>
              </w:del>
            </w:moveFrom>
          </w:p>
        </w:tc>
        <w:tc>
          <w:tcPr>
            <w:tcW w:w="994" w:type="dxa"/>
            <w:tcBorders>
              <w:top w:val="nil"/>
              <w:left w:val="nil"/>
              <w:bottom w:val="nil"/>
              <w:right w:val="nil"/>
            </w:tcBorders>
            <w:shd w:val="clear" w:color="000000" w:fill="D9D9D9"/>
            <w:noWrap/>
            <w:vAlign w:val="center"/>
            <w:hideMark/>
          </w:tcPr>
          <w:p w14:paraId="06562C02" w14:textId="3926642F" w:rsidR="00F8621C" w:rsidRPr="00F8621C" w:rsidDel="00670CA0" w:rsidRDefault="00F8621C" w:rsidP="00F8621C">
            <w:pPr>
              <w:widowControl/>
              <w:spacing w:before="0"/>
              <w:ind w:firstLine="0"/>
              <w:jc w:val="center"/>
              <w:rPr>
                <w:del w:id="2010" w:author="Bernie Grofman" w:date="2022-11-27T11:24:00Z"/>
                <w:moveFrom w:id="2011" w:author="Bernie Grofman" w:date="2022-11-27T09:28:00Z"/>
                <w:color w:val="000000"/>
                <w:sz w:val="18"/>
                <w:szCs w:val="18"/>
              </w:rPr>
            </w:pPr>
            <w:moveFrom w:id="2012" w:author="Bernie Grofman" w:date="2022-11-27T09:28:00Z">
              <w:del w:id="2013" w:author="Bernie Grofman" w:date="2022-11-27T11:24:00Z">
                <w:r w:rsidRPr="00F8621C" w:rsidDel="00670CA0">
                  <w:rPr>
                    <w:color w:val="000000"/>
                    <w:sz w:val="18"/>
                    <w:szCs w:val="18"/>
                  </w:rPr>
                  <w:delText>4</w:delText>
                </w:r>
              </w:del>
            </w:moveFrom>
          </w:p>
        </w:tc>
        <w:tc>
          <w:tcPr>
            <w:tcW w:w="994" w:type="dxa"/>
            <w:tcBorders>
              <w:top w:val="nil"/>
              <w:left w:val="nil"/>
              <w:bottom w:val="nil"/>
              <w:right w:val="nil"/>
            </w:tcBorders>
            <w:shd w:val="clear" w:color="auto" w:fill="auto"/>
            <w:noWrap/>
            <w:vAlign w:val="center"/>
            <w:hideMark/>
          </w:tcPr>
          <w:p w14:paraId="32E2F10A" w14:textId="39458EA7" w:rsidR="00F8621C" w:rsidRPr="00F8621C" w:rsidDel="00670CA0" w:rsidRDefault="00F8621C" w:rsidP="00F8621C">
            <w:pPr>
              <w:widowControl/>
              <w:spacing w:before="0"/>
              <w:ind w:firstLine="0"/>
              <w:jc w:val="center"/>
              <w:rPr>
                <w:del w:id="2014" w:author="Bernie Grofman" w:date="2022-11-27T11:24:00Z"/>
                <w:moveFrom w:id="2015" w:author="Bernie Grofman" w:date="2022-11-27T09:28:00Z"/>
                <w:color w:val="000000"/>
                <w:sz w:val="18"/>
                <w:szCs w:val="18"/>
              </w:rPr>
            </w:pPr>
            <w:moveFrom w:id="2016" w:author="Bernie Grofman" w:date="2022-11-27T09:28:00Z">
              <w:del w:id="2017" w:author="Bernie Grofman" w:date="2022-11-27T11:24:00Z">
                <w:r w:rsidRPr="00F8621C" w:rsidDel="00670CA0">
                  <w:rPr>
                    <w:color w:val="000000"/>
                    <w:sz w:val="18"/>
                    <w:szCs w:val="18"/>
                  </w:rPr>
                  <w:delText>1</w:delText>
                </w:r>
              </w:del>
            </w:moveFrom>
          </w:p>
        </w:tc>
        <w:tc>
          <w:tcPr>
            <w:tcW w:w="994" w:type="dxa"/>
            <w:tcBorders>
              <w:top w:val="nil"/>
              <w:left w:val="single" w:sz="8" w:space="0" w:color="auto"/>
              <w:bottom w:val="nil"/>
              <w:right w:val="nil"/>
            </w:tcBorders>
            <w:shd w:val="clear" w:color="auto" w:fill="auto"/>
            <w:noWrap/>
            <w:vAlign w:val="center"/>
            <w:hideMark/>
          </w:tcPr>
          <w:p w14:paraId="4745DBD5" w14:textId="5A924B07" w:rsidR="00F8621C" w:rsidRPr="00F8621C" w:rsidDel="00670CA0" w:rsidRDefault="00F8621C" w:rsidP="00F8621C">
            <w:pPr>
              <w:widowControl/>
              <w:spacing w:before="0"/>
              <w:ind w:firstLine="0"/>
              <w:jc w:val="center"/>
              <w:rPr>
                <w:del w:id="2018" w:author="Bernie Grofman" w:date="2022-11-27T11:24:00Z"/>
                <w:moveFrom w:id="2019" w:author="Bernie Grofman" w:date="2022-11-27T09:28:00Z"/>
                <w:color w:val="000000"/>
                <w:sz w:val="18"/>
                <w:szCs w:val="18"/>
              </w:rPr>
            </w:pPr>
            <w:moveFrom w:id="2020" w:author="Bernie Grofman" w:date="2022-11-27T09:28:00Z">
              <w:del w:id="2021" w:author="Bernie Grofman" w:date="2022-11-27T11:24:00Z">
                <w:r w:rsidRPr="00F8621C" w:rsidDel="00670CA0">
                  <w:rPr>
                    <w:color w:val="000000"/>
                    <w:sz w:val="18"/>
                    <w:szCs w:val="18"/>
                  </w:rPr>
                  <w:delText>6 (+1)</w:delText>
                </w:r>
              </w:del>
            </w:moveFrom>
          </w:p>
        </w:tc>
        <w:tc>
          <w:tcPr>
            <w:tcW w:w="994" w:type="dxa"/>
            <w:tcBorders>
              <w:top w:val="nil"/>
              <w:left w:val="nil"/>
              <w:bottom w:val="nil"/>
              <w:right w:val="nil"/>
            </w:tcBorders>
            <w:shd w:val="clear" w:color="000000" w:fill="D9D9D9"/>
            <w:noWrap/>
            <w:vAlign w:val="center"/>
            <w:hideMark/>
          </w:tcPr>
          <w:p w14:paraId="5E0F53FE" w14:textId="1314CBF1" w:rsidR="00F8621C" w:rsidRPr="00F8621C" w:rsidDel="00670CA0" w:rsidRDefault="00F8621C" w:rsidP="00F8621C">
            <w:pPr>
              <w:widowControl/>
              <w:spacing w:before="0"/>
              <w:ind w:firstLine="0"/>
              <w:jc w:val="center"/>
              <w:rPr>
                <w:del w:id="2022" w:author="Bernie Grofman" w:date="2022-11-27T11:24:00Z"/>
                <w:moveFrom w:id="2023" w:author="Bernie Grofman" w:date="2022-11-27T09:28:00Z"/>
                <w:color w:val="000000"/>
                <w:sz w:val="18"/>
                <w:szCs w:val="18"/>
              </w:rPr>
            </w:pPr>
            <w:moveFrom w:id="2024" w:author="Bernie Grofman" w:date="2022-11-27T09:28:00Z">
              <w:del w:id="2025" w:author="Bernie Grofman" w:date="2022-11-27T11:24:00Z">
                <w:r w:rsidRPr="00F8621C" w:rsidDel="00670CA0">
                  <w:rPr>
                    <w:color w:val="000000"/>
                    <w:sz w:val="18"/>
                    <w:szCs w:val="18"/>
                  </w:rPr>
                  <w:delText>5 (+1)</w:delText>
                </w:r>
              </w:del>
            </w:moveFrom>
          </w:p>
        </w:tc>
        <w:tc>
          <w:tcPr>
            <w:tcW w:w="994" w:type="dxa"/>
            <w:tcBorders>
              <w:top w:val="nil"/>
              <w:left w:val="nil"/>
              <w:bottom w:val="nil"/>
              <w:right w:val="nil"/>
            </w:tcBorders>
            <w:shd w:val="clear" w:color="auto" w:fill="auto"/>
            <w:noWrap/>
            <w:vAlign w:val="center"/>
            <w:hideMark/>
          </w:tcPr>
          <w:p w14:paraId="0D161A68" w14:textId="036CE074" w:rsidR="00F8621C" w:rsidRPr="00F8621C" w:rsidDel="00670CA0" w:rsidRDefault="00F8621C" w:rsidP="00F8621C">
            <w:pPr>
              <w:widowControl/>
              <w:spacing w:before="0"/>
              <w:ind w:firstLine="0"/>
              <w:jc w:val="center"/>
              <w:rPr>
                <w:del w:id="2026" w:author="Bernie Grofman" w:date="2022-11-27T11:24:00Z"/>
                <w:moveFrom w:id="2027" w:author="Bernie Grofman" w:date="2022-11-27T09:28:00Z"/>
                <w:color w:val="000000"/>
                <w:sz w:val="18"/>
                <w:szCs w:val="18"/>
              </w:rPr>
            </w:pPr>
            <w:moveFrom w:id="2028" w:author="Bernie Grofman" w:date="2022-11-27T09:28:00Z">
              <w:del w:id="2029" w:author="Bernie Grofman" w:date="2022-11-27T11:24:00Z">
                <w:r w:rsidRPr="00F8621C" w:rsidDel="00670CA0">
                  <w:rPr>
                    <w:color w:val="000000"/>
                    <w:sz w:val="18"/>
                    <w:szCs w:val="18"/>
                  </w:rPr>
                  <w:delText>1</w:delText>
                </w:r>
              </w:del>
            </w:moveFrom>
          </w:p>
        </w:tc>
      </w:tr>
      <w:tr w:rsidR="00F8621C" w:rsidRPr="00F8621C" w:rsidDel="00670CA0" w14:paraId="1183F2CA" w14:textId="45675362" w:rsidTr="00670CA0">
        <w:trPr>
          <w:jc w:val="center"/>
          <w:del w:id="2030" w:author="Bernie Grofman" w:date="2022-11-27T11:24:00Z"/>
        </w:trPr>
        <w:tc>
          <w:tcPr>
            <w:tcW w:w="1397" w:type="dxa"/>
            <w:tcBorders>
              <w:top w:val="nil"/>
              <w:left w:val="nil"/>
              <w:bottom w:val="nil"/>
              <w:right w:val="nil"/>
            </w:tcBorders>
            <w:shd w:val="clear" w:color="auto" w:fill="auto"/>
            <w:noWrap/>
            <w:vAlign w:val="center"/>
            <w:hideMark/>
          </w:tcPr>
          <w:p w14:paraId="2688B016" w14:textId="06661664" w:rsidR="00F8621C" w:rsidRPr="00F8621C" w:rsidDel="00670CA0" w:rsidRDefault="00F8621C" w:rsidP="00F8621C">
            <w:pPr>
              <w:widowControl/>
              <w:spacing w:before="0"/>
              <w:ind w:firstLine="0"/>
              <w:jc w:val="left"/>
              <w:rPr>
                <w:del w:id="2031" w:author="Bernie Grofman" w:date="2022-11-27T11:24:00Z"/>
                <w:moveFrom w:id="2032" w:author="Bernie Grofman" w:date="2022-11-27T09:28:00Z"/>
                <w:b/>
                <w:bCs/>
                <w:color w:val="000000"/>
                <w:sz w:val="18"/>
                <w:szCs w:val="18"/>
              </w:rPr>
            </w:pPr>
            <w:moveFrom w:id="2033" w:author="Bernie Grofman" w:date="2022-11-27T09:28:00Z">
              <w:del w:id="2034" w:author="Bernie Grofman" w:date="2022-11-27T11:24:00Z">
                <w:r w:rsidRPr="00F8621C" w:rsidDel="00670CA0">
                  <w:rPr>
                    <w:b/>
                    <w:bCs/>
                    <w:color w:val="000000"/>
                    <w:sz w:val="18"/>
                    <w:szCs w:val="18"/>
                  </w:rPr>
                  <w:delText>Tennessee</w:delText>
                </w:r>
              </w:del>
            </w:moveFrom>
          </w:p>
        </w:tc>
        <w:tc>
          <w:tcPr>
            <w:tcW w:w="995" w:type="dxa"/>
            <w:tcBorders>
              <w:top w:val="nil"/>
              <w:left w:val="nil"/>
              <w:bottom w:val="nil"/>
              <w:right w:val="nil"/>
            </w:tcBorders>
            <w:shd w:val="clear" w:color="auto" w:fill="auto"/>
            <w:noWrap/>
            <w:vAlign w:val="center"/>
            <w:hideMark/>
          </w:tcPr>
          <w:p w14:paraId="64D8124F" w14:textId="5E6E6B72" w:rsidR="00F8621C" w:rsidRPr="00F8621C" w:rsidDel="00670CA0" w:rsidRDefault="00F8621C" w:rsidP="00F8621C">
            <w:pPr>
              <w:widowControl/>
              <w:spacing w:before="0"/>
              <w:ind w:firstLine="0"/>
              <w:jc w:val="center"/>
              <w:rPr>
                <w:del w:id="2035" w:author="Bernie Grofman" w:date="2022-11-27T11:24:00Z"/>
                <w:moveFrom w:id="2036" w:author="Bernie Grofman" w:date="2022-11-27T09:28:00Z"/>
                <w:color w:val="000000"/>
                <w:sz w:val="18"/>
                <w:szCs w:val="18"/>
              </w:rPr>
            </w:pPr>
            <w:moveFrom w:id="2037" w:author="Bernie Grofman" w:date="2022-11-27T09:28:00Z">
              <w:del w:id="2038" w:author="Bernie Grofman" w:date="2022-11-27T11:24:00Z">
                <w:r w:rsidRPr="00F8621C" w:rsidDel="00670CA0">
                  <w:rPr>
                    <w:color w:val="000000"/>
                    <w:sz w:val="18"/>
                    <w:szCs w:val="18"/>
                  </w:rPr>
                  <w:delText>9</w:delText>
                </w:r>
              </w:del>
            </w:moveFrom>
          </w:p>
        </w:tc>
        <w:tc>
          <w:tcPr>
            <w:tcW w:w="994" w:type="dxa"/>
            <w:tcBorders>
              <w:top w:val="nil"/>
              <w:left w:val="nil"/>
              <w:bottom w:val="nil"/>
              <w:right w:val="nil"/>
            </w:tcBorders>
            <w:shd w:val="clear" w:color="000000" w:fill="D9D9D9"/>
            <w:noWrap/>
            <w:vAlign w:val="center"/>
            <w:hideMark/>
          </w:tcPr>
          <w:p w14:paraId="50434421" w14:textId="6893DD94" w:rsidR="00F8621C" w:rsidRPr="00F8621C" w:rsidDel="00670CA0" w:rsidRDefault="00F8621C" w:rsidP="00F8621C">
            <w:pPr>
              <w:widowControl/>
              <w:spacing w:before="0"/>
              <w:ind w:firstLine="0"/>
              <w:jc w:val="center"/>
              <w:rPr>
                <w:del w:id="2039" w:author="Bernie Grofman" w:date="2022-11-27T11:24:00Z"/>
                <w:moveFrom w:id="2040" w:author="Bernie Grofman" w:date="2022-11-27T09:28:00Z"/>
                <w:color w:val="000000"/>
                <w:sz w:val="18"/>
                <w:szCs w:val="18"/>
              </w:rPr>
            </w:pPr>
            <w:moveFrom w:id="2041" w:author="Bernie Grofman" w:date="2022-11-27T09:28:00Z">
              <w:del w:id="2042" w:author="Bernie Grofman" w:date="2022-11-27T11:24:00Z">
                <w:r w:rsidRPr="00F8621C" w:rsidDel="00670CA0">
                  <w:rPr>
                    <w:color w:val="000000"/>
                    <w:sz w:val="18"/>
                    <w:szCs w:val="18"/>
                  </w:rPr>
                  <w:delText>2</w:delText>
                </w:r>
              </w:del>
            </w:moveFrom>
          </w:p>
        </w:tc>
        <w:tc>
          <w:tcPr>
            <w:tcW w:w="994" w:type="dxa"/>
            <w:tcBorders>
              <w:top w:val="nil"/>
              <w:left w:val="nil"/>
              <w:bottom w:val="nil"/>
              <w:right w:val="nil"/>
            </w:tcBorders>
            <w:shd w:val="clear" w:color="auto" w:fill="auto"/>
            <w:noWrap/>
            <w:vAlign w:val="center"/>
            <w:hideMark/>
          </w:tcPr>
          <w:p w14:paraId="3F998140" w14:textId="58F7391E" w:rsidR="00F8621C" w:rsidRPr="00F8621C" w:rsidDel="00670CA0" w:rsidRDefault="00F8621C" w:rsidP="00F8621C">
            <w:pPr>
              <w:widowControl/>
              <w:spacing w:before="0"/>
              <w:ind w:firstLine="0"/>
              <w:jc w:val="center"/>
              <w:rPr>
                <w:del w:id="2043" w:author="Bernie Grofman" w:date="2022-11-27T11:24:00Z"/>
                <w:moveFrom w:id="2044" w:author="Bernie Grofman" w:date="2022-11-27T09:28:00Z"/>
                <w:color w:val="000000"/>
                <w:sz w:val="18"/>
                <w:szCs w:val="18"/>
              </w:rPr>
            </w:pPr>
            <w:moveFrom w:id="2045" w:author="Bernie Grofman" w:date="2022-11-27T09:28:00Z">
              <w:del w:id="2046" w:author="Bernie Grofman" w:date="2022-11-27T11:24:00Z">
                <w:r w:rsidRPr="00F8621C" w:rsidDel="00670CA0">
                  <w:rPr>
                    <w:color w:val="000000"/>
                    <w:sz w:val="18"/>
                    <w:szCs w:val="18"/>
                  </w:rPr>
                  <w:delText>7</w:delText>
                </w:r>
              </w:del>
            </w:moveFrom>
          </w:p>
        </w:tc>
        <w:tc>
          <w:tcPr>
            <w:tcW w:w="994" w:type="dxa"/>
            <w:tcBorders>
              <w:top w:val="nil"/>
              <w:left w:val="single" w:sz="8" w:space="0" w:color="auto"/>
              <w:bottom w:val="nil"/>
              <w:right w:val="nil"/>
            </w:tcBorders>
            <w:shd w:val="clear" w:color="auto" w:fill="auto"/>
            <w:noWrap/>
            <w:vAlign w:val="center"/>
            <w:hideMark/>
          </w:tcPr>
          <w:p w14:paraId="7F00573A" w14:textId="6C4EDF75" w:rsidR="00F8621C" w:rsidRPr="00F8621C" w:rsidDel="00670CA0" w:rsidRDefault="00F8621C" w:rsidP="00F8621C">
            <w:pPr>
              <w:widowControl/>
              <w:spacing w:before="0"/>
              <w:ind w:firstLine="0"/>
              <w:jc w:val="center"/>
              <w:rPr>
                <w:del w:id="2047" w:author="Bernie Grofman" w:date="2022-11-27T11:24:00Z"/>
                <w:moveFrom w:id="2048" w:author="Bernie Grofman" w:date="2022-11-27T09:28:00Z"/>
                <w:color w:val="000000"/>
                <w:sz w:val="18"/>
                <w:szCs w:val="18"/>
              </w:rPr>
            </w:pPr>
            <w:moveFrom w:id="2049" w:author="Bernie Grofman" w:date="2022-11-27T09:28:00Z">
              <w:del w:id="2050" w:author="Bernie Grofman" w:date="2022-11-27T11:24:00Z">
                <w:r w:rsidRPr="00F8621C" w:rsidDel="00670CA0">
                  <w:rPr>
                    <w:color w:val="000000"/>
                    <w:sz w:val="18"/>
                    <w:szCs w:val="18"/>
                  </w:rPr>
                  <w:delText>9</w:delText>
                </w:r>
              </w:del>
            </w:moveFrom>
          </w:p>
        </w:tc>
        <w:tc>
          <w:tcPr>
            <w:tcW w:w="994" w:type="dxa"/>
            <w:tcBorders>
              <w:top w:val="nil"/>
              <w:left w:val="nil"/>
              <w:bottom w:val="nil"/>
              <w:right w:val="nil"/>
            </w:tcBorders>
            <w:shd w:val="clear" w:color="000000" w:fill="D9D9D9"/>
            <w:noWrap/>
            <w:vAlign w:val="center"/>
            <w:hideMark/>
          </w:tcPr>
          <w:p w14:paraId="4B1F4A40" w14:textId="1E3F8722" w:rsidR="00F8621C" w:rsidRPr="00F8621C" w:rsidDel="00670CA0" w:rsidRDefault="00F8621C" w:rsidP="00F8621C">
            <w:pPr>
              <w:widowControl/>
              <w:spacing w:before="0"/>
              <w:ind w:firstLine="0"/>
              <w:jc w:val="center"/>
              <w:rPr>
                <w:del w:id="2051" w:author="Bernie Grofman" w:date="2022-11-27T11:24:00Z"/>
                <w:moveFrom w:id="2052" w:author="Bernie Grofman" w:date="2022-11-27T09:28:00Z"/>
                <w:color w:val="000000"/>
                <w:sz w:val="18"/>
                <w:szCs w:val="18"/>
              </w:rPr>
            </w:pPr>
            <w:moveFrom w:id="2053" w:author="Bernie Grofman" w:date="2022-11-27T09:28:00Z">
              <w:del w:id="2054" w:author="Bernie Grofman" w:date="2022-11-27T11:24:00Z">
                <w:r w:rsidRPr="00F8621C" w:rsidDel="00670CA0">
                  <w:rPr>
                    <w:color w:val="000000"/>
                    <w:sz w:val="18"/>
                    <w:szCs w:val="18"/>
                  </w:rPr>
                  <w:delText>1 (-1)</w:delText>
                </w:r>
              </w:del>
            </w:moveFrom>
          </w:p>
        </w:tc>
        <w:tc>
          <w:tcPr>
            <w:tcW w:w="994" w:type="dxa"/>
            <w:tcBorders>
              <w:top w:val="nil"/>
              <w:left w:val="nil"/>
              <w:bottom w:val="nil"/>
              <w:right w:val="nil"/>
            </w:tcBorders>
            <w:shd w:val="clear" w:color="auto" w:fill="auto"/>
            <w:noWrap/>
            <w:vAlign w:val="center"/>
            <w:hideMark/>
          </w:tcPr>
          <w:p w14:paraId="0A704E99" w14:textId="76C6D85D" w:rsidR="00F8621C" w:rsidRPr="00F8621C" w:rsidDel="00670CA0" w:rsidRDefault="00F8621C" w:rsidP="00F8621C">
            <w:pPr>
              <w:widowControl/>
              <w:spacing w:before="0"/>
              <w:ind w:firstLine="0"/>
              <w:jc w:val="center"/>
              <w:rPr>
                <w:del w:id="2055" w:author="Bernie Grofman" w:date="2022-11-27T11:24:00Z"/>
                <w:moveFrom w:id="2056" w:author="Bernie Grofman" w:date="2022-11-27T09:28:00Z"/>
                <w:color w:val="000000"/>
                <w:sz w:val="18"/>
                <w:szCs w:val="18"/>
              </w:rPr>
            </w:pPr>
            <w:moveFrom w:id="2057" w:author="Bernie Grofman" w:date="2022-11-27T09:28:00Z">
              <w:del w:id="2058" w:author="Bernie Grofman" w:date="2022-11-27T11:24:00Z">
                <w:r w:rsidRPr="00F8621C" w:rsidDel="00670CA0">
                  <w:rPr>
                    <w:color w:val="000000"/>
                    <w:sz w:val="18"/>
                    <w:szCs w:val="18"/>
                  </w:rPr>
                  <w:delText>8 (+1)</w:delText>
                </w:r>
              </w:del>
            </w:moveFrom>
          </w:p>
        </w:tc>
      </w:tr>
      <w:tr w:rsidR="00F8621C" w:rsidRPr="00F8621C" w:rsidDel="00670CA0" w14:paraId="1305A263" w14:textId="7640242A" w:rsidTr="00670CA0">
        <w:trPr>
          <w:jc w:val="center"/>
          <w:del w:id="2059" w:author="Bernie Grofman" w:date="2022-11-27T11:24:00Z"/>
        </w:trPr>
        <w:tc>
          <w:tcPr>
            <w:tcW w:w="1397" w:type="dxa"/>
            <w:tcBorders>
              <w:top w:val="nil"/>
              <w:left w:val="nil"/>
              <w:bottom w:val="nil"/>
              <w:right w:val="nil"/>
            </w:tcBorders>
            <w:shd w:val="clear" w:color="auto" w:fill="auto"/>
            <w:noWrap/>
            <w:vAlign w:val="center"/>
            <w:hideMark/>
          </w:tcPr>
          <w:p w14:paraId="0E05F37F" w14:textId="3CEA3B96" w:rsidR="00F8621C" w:rsidRPr="00F8621C" w:rsidDel="00670CA0" w:rsidRDefault="00F8621C" w:rsidP="00F8621C">
            <w:pPr>
              <w:widowControl/>
              <w:spacing w:before="0"/>
              <w:ind w:firstLine="0"/>
              <w:jc w:val="left"/>
              <w:rPr>
                <w:del w:id="2060" w:author="Bernie Grofman" w:date="2022-11-27T11:24:00Z"/>
                <w:moveFrom w:id="2061" w:author="Bernie Grofman" w:date="2022-11-27T09:28:00Z"/>
                <w:b/>
                <w:bCs/>
                <w:color w:val="000000"/>
                <w:sz w:val="18"/>
                <w:szCs w:val="18"/>
              </w:rPr>
            </w:pPr>
            <w:moveFrom w:id="2062" w:author="Bernie Grofman" w:date="2022-11-27T09:28:00Z">
              <w:del w:id="2063" w:author="Bernie Grofman" w:date="2022-11-27T11:24:00Z">
                <w:r w:rsidRPr="00F8621C" w:rsidDel="00670CA0">
                  <w:rPr>
                    <w:b/>
                    <w:bCs/>
                    <w:color w:val="000000"/>
                    <w:sz w:val="18"/>
                    <w:szCs w:val="18"/>
                  </w:rPr>
                  <w:delText>Texas</w:delText>
                </w:r>
              </w:del>
            </w:moveFrom>
          </w:p>
        </w:tc>
        <w:tc>
          <w:tcPr>
            <w:tcW w:w="995" w:type="dxa"/>
            <w:tcBorders>
              <w:top w:val="nil"/>
              <w:left w:val="nil"/>
              <w:bottom w:val="nil"/>
              <w:right w:val="nil"/>
            </w:tcBorders>
            <w:shd w:val="clear" w:color="auto" w:fill="auto"/>
            <w:noWrap/>
            <w:vAlign w:val="center"/>
            <w:hideMark/>
          </w:tcPr>
          <w:p w14:paraId="155B06E3" w14:textId="7BEFA4C5" w:rsidR="00F8621C" w:rsidRPr="00F8621C" w:rsidDel="00670CA0" w:rsidRDefault="00F8621C" w:rsidP="00F8621C">
            <w:pPr>
              <w:widowControl/>
              <w:spacing w:before="0"/>
              <w:ind w:firstLine="0"/>
              <w:jc w:val="center"/>
              <w:rPr>
                <w:del w:id="2064" w:author="Bernie Grofman" w:date="2022-11-27T11:24:00Z"/>
                <w:moveFrom w:id="2065" w:author="Bernie Grofman" w:date="2022-11-27T09:28:00Z"/>
                <w:color w:val="000000"/>
                <w:sz w:val="18"/>
                <w:szCs w:val="18"/>
              </w:rPr>
            </w:pPr>
            <w:moveFrom w:id="2066" w:author="Bernie Grofman" w:date="2022-11-27T09:28:00Z">
              <w:del w:id="2067" w:author="Bernie Grofman" w:date="2022-11-27T11:24:00Z">
                <w:r w:rsidRPr="00F8621C" w:rsidDel="00670CA0">
                  <w:rPr>
                    <w:color w:val="000000"/>
                    <w:sz w:val="18"/>
                    <w:szCs w:val="18"/>
                  </w:rPr>
                  <w:delText>36</w:delText>
                </w:r>
              </w:del>
            </w:moveFrom>
          </w:p>
        </w:tc>
        <w:tc>
          <w:tcPr>
            <w:tcW w:w="994" w:type="dxa"/>
            <w:tcBorders>
              <w:top w:val="nil"/>
              <w:left w:val="nil"/>
              <w:bottom w:val="nil"/>
              <w:right w:val="nil"/>
            </w:tcBorders>
            <w:shd w:val="clear" w:color="000000" w:fill="D9D9D9"/>
            <w:noWrap/>
            <w:vAlign w:val="center"/>
            <w:hideMark/>
          </w:tcPr>
          <w:p w14:paraId="6023EB55" w14:textId="62906117" w:rsidR="00F8621C" w:rsidRPr="00F8621C" w:rsidDel="00670CA0" w:rsidRDefault="00F8621C" w:rsidP="00F8621C">
            <w:pPr>
              <w:widowControl/>
              <w:spacing w:before="0"/>
              <w:ind w:firstLine="0"/>
              <w:jc w:val="center"/>
              <w:rPr>
                <w:del w:id="2068" w:author="Bernie Grofman" w:date="2022-11-27T11:24:00Z"/>
                <w:moveFrom w:id="2069" w:author="Bernie Grofman" w:date="2022-11-27T09:28:00Z"/>
                <w:color w:val="000000"/>
                <w:sz w:val="18"/>
                <w:szCs w:val="18"/>
              </w:rPr>
            </w:pPr>
            <w:moveFrom w:id="2070" w:author="Bernie Grofman" w:date="2022-11-27T09:28:00Z">
              <w:del w:id="2071" w:author="Bernie Grofman" w:date="2022-11-27T11:24:00Z">
                <w:r w:rsidRPr="00F8621C" w:rsidDel="00670CA0">
                  <w:rPr>
                    <w:color w:val="000000"/>
                    <w:sz w:val="18"/>
                    <w:szCs w:val="18"/>
                  </w:rPr>
                  <w:delText>14</w:delText>
                </w:r>
              </w:del>
            </w:moveFrom>
          </w:p>
        </w:tc>
        <w:tc>
          <w:tcPr>
            <w:tcW w:w="994" w:type="dxa"/>
            <w:tcBorders>
              <w:top w:val="nil"/>
              <w:left w:val="nil"/>
              <w:bottom w:val="nil"/>
              <w:right w:val="nil"/>
            </w:tcBorders>
            <w:shd w:val="clear" w:color="auto" w:fill="auto"/>
            <w:noWrap/>
            <w:vAlign w:val="center"/>
            <w:hideMark/>
          </w:tcPr>
          <w:p w14:paraId="5D0816E9" w14:textId="369CE530" w:rsidR="00F8621C" w:rsidRPr="00F8621C" w:rsidDel="00670CA0" w:rsidRDefault="00F8621C" w:rsidP="00F8621C">
            <w:pPr>
              <w:widowControl/>
              <w:spacing w:before="0"/>
              <w:ind w:firstLine="0"/>
              <w:jc w:val="center"/>
              <w:rPr>
                <w:del w:id="2072" w:author="Bernie Grofman" w:date="2022-11-27T11:24:00Z"/>
                <w:moveFrom w:id="2073" w:author="Bernie Grofman" w:date="2022-11-27T09:28:00Z"/>
                <w:color w:val="000000"/>
                <w:sz w:val="18"/>
                <w:szCs w:val="18"/>
              </w:rPr>
            </w:pPr>
            <w:moveFrom w:id="2074" w:author="Bernie Grofman" w:date="2022-11-27T09:28:00Z">
              <w:del w:id="2075" w:author="Bernie Grofman" w:date="2022-11-27T11:24:00Z">
                <w:r w:rsidRPr="00F8621C" w:rsidDel="00670CA0">
                  <w:rPr>
                    <w:color w:val="000000"/>
                    <w:sz w:val="18"/>
                    <w:szCs w:val="18"/>
                  </w:rPr>
                  <w:delText>22</w:delText>
                </w:r>
              </w:del>
            </w:moveFrom>
          </w:p>
        </w:tc>
        <w:tc>
          <w:tcPr>
            <w:tcW w:w="994" w:type="dxa"/>
            <w:tcBorders>
              <w:top w:val="nil"/>
              <w:left w:val="single" w:sz="8" w:space="0" w:color="auto"/>
              <w:bottom w:val="nil"/>
              <w:right w:val="nil"/>
            </w:tcBorders>
            <w:shd w:val="clear" w:color="auto" w:fill="auto"/>
            <w:noWrap/>
            <w:vAlign w:val="center"/>
            <w:hideMark/>
          </w:tcPr>
          <w:p w14:paraId="1A63CC3A" w14:textId="7C33E21C" w:rsidR="00F8621C" w:rsidRPr="00F8621C" w:rsidDel="00670CA0" w:rsidRDefault="00F8621C" w:rsidP="00F8621C">
            <w:pPr>
              <w:widowControl/>
              <w:spacing w:before="0"/>
              <w:ind w:firstLine="0"/>
              <w:jc w:val="center"/>
              <w:rPr>
                <w:del w:id="2076" w:author="Bernie Grofman" w:date="2022-11-27T11:24:00Z"/>
                <w:moveFrom w:id="2077" w:author="Bernie Grofman" w:date="2022-11-27T09:28:00Z"/>
                <w:color w:val="000000"/>
                <w:sz w:val="18"/>
                <w:szCs w:val="18"/>
              </w:rPr>
            </w:pPr>
            <w:moveFrom w:id="2078" w:author="Bernie Grofman" w:date="2022-11-27T09:28:00Z">
              <w:del w:id="2079" w:author="Bernie Grofman" w:date="2022-11-27T11:24:00Z">
                <w:r w:rsidRPr="00F8621C" w:rsidDel="00670CA0">
                  <w:rPr>
                    <w:color w:val="000000"/>
                    <w:sz w:val="18"/>
                    <w:szCs w:val="18"/>
                  </w:rPr>
                  <w:delText>38 (+2)</w:delText>
                </w:r>
              </w:del>
            </w:moveFrom>
          </w:p>
        </w:tc>
        <w:tc>
          <w:tcPr>
            <w:tcW w:w="994" w:type="dxa"/>
            <w:tcBorders>
              <w:top w:val="nil"/>
              <w:left w:val="nil"/>
              <w:bottom w:val="nil"/>
              <w:right w:val="nil"/>
            </w:tcBorders>
            <w:shd w:val="clear" w:color="000000" w:fill="D9D9D9"/>
            <w:noWrap/>
            <w:vAlign w:val="center"/>
            <w:hideMark/>
          </w:tcPr>
          <w:p w14:paraId="019E8FE9" w14:textId="6BA24FF8" w:rsidR="00F8621C" w:rsidRPr="00F8621C" w:rsidDel="00670CA0" w:rsidRDefault="00F8621C" w:rsidP="00F8621C">
            <w:pPr>
              <w:widowControl/>
              <w:spacing w:before="0"/>
              <w:ind w:firstLine="0"/>
              <w:jc w:val="center"/>
              <w:rPr>
                <w:del w:id="2080" w:author="Bernie Grofman" w:date="2022-11-27T11:24:00Z"/>
                <w:moveFrom w:id="2081" w:author="Bernie Grofman" w:date="2022-11-27T09:28:00Z"/>
                <w:color w:val="000000"/>
                <w:sz w:val="18"/>
                <w:szCs w:val="18"/>
              </w:rPr>
            </w:pPr>
            <w:moveFrom w:id="2082" w:author="Bernie Grofman" w:date="2022-11-27T09:28:00Z">
              <w:del w:id="2083" w:author="Bernie Grofman" w:date="2022-11-27T11:24:00Z">
                <w:r w:rsidRPr="00F8621C" w:rsidDel="00670CA0">
                  <w:rPr>
                    <w:color w:val="000000"/>
                    <w:sz w:val="18"/>
                    <w:szCs w:val="18"/>
                  </w:rPr>
                  <w:delText>13 (-1)</w:delText>
                </w:r>
              </w:del>
            </w:moveFrom>
          </w:p>
        </w:tc>
        <w:tc>
          <w:tcPr>
            <w:tcW w:w="994" w:type="dxa"/>
            <w:tcBorders>
              <w:top w:val="nil"/>
              <w:left w:val="nil"/>
              <w:bottom w:val="nil"/>
              <w:right w:val="nil"/>
            </w:tcBorders>
            <w:shd w:val="clear" w:color="auto" w:fill="auto"/>
            <w:noWrap/>
            <w:vAlign w:val="center"/>
            <w:hideMark/>
          </w:tcPr>
          <w:p w14:paraId="3B039205" w14:textId="36DA7826" w:rsidR="00F8621C" w:rsidRPr="00F8621C" w:rsidDel="00670CA0" w:rsidRDefault="00F8621C" w:rsidP="00F8621C">
            <w:pPr>
              <w:widowControl/>
              <w:spacing w:before="0"/>
              <w:ind w:firstLine="0"/>
              <w:jc w:val="center"/>
              <w:rPr>
                <w:del w:id="2084" w:author="Bernie Grofman" w:date="2022-11-27T11:24:00Z"/>
                <w:moveFrom w:id="2085" w:author="Bernie Grofman" w:date="2022-11-27T09:28:00Z"/>
                <w:color w:val="000000"/>
                <w:sz w:val="18"/>
                <w:szCs w:val="18"/>
              </w:rPr>
            </w:pPr>
            <w:moveFrom w:id="2086" w:author="Bernie Grofman" w:date="2022-11-27T09:28:00Z">
              <w:del w:id="2087" w:author="Bernie Grofman" w:date="2022-11-27T11:24:00Z">
                <w:r w:rsidRPr="00F8621C" w:rsidDel="00670CA0">
                  <w:rPr>
                    <w:color w:val="000000"/>
                    <w:sz w:val="18"/>
                    <w:szCs w:val="18"/>
                  </w:rPr>
                  <w:delText>25 (+3)</w:delText>
                </w:r>
              </w:del>
            </w:moveFrom>
          </w:p>
        </w:tc>
      </w:tr>
      <w:tr w:rsidR="00F8621C" w:rsidRPr="00F8621C" w:rsidDel="00670CA0" w14:paraId="13ACD3D3" w14:textId="1A0BBF1B" w:rsidTr="00670CA0">
        <w:trPr>
          <w:jc w:val="center"/>
          <w:del w:id="2088" w:author="Bernie Grofman" w:date="2022-11-27T11:24:00Z"/>
        </w:trPr>
        <w:tc>
          <w:tcPr>
            <w:tcW w:w="1397" w:type="dxa"/>
            <w:tcBorders>
              <w:top w:val="nil"/>
              <w:left w:val="nil"/>
              <w:bottom w:val="single" w:sz="8" w:space="0" w:color="auto"/>
              <w:right w:val="nil"/>
            </w:tcBorders>
            <w:shd w:val="clear" w:color="auto" w:fill="auto"/>
            <w:noWrap/>
            <w:vAlign w:val="center"/>
            <w:hideMark/>
          </w:tcPr>
          <w:p w14:paraId="5A33635D" w14:textId="5D893FBC" w:rsidR="00F8621C" w:rsidRPr="00F8621C" w:rsidDel="00670CA0" w:rsidRDefault="00F8621C" w:rsidP="00F8621C">
            <w:pPr>
              <w:widowControl/>
              <w:spacing w:before="0"/>
              <w:ind w:firstLine="0"/>
              <w:jc w:val="left"/>
              <w:rPr>
                <w:del w:id="2089" w:author="Bernie Grofman" w:date="2022-11-27T11:24:00Z"/>
                <w:moveFrom w:id="2090" w:author="Bernie Grofman" w:date="2022-11-27T09:28:00Z"/>
                <w:b/>
                <w:bCs/>
                <w:color w:val="000000"/>
                <w:sz w:val="18"/>
                <w:szCs w:val="18"/>
              </w:rPr>
            </w:pPr>
            <w:moveFrom w:id="2091" w:author="Bernie Grofman" w:date="2022-11-27T09:28:00Z">
              <w:del w:id="2092" w:author="Bernie Grofman" w:date="2022-11-27T11:24:00Z">
                <w:r w:rsidRPr="00F8621C" w:rsidDel="00670CA0">
                  <w:rPr>
                    <w:b/>
                    <w:bCs/>
                    <w:color w:val="000000"/>
                    <w:sz w:val="18"/>
                    <w:szCs w:val="18"/>
                  </w:rPr>
                  <w:delText>West Virginia</w:delText>
                </w:r>
              </w:del>
            </w:moveFrom>
          </w:p>
        </w:tc>
        <w:tc>
          <w:tcPr>
            <w:tcW w:w="995" w:type="dxa"/>
            <w:tcBorders>
              <w:top w:val="nil"/>
              <w:left w:val="nil"/>
              <w:bottom w:val="single" w:sz="8" w:space="0" w:color="auto"/>
              <w:right w:val="nil"/>
            </w:tcBorders>
            <w:shd w:val="clear" w:color="auto" w:fill="auto"/>
            <w:noWrap/>
            <w:vAlign w:val="center"/>
            <w:hideMark/>
          </w:tcPr>
          <w:p w14:paraId="0077D7DB" w14:textId="54D518E1" w:rsidR="00F8621C" w:rsidRPr="00F8621C" w:rsidDel="00670CA0" w:rsidRDefault="00F8621C" w:rsidP="00F8621C">
            <w:pPr>
              <w:widowControl/>
              <w:spacing w:before="0"/>
              <w:ind w:firstLine="0"/>
              <w:jc w:val="center"/>
              <w:rPr>
                <w:del w:id="2093" w:author="Bernie Grofman" w:date="2022-11-27T11:24:00Z"/>
                <w:moveFrom w:id="2094" w:author="Bernie Grofman" w:date="2022-11-27T09:28:00Z"/>
                <w:color w:val="000000"/>
                <w:sz w:val="18"/>
                <w:szCs w:val="18"/>
              </w:rPr>
            </w:pPr>
            <w:moveFrom w:id="2095" w:author="Bernie Grofman" w:date="2022-11-27T09:28:00Z">
              <w:del w:id="2096" w:author="Bernie Grofman" w:date="2022-11-27T11:24:00Z">
                <w:r w:rsidRPr="00F8621C" w:rsidDel="00670CA0">
                  <w:rPr>
                    <w:color w:val="000000"/>
                    <w:sz w:val="18"/>
                    <w:szCs w:val="18"/>
                  </w:rPr>
                  <w:delText>3</w:delText>
                </w:r>
              </w:del>
            </w:moveFrom>
          </w:p>
        </w:tc>
        <w:tc>
          <w:tcPr>
            <w:tcW w:w="994" w:type="dxa"/>
            <w:tcBorders>
              <w:top w:val="nil"/>
              <w:left w:val="nil"/>
              <w:bottom w:val="single" w:sz="8" w:space="0" w:color="auto"/>
              <w:right w:val="nil"/>
            </w:tcBorders>
            <w:shd w:val="clear" w:color="000000" w:fill="D9D9D9"/>
            <w:noWrap/>
            <w:vAlign w:val="center"/>
            <w:hideMark/>
          </w:tcPr>
          <w:p w14:paraId="10A0A3B6" w14:textId="39FA8BAE" w:rsidR="00F8621C" w:rsidRPr="00F8621C" w:rsidDel="00670CA0" w:rsidRDefault="00F8621C" w:rsidP="00F8621C">
            <w:pPr>
              <w:widowControl/>
              <w:spacing w:before="0"/>
              <w:ind w:firstLine="0"/>
              <w:jc w:val="center"/>
              <w:rPr>
                <w:del w:id="2097" w:author="Bernie Grofman" w:date="2022-11-27T11:24:00Z"/>
                <w:moveFrom w:id="2098" w:author="Bernie Grofman" w:date="2022-11-27T09:28:00Z"/>
                <w:color w:val="000000"/>
                <w:sz w:val="18"/>
                <w:szCs w:val="18"/>
              </w:rPr>
            </w:pPr>
            <w:moveFrom w:id="2099" w:author="Bernie Grofman" w:date="2022-11-27T09:28:00Z">
              <w:del w:id="2100" w:author="Bernie Grofman" w:date="2022-11-27T11:24:00Z">
                <w:r w:rsidRPr="00F8621C" w:rsidDel="00670CA0">
                  <w:rPr>
                    <w:color w:val="000000"/>
                    <w:sz w:val="18"/>
                    <w:szCs w:val="18"/>
                  </w:rPr>
                  <w:delText>0</w:delText>
                </w:r>
              </w:del>
            </w:moveFrom>
          </w:p>
        </w:tc>
        <w:tc>
          <w:tcPr>
            <w:tcW w:w="994" w:type="dxa"/>
            <w:tcBorders>
              <w:top w:val="nil"/>
              <w:left w:val="nil"/>
              <w:bottom w:val="single" w:sz="8" w:space="0" w:color="auto"/>
              <w:right w:val="nil"/>
            </w:tcBorders>
            <w:shd w:val="clear" w:color="auto" w:fill="auto"/>
            <w:noWrap/>
            <w:vAlign w:val="center"/>
            <w:hideMark/>
          </w:tcPr>
          <w:p w14:paraId="7DB5249A" w14:textId="72BCC022" w:rsidR="00F8621C" w:rsidRPr="00F8621C" w:rsidDel="00670CA0" w:rsidRDefault="00F8621C" w:rsidP="00F8621C">
            <w:pPr>
              <w:widowControl/>
              <w:spacing w:before="0"/>
              <w:ind w:firstLine="0"/>
              <w:jc w:val="center"/>
              <w:rPr>
                <w:del w:id="2101" w:author="Bernie Grofman" w:date="2022-11-27T11:24:00Z"/>
                <w:moveFrom w:id="2102" w:author="Bernie Grofman" w:date="2022-11-27T09:28:00Z"/>
                <w:color w:val="000000"/>
                <w:sz w:val="18"/>
                <w:szCs w:val="18"/>
              </w:rPr>
            </w:pPr>
            <w:moveFrom w:id="2103" w:author="Bernie Grofman" w:date="2022-11-27T09:28:00Z">
              <w:del w:id="2104" w:author="Bernie Grofman" w:date="2022-11-27T11:24:00Z">
                <w:r w:rsidRPr="00F8621C" w:rsidDel="00670CA0">
                  <w:rPr>
                    <w:color w:val="000000"/>
                    <w:sz w:val="18"/>
                    <w:szCs w:val="18"/>
                  </w:rPr>
                  <w:delText>3</w:delText>
                </w:r>
              </w:del>
            </w:moveFrom>
          </w:p>
        </w:tc>
        <w:tc>
          <w:tcPr>
            <w:tcW w:w="994" w:type="dxa"/>
            <w:tcBorders>
              <w:top w:val="nil"/>
              <w:left w:val="single" w:sz="8" w:space="0" w:color="auto"/>
              <w:bottom w:val="single" w:sz="8" w:space="0" w:color="auto"/>
              <w:right w:val="nil"/>
            </w:tcBorders>
            <w:shd w:val="clear" w:color="auto" w:fill="auto"/>
            <w:noWrap/>
            <w:vAlign w:val="center"/>
            <w:hideMark/>
          </w:tcPr>
          <w:p w14:paraId="294A2916" w14:textId="4EEA2055" w:rsidR="00F8621C" w:rsidRPr="00F8621C" w:rsidDel="00670CA0" w:rsidRDefault="00F8621C" w:rsidP="00F8621C">
            <w:pPr>
              <w:widowControl/>
              <w:spacing w:before="0"/>
              <w:ind w:firstLine="0"/>
              <w:jc w:val="center"/>
              <w:rPr>
                <w:del w:id="2105" w:author="Bernie Grofman" w:date="2022-11-27T11:24:00Z"/>
                <w:moveFrom w:id="2106" w:author="Bernie Grofman" w:date="2022-11-27T09:28:00Z"/>
                <w:color w:val="000000"/>
                <w:sz w:val="18"/>
                <w:szCs w:val="18"/>
              </w:rPr>
            </w:pPr>
            <w:moveFrom w:id="2107" w:author="Bernie Grofman" w:date="2022-11-27T09:28:00Z">
              <w:del w:id="2108" w:author="Bernie Grofman" w:date="2022-11-27T11:24:00Z">
                <w:r w:rsidRPr="00F8621C" w:rsidDel="00670CA0">
                  <w:rPr>
                    <w:color w:val="000000"/>
                    <w:sz w:val="18"/>
                    <w:szCs w:val="18"/>
                  </w:rPr>
                  <w:delText>2 (-1)</w:delText>
                </w:r>
              </w:del>
            </w:moveFrom>
          </w:p>
        </w:tc>
        <w:tc>
          <w:tcPr>
            <w:tcW w:w="994" w:type="dxa"/>
            <w:tcBorders>
              <w:top w:val="nil"/>
              <w:left w:val="nil"/>
              <w:bottom w:val="single" w:sz="8" w:space="0" w:color="auto"/>
              <w:right w:val="nil"/>
            </w:tcBorders>
            <w:shd w:val="clear" w:color="000000" w:fill="D9D9D9"/>
            <w:noWrap/>
            <w:vAlign w:val="center"/>
            <w:hideMark/>
          </w:tcPr>
          <w:p w14:paraId="1D16F9E6" w14:textId="72CB78BE" w:rsidR="00F8621C" w:rsidRPr="00F8621C" w:rsidDel="00670CA0" w:rsidRDefault="00F8621C" w:rsidP="00F8621C">
            <w:pPr>
              <w:widowControl/>
              <w:spacing w:before="0"/>
              <w:ind w:firstLine="0"/>
              <w:jc w:val="center"/>
              <w:rPr>
                <w:del w:id="2109" w:author="Bernie Grofman" w:date="2022-11-27T11:24:00Z"/>
                <w:moveFrom w:id="2110" w:author="Bernie Grofman" w:date="2022-11-27T09:28:00Z"/>
                <w:color w:val="000000"/>
                <w:sz w:val="18"/>
                <w:szCs w:val="18"/>
              </w:rPr>
            </w:pPr>
            <w:moveFrom w:id="2111" w:author="Bernie Grofman" w:date="2022-11-27T09:28:00Z">
              <w:del w:id="2112" w:author="Bernie Grofman" w:date="2022-11-27T11:24:00Z">
                <w:r w:rsidRPr="00F8621C" w:rsidDel="00670CA0">
                  <w:rPr>
                    <w:color w:val="000000"/>
                    <w:sz w:val="18"/>
                    <w:szCs w:val="18"/>
                  </w:rPr>
                  <w:delText>0</w:delText>
                </w:r>
              </w:del>
            </w:moveFrom>
          </w:p>
        </w:tc>
        <w:tc>
          <w:tcPr>
            <w:tcW w:w="994" w:type="dxa"/>
            <w:tcBorders>
              <w:top w:val="nil"/>
              <w:left w:val="nil"/>
              <w:bottom w:val="single" w:sz="8" w:space="0" w:color="auto"/>
              <w:right w:val="nil"/>
            </w:tcBorders>
            <w:shd w:val="clear" w:color="auto" w:fill="auto"/>
            <w:noWrap/>
            <w:vAlign w:val="center"/>
            <w:hideMark/>
          </w:tcPr>
          <w:p w14:paraId="157DBC48" w14:textId="7E623EAF" w:rsidR="00F8621C" w:rsidRPr="00F8621C" w:rsidDel="00670CA0" w:rsidRDefault="00F8621C" w:rsidP="00F8621C">
            <w:pPr>
              <w:widowControl/>
              <w:spacing w:before="0"/>
              <w:ind w:firstLine="0"/>
              <w:jc w:val="center"/>
              <w:rPr>
                <w:del w:id="2113" w:author="Bernie Grofman" w:date="2022-11-27T11:24:00Z"/>
                <w:moveFrom w:id="2114" w:author="Bernie Grofman" w:date="2022-11-27T09:28:00Z"/>
                <w:color w:val="000000"/>
                <w:sz w:val="18"/>
                <w:szCs w:val="18"/>
              </w:rPr>
            </w:pPr>
            <w:moveFrom w:id="2115" w:author="Bernie Grofman" w:date="2022-11-27T09:28:00Z">
              <w:del w:id="2116" w:author="Bernie Grofman" w:date="2022-11-27T11:24:00Z">
                <w:r w:rsidRPr="00F8621C" w:rsidDel="00670CA0">
                  <w:rPr>
                    <w:color w:val="000000"/>
                    <w:sz w:val="18"/>
                    <w:szCs w:val="18"/>
                  </w:rPr>
                  <w:delText>2 (-1)</w:delText>
                </w:r>
              </w:del>
            </w:moveFrom>
          </w:p>
        </w:tc>
      </w:tr>
      <w:tr w:rsidR="00F8621C" w:rsidRPr="00F8621C" w:rsidDel="00670CA0" w14:paraId="1D0F2B98" w14:textId="2C290168" w:rsidTr="00670CA0">
        <w:trPr>
          <w:jc w:val="center"/>
          <w:del w:id="2117" w:author="Bernie Grofman" w:date="2022-11-27T11:24:00Z"/>
        </w:trPr>
        <w:tc>
          <w:tcPr>
            <w:tcW w:w="1397" w:type="dxa"/>
            <w:tcBorders>
              <w:top w:val="nil"/>
              <w:left w:val="nil"/>
              <w:bottom w:val="single" w:sz="8" w:space="0" w:color="auto"/>
              <w:right w:val="nil"/>
            </w:tcBorders>
            <w:shd w:val="clear" w:color="auto" w:fill="auto"/>
            <w:noWrap/>
            <w:vAlign w:val="center"/>
            <w:hideMark/>
          </w:tcPr>
          <w:p w14:paraId="68470BEF" w14:textId="1118AA46" w:rsidR="00F8621C" w:rsidRPr="00F8621C" w:rsidDel="00670CA0" w:rsidRDefault="00F8621C" w:rsidP="00F8621C">
            <w:pPr>
              <w:widowControl/>
              <w:spacing w:before="0"/>
              <w:ind w:firstLine="0"/>
              <w:jc w:val="left"/>
              <w:rPr>
                <w:del w:id="2118" w:author="Bernie Grofman" w:date="2022-11-27T11:24:00Z"/>
                <w:moveFrom w:id="2119" w:author="Bernie Grofman" w:date="2022-11-27T09:28:00Z"/>
                <w:b/>
                <w:bCs/>
                <w:color w:val="000000"/>
                <w:sz w:val="18"/>
                <w:szCs w:val="18"/>
              </w:rPr>
            </w:pPr>
            <w:moveFrom w:id="2120" w:author="Bernie Grofman" w:date="2022-11-27T09:28:00Z">
              <w:del w:id="2121" w:author="Bernie Grofman" w:date="2022-11-27T11:24:00Z">
                <w:r w:rsidRPr="00F8621C" w:rsidDel="00670CA0">
                  <w:rPr>
                    <w:b/>
                    <w:bCs/>
                    <w:color w:val="000000"/>
                    <w:sz w:val="18"/>
                    <w:szCs w:val="18"/>
                  </w:rPr>
                  <w:delText>Total</w:delText>
                </w:r>
              </w:del>
            </w:moveFrom>
          </w:p>
        </w:tc>
        <w:tc>
          <w:tcPr>
            <w:tcW w:w="995" w:type="dxa"/>
            <w:tcBorders>
              <w:top w:val="nil"/>
              <w:left w:val="nil"/>
              <w:bottom w:val="single" w:sz="8" w:space="0" w:color="auto"/>
              <w:right w:val="nil"/>
            </w:tcBorders>
            <w:shd w:val="clear" w:color="auto" w:fill="auto"/>
            <w:noWrap/>
            <w:vAlign w:val="center"/>
            <w:hideMark/>
          </w:tcPr>
          <w:p w14:paraId="08A1B834" w14:textId="5E9DDD4B" w:rsidR="00F8621C" w:rsidRPr="00F8621C" w:rsidDel="00670CA0" w:rsidRDefault="00F8621C" w:rsidP="00F8621C">
            <w:pPr>
              <w:widowControl/>
              <w:spacing w:before="0"/>
              <w:ind w:firstLine="0"/>
              <w:jc w:val="center"/>
              <w:rPr>
                <w:del w:id="2122" w:author="Bernie Grofman" w:date="2022-11-27T11:24:00Z"/>
                <w:moveFrom w:id="2123" w:author="Bernie Grofman" w:date="2022-11-27T09:28:00Z"/>
                <w:b/>
                <w:bCs/>
                <w:color w:val="000000"/>
                <w:sz w:val="18"/>
                <w:szCs w:val="18"/>
              </w:rPr>
            </w:pPr>
            <w:moveFrom w:id="2124" w:author="Bernie Grofman" w:date="2022-11-27T09:28:00Z">
              <w:del w:id="2125" w:author="Bernie Grofman" w:date="2022-11-27T11:24:00Z">
                <w:r w:rsidRPr="00F8621C" w:rsidDel="00670CA0">
                  <w:rPr>
                    <w:b/>
                    <w:bCs/>
                    <w:color w:val="000000"/>
                    <w:sz w:val="18"/>
                    <w:szCs w:val="18"/>
                  </w:rPr>
                  <w:delText>246</w:delText>
                </w:r>
              </w:del>
            </w:moveFrom>
          </w:p>
        </w:tc>
        <w:tc>
          <w:tcPr>
            <w:tcW w:w="994" w:type="dxa"/>
            <w:tcBorders>
              <w:top w:val="nil"/>
              <w:left w:val="nil"/>
              <w:bottom w:val="single" w:sz="8" w:space="0" w:color="auto"/>
              <w:right w:val="nil"/>
            </w:tcBorders>
            <w:shd w:val="clear" w:color="000000" w:fill="D9D9D9"/>
            <w:noWrap/>
            <w:vAlign w:val="center"/>
            <w:hideMark/>
          </w:tcPr>
          <w:p w14:paraId="3F245757" w14:textId="4080F037" w:rsidR="00F8621C" w:rsidRPr="00F8621C" w:rsidDel="00670CA0" w:rsidRDefault="00F8621C" w:rsidP="00F8621C">
            <w:pPr>
              <w:widowControl/>
              <w:spacing w:before="0"/>
              <w:ind w:firstLine="0"/>
              <w:jc w:val="center"/>
              <w:rPr>
                <w:del w:id="2126" w:author="Bernie Grofman" w:date="2022-11-27T11:24:00Z"/>
                <w:moveFrom w:id="2127" w:author="Bernie Grofman" w:date="2022-11-27T09:28:00Z"/>
                <w:b/>
                <w:bCs/>
                <w:color w:val="000000"/>
                <w:sz w:val="18"/>
                <w:szCs w:val="18"/>
              </w:rPr>
            </w:pPr>
            <w:moveFrom w:id="2128" w:author="Bernie Grofman" w:date="2022-11-27T09:28:00Z">
              <w:del w:id="2129" w:author="Bernie Grofman" w:date="2022-11-27T11:24:00Z">
                <w:r w:rsidRPr="00F8621C" w:rsidDel="00670CA0">
                  <w:rPr>
                    <w:b/>
                    <w:bCs/>
                    <w:color w:val="000000"/>
                    <w:sz w:val="18"/>
                    <w:szCs w:val="18"/>
                  </w:rPr>
                  <w:delText>143</w:delText>
                </w:r>
              </w:del>
            </w:moveFrom>
          </w:p>
        </w:tc>
        <w:tc>
          <w:tcPr>
            <w:tcW w:w="994" w:type="dxa"/>
            <w:tcBorders>
              <w:top w:val="nil"/>
              <w:left w:val="nil"/>
              <w:bottom w:val="single" w:sz="8" w:space="0" w:color="auto"/>
              <w:right w:val="nil"/>
            </w:tcBorders>
            <w:shd w:val="clear" w:color="auto" w:fill="auto"/>
            <w:noWrap/>
            <w:vAlign w:val="center"/>
            <w:hideMark/>
          </w:tcPr>
          <w:p w14:paraId="70378423" w14:textId="789DE11D" w:rsidR="00F8621C" w:rsidRPr="00F8621C" w:rsidDel="00670CA0" w:rsidRDefault="00F8621C" w:rsidP="00F8621C">
            <w:pPr>
              <w:widowControl/>
              <w:spacing w:before="0"/>
              <w:ind w:firstLine="0"/>
              <w:jc w:val="center"/>
              <w:rPr>
                <w:del w:id="2130" w:author="Bernie Grofman" w:date="2022-11-27T11:24:00Z"/>
                <w:moveFrom w:id="2131" w:author="Bernie Grofman" w:date="2022-11-27T09:28:00Z"/>
                <w:b/>
                <w:bCs/>
                <w:color w:val="000000"/>
                <w:sz w:val="18"/>
                <w:szCs w:val="18"/>
              </w:rPr>
            </w:pPr>
            <w:moveFrom w:id="2132" w:author="Bernie Grofman" w:date="2022-11-27T09:28:00Z">
              <w:del w:id="2133" w:author="Bernie Grofman" w:date="2022-11-27T11:24:00Z">
                <w:r w:rsidRPr="00F8621C" w:rsidDel="00670CA0">
                  <w:rPr>
                    <w:b/>
                    <w:bCs/>
                    <w:color w:val="000000"/>
                    <w:sz w:val="18"/>
                    <w:szCs w:val="18"/>
                  </w:rPr>
                  <w:delText>103</w:delText>
                </w:r>
              </w:del>
            </w:moveFrom>
          </w:p>
        </w:tc>
        <w:tc>
          <w:tcPr>
            <w:tcW w:w="994" w:type="dxa"/>
            <w:tcBorders>
              <w:top w:val="nil"/>
              <w:left w:val="nil"/>
              <w:bottom w:val="single" w:sz="8" w:space="0" w:color="auto"/>
              <w:right w:val="nil"/>
            </w:tcBorders>
            <w:shd w:val="clear" w:color="auto" w:fill="auto"/>
            <w:noWrap/>
            <w:vAlign w:val="center"/>
            <w:hideMark/>
          </w:tcPr>
          <w:p w14:paraId="1CD52342" w14:textId="26173FB8" w:rsidR="00F8621C" w:rsidRPr="00F8621C" w:rsidDel="00670CA0" w:rsidRDefault="00F8621C" w:rsidP="00F8621C">
            <w:pPr>
              <w:widowControl/>
              <w:spacing w:before="0"/>
              <w:ind w:firstLine="0"/>
              <w:jc w:val="center"/>
              <w:rPr>
                <w:del w:id="2134" w:author="Bernie Grofman" w:date="2022-11-27T11:24:00Z"/>
                <w:moveFrom w:id="2135" w:author="Bernie Grofman" w:date="2022-11-27T09:28:00Z"/>
                <w:b/>
                <w:bCs/>
                <w:color w:val="000000"/>
                <w:sz w:val="18"/>
                <w:szCs w:val="18"/>
              </w:rPr>
            </w:pPr>
            <w:moveFrom w:id="2136" w:author="Bernie Grofman" w:date="2022-11-27T09:28:00Z">
              <w:del w:id="2137" w:author="Bernie Grofman" w:date="2022-11-27T11:24:00Z">
                <w:r w:rsidRPr="00F8621C" w:rsidDel="00670CA0">
                  <w:rPr>
                    <w:b/>
                    <w:bCs/>
                    <w:color w:val="000000"/>
                    <w:sz w:val="18"/>
                    <w:szCs w:val="18"/>
                  </w:rPr>
                  <w:delText>43</w:delText>
                </w:r>
              </w:del>
            </w:moveFrom>
          </w:p>
        </w:tc>
        <w:tc>
          <w:tcPr>
            <w:tcW w:w="994" w:type="dxa"/>
            <w:tcBorders>
              <w:top w:val="nil"/>
              <w:left w:val="nil"/>
              <w:bottom w:val="single" w:sz="8" w:space="0" w:color="auto"/>
              <w:right w:val="nil"/>
            </w:tcBorders>
            <w:shd w:val="clear" w:color="000000" w:fill="D9D9D9"/>
            <w:noWrap/>
            <w:vAlign w:val="center"/>
            <w:hideMark/>
          </w:tcPr>
          <w:p w14:paraId="37B66E39" w14:textId="086E831C" w:rsidR="00F8621C" w:rsidRPr="00F8621C" w:rsidDel="00670CA0" w:rsidRDefault="00F8621C" w:rsidP="00F8621C">
            <w:pPr>
              <w:widowControl/>
              <w:spacing w:before="0"/>
              <w:ind w:firstLine="0"/>
              <w:jc w:val="center"/>
              <w:rPr>
                <w:del w:id="2138" w:author="Bernie Grofman" w:date="2022-11-27T11:24:00Z"/>
                <w:moveFrom w:id="2139" w:author="Bernie Grofman" w:date="2022-11-27T09:28:00Z"/>
                <w:b/>
                <w:bCs/>
                <w:color w:val="000000"/>
                <w:sz w:val="18"/>
                <w:szCs w:val="18"/>
              </w:rPr>
            </w:pPr>
            <w:moveFrom w:id="2140" w:author="Bernie Grofman" w:date="2022-11-27T09:28:00Z">
              <w:del w:id="2141" w:author="Bernie Grofman" w:date="2022-11-27T11:24:00Z">
                <w:r w:rsidRPr="00F8621C" w:rsidDel="00670CA0">
                  <w:rPr>
                    <w:b/>
                    <w:bCs/>
                    <w:color w:val="000000"/>
                    <w:sz w:val="18"/>
                    <w:szCs w:val="18"/>
                  </w:rPr>
                  <w:delText>0</w:delText>
                </w:r>
              </w:del>
            </w:moveFrom>
          </w:p>
        </w:tc>
        <w:tc>
          <w:tcPr>
            <w:tcW w:w="994" w:type="dxa"/>
            <w:tcBorders>
              <w:top w:val="nil"/>
              <w:left w:val="nil"/>
              <w:bottom w:val="single" w:sz="8" w:space="0" w:color="auto"/>
              <w:right w:val="nil"/>
            </w:tcBorders>
            <w:shd w:val="clear" w:color="auto" w:fill="auto"/>
            <w:noWrap/>
            <w:vAlign w:val="center"/>
            <w:hideMark/>
          </w:tcPr>
          <w:p w14:paraId="6CAF52FA" w14:textId="627B383A" w:rsidR="00F8621C" w:rsidRPr="00F8621C" w:rsidDel="00670CA0" w:rsidRDefault="00F8621C" w:rsidP="00F8621C">
            <w:pPr>
              <w:widowControl/>
              <w:spacing w:before="0"/>
              <w:ind w:firstLine="0"/>
              <w:jc w:val="center"/>
              <w:rPr>
                <w:del w:id="2142" w:author="Bernie Grofman" w:date="2022-11-27T11:24:00Z"/>
                <w:moveFrom w:id="2143" w:author="Bernie Grofman" w:date="2022-11-27T09:28:00Z"/>
                <w:b/>
                <w:bCs/>
                <w:color w:val="000000"/>
                <w:sz w:val="18"/>
                <w:szCs w:val="18"/>
              </w:rPr>
            </w:pPr>
            <w:moveFrom w:id="2144" w:author="Bernie Grofman" w:date="2022-11-27T09:28:00Z">
              <w:del w:id="2145" w:author="Bernie Grofman" w:date="2022-11-27T11:24:00Z">
                <w:r w:rsidRPr="00F8621C" w:rsidDel="00670CA0">
                  <w:rPr>
                    <w:b/>
                    <w:bCs/>
                    <w:color w:val="000000"/>
                    <w:sz w:val="18"/>
                    <w:szCs w:val="18"/>
                  </w:rPr>
                  <w:delText>11</w:delText>
                </w:r>
              </w:del>
            </w:moveFrom>
          </w:p>
        </w:tc>
      </w:tr>
    </w:tbl>
    <w:p w14:paraId="5415D394" w14:textId="69BC79EB" w:rsidR="00670CA0" w:rsidRDefault="00670CA0" w:rsidP="00670CA0">
      <w:pPr>
        <w:pStyle w:val="Heading2"/>
        <w:rPr>
          <w:ins w:id="2146" w:author="Bernie Grofman" w:date="2022-11-27T11:25:00Z"/>
        </w:rPr>
      </w:pPr>
      <w:ins w:id="2147" w:author="Bernie Grofman" w:date="2022-11-27T11:25:00Z">
        <w:r>
          <w:t xml:space="preserve">Identifying congressional </w:t>
        </w:r>
      </w:ins>
      <w:ins w:id="2148" w:author="Bernie Grofman" w:date="2022-11-27T11:26:00Z">
        <w:r>
          <w:t>gerrymanders</w:t>
        </w:r>
      </w:ins>
      <w:ins w:id="2149" w:author="Bernie Grofman" w:date="2022-11-27T11:25:00Z">
        <w:r>
          <w:t>.</w:t>
        </w:r>
      </w:ins>
    </w:p>
    <w:p w14:paraId="736209FF" w14:textId="3C27C1AE" w:rsidR="00E91229" w:rsidDel="000818FC" w:rsidRDefault="00FB6E71" w:rsidP="003402C1">
      <w:pPr>
        <w:pStyle w:val="Caption"/>
        <w:ind w:firstLine="0"/>
        <w:rPr>
          <w:moveFrom w:id="2150" w:author="Bernie Grofman" w:date="2022-11-27T09:28:00Z"/>
        </w:rPr>
      </w:pPr>
      <w:moveFrom w:id="2151" w:author="Bernie Grofman" w:date="2022-11-27T09:28:00Z">
        <w:del w:id="2152" w:author="Bernie Grofman" w:date="2022-11-27T11:24:00Z">
          <w:r w:rsidDel="00670CA0">
            <w:delText xml:space="preserve"> </w:delText>
          </w:r>
        </w:del>
        <w:r w:rsidR="0049129A" w:rsidDel="000818FC">
          <w:t>Note: Data compiled as downloaded from Dave’s Redistricting App</w:t>
        </w:r>
        <w:r w:rsidR="001E60CE" w:rsidDel="000818FC">
          <w:t xml:space="preserve">. The states shown are those that </w:t>
        </w:r>
        <w:r w:rsidR="00550B2D" w:rsidDel="000818FC">
          <w:t>had effects from redistricting or apportionment.</w:t>
        </w:r>
        <w:r w:rsidR="0049129A" w:rsidDel="000818FC">
          <w:t xml:space="preserve"> </w:t>
        </w:r>
        <w:r w:rsidR="00D960E7" w:rsidDel="000818FC">
          <w:t>The remaining states all had the same number of Trump or Biden districts in 2020 as they did after redistricting.</w:t>
        </w:r>
      </w:moveFrom>
    </w:p>
    <w:moveFromRangeEnd w:id="1668"/>
    <w:p w14:paraId="20167274" w14:textId="2C36A3F1" w:rsidR="00404BE0" w:rsidRDefault="002D23CB" w:rsidP="00775125">
      <w:r w:rsidRPr="0080356A">
        <w:t>A</w:t>
      </w:r>
      <w:r w:rsidR="009152E7" w:rsidRPr="0080356A">
        <w:t xml:space="preserve">s of the </w:t>
      </w:r>
      <w:r w:rsidRPr="0080356A">
        <w:t>completion of the 2020 round of mapmaking</w:t>
      </w:r>
      <w:r w:rsidR="009152E7" w:rsidRPr="0080356A">
        <w:t xml:space="preserve"> (ca. </w:t>
      </w:r>
      <w:r w:rsidR="00687874">
        <w:t>November</w:t>
      </w:r>
      <w:r w:rsidR="009152E7" w:rsidRPr="0080356A">
        <w:t xml:space="preserve"> 3</w:t>
      </w:r>
      <w:r w:rsidR="00687874">
        <w:t>,</w:t>
      </w:r>
      <w:r w:rsidR="009152E7" w:rsidRPr="0080356A">
        <w:t xml:space="preserve"> 2022)</w:t>
      </w:r>
      <w:r w:rsidRPr="0080356A">
        <w:t xml:space="preserve">, we have identified </w:t>
      </w:r>
      <w:r w:rsidR="00D506EC" w:rsidRPr="005228DD">
        <w:rPr>
          <w:b/>
          <w:color w:val="FF0000"/>
          <w:sz w:val="32"/>
          <w:szCs w:val="32"/>
          <w:rPrChange w:id="2153" w:author="Bernie Grofman" w:date="2022-11-27T02:38:00Z">
            <w:rPr>
              <w:color w:val="FF0000"/>
            </w:rPr>
          </w:rPrChange>
        </w:rPr>
        <w:t>2</w:t>
      </w:r>
      <w:r w:rsidR="00154B63" w:rsidRPr="005228DD">
        <w:rPr>
          <w:b/>
          <w:color w:val="FF0000"/>
          <w:sz w:val="32"/>
          <w:szCs w:val="32"/>
          <w:rPrChange w:id="2154" w:author="Bernie Grofman" w:date="2022-11-27T02:38:00Z">
            <w:rPr>
              <w:color w:val="FF0000"/>
            </w:rPr>
          </w:rPrChange>
        </w:rPr>
        <w:t>3</w:t>
      </w:r>
      <w:r w:rsidRPr="0080356A">
        <w:t xml:space="preserve"> states where </w:t>
      </w:r>
      <w:r w:rsidR="007339AF">
        <w:t>some</w:t>
      </w:r>
      <w:r w:rsidRPr="0080356A">
        <w:t xml:space="preserve"> claim was made that the congressional map was a partisan gerrymander</w:t>
      </w:r>
      <w:r w:rsidR="00BA78EA">
        <w:t>:</w:t>
      </w:r>
      <w:r w:rsidR="00DC6339">
        <w:rPr>
          <w:rStyle w:val="FootnoteReference"/>
        </w:rPr>
        <w:footnoteReference w:id="74"/>
      </w:r>
      <w:r w:rsidR="009C6223">
        <w:t xml:space="preserve"> </w:t>
      </w:r>
      <w:r w:rsidRPr="0080356A">
        <w:t>Alabama</w:t>
      </w:r>
      <w:r w:rsidR="00E1406B">
        <w:t>,</w:t>
      </w:r>
      <w:r w:rsidR="00DC6339">
        <w:rPr>
          <w:rStyle w:val="FootnoteReference"/>
        </w:rPr>
        <w:footnoteReference w:id="75"/>
      </w:r>
      <w:r w:rsidR="000169C7">
        <w:t xml:space="preserve"> Arizona</w:t>
      </w:r>
      <w:r w:rsidR="00C34B01">
        <w:t xml:space="preserve">, </w:t>
      </w:r>
      <w:r w:rsidR="00C34B01">
        <w:lastRenderedPageBreak/>
        <w:t>Arkansas</w:t>
      </w:r>
      <w:r w:rsidR="000169C7">
        <w:t>,</w:t>
      </w:r>
      <w:r w:rsidRPr="0080356A">
        <w:t xml:space="preserve"> Florida, Georgia, Illinois, Iowa</w:t>
      </w:r>
      <w:r w:rsidR="00E33403">
        <w:t>, Kansas</w:t>
      </w:r>
      <w:r w:rsidRPr="0080356A">
        <w:t xml:space="preserve">, </w:t>
      </w:r>
      <w:r w:rsidR="003A3D49">
        <w:t xml:space="preserve">Kentucky, </w:t>
      </w:r>
      <w:r w:rsidRPr="0080356A">
        <w:t>Louisiana, Maryland, Missouri, Nebraska</w:t>
      </w:r>
      <w:r w:rsidR="00154B63">
        <w:t>, Nevada</w:t>
      </w:r>
      <w:r w:rsidRPr="0080356A">
        <w:t xml:space="preserve">, </w:t>
      </w:r>
      <w:r w:rsidR="00277CA0">
        <w:t xml:space="preserve">New Jersey, </w:t>
      </w:r>
      <w:r w:rsidRPr="0080356A">
        <w:t>New York, North Carolina, Ohio,</w:t>
      </w:r>
      <w:r w:rsidR="00DF5AA9">
        <w:t xml:space="preserve"> Oregon</w:t>
      </w:r>
      <w:r w:rsidRPr="0080356A">
        <w:t>, Tennessee, Texas, Utah, and Wisconsin. Only some of these claims resulted in litigation</w:t>
      </w:r>
      <w:r w:rsidR="00876ED8" w:rsidRPr="0080356A">
        <w:t xml:space="preserve"> </w:t>
      </w:r>
      <w:r w:rsidRPr="0080356A">
        <w:t>and even where litigation based on partisan gerrymandering was brought (or in Alabama</w:t>
      </w:r>
      <w:r w:rsidR="00187A35">
        <w:t xml:space="preserve">, </w:t>
      </w:r>
      <w:r w:rsidR="00975146">
        <w:t>Louisiana</w:t>
      </w:r>
      <w:r w:rsidR="00187A35">
        <w:t>, and Georgia</w:t>
      </w:r>
      <w:del w:id="2186" w:author="Bernie Grofman" w:date="2022-11-27T02:42:00Z">
        <w:r w:rsidR="00187A35" w:rsidDel="0059149D">
          <w:delText>)</w:delText>
        </w:r>
      </w:del>
      <w:r w:rsidRPr="0080356A">
        <w:t xml:space="preserve">, where a claim about a racial gerrymander that clearly had partisan consequences was brought in federal court), maps in many of those states survived challenge, or thanks to the </w:t>
      </w:r>
      <w:r w:rsidRPr="00A165DC">
        <w:rPr>
          <w:i/>
          <w:iCs/>
        </w:rPr>
        <w:t xml:space="preserve">Purcell </w:t>
      </w:r>
      <w:r w:rsidR="00F7002F">
        <w:t>p</w:t>
      </w:r>
      <w:r w:rsidR="00E13DF2" w:rsidRPr="00E13DF2">
        <w:t>rinciple</w:t>
      </w:r>
      <w:r w:rsidRPr="0080356A">
        <w:t xml:space="preserve"> had plans that were allowed only for one election.</w:t>
      </w:r>
      <w:r w:rsidR="00DC6339">
        <w:rPr>
          <w:rStyle w:val="FootnoteReference"/>
        </w:rPr>
        <w:footnoteReference w:id="76"/>
      </w:r>
      <w:r w:rsidR="00DC6339" w:rsidRPr="0080356A">
        <w:t xml:space="preserve"> </w:t>
      </w:r>
    </w:p>
    <w:p w14:paraId="2EBFA9DD" w14:textId="38F8D3AA" w:rsidR="006D3E0B" w:rsidRDefault="00CF6AF4" w:rsidP="00775125">
      <w:r>
        <w:t>T</w:t>
      </w:r>
      <w:r w:rsidR="00975146">
        <w:t>he last two column of</w:t>
      </w:r>
      <w:r w:rsidR="00775125">
        <w:t xml:space="preserve"> </w:t>
      </w:r>
      <w:r w:rsidR="002C3588">
        <w:fldChar w:fldCharType="begin"/>
      </w:r>
      <w:r w:rsidR="002C3588">
        <w:instrText xml:space="preserve"> REF _Ref119491889 \h </w:instrText>
      </w:r>
      <w:r w:rsidR="002C3588">
        <w:fldChar w:fldCharType="separate"/>
      </w:r>
      <w:r w:rsidR="009913A4">
        <w:t xml:space="preserve">Table </w:t>
      </w:r>
      <w:r w:rsidR="009913A4">
        <w:rPr>
          <w:noProof/>
        </w:rPr>
        <w:t>1</w:t>
      </w:r>
      <w:r w:rsidR="002C3588">
        <w:fldChar w:fldCharType="end"/>
      </w:r>
      <w:r w:rsidR="002C3588">
        <w:t xml:space="preserve"> </w:t>
      </w:r>
      <w:del w:id="2187" w:author="Bernie Grofman" w:date="2022-11-27T11:26:00Z">
        <w:r w:rsidR="000351FF" w:rsidRPr="002B41EB" w:rsidDel="002B41EB">
          <w:rPr>
            <w:b/>
            <w:rPrChange w:id="2188" w:author="Bernie Grofman" w:date="2022-11-27T11:26:00Z">
              <w:rPr/>
            </w:rPrChange>
          </w:rPr>
          <w:delText>is</w:delText>
        </w:r>
        <w:r w:rsidR="00975146" w:rsidRPr="002B41EB" w:rsidDel="002B41EB">
          <w:rPr>
            <w:b/>
            <w:rPrChange w:id="2189" w:author="Bernie Grofman" w:date="2022-11-27T11:26:00Z">
              <w:rPr/>
            </w:rPrChange>
          </w:rPr>
          <w:delText xml:space="preserve"> an indication of</w:delText>
        </w:r>
      </w:del>
      <w:ins w:id="2190" w:author="Bernie Grofman" w:date="2022-11-27T11:26:00Z">
        <w:r w:rsidR="002B41EB" w:rsidRPr="002B41EB">
          <w:rPr>
            <w:b/>
            <w:rPrChange w:id="2191" w:author="Bernie Grofman" w:date="2022-11-27T11:26:00Z">
              <w:rPr/>
            </w:rPrChange>
          </w:rPr>
          <w:t>iden</w:t>
        </w:r>
      </w:ins>
      <w:ins w:id="2192" w:author="Bernie Grofman" w:date="2022-11-27T11:27:00Z">
        <w:r w:rsidR="002B41EB">
          <w:rPr>
            <w:b/>
          </w:rPr>
          <w:t>t</w:t>
        </w:r>
      </w:ins>
      <w:ins w:id="2193" w:author="Bernie Grofman" w:date="2022-11-27T11:26:00Z">
        <w:r w:rsidR="002B41EB" w:rsidRPr="002B41EB">
          <w:rPr>
            <w:b/>
            <w:rPrChange w:id="2194" w:author="Bernie Grofman" w:date="2022-11-27T11:26:00Z">
              <w:rPr/>
            </w:rPrChange>
          </w:rPr>
          <w:t>ifies</w:t>
        </w:r>
      </w:ins>
      <w:r w:rsidR="000351FF">
        <w:t xml:space="preserve"> </w:t>
      </w:r>
      <w:r w:rsidR="005B3665" w:rsidRPr="001E3122">
        <w:t xml:space="preserve">whether there is direct or indirect language in state law that </w:t>
      </w:r>
      <w:r w:rsidR="005B3665" w:rsidRPr="0080356A">
        <w:t>prohibits partisan gerrymandering</w:t>
      </w:r>
      <w:r w:rsidR="00FE3128">
        <w:t xml:space="preserve">. </w:t>
      </w:r>
      <w:ins w:id="2195" w:author="Bernie Grofman" w:date="2022-11-27T11:28:00Z">
        <w:r w:rsidR="002B41EB">
          <w:t xml:space="preserve">We </w:t>
        </w:r>
        <w:r w:rsidR="002B41EB" w:rsidRPr="009F5405">
          <w:rPr>
            <w:b/>
          </w:rPr>
          <w:t>now look at the intersection of those</w:t>
        </w:r>
        <w:r w:rsidR="002B41EB">
          <w:t xml:space="preserve"> states where gerrymandering might be found and </w:t>
        </w:r>
        <w:r w:rsidR="002B41EB" w:rsidRPr="009F5405">
          <w:rPr>
            <w:b/>
          </w:rPr>
          <w:t>those</w:t>
        </w:r>
        <w:r w:rsidR="002B41EB">
          <w:t xml:space="preserve"> where </w:t>
        </w:r>
      </w:ins>
      <w:ins w:id="2196" w:author="Bernie Grofman" w:date="2022-11-27T11:32:00Z">
        <w:r w:rsidR="002B41EB" w:rsidRPr="002B41EB">
          <w:rPr>
            <w:b/>
            <w:rPrChange w:id="2197" w:author="Bernie Grofman" w:date="2022-11-27T11:32:00Z">
              <w:rPr/>
            </w:rPrChange>
          </w:rPr>
          <w:t>there</w:t>
        </w:r>
        <w:r w:rsidR="002B41EB">
          <w:t xml:space="preserve"> </w:t>
        </w:r>
      </w:ins>
      <w:ins w:id="2198" w:author="Bernie Grofman" w:date="2022-11-27T11:28:00Z">
        <w:r w:rsidR="002B41EB">
          <w:t xml:space="preserve">is direct or indirect language in state law prohibiting partisan gerrymandering. </w:t>
        </w:r>
      </w:ins>
      <w:r w:rsidR="00FE3128">
        <w:t xml:space="preserve">Combining the information </w:t>
      </w:r>
      <w:ins w:id="2199" w:author="Bernie Grofman" w:date="2022-11-27T02:41:00Z">
        <w:r w:rsidR="0059149D">
          <w:t xml:space="preserve">in </w:t>
        </w:r>
        <w:r w:rsidR="0059149D" w:rsidRPr="0059149D">
          <w:rPr>
            <w:b/>
            <w:rPrChange w:id="2200" w:author="Bernie Grofman" w:date="2022-11-27T02:42:00Z">
              <w:rPr/>
            </w:rPrChange>
          </w:rPr>
          <w:t>Table 1</w:t>
        </w:r>
        <w:r w:rsidR="0059149D">
          <w:t xml:space="preserve"> </w:t>
        </w:r>
      </w:ins>
      <w:r w:rsidR="00FE3128">
        <w:t xml:space="preserve">with the list of states where there is an accusation of a partisan gerrymandering, we find that </w:t>
      </w:r>
      <w:r w:rsidR="008F1209">
        <w:t xml:space="preserve">Arizona, </w:t>
      </w:r>
      <w:r w:rsidR="00601D2B">
        <w:t xml:space="preserve">Florida, Iowa, Nebraska, New York, </w:t>
      </w:r>
      <w:r w:rsidR="00EF02F5">
        <w:t>Ohio, Oregon, and Utah all have language that prohibits partisan gerrymandering</w:t>
      </w:r>
      <w:r w:rsidR="00381142">
        <w:t xml:space="preserve"> directly through state law. A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1E3848">
        <w:t xml:space="preserve"> </w:t>
      </w:r>
    </w:p>
    <w:p w14:paraId="789A16D7" w14:textId="5CE949EA" w:rsidR="00073CF1" w:rsidRDefault="006675EC" w:rsidP="00AD407A">
      <w:pPr>
        <w:rPr>
          <w:ins w:id="2201" w:author="Bernie Grofman" w:date="2022-11-27T08:59:00Z"/>
        </w:rPr>
      </w:pPr>
      <w:del w:id="2202" w:author="Bernie Grofman" w:date="2022-11-27T11:28:00Z">
        <w:r w:rsidDel="002B41EB">
          <w:delText xml:space="preserve">We </w:delText>
        </w:r>
        <w:r w:rsidRPr="002253AD" w:rsidDel="002B41EB">
          <w:rPr>
            <w:b/>
            <w:rPrChange w:id="2203" w:author="Bernie Grofman" w:date="2022-11-27T08:51:00Z">
              <w:rPr/>
            </w:rPrChange>
          </w:rPr>
          <w:delText xml:space="preserve">now </w:delText>
        </w:r>
      </w:del>
      <w:del w:id="2204" w:author="Bernie Grofman" w:date="2022-11-27T08:51:00Z">
        <w:r w:rsidRPr="002253AD" w:rsidDel="002253AD">
          <w:rPr>
            <w:b/>
            <w:rPrChange w:id="2205" w:author="Bernie Grofman" w:date="2022-11-27T08:51:00Z">
              <w:rPr/>
            </w:rPrChange>
          </w:rPr>
          <w:delText>c</w:delText>
        </w:r>
        <w:r w:rsidR="00E06C0B" w:rsidRPr="002253AD" w:rsidDel="002253AD">
          <w:rPr>
            <w:b/>
            <w:rPrChange w:id="2206" w:author="Bernie Grofman" w:date="2022-11-27T08:51:00Z">
              <w:rPr/>
            </w:rPrChange>
          </w:rPr>
          <w:delText>onsider</w:delText>
        </w:r>
        <w:r w:rsidRPr="002253AD" w:rsidDel="002253AD">
          <w:rPr>
            <w:b/>
            <w:rPrChange w:id="2207" w:author="Bernie Grofman" w:date="2022-11-27T08:51:00Z">
              <w:rPr/>
            </w:rPrChange>
          </w:rPr>
          <w:delText xml:space="preserve"> </w:delText>
        </w:r>
      </w:del>
      <w:del w:id="2208" w:author="Bernie Grofman" w:date="2022-11-27T11:28:00Z">
        <w:r w:rsidR="00764BA8" w:rsidRPr="002253AD" w:rsidDel="002B41EB">
          <w:rPr>
            <w:b/>
            <w:rPrChange w:id="2209" w:author="Bernie Grofman" w:date="2022-11-27T08:51:00Z">
              <w:rPr/>
            </w:rPrChange>
          </w:rPr>
          <w:delText>th</w:delText>
        </w:r>
      </w:del>
      <w:del w:id="2210" w:author="Bernie Grofman" w:date="2022-11-27T08:51:00Z">
        <w:r w:rsidR="00764BA8" w:rsidRPr="002253AD" w:rsidDel="002253AD">
          <w:rPr>
            <w:b/>
            <w:rPrChange w:id="2211" w:author="Bernie Grofman" w:date="2022-11-27T08:51:00Z">
              <w:rPr/>
            </w:rPrChange>
          </w:rPr>
          <w:delText>e</w:delText>
        </w:r>
      </w:del>
      <w:del w:id="2212" w:author="Bernie Grofman" w:date="2022-11-27T11:28:00Z">
        <w:r w:rsidR="00764BA8" w:rsidRPr="002253AD" w:rsidDel="002B41EB">
          <w:rPr>
            <w:b/>
            <w:rPrChange w:id="2213" w:author="Bernie Grofman" w:date="2022-11-27T08:51:00Z">
              <w:rPr/>
            </w:rPrChange>
          </w:rPr>
          <w:delText>se</w:delText>
        </w:r>
        <w:r w:rsidR="00764BA8" w:rsidDel="002B41EB">
          <w:delText xml:space="preserve"> </w:delText>
        </w:r>
      </w:del>
      <w:del w:id="2214" w:author="Bernie Grofman" w:date="2022-11-27T08:51:00Z">
        <w:r w:rsidR="00764BA8" w:rsidDel="002253AD">
          <w:delText xml:space="preserve">two lists of </w:delText>
        </w:r>
      </w:del>
      <w:del w:id="2215" w:author="Bernie Grofman" w:date="2022-11-27T11:28:00Z">
        <w:r w:rsidR="00764BA8" w:rsidDel="002B41EB">
          <w:delText>states</w:delText>
        </w:r>
        <w:r w:rsidR="007628F6" w:rsidDel="002B41EB">
          <w:delText xml:space="preserve"> where </w:delText>
        </w:r>
      </w:del>
      <w:del w:id="2216" w:author="Bernie Grofman" w:date="2022-11-27T08:50:00Z">
        <w:r w:rsidR="007628F6" w:rsidDel="002253AD">
          <w:delText xml:space="preserve">there </w:delText>
        </w:r>
      </w:del>
      <w:del w:id="2217" w:author="Bernie Grofman" w:date="2022-11-27T11:28:00Z">
        <w:r w:rsidR="007628F6" w:rsidDel="002B41EB">
          <w:delText>is direct or indirect language in state law prohibiting partisan gerrymandering</w:delText>
        </w:r>
      </w:del>
      <w:del w:id="2218" w:author="Bernie Grofman" w:date="2022-11-27T08:52:00Z">
        <w:r w:rsidR="001E3848" w:rsidDel="002253AD">
          <w:delText xml:space="preserve"> and compar</w:delText>
        </w:r>
        <w:r w:rsidDel="002253AD">
          <w:delText>e</w:delText>
        </w:r>
        <w:r w:rsidR="001E3848" w:rsidDel="002253AD">
          <w:delText xml:space="preserve"> to the list of states where a claim that the enacted plan was a partisan gerrymander</w:delText>
        </w:r>
      </w:del>
      <w:del w:id="2219" w:author="Bernie Grofman" w:date="2022-11-27T11:28:00Z">
        <w:r w:rsidDel="002B41EB">
          <w:delText xml:space="preserve">. </w:delText>
        </w:r>
      </w:del>
      <w:r>
        <w:t>W</w:t>
      </w:r>
      <w:r w:rsidR="001E3848">
        <w:t xml:space="preserve">e find that </w:t>
      </w:r>
      <w:r w:rsidR="00A6443F">
        <w:t xml:space="preserve">all </w:t>
      </w:r>
      <w:r w:rsidR="001E3848">
        <w:t>state</w:t>
      </w:r>
      <w:r w:rsidR="00A6443F">
        <w:t>s</w:t>
      </w:r>
      <w:r w:rsidR="001E3848">
        <w:t xml:space="preserve"> </w:t>
      </w:r>
      <w:r w:rsidR="00A6443F">
        <w:t xml:space="preserve">on the </w:t>
      </w:r>
      <w:ins w:id="2220" w:author="Bernie Grofman" w:date="2022-11-27T08:52:00Z">
        <w:r w:rsidR="002253AD">
          <w:t xml:space="preserve">first </w:t>
        </w:r>
      </w:ins>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ins w:id="2221" w:author="Bernie Grofman" w:date="2022-11-27T11:29:00Z">
        <w:r w:rsidR="002B41EB">
          <w:t xml:space="preserve">the </w:t>
        </w:r>
      </w:ins>
      <w:r w:rsidR="005F5FF5">
        <w:t xml:space="preserve">potential for state courts to </w:t>
      </w:r>
      <w:r w:rsidR="0035739A">
        <w:t>resolve</w:t>
      </w:r>
      <w:r w:rsidR="005F5FF5">
        <w:t xml:space="preserve"> a partisan gerrymander</w:t>
      </w:r>
      <w:r w:rsidR="001D073A">
        <w:t xml:space="preserve"> in state courts</w:t>
      </w:r>
      <w:ins w:id="2222" w:author="Bernie Grofman" w:date="2022-11-27T08:52:00Z">
        <w:r w:rsidR="002253AD">
          <w:t xml:space="preserve"> using</w:t>
        </w:r>
      </w:ins>
      <w:ins w:id="2223" w:author="Bernie Grofman" w:date="2022-11-27T08:53:00Z">
        <w:r w:rsidR="002253AD">
          <w:t xml:space="preserve"> </w:t>
        </w:r>
        <w:r w:rsidR="002253AD" w:rsidRPr="003973DA">
          <w:rPr>
            <w:b/>
          </w:rPr>
          <w:t>existing</w:t>
        </w:r>
      </w:ins>
      <w:del w:id="2224" w:author="Bernie Grofman" w:date="2022-11-27T08:54:00Z">
        <w:r w:rsidR="005F5FF5" w:rsidDel="002253AD">
          <w:delText>.</w:delText>
        </w:r>
      </w:del>
      <w:ins w:id="2225" w:author="Bernie Grofman" w:date="2022-11-27T08:54:00Z">
        <w:r w:rsidR="002253AD">
          <w:t xml:space="preserve"> </w:t>
        </w:r>
      </w:ins>
      <w:ins w:id="2226" w:author="Bernie Grofman" w:date="2022-11-27T08:53:00Z">
        <w:r w:rsidR="002253AD" w:rsidRPr="002253AD">
          <w:rPr>
            <w:b/>
            <w:rPrChange w:id="2227" w:author="Bernie Grofman" w:date="2022-11-27T08:53:00Z">
              <w:rPr/>
            </w:rPrChange>
          </w:rPr>
          <w:t>state constitutional langu</w:t>
        </w:r>
      </w:ins>
      <w:ins w:id="2228" w:author="Bernie Grofman" w:date="2022-11-27T08:54:00Z">
        <w:r w:rsidR="002253AD">
          <w:rPr>
            <w:b/>
          </w:rPr>
          <w:t>a</w:t>
        </w:r>
      </w:ins>
      <w:ins w:id="2229" w:author="Bernie Grofman" w:date="2022-11-27T08:53:00Z">
        <w:r w:rsidR="002253AD" w:rsidRPr="002253AD">
          <w:rPr>
            <w:b/>
            <w:rPrChange w:id="2230" w:author="Bernie Grofman" w:date="2022-11-27T08:53:00Z">
              <w:rPr/>
            </w:rPrChange>
          </w:rPr>
          <w:t>ge</w:t>
        </w:r>
        <w:r w:rsidR="002253AD" w:rsidRPr="00073CF1">
          <w:rPr>
            <w:b/>
            <w:rPrChange w:id="2231" w:author="Bernie Grofman" w:date="2022-11-27T08:57:00Z">
              <w:rPr/>
            </w:rPrChange>
          </w:rPr>
          <w:t>.</w:t>
        </w:r>
      </w:ins>
      <w:r w:rsidR="005F5FF5" w:rsidRPr="00073CF1">
        <w:rPr>
          <w:b/>
          <w:rPrChange w:id="2232" w:author="Bernie Grofman" w:date="2022-11-27T08:57:00Z">
            <w:rPr/>
          </w:rPrChange>
        </w:rPr>
        <w:t xml:space="preserve"> </w:t>
      </w:r>
      <w:del w:id="2233" w:author="Bernie Grofman" w:date="2022-11-27T08:56:00Z">
        <w:r w:rsidR="00C33D6A" w:rsidRPr="00073CF1" w:rsidDel="00073CF1">
          <w:rPr>
            <w:b/>
            <w:rPrChange w:id="2234" w:author="Bernie Grofman" w:date="2022-11-27T08:57:00Z">
              <w:rPr/>
            </w:rPrChange>
          </w:rPr>
          <w:delText>For these states</w:delText>
        </w:r>
        <w:r w:rsidR="00FB41CE" w:rsidRPr="00073CF1" w:rsidDel="00073CF1">
          <w:rPr>
            <w:b/>
            <w:rPrChange w:id="2235" w:author="Bernie Grofman" w:date="2022-11-27T08:57:00Z">
              <w:rPr/>
            </w:rPrChange>
          </w:rPr>
          <w:delText xml:space="preserve"> that do not have these state law provisions</w:delText>
        </w:r>
        <w:r w:rsidR="00C33D6A" w:rsidRPr="00073CF1" w:rsidDel="00073CF1">
          <w:rPr>
            <w:b/>
            <w:rPrChange w:id="2236" w:author="Bernie Grofman" w:date="2022-11-27T08:57:00Z">
              <w:rPr/>
            </w:rPrChange>
          </w:rPr>
          <w:delText xml:space="preserve">, </w:delText>
        </w:r>
      </w:del>
      <w:ins w:id="2237" w:author="Bernie Grofman" w:date="2022-11-27T08:56:00Z">
        <w:r w:rsidR="00073CF1" w:rsidRPr="00073CF1">
          <w:rPr>
            <w:b/>
            <w:rPrChange w:id="2238" w:author="Bernie Grofman" w:date="2022-11-27T08:57:00Z">
              <w:rPr/>
            </w:rPrChange>
          </w:rPr>
          <w:t>But there are</w:t>
        </w:r>
      </w:ins>
      <w:ins w:id="2239" w:author="Bernie Grofman" w:date="2022-11-27T08:54:00Z">
        <w:r w:rsidR="002253AD" w:rsidRPr="00073CF1">
          <w:rPr>
            <w:b/>
            <w:rPrChange w:id="2240" w:author="Bernie Grofman" w:date="2022-11-27T08:57:00Z">
              <w:rPr/>
            </w:rPrChange>
          </w:rPr>
          <w:t xml:space="preserve"> </w:t>
        </w:r>
        <w:r w:rsidR="002253AD" w:rsidRPr="002253AD">
          <w:rPr>
            <w:b/>
            <w:rPrChange w:id="2241" w:author="Bernie Grofman" w:date="2022-11-27T08:55:00Z">
              <w:rPr/>
            </w:rPrChange>
          </w:rPr>
          <w:t xml:space="preserve">other routes to </w:t>
        </w:r>
      </w:ins>
      <w:ins w:id="2242" w:author="Bernie Grofman" w:date="2022-11-27T08:55:00Z">
        <w:r w:rsidR="00073CF1">
          <w:rPr>
            <w:b/>
          </w:rPr>
          <w:t>court</w:t>
        </w:r>
      </w:ins>
      <w:ins w:id="2243" w:author="Bernie Grofman" w:date="2022-11-27T08:54:00Z">
        <w:r w:rsidR="002253AD" w:rsidRPr="002253AD">
          <w:rPr>
            <w:b/>
            <w:rPrChange w:id="2244" w:author="Bernie Grofman" w:date="2022-11-27T08:55:00Z">
              <w:rPr/>
            </w:rPrChange>
          </w:rPr>
          <w:t xml:space="preserve"> action</w:t>
        </w:r>
      </w:ins>
      <w:ins w:id="2245" w:author="Bernie Grofman" w:date="2022-11-27T08:58:00Z">
        <w:r w:rsidR="00073CF1">
          <w:rPr>
            <w:b/>
          </w:rPr>
          <w:t>, both federal and state,</w:t>
        </w:r>
      </w:ins>
      <w:ins w:id="2246" w:author="Bernie Grofman" w:date="2022-11-27T08:56:00Z">
        <w:r w:rsidR="00073CF1">
          <w:rPr>
            <w:b/>
          </w:rPr>
          <w:t xml:space="preserve"> that ha</w:t>
        </w:r>
      </w:ins>
      <w:ins w:id="2247" w:author="Bernie Grofman" w:date="2022-11-27T08:57:00Z">
        <w:r w:rsidR="00073CF1">
          <w:rPr>
            <w:b/>
          </w:rPr>
          <w:t>ve</w:t>
        </w:r>
      </w:ins>
      <w:ins w:id="2248" w:author="Bernie Grofman" w:date="2022-11-27T08:56:00Z">
        <w:r w:rsidR="00073CF1">
          <w:rPr>
            <w:b/>
          </w:rPr>
          <w:t xml:space="preserve"> implications for partisan gerrymandering</w:t>
        </w:r>
      </w:ins>
      <w:ins w:id="2249" w:author="Bernie Grofman" w:date="2022-11-27T08:54:00Z">
        <w:r w:rsidR="002253AD">
          <w:t xml:space="preserve">. </w:t>
        </w:r>
      </w:ins>
    </w:p>
    <w:p w14:paraId="650787EC" w14:textId="77777777" w:rsidR="002B41EB" w:rsidRDefault="00C33D6A" w:rsidP="00AD407A">
      <w:pPr>
        <w:rPr>
          <w:ins w:id="2250" w:author="Bernie Grofman" w:date="2022-11-27T11:30:00Z"/>
        </w:rPr>
      </w:pPr>
      <w:del w:id="2251" w:author="Bernie Grofman" w:date="2022-11-27T08:55:00Z">
        <w:r w:rsidDel="002253AD">
          <w:delText xml:space="preserve">we </w:delText>
        </w:r>
      </w:del>
      <w:del w:id="2252" w:author="Bernie Grofman" w:date="2022-11-27T08:53:00Z">
        <w:r w:rsidDel="002253AD">
          <w:delText xml:space="preserve">notice </w:delText>
        </w:r>
      </w:del>
      <w:del w:id="2253" w:author="Bernie Grofman" w:date="2022-11-27T08:52:00Z">
        <w:r w:rsidRPr="002253AD" w:rsidDel="002253AD">
          <w:rPr>
            <w:b/>
            <w:rPrChange w:id="2254" w:author="Bernie Grofman" w:date="2022-11-27T08:52:00Z">
              <w:rPr/>
            </w:rPrChange>
          </w:rPr>
          <w:delText>se</w:delText>
        </w:r>
      </w:del>
      <w:del w:id="2255" w:author="Bernie Grofman" w:date="2022-11-27T08:53:00Z">
        <w:r w:rsidRPr="002253AD" w:rsidDel="002253AD">
          <w:rPr>
            <w:b/>
            <w:rPrChange w:id="2256" w:author="Bernie Grofman" w:date="2022-11-27T08:52:00Z">
              <w:rPr/>
            </w:rPrChange>
          </w:rPr>
          <w:delText>veral important qualifications.</w:delText>
        </w:r>
      </w:del>
      <w:del w:id="2257" w:author="Bernie Grofman" w:date="2022-11-27T08:55:00Z">
        <w:r w:rsidRPr="002253AD" w:rsidDel="002253AD">
          <w:rPr>
            <w:b/>
            <w:rPrChange w:id="2258" w:author="Bernie Grofman" w:date="2022-11-27T08:52:00Z">
              <w:rPr/>
            </w:rPrChange>
          </w:rPr>
          <w:delText xml:space="preserve"> </w:delText>
        </w:r>
      </w:del>
      <w:r w:rsidRPr="002253AD">
        <w:rPr>
          <w:b/>
          <w:rPrChange w:id="2259" w:author="Bernie Grofman" w:date="2022-11-27T08:52:00Z">
            <w:rPr/>
          </w:rPrChange>
        </w:rPr>
        <w:t xml:space="preserve">First, all </w:t>
      </w:r>
      <w:del w:id="2260" w:author="Bernie Grofman" w:date="2022-11-27T08:56:00Z">
        <w:r w:rsidRPr="002253AD" w:rsidDel="00073CF1">
          <w:rPr>
            <w:b/>
            <w:rPrChange w:id="2261" w:author="Bernie Grofman" w:date="2022-11-27T08:52:00Z">
              <w:rPr/>
            </w:rPrChange>
          </w:rPr>
          <w:delText>states</w:delText>
        </w:r>
      </w:del>
      <w:del w:id="2262" w:author="Bernie Grofman" w:date="2022-11-27T08:55:00Z">
        <w:r w:rsidRPr="002253AD" w:rsidDel="002253AD">
          <w:rPr>
            <w:b/>
            <w:rPrChange w:id="2263" w:author="Bernie Grofman" w:date="2022-11-27T08:52:00Z">
              <w:rPr/>
            </w:rPrChange>
          </w:rPr>
          <w:delText xml:space="preserve"> </w:delText>
        </w:r>
      </w:del>
      <w:del w:id="2264" w:author="Bernie Grofman" w:date="2022-11-27T08:56:00Z">
        <w:r w:rsidRPr="002253AD" w:rsidDel="00073CF1">
          <w:rPr>
            <w:b/>
            <w:rPrChange w:id="2265" w:author="Bernie Grofman" w:date="2022-11-27T08:52:00Z">
              <w:rPr/>
            </w:rPrChange>
          </w:rPr>
          <w:delText xml:space="preserve">are </w:delText>
        </w:r>
      </w:del>
      <w:ins w:id="2266" w:author="Bernie Grofman" w:date="2022-11-27T08:56:00Z">
        <w:r w:rsidR="00073CF1">
          <w:rPr>
            <w:b/>
          </w:rPr>
          <w:t xml:space="preserve">redistricting is </w:t>
        </w:r>
      </w:ins>
      <w:r w:rsidR="00BF0D80" w:rsidRPr="002253AD">
        <w:rPr>
          <w:b/>
          <w:rPrChange w:id="2267" w:author="Bernie Grofman" w:date="2022-11-27T08:52:00Z">
            <w:rPr/>
          </w:rPrChange>
        </w:rPr>
        <w:t>bound by the federal</w:t>
      </w:r>
      <w:r w:rsidR="00BF0D80">
        <w:t xml:space="preserve"> constitution and federal </w:t>
      </w:r>
      <w:r w:rsidR="00BF0D80">
        <w:lastRenderedPageBreak/>
        <w:t xml:space="preserve">law. Federal </w:t>
      </w:r>
      <w:r w:rsidR="00E45E08">
        <w:t>courts have determined that Louisiana violated the Voting Rights Act</w:t>
      </w:r>
      <w:r w:rsidR="00FB3335">
        <w:t>.</w:t>
      </w:r>
      <w:r w:rsidR="00535544">
        <w:rPr>
          <w:rStyle w:val="FootnoteReference"/>
        </w:rPr>
        <w:footnoteReference w:id="77"/>
      </w:r>
      <w:r w:rsidR="00FB3335">
        <w:t xml:space="preserve"> I</w:t>
      </w:r>
      <w:r w:rsidR="00E45E08">
        <w:t>n Georgia</w:t>
      </w:r>
      <w:r w:rsidR="00FB3335">
        <w:t>,</w:t>
      </w:r>
      <w:r w:rsidR="00E45E08">
        <w:t xml:space="preserve"> a federal </w:t>
      </w:r>
      <w:ins w:id="2268" w:author="Bernie Grofman" w:date="2022-11-27T02:43:00Z">
        <w:r w:rsidR="0059149D">
          <w:t xml:space="preserve">trial </w:t>
        </w:r>
      </w:ins>
      <w:r w:rsidR="00E45E08">
        <w:t xml:space="preserve">court </w:t>
      </w:r>
      <w:r w:rsidR="00D74508">
        <w:t xml:space="preserve">concluded that </w:t>
      </w:r>
      <w:r w:rsidR="00D74508" w:rsidRPr="00D74508">
        <w:t>“the plaintiffs have shown that they are likely to ultimately prove that certain aspects of the State’s redistricting plans are unlawful”</w:t>
      </w:r>
      <w:r w:rsidR="001672A4">
        <w:rPr>
          <w:rStyle w:val="FootnoteReference"/>
        </w:rPr>
        <w:footnoteReference w:id="78"/>
      </w:r>
      <w:r w:rsidR="00D74508" w:rsidRPr="00D74508">
        <w:t xml:space="preserve"> </w:t>
      </w:r>
      <w:r w:rsidR="00D74508">
        <w:t xml:space="preserve">based on </w:t>
      </w:r>
      <w:r w:rsidR="00B7798A">
        <w:t>evidence that the state violated the Voting Rights Act. The court</w:t>
      </w:r>
      <w:ins w:id="2269" w:author="Bernie Grofman" w:date="2022-11-27T08:57:00Z">
        <w:r w:rsidR="00073CF1">
          <w:t>, however,</w:t>
        </w:r>
      </w:ins>
      <w:r w:rsidR="00B7798A">
        <w:t xml:space="preserve"> declined to</w:t>
      </w:r>
      <w:r w:rsidR="00E45E08">
        <w:t xml:space="preserve"> </w:t>
      </w:r>
      <w:r w:rsidR="008D7A41">
        <w:t>enjoin</w:t>
      </w:r>
      <w:r w:rsidR="00E45E08">
        <w:t xml:space="preserve"> the congressional map</w:t>
      </w:r>
      <w:r w:rsidR="000C7866">
        <w:t>.</w:t>
      </w:r>
      <w:r w:rsidR="0001580B">
        <w:rPr>
          <w:rStyle w:val="FootnoteReference"/>
        </w:rPr>
        <w:footnoteReference w:id="79"/>
      </w:r>
      <w:r w:rsidR="000C7866">
        <w:t xml:space="preserve"> 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ins w:id="2270" w:author="Bernie Grofman" w:date="2022-11-27T11:30:00Z">
        <w:r w:rsidR="002B41EB">
          <w:t xml:space="preserve"> </w:t>
        </w:r>
      </w:ins>
    </w:p>
    <w:p w14:paraId="3826171D" w14:textId="77777777" w:rsidR="002B41EB" w:rsidRDefault="00101D73" w:rsidP="00AD407A">
      <w:pPr>
        <w:rPr>
          <w:ins w:id="2271" w:author="Bernie Grofman" w:date="2022-11-27T11:30:00Z"/>
        </w:rPr>
      </w:pPr>
      <w:del w:id="2272" w:author="Bernie Grofman" w:date="2022-11-27T11:30:00Z">
        <w:r w:rsidDel="002B41EB">
          <w:delText xml:space="preserve"> </w:delText>
        </w:r>
      </w:del>
      <w:r>
        <w:t xml:space="preserve">Second, in Arizona and </w:t>
      </w:r>
      <w:r w:rsidR="007404C3">
        <w:t>New Jersey, congressional redistricting was not done by the legislatures of those states, but instead by an independent commission and a political commission with a neutral chair, respectively.</w:t>
      </w:r>
      <w:r w:rsidR="00495883">
        <w:t xml:space="preserve"> We do not deny that a redistricting commission, </w:t>
      </w:r>
      <w:ins w:id="2273" w:author="Bernie Grofman" w:date="2022-11-27T08:59:00Z">
        <w:r w:rsidR="00073CF1" w:rsidRPr="00073CF1">
          <w:rPr>
            <w:b/>
            <w:rPrChange w:id="2274" w:author="Bernie Grofman" w:date="2022-11-27T09:00:00Z">
              <w:rPr/>
            </w:rPrChange>
          </w:rPr>
          <w:t xml:space="preserve">regardless of </w:t>
        </w:r>
      </w:ins>
      <w:r w:rsidR="00495883" w:rsidRPr="00073CF1">
        <w:rPr>
          <w:b/>
          <w:rPrChange w:id="2275" w:author="Bernie Grofman" w:date="2022-11-27T09:00:00Z">
            <w:rPr/>
          </w:rPrChange>
        </w:rPr>
        <w:t xml:space="preserve">whether </w:t>
      </w:r>
      <w:del w:id="2276" w:author="Bernie Grofman" w:date="2022-11-27T08:59:00Z">
        <w:r w:rsidR="00495883" w:rsidRPr="00073CF1" w:rsidDel="00073CF1">
          <w:rPr>
            <w:b/>
            <w:rPrChange w:id="2277" w:author="Bernie Grofman" w:date="2022-11-27T09:00:00Z">
              <w:rPr/>
            </w:rPrChange>
          </w:rPr>
          <w:delText xml:space="preserve">independent </w:delText>
        </w:r>
      </w:del>
      <w:ins w:id="2278" w:author="Bernie Grofman" w:date="2022-11-27T08:59:00Z">
        <w:r w:rsidR="00073CF1" w:rsidRPr="00073CF1">
          <w:rPr>
            <w:b/>
            <w:rPrChange w:id="2279" w:author="Bernie Grofman" w:date="2022-11-27T09:00:00Z">
              <w:rPr/>
            </w:rPrChange>
          </w:rPr>
          <w:t xml:space="preserve">or not </w:t>
        </w:r>
      </w:ins>
      <w:ins w:id="2280" w:author="Bernie Grofman" w:date="2022-11-27T09:00:00Z">
        <w:r w:rsidR="00073CF1" w:rsidRPr="00073CF1">
          <w:rPr>
            <w:b/>
            <w:rPrChange w:id="2281" w:author="Bernie Grofman" w:date="2022-11-27T09:00:00Z">
              <w:rPr/>
            </w:rPrChange>
          </w:rPr>
          <w:t xml:space="preserve">some or all of </w:t>
        </w:r>
      </w:ins>
      <w:ins w:id="2282" w:author="Bernie Grofman" w:date="2022-11-27T08:59:00Z">
        <w:r w:rsidR="00073CF1" w:rsidRPr="00073CF1">
          <w:rPr>
            <w:b/>
            <w:rPrChange w:id="2283" w:author="Bernie Grofman" w:date="2022-11-27T09:00:00Z">
              <w:rPr/>
            </w:rPrChange>
          </w:rPr>
          <w:t xml:space="preserve">its </w:t>
        </w:r>
      </w:ins>
      <w:del w:id="2284" w:author="Bernie Grofman" w:date="2022-11-27T08:59:00Z">
        <w:r w:rsidR="00495883" w:rsidRPr="00073CF1" w:rsidDel="00073CF1">
          <w:rPr>
            <w:b/>
            <w:rPrChange w:id="2285" w:author="Bernie Grofman" w:date="2022-11-27T09:00:00Z">
              <w:rPr/>
            </w:rPrChange>
          </w:rPr>
          <w:delText>or political</w:delText>
        </w:r>
      </w:del>
      <w:ins w:id="2286" w:author="Bernie Grofman" w:date="2022-11-27T08:59:00Z">
        <w:r w:rsidR="00073CF1" w:rsidRPr="00073CF1">
          <w:rPr>
            <w:b/>
            <w:rPrChange w:id="2287" w:author="Bernie Grofman" w:date="2022-11-27T09:00:00Z">
              <w:rPr/>
            </w:rPrChange>
          </w:rPr>
          <w:t>members are elected officials</w:t>
        </w:r>
      </w:ins>
      <w:r w:rsidR="00495883">
        <w:t xml:space="preserve">, </w:t>
      </w:r>
      <w:r w:rsidR="00141C25">
        <w:t>can craft</w:t>
      </w:r>
      <w:r w:rsidR="00495883">
        <w:t xml:space="preserve"> a plan that is discriminatory.</w:t>
      </w:r>
      <w:r w:rsidR="006A5CF4">
        <w:t xml:space="preserve"> </w:t>
      </w:r>
      <w:r w:rsidR="00AA3F58">
        <w:t>But</w:t>
      </w:r>
      <w:r w:rsidR="006A5CF4">
        <w:t xml:space="preserve"> </w:t>
      </w:r>
      <w:ins w:id="2288" w:author="Bernie Grofman" w:date="2022-11-27T09:00:00Z">
        <w:r w:rsidR="00073CF1">
          <w:t>commissions</w:t>
        </w:r>
      </w:ins>
      <w:del w:id="2289" w:author="Bernie Grofman" w:date="2022-11-27T09:00:00Z">
        <w:r w:rsidR="006A5CF4" w:rsidDel="00073CF1">
          <w:delText>they</w:delText>
        </w:r>
      </w:del>
      <w:r w:rsidR="006A5CF4">
        <w:t xml:space="preserve"> are excluded from </w:t>
      </w:r>
      <w:del w:id="2290" w:author="Bernie Grofman" w:date="2022-11-27T09:01:00Z">
        <w:r w:rsidR="006A5CF4" w:rsidDel="00073CF1">
          <w:delText xml:space="preserve">our </w:delText>
        </w:r>
      </w:del>
      <w:ins w:id="2291" w:author="Bernie Grofman" w:date="2022-11-27T09:01:00Z">
        <w:r w:rsidR="00073CF1">
          <w:t xml:space="preserve">the </w:t>
        </w:r>
      </w:ins>
      <w:r w:rsidR="00A672CF">
        <w:t>analysis since there is no alternative plan produced by a court.</w:t>
      </w:r>
    </w:p>
    <w:p w14:paraId="72A4A0B9" w14:textId="765358B2" w:rsidR="00150FCA" w:rsidRDefault="007404C3" w:rsidP="00AD407A">
      <w:del w:id="2292" w:author="Bernie Grofman" w:date="2022-11-27T11:30:00Z">
        <w:r w:rsidDel="002B41EB">
          <w:delText xml:space="preserve"> </w:delText>
        </w:r>
      </w:del>
      <w:r w:rsidR="000752DF">
        <w:t>Finally, Kansas and Wisconsin were under divided control at the time of redistricting, though, circumstances in both states led to the legislature’s preferred maps being enacted for use.</w:t>
      </w:r>
      <w:r w:rsidR="0044334F">
        <w:rPr>
          <w:rStyle w:val="FootnoteReference"/>
        </w:rPr>
        <w:footnoteReference w:id="80"/>
      </w:r>
      <w:r w:rsidR="00FB7ED3">
        <w:t xml:space="preserve"> 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672CF">
        <w:t xml:space="preserve"> In Wisconsin, we have </w:t>
      </w:r>
      <w:r w:rsidR="00A5112B">
        <w:t>several plans to compare.</w:t>
      </w:r>
      <w:r w:rsidR="001F7D5F">
        <w:t xml:space="preserve"> 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lastRenderedPageBreak/>
        <w:t>list</w:t>
      </w:r>
      <w:r w:rsidR="005A2AEB">
        <w:t xml:space="preserve"> </w:t>
      </w:r>
      <w:ins w:id="2293" w:author="Bernie Grofman" w:date="2022-11-27T11:30:00Z">
        <w:r w:rsidR="002B41EB">
          <w:t xml:space="preserve">of </w:t>
        </w:r>
        <w:r w:rsidR="002B41EB" w:rsidRPr="002B41EB">
          <w:rPr>
            <w:b/>
            <w:rPrChange w:id="2294" w:author="Bernie Grofman" w:date="2022-11-27T11:31:00Z">
              <w:rPr/>
            </w:rPrChange>
          </w:rPr>
          <w:t xml:space="preserve">potential gerrymanders </w:t>
        </w:r>
      </w:ins>
      <w:del w:id="2295" w:author="Bernie Grofman" w:date="2022-11-27T11:31:00Z">
        <w:r w:rsidR="005A2AEB" w:rsidRPr="002B41EB" w:rsidDel="002B41EB">
          <w:rPr>
            <w:b/>
            <w:rPrChange w:id="2296" w:author="Bernie Grofman" w:date="2022-11-27T11:31:00Z">
              <w:rPr/>
            </w:rPrChange>
          </w:rPr>
          <w:delText>that</w:delText>
        </w:r>
        <w:r w:rsidR="00094507" w:rsidRPr="002B41EB" w:rsidDel="002B41EB">
          <w:rPr>
            <w:b/>
            <w:rPrChange w:id="2297" w:author="Bernie Grofman" w:date="2022-11-27T11:31:00Z">
              <w:rPr/>
            </w:rPrChange>
          </w:rPr>
          <w:delText xml:space="preserve"> was </w:delText>
        </w:r>
      </w:del>
      <w:r w:rsidR="00094507" w:rsidRPr="002B41EB">
        <w:rPr>
          <w:b/>
          <w:rPrChange w:id="2298" w:author="Bernie Grofman" w:date="2022-11-27T11:31:00Z">
            <w:rPr/>
          </w:rPrChange>
        </w:rPr>
        <w:t>drawn</w:t>
      </w:r>
      <w:r w:rsidR="00094507">
        <w:t xml:space="preserve"> by a legislature </w:t>
      </w:r>
      <w:del w:id="2299" w:author="Bernie Grofman" w:date="2022-11-27T11:31:00Z">
        <w:r w:rsidR="00094507" w:rsidDel="002B41EB">
          <w:delText>(</w:delText>
        </w:r>
      </w:del>
      <w:r w:rsidR="00094507">
        <w:t xml:space="preserve">with </w:t>
      </w:r>
      <w:ins w:id="2300" w:author="Bernie Grofman" w:date="2022-11-27T11:31:00Z">
        <w:r w:rsidR="002B41EB">
          <w:t xml:space="preserve">clear </w:t>
        </w:r>
      </w:ins>
      <w:r w:rsidR="00094507">
        <w:t>party control over redistricting</w:t>
      </w:r>
      <w:del w:id="2301" w:author="Bernie Grofman" w:date="2022-11-27T11:31:00Z">
        <w:r w:rsidR="00094507" w:rsidDel="002B41EB">
          <w:delText xml:space="preserve">) </w:delText>
        </w:r>
      </w:del>
      <w:ins w:id="2302" w:author="Bernie Grofman" w:date="2022-11-27T11:31:00Z">
        <w:r w:rsidR="002B41EB">
          <w:t xml:space="preserve">  </w:t>
        </w:r>
      </w:ins>
      <w:r w:rsidR="00094507">
        <w:t xml:space="preserve">that do not have </w:t>
      </w:r>
      <w:r w:rsidR="00693734">
        <w:t>provisions in state law</w:t>
      </w:r>
      <w:r w:rsidR="00094507">
        <w:t xml:space="preserve"> </w:t>
      </w:r>
      <w:del w:id="2303" w:author="Bernie Grofman" w:date="2022-11-27T02:45:00Z">
        <w:r w:rsidR="00BD78A7" w:rsidRPr="00A37CE6" w:rsidDel="00A37CE6">
          <w:rPr>
            <w:b/>
            <w:rPrChange w:id="2304" w:author="Bernie Grofman" w:date="2022-11-27T02:45:00Z">
              <w:rPr/>
            </w:rPrChange>
          </w:rPr>
          <w:delText>that could</w:delText>
        </w:r>
      </w:del>
      <w:ins w:id="2305" w:author="Bernie Grofman" w:date="2022-11-27T02:45:00Z">
        <w:r w:rsidR="00A37CE6" w:rsidRPr="00A37CE6">
          <w:rPr>
            <w:b/>
            <w:rPrChange w:id="2306" w:author="Bernie Grofman" w:date="2022-11-27T02:45:00Z">
              <w:rPr/>
            </w:rPrChange>
          </w:rPr>
          <w:t>of the sort that have</w:t>
        </w:r>
      </w:ins>
      <w:r w:rsidR="00BD78A7" w:rsidRPr="00A37CE6">
        <w:rPr>
          <w:b/>
          <w:rPrChange w:id="2307" w:author="Bernie Grofman" w:date="2022-11-27T02:45:00Z">
            <w:rPr/>
          </w:rPrChange>
        </w:rPr>
        <w:t xml:space="preserve"> be</w:t>
      </w:r>
      <w:ins w:id="2308" w:author="Bernie Grofman" w:date="2022-11-27T02:45:00Z">
        <w:r w:rsidR="00A37CE6" w:rsidRPr="00A37CE6">
          <w:rPr>
            <w:b/>
            <w:rPrChange w:id="2309" w:author="Bernie Grofman" w:date="2022-11-27T02:45:00Z">
              <w:rPr/>
            </w:rPrChange>
          </w:rPr>
          <w:t>en</w:t>
        </w:r>
      </w:ins>
      <w:r w:rsidR="00BD78A7" w:rsidRPr="00A37CE6">
        <w:rPr>
          <w:b/>
          <w:rPrChange w:id="2310" w:author="Bernie Grofman" w:date="2022-11-27T02:45:00Z">
            <w:rPr/>
          </w:rPrChange>
        </w:rPr>
        <w:t xml:space="preserve"> used</w:t>
      </w:r>
      <w:r w:rsidR="00BD78A7">
        <w:t xml:space="preserve"> by a state court to</w:t>
      </w:r>
      <w:r w:rsidR="00825C5F">
        <w:t xml:space="preserve"> regulate</w:t>
      </w:r>
      <w:r w:rsidR="00094507">
        <w:t xml:space="preserve"> partisan gerrymandering.</w:t>
      </w:r>
      <w:r w:rsidR="00094507">
        <w:rPr>
          <w:rStyle w:val="FootnoteReference"/>
        </w:rPr>
        <w:footnoteReference w:id="81"/>
      </w:r>
      <w:bookmarkStart w:id="2318" w:name="_Ref115632072"/>
    </w:p>
    <w:p w14:paraId="6CEF2ECC" w14:textId="21BF6F25" w:rsidR="007B2F8A" w:rsidRDefault="007B2F8A">
      <w:pPr>
        <w:widowControl/>
        <w:spacing w:before="0"/>
        <w:ind w:firstLine="0"/>
        <w:jc w:val="left"/>
        <w:rPr>
          <w:i/>
          <w:iCs/>
          <w:szCs w:val="18"/>
        </w:rPr>
      </w:pPr>
    </w:p>
    <w:p w14:paraId="6E4C1B58" w14:textId="07B40B5A" w:rsidR="00E866DD" w:rsidRDefault="00E866DD" w:rsidP="00E866DD">
      <w:pPr>
        <w:pStyle w:val="Heading1"/>
      </w:pPr>
      <w:bookmarkStart w:id="2319" w:name="_Toc120369151"/>
      <w:bookmarkEnd w:id="2318"/>
      <w:r w:rsidRPr="00E866DD">
        <w:t xml:space="preserve">The </w:t>
      </w:r>
      <w:r w:rsidR="00525D11">
        <w:t>r</w:t>
      </w:r>
      <w:r w:rsidRPr="00E866DD">
        <w:t xml:space="preserve">ole </w:t>
      </w:r>
      <w:r w:rsidR="00525D11">
        <w:t>o</w:t>
      </w:r>
      <w:r w:rsidRPr="00E866DD">
        <w:t xml:space="preserve">f </w:t>
      </w:r>
      <w:r w:rsidR="00525D11">
        <w:t>s</w:t>
      </w:r>
      <w:r w:rsidRPr="00E866DD">
        <w:t xml:space="preserve">tate </w:t>
      </w:r>
      <w:r w:rsidR="00525D11">
        <w:t>c</w:t>
      </w:r>
      <w:r w:rsidRPr="00E866DD">
        <w:t xml:space="preserve">ourts </w:t>
      </w:r>
      <w:r w:rsidR="00525D11">
        <w:t>i</w:t>
      </w:r>
      <w:r w:rsidRPr="00E866DD">
        <w:t xml:space="preserve">n </w:t>
      </w:r>
      <w:r w:rsidR="00525D11">
        <w:t>t</w:t>
      </w:r>
      <w:r w:rsidRPr="00E866DD">
        <w:t xml:space="preserve">he 2020 </w:t>
      </w:r>
      <w:r w:rsidR="00525D11">
        <w:t>r</w:t>
      </w:r>
      <w:r w:rsidRPr="00E866DD">
        <w:t xml:space="preserve">edistricting </w:t>
      </w:r>
      <w:r w:rsidR="00525D11">
        <w:t>r</w:t>
      </w:r>
      <w:r w:rsidRPr="00E866DD">
        <w:t>ound</w:t>
      </w:r>
      <w:bookmarkEnd w:id="2319"/>
    </w:p>
    <w:p w14:paraId="305A505B" w14:textId="7EB8A3A4" w:rsidR="001F20C0" w:rsidRPr="00430500" w:rsidRDefault="00A31268" w:rsidP="00E866DD">
      <w:pPr>
        <w:rPr>
          <w:b/>
          <w:color w:val="FF0000"/>
          <w:rPrChange w:id="2320" w:author="Bernie Grofman" w:date="2022-11-27T11:38:00Z">
            <w:rPr/>
          </w:rPrChange>
        </w:rPr>
      </w:pPr>
      <w:r>
        <w:t xml:space="preserve">We now relist </w:t>
      </w:r>
      <w:ins w:id="2321" w:author="Bernie Grofman" w:date="2022-11-27T02:46:00Z">
        <w:r w:rsidR="00A37CE6">
          <w:t xml:space="preserve">in </w:t>
        </w:r>
        <w:r w:rsidR="00A37CE6">
          <w:fldChar w:fldCharType="begin"/>
        </w:r>
        <w:r w:rsidR="00A37CE6">
          <w:instrText xml:space="preserve"> REF _Ref119684862 \h </w:instrText>
        </w:r>
      </w:ins>
      <w:ins w:id="2322" w:author="Bernie Grofman" w:date="2022-11-27T02:46:00Z">
        <w:r w:rsidR="00A37CE6">
          <w:fldChar w:fldCharType="separate"/>
        </w:r>
        <w:r w:rsidR="00A37CE6" w:rsidRPr="0080356A">
          <w:t xml:space="preserve">Table </w:t>
        </w:r>
        <w:r w:rsidR="00A37CE6">
          <w:rPr>
            <w:noProof/>
          </w:rPr>
          <w:t>4</w:t>
        </w:r>
        <w:r w:rsidR="00A37CE6">
          <w:fldChar w:fldCharType="end"/>
        </w:r>
        <w:r w:rsidR="00A37CE6">
          <w:t xml:space="preserve"> </w:t>
        </w:r>
      </w:ins>
      <w:r>
        <w:t xml:space="preserve">the states which were highlighted in </w:t>
      </w:r>
      <w:r>
        <w:fldChar w:fldCharType="begin"/>
      </w:r>
      <w:r>
        <w:instrText xml:space="preserve"> REF _Ref119491889 \h </w:instrText>
      </w:r>
      <w:r>
        <w:fldChar w:fldCharType="separate"/>
      </w:r>
      <w:r w:rsidR="009913A4">
        <w:t xml:space="preserve">Table </w:t>
      </w:r>
      <w:r w:rsidR="009913A4">
        <w:rPr>
          <w:noProof/>
        </w:rPr>
        <w:t>1</w:t>
      </w:r>
      <w:r>
        <w:fldChar w:fldCharType="end"/>
      </w:r>
      <w:r>
        <w:t xml:space="preserve"> </w:t>
      </w:r>
      <w:r w:rsidR="00AF0993">
        <w:t>and in the text above</w:t>
      </w:r>
      <w:del w:id="2323" w:author="Bernie Grofman" w:date="2022-11-27T02:46:00Z">
        <w:r w:rsidR="00AF0993" w:rsidDel="00A37CE6">
          <w:delText xml:space="preserve"> </w:delText>
        </w:r>
        <w:r w:rsidR="004A5D6B" w:rsidDel="00A37CE6">
          <w:delText xml:space="preserve">in </w:delText>
        </w:r>
        <w:r w:rsidR="004A5D6B" w:rsidDel="00A37CE6">
          <w:fldChar w:fldCharType="begin"/>
        </w:r>
        <w:r w:rsidR="004A5D6B" w:rsidDel="00A37CE6">
          <w:delInstrText xml:space="preserve"> REF _Ref119684862 \h </w:delInstrText>
        </w:r>
        <w:r w:rsidR="004A5D6B" w:rsidDel="00A37CE6">
          <w:fldChar w:fldCharType="separate"/>
        </w:r>
        <w:r w:rsidR="009913A4" w:rsidRPr="0080356A" w:rsidDel="00A37CE6">
          <w:delText xml:space="preserve">Table </w:delText>
        </w:r>
        <w:r w:rsidR="009913A4" w:rsidDel="00A37CE6">
          <w:rPr>
            <w:noProof/>
          </w:rPr>
          <w:delText>4</w:delText>
        </w:r>
        <w:r w:rsidR="004A5D6B" w:rsidDel="00A37CE6">
          <w:fldChar w:fldCharType="end"/>
        </w:r>
      </w:del>
      <w:del w:id="2324" w:author="Bernie Grofman" w:date="2022-11-27T11:36:00Z">
        <w:r w:rsidR="004A5D6B" w:rsidDel="00430500">
          <w:delText>.</w:delText>
        </w:r>
      </w:del>
      <w:ins w:id="2325" w:author="Bernie Grofman" w:date="2022-11-27T11:36:00Z">
        <w:r w:rsidR="00430500">
          <w:t xml:space="preserve"> as states </w:t>
        </w:r>
        <w:r w:rsidR="00430500" w:rsidRPr="00430500">
          <w:rPr>
            <w:b/>
            <w:rPrChange w:id="2326" w:author="Bernie Grofman" w:date="2022-11-27T11:37:00Z">
              <w:rPr/>
            </w:rPrChange>
          </w:rPr>
          <w:t>where accusations of partisan gerrymandering had been brought</w:t>
        </w:r>
        <w:r w:rsidR="00430500">
          <w:t>.</w:t>
        </w:r>
      </w:ins>
      <w:r w:rsidR="004A5D6B">
        <w:t xml:space="preserve"> </w:t>
      </w:r>
      <w:r w:rsidR="00AF0993">
        <w:t xml:space="preserve">In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1A746E">
        <w:fldChar w:fldCharType="separate"/>
      </w:r>
      <w:r w:rsidR="009913A4">
        <w:t xml:space="preserve">Table </w:t>
      </w:r>
      <w:r w:rsidR="009913A4">
        <w:rPr>
          <w:noProof/>
        </w:rPr>
        <w:t>1</w:t>
      </w:r>
      <w:r w:rsidR="001A746E">
        <w:fldChar w:fldCharType="end"/>
      </w:r>
      <w:r w:rsidR="00AF0993">
        <w:t>)</w:t>
      </w:r>
      <w:r w:rsidR="0003186F">
        <w:t xml:space="preserve">, we </w:t>
      </w:r>
      <w:del w:id="2327" w:author="Bernie Grofman" w:date="2022-11-27T11:37:00Z">
        <w:r w:rsidR="0003186F" w:rsidDel="00430500">
          <w:delText xml:space="preserve">now </w:delText>
        </w:r>
      </w:del>
      <w:ins w:id="2328" w:author="Bernie Grofman" w:date="2022-11-27T11:37:00Z">
        <w:r w:rsidR="00430500">
          <w:t xml:space="preserve">also </w:t>
        </w:r>
      </w:ins>
      <w:r w:rsidR="0003186F">
        <w:t xml:space="preserve">show whether a challenge was brought in state or federal court </w:t>
      </w:r>
      <w:r w:rsidR="00E54115">
        <w:t xml:space="preserve">prior to the 2022 midterm election </w:t>
      </w:r>
      <w:r w:rsidR="0003186F">
        <w:t>regarding the plan’s partisan or racial effects.</w:t>
      </w:r>
      <w:r w:rsidR="00B82541">
        <w:rPr>
          <w:rStyle w:val="FootnoteReference"/>
        </w:rPr>
        <w:footnoteReference w:id="82"/>
      </w:r>
      <w:ins w:id="2329" w:author="Bernie Grofman" w:date="2022-11-27T11:37:00Z">
        <w:r w:rsidR="00430500">
          <w:t xml:space="preserve"> </w:t>
        </w:r>
        <w:r w:rsidR="00430500" w:rsidRPr="00430500">
          <w:rPr>
            <w:b/>
            <w:rPrChange w:id="2330" w:author="Bernie Grofman" w:date="2022-11-27T11:38:00Z">
              <w:rPr/>
            </w:rPrChange>
          </w:rPr>
          <w:t>And we show what entity actually drew/adopted the plan that was put in place for 2022</w:t>
        </w:r>
        <w:r w:rsidR="00430500">
          <w:t xml:space="preserve">. </w:t>
        </w:r>
        <w:r w:rsidR="00430500" w:rsidRPr="00430500">
          <w:rPr>
            <w:b/>
            <w:color w:val="FF0000"/>
            <w:rPrChange w:id="2331" w:author="Bernie Grofman" w:date="2022-11-27T11:38:00Z">
              <w:rPr/>
            </w:rPrChange>
          </w:rPr>
          <w:t>JONATHAN THIS</w:t>
        </w:r>
      </w:ins>
      <w:ins w:id="2332" w:author="Bernie Grofman" w:date="2022-11-27T11:38:00Z">
        <w:r w:rsidR="00430500" w:rsidRPr="00430500">
          <w:rPr>
            <w:b/>
            <w:color w:val="FF0000"/>
            <w:rPrChange w:id="2333" w:author="Bernie Grofman" w:date="2022-11-27T11:38:00Z">
              <w:rPr/>
            </w:rPrChange>
          </w:rPr>
          <w:t xml:space="preserve"> INFO NEEDS AN ADDITIONAL COLUMN IN TABLE 4.</w:t>
        </w:r>
      </w:ins>
    </w:p>
    <w:p w14:paraId="38844515" w14:textId="71A263A3" w:rsidR="00C57751" w:rsidRDefault="00C57751" w:rsidP="00D1739E"/>
    <w:p w14:paraId="33D410C5" w14:textId="77777777" w:rsidR="0076491B" w:rsidRDefault="0076491B">
      <w:pPr>
        <w:widowControl/>
        <w:spacing w:before="0"/>
        <w:ind w:firstLine="0"/>
        <w:jc w:val="left"/>
        <w:rPr>
          <w:ins w:id="2334" w:author="Bernie Grofman" w:date="2022-11-27T00:06:00Z"/>
          <w:i/>
          <w:iCs/>
          <w:szCs w:val="18"/>
        </w:rPr>
      </w:pPr>
      <w:bookmarkStart w:id="2335" w:name="_Ref119684862"/>
      <w:ins w:id="2336" w:author="Bernie Grofman" w:date="2022-11-27T00:06:00Z">
        <w:r>
          <w:br w:type="page"/>
        </w:r>
      </w:ins>
    </w:p>
    <w:p w14:paraId="7A529E77" w14:textId="1C15A7E9" w:rsidR="00C17583" w:rsidRPr="00430500" w:rsidRDefault="00C17583" w:rsidP="00C17583">
      <w:pPr>
        <w:pStyle w:val="Caption"/>
        <w:keepNext/>
        <w:ind w:firstLine="0"/>
        <w:rPr>
          <w:b/>
          <w:color w:val="FF0000"/>
          <w:sz w:val="32"/>
          <w:szCs w:val="32"/>
          <w:rPrChange w:id="2337" w:author="Bernie Grofman" w:date="2022-11-27T11:39:00Z">
            <w:rPr/>
          </w:rPrChange>
        </w:rPr>
      </w:pPr>
      <w:r w:rsidRPr="0080356A">
        <w:lastRenderedPageBreak/>
        <w:t xml:space="preserve">Table </w:t>
      </w:r>
      <w:fldSimple w:instr=" SEQ Table \* ARABIC ">
        <w:r w:rsidR="009913A4">
          <w:rPr>
            <w:noProof/>
          </w:rPr>
          <w:t>4</w:t>
        </w:r>
      </w:fldSimple>
      <w:bookmarkEnd w:id="2335"/>
      <w:r w:rsidR="002A68C2">
        <w:t xml:space="preserve"> </w:t>
      </w:r>
      <w:r w:rsidRPr="002A68C2">
        <w:rPr>
          <w:i w:val="0"/>
          <w:iCs w:val="0"/>
        </w:rPr>
        <w:t xml:space="preserve">Potential partisan gerrymanders and </w:t>
      </w:r>
      <w:commentRangeStart w:id="2338"/>
      <w:r w:rsidRPr="002A68C2">
        <w:rPr>
          <w:i w:val="0"/>
          <w:iCs w:val="0"/>
        </w:rPr>
        <w:t>state law</w:t>
      </w:r>
      <w:commentRangeEnd w:id="2338"/>
      <w:r w:rsidRPr="002A68C2">
        <w:rPr>
          <w:rStyle w:val="CommentReference"/>
          <w:i w:val="0"/>
          <w:iCs w:val="0"/>
          <w:szCs w:val="20"/>
        </w:rPr>
        <w:commentReference w:id="2338"/>
      </w:r>
      <w:ins w:id="2339" w:author="Bernie Grofman" w:date="2022-11-27T11:38:00Z">
        <w:r w:rsidR="00430500">
          <w:rPr>
            <w:i w:val="0"/>
            <w:iCs w:val="0"/>
          </w:rPr>
          <w:t xml:space="preserve"> </w:t>
        </w:r>
        <w:r w:rsidR="00430500" w:rsidRPr="00430500">
          <w:rPr>
            <w:b/>
            <w:i w:val="0"/>
            <w:iCs w:val="0"/>
            <w:color w:val="FF0000"/>
            <w:sz w:val="32"/>
            <w:szCs w:val="32"/>
            <w:rPrChange w:id="2340" w:author="Bernie Grofman" w:date="2022-11-27T11:39:00Z">
              <w:rPr>
                <w:i w:val="0"/>
                <w:iCs w:val="0"/>
              </w:rPr>
            </w:rPrChange>
          </w:rPr>
          <w:t xml:space="preserve">JONATHAN </w:t>
        </w:r>
      </w:ins>
      <w:ins w:id="2341" w:author="Bernie Grofman" w:date="2022-11-27T11:39:00Z">
        <w:r w:rsidR="00430500" w:rsidRPr="00430500">
          <w:rPr>
            <w:b/>
            <w:i w:val="0"/>
            <w:iCs w:val="0"/>
            <w:color w:val="FF0000"/>
            <w:sz w:val="32"/>
            <w:szCs w:val="32"/>
            <w:rPrChange w:id="2342" w:author="Bernie Grofman" w:date="2022-11-27T11:39:00Z">
              <w:rPr>
                <w:i w:val="0"/>
                <w:iCs w:val="0"/>
              </w:rPr>
            </w:rPrChange>
          </w:rPr>
          <w:t xml:space="preserve">THIS TABLE </w:t>
        </w:r>
      </w:ins>
      <w:ins w:id="2343" w:author="Bernie Grofman" w:date="2022-11-27T11:38:00Z">
        <w:r w:rsidR="00430500" w:rsidRPr="00430500">
          <w:rPr>
            <w:b/>
            <w:i w:val="0"/>
            <w:iCs w:val="0"/>
            <w:color w:val="FF0000"/>
            <w:sz w:val="32"/>
            <w:szCs w:val="32"/>
            <w:rPrChange w:id="2344" w:author="Bernie Grofman" w:date="2022-11-27T11:39:00Z">
              <w:rPr>
                <w:i w:val="0"/>
                <w:iCs w:val="0"/>
              </w:rPr>
            </w:rPrChange>
          </w:rPr>
          <w:t>NEEDS AN ADDITIONAL COL</w:t>
        </w:r>
      </w:ins>
      <w:ins w:id="2345" w:author="Bernie Grofman" w:date="2022-11-27T11:39:00Z">
        <w:r w:rsidR="00430500" w:rsidRPr="00430500">
          <w:rPr>
            <w:b/>
            <w:i w:val="0"/>
            <w:iCs w:val="0"/>
            <w:color w:val="FF0000"/>
            <w:sz w:val="32"/>
            <w:szCs w:val="32"/>
            <w:rPrChange w:id="2346" w:author="Bernie Grofman" w:date="2022-11-27T11:39:00Z">
              <w:rPr>
                <w:i w:val="0"/>
                <w:iCs w:val="0"/>
              </w:rPr>
            </w:rPrChange>
          </w:rPr>
          <w:t>UMN SHOWING WHO DREW THE PLAN THAT WAS ACTUALLY USED. OTHERWISE IT IS TOO CONFUSING TO READ THIS TABLE.</w:t>
        </w:r>
      </w:ins>
      <w:ins w:id="2347" w:author="Bernie Grofman" w:date="2022-11-27T17:48:00Z">
        <w:r w:rsidR="00A94974">
          <w:rPr>
            <w:b/>
            <w:i w:val="0"/>
            <w:iCs w:val="0"/>
            <w:color w:val="FF0000"/>
            <w:sz w:val="32"/>
            <w:szCs w:val="32"/>
          </w:rPr>
          <w:t xml:space="preserve"> NEW YORK FOR EXAMPLE HAD A COYRT DRAWN PLAN BUT YOU COULDN”T TELL FROM THIS TABLE!</w:t>
        </w:r>
      </w:ins>
    </w:p>
    <w:tbl>
      <w:tblPr>
        <w:tblStyle w:val="TableGrid"/>
        <w:tblW w:w="5000" w:type="pct"/>
        <w:jc w:val="center"/>
        <w:tblLook w:val="04A0" w:firstRow="1" w:lastRow="0" w:firstColumn="1" w:lastColumn="0" w:noHBand="0" w:noVBand="1"/>
      </w:tblPr>
      <w:tblGrid>
        <w:gridCol w:w="1491"/>
        <w:gridCol w:w="666"/>
        <w:gridCol w:w="681"/>
        <w:gridCol w:w="1236"/>
        <w:gridCol w:w="1036"/>
        <w:gridCol w:w="1176"/>
        <w:gridCol w:w="1066"/>
      </w:tblGrid>
      <w:tr w:rsidR="00C17583" w:rsidRPr="0080356A" w14:paraId="0314C6A7" w14:textId="77777777" w:rsidTr="00BA7ECB">
        <w:trPr>
          <w:jc w:val="center"/>
        </w:trPr>
        <w:tc>
          <w:tcPr>
            <w:tcW w:w="1098" w:type="pct"/>
          </w:tcPr>
          <w:p w14:paraId="4E963849" w14:textId="77777777" w:rsidR="00C17583" w:rsidRPr="007B2F8A" w:rsidRDefault="00C17583" w:rsidP="00BA7ECB">
            <w:pPr>
              <w:ind w:firstLine="0"/>
              <w:jc w:val="center"/>
              <w:rPr>
                <w:sz w:val="18"/>
                <w:szCs w:val="18"/>
              </w:rPr>
            </w:pPr>
            <w:r w:rsidRPr="007B2F8A">
              <w:rPr>
                <w:sz w:val="18"/>
                <w:szCs w:val="18"/>
              </w:rPr>
              <w:t>State</w:t>
            </w:r>
          </w:p>
        </w:tc>
        <w:tc>
          <w:tcPr>
            <w:tcW w:w="282" w:type="pct"/>
          </w:tcPr>
          <w:p w14:paraId="73FA2880" w14:textId="77777777" w:rsidR="00C17583" w:rsidRPr="007B2F8A" w:rsidRDefault="00C17583" w:rsidP="00BA7ECB">
            <w:pPr>
              <w:ind w:firstLine="0"/>
              <w:rPr>
                <w:sz w:val="18"/>
                <w:szCs w:val="18"/>
              </w:rPr>
            </w:pPr>
            <w:r w:rsidRPr="007B2F8A">
              <w:rPr>
                <w:sz w:val="18"/>
                <w:szCs w:val="18"/>
              </w:rPr>
              <w:t>Direct</w:t>
            </w:r>
          </w:p>
        </w:tc>
        <w:tc>
          <w:tcPr>
            <w:tcW w:w="470" w:type="pct"/>
            <w:tcBorders>
              <w:right w:val="single" w:sz="4" w:space="0" w:color="C00000"/>
            </w:tcBorders>
          </w:tcPr>
          <w:p w14:paraId="5EF0AA7D" w14:textId="77777777" w:rsidR="00C17583" w:rsidRPr="007B2F8A" w:rsidRDefault="00C17583" w:rsidP="00BA7ECB">
            <w:pPr>
              <w:ind w:firstLine="0"/>
              <w:jc w:val="center"/>
              <w:rPr>
                <w:sz w:val="18"/>
                <w:szCs w:val="18"/>
              </w:rPr>
            </w:pPr>
            <w:r w:rsidRPr="007B2F8A">
              <w:rPr>
                <w:sz w:val="18"/>
                <w:szCs w:val="18"/>
              </w:rPr>
              <w:t>Free, Equal, Open</w:t>
            </w:r>
          </w:p>
        </w:tc>
        <w:tc>
          <w:tcPr>
            <w:tcW w:w="841" w:type="pct"/>
            <w:tcBorders>
              <w:top w:val="single" w:sz="4" w:space="0" w:color="C00000"/>
              <w:left w:val="single" w:sz="4" w:space="0" w:color="C00000"/>
              <w:bottom w:val="single" w:sz="4" w:space="0" w:color="C00000"/>
              <w:right w:val="single" w:sz="4" w:space="0" w:color="C00000"/>
            </w:tcBorders>
          </w:tcPr>
          <w:p w14:paraId="51C95E24" w14:textId="77777777" w:rsidR="00C17583" w:rsidRPr="007B2F8A" w:rsidRDefault="00C17583" w:rsidP="00BA7ECB">
            <w:pPr>
              <w:ind w:firstLine="0"/>
              <w:jc w:val="center"/>
              <w:rPr>
                <w:sz w:val="18"/>
                <w:szCs w:val="18"/>
              </w:rPr>
            </w:pPr>
            <w:commentRangeStart w:id="2348"/>
            <w:r w:rsidRPr="007B2F8A">
              <w:rPr>
                <w:sz w:val="18"/>
                <w:szCs w:val="18"/>
              </w:rPr>
              <w:t>Challenged based on racial classifications (</w:t>
            </w:r>
            <w:r w:rsidRPr="007B2F8A">
              <w:rPr>
                <w:i/>
                <w:iCs/>
                <w:sz w:val="18"/>
                <w:szCs w:val="18"/>
              </w:rPr>
              <w:t>Shaw</w:t>
            </w:r>
            <w:r w:rsidRPr="007B2F8A">
              <w:rPr>
                <w:sz w:val="18"/>
                <w:szCs w:val="18"/>
              </w:rPr>
              <w:t xml:space="preserve"> or Section 2)</w:t>
            </w:r>
            <w:commentRangeEnd w:id="2348"/>
            <w:r w:rsidRPr="007B2F8A">
              <w:rPr>
                <w:rStyle w:val="CommentReference"/>
                <w:sz w:val="18"/>
                <w:szCs w:val="18"/>
              </w:rPr>
              <w:commentReference w:id="2348"/>
            </w:r>
          </w:p>
        </w:tc>
        <w:tc>
          <w:tcPr>
            <w:tcW w:w="755" w:type="pct"/>
            <w:tcBorders>
              <w:left w:val="single" w:sz="4" w:space="0" w:color="C00000"/>
            </w:tcBorders>
          </w:tcPr>
          <w:p w14:paraId="352D7806" w14:textId="77777777" w:rsidR="00C17583" w:rsidRPr="007B2F8A" w:rsidRDefault="00C17583" w:rsidP="00BA7ECB">
            <w:pPr>
              <w:ind w:firstLine="0"/>
              <w:jc w:val="center"/>
              <w:rPr>
                <w:sz w:val="18"/>
                <w:szCs w:val="18"/>
              </w:rPr>
            </w:pPr>
            <w:r w:rsidRPr="007B2F8A">
              <w:rPr>
                <w:sz w:val="18"/>
                <w:szCs w:val="18"/>
              </w:rPr>
              <w:t>Not Challenged</w:t>
            </w:r>
            <w:r>
              <w:rPr>
                <w:sz w:val="18"/>
                <w:szCs w:val="18"/>
              </w:rPr>
              <w:t xml:space="preserve"> </w:t>
            </w:r>
            <w:r w:rsidRPr="00207AC0">
              <w:rPr>
                <w:sz w:val="18"/>
                <w:szCs w:val="18"/>
              </w:rPr>
              <w:t>in State Court</w:t>
            </w:r>
          </w:p>
        </w:tc>
        <w:tc>
          <w:tcPr>
            <w:tcW w:w="800" w:type="pct"/>
          </w:tcPr>
          <w:p w14:paraId="2C625C11" w14:textId="77777777" w:rsidR="00C17583" w:rsidRDefault="00C17583" w:rsidP="00BA7ECB">
            <w:pPr>
              <w:ind w:firstLine="0"/>
              <w:jc w:val="center"/>
              <w:rPr>
                <w:sz w:val="18"/>
                <w:szCs w:val="18"/>
              </w:rPr>
            </w:pPr>
            <w:r w:rsidRPr="007B2F8A">
              <w:rPr>
                <w:sz w:val="18"/>
                <w:szCs w:val="18"/>
              </w:rPr>
              <w:t>Unsuccessful</w:t>
            </w:r>
          </w:p>
          <w:p w14:paraId="5472C281" w14:textId="350C6D00" w:rsidR="00C17583" w:rsidRPr="007B2F8A" w:rsidRDefault="00C17583" w:rsidP="00BA7ECB">
            <w:pPr>
              <w:ind w:firstLine="0"/>
              <w:jc w:val="center"/>
              <w:rPr>
                <w:sz w:val="18"/>
                <w:szCs w:val="18"/>
              </w:rPr>
            </w:pPr>
            <w:r>
              <w:rPr>
                <w:sz w:val="18"/>
                <w:szCs w:val="18"/>
              </w:rPr>
              <w:t>Or Pending</w:t>
            </w:r>
            <w:r w:rsidRPr="007B2F8A">
              <w:rPr>
                <w:sz w:val="18"/>
                <w:szCs w:val="18"/>
              </w:rPr>
              <w:t xml:space="preserve"> Challenge</w:t>
            </w:r>
            <w:r w:rsidR="006D65F0">
              <w:rPr>
                <w:rStyle w:val="FootnoteReference"/>
                <w:sz w:val="18"/>
                <w:szCs w:val="18"/>
              </w:rPr>
              <w:footnoteReference w:id="83"/>
            </w:r>
          </w:p>
        </w:tc>
        <w:tc>
          <w:tcPr>
            <w:tcW w:w="755" w:type="pct"/>
          </w:tcPr>
          <w:p w14:paraId="519CAFE5" w14:textId="77777777" w:rsidR="00C17583" w:rsidRPr="007B2F8A" w:rsidRDefault="00C17583" w:rsidP="00BA7ECB">
            <w:pPr>
              <w:ind w:firstLine="0"/>
              <w:jc w:val="center"/>
              <w:rPr>
                <w:sz w:val="18"/>
                <w:szCs w:val="18"/>
              </w:rPr>
            </w:pPr>
            <w:r w:rsidRPr="007B2F8A">
              <w:rPr>
                <w:sz w:val="18"/>
                <w:szCs w:val="18"/>
              </w:rPr>
              <w:t>Successful Challenge</w:t>
            </w:r>
            <w:r>
              <w:rPr>
                <w:rStyle w:val="FootnoteReference"/>
                <w:sz w:val="18"/>
                <w:szCs w:val="18"/>
              </w:rPr>
              <w:footnoteReference w:id="84"/>
            </w:r>
          </w:p>
        </w:tc>
      </w:tr>
      <w:tr w:rsidR="00C17583" w:rsidRPr="0080356A" w14:paraId="2B927E7C" w14:textId="77777777" w:rsidTr="00BA7ECB">
        <w:trPr>
          <w:jc w:val="center"/>
        </w:trPr>
        <w:tc>
          <w:tcPr>
            <w:tcW w:w="1098" w:type="pct"/>
          </w:tcPr>
          <w:p w14:paraId="4F159BB4" w14:textId="77777777" w:rsidR="00C17583" w:rsidRPr="0080356A" w:rsidRDefault="00C17583" w:rsidP="00BA7ECB">
            <w:pPr>
              <w:ind w:firstLine="0"/>
              <w:jc w:val="right"/>
              <w:rPr>
                <w:i/>
                <w:iCs/>
                <w:sz w:val="20"/>
              </w:rPr>
            </w:pPr>
            <w:r w:rsidRPr="0080356A">
              <w:rPr>
                <w:i/>
                <w:iCs/>
                <w:sz w:val="20"/>
              </w:rPr>
              <w:t>Alabama</w:t>
            </w:r>
          </w:p>
        </w:tc>
        <w:tc>
          <w:tcPr>
            <w:tcW w:w="282" w:type="pct"/>
            <w:vAlign w:val="center"/>
          </w:tcPr>
          <w:p w14:paraId="0B033A96"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15EB5015"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7F6BE2F5" w14:textId="77777777" w:rsidR="00C17583" w:rsidRPr="0080356A" w:rsidRDefault="00C17583" w:rsidP="00BA7ECB">
            <w:pPr>
              <w:spacing w:before="0"/>
              <w:ind w:firstLine="0"/>
              <w:jc w:val="center"/>
              <w:rPr>
                <w:sz w:val="20"/>
              </w:rPr>
            </w:pPr>
            <w:r w:rsidRPr="0080356A">
              <w:rPr>
                <w:sz w:val="20"/>
              </w:rPr>
              <w:t>x</w:t>
            </w:r>
          </w:p>
        </w:tc>
        <w:tc>
          <w:tcPr>
            <w:tcW w:w="755" w:type="pct"/>
            <w:tcBorders>
              <w:left w:val="single" w:sz="4" w:space="0" w:color="C00000"/>
            </w:tcBorders>
          </w:tcPr>
          <w:p w14:paraId="68EECD15" w14:textId="2861229D" w:rsidR="00C17583" w:rsidRPr="0080356A" w:rsidRDefault="00054B4A" w:rsidP="00BA7ECB">
            <w:pPr>
              <w:spacing w:before="0"/>
              <w:ind w:firstLine="0"/>
              <w:jc w:val="center"/>
              <w:rPr>
                <w:sz w:val="20"/>
              </w:rPr>
            </w:pPr>
            <w:r>
              <w:rPr>
                <w:sz w:val="20"/>
              </w:rPr>
              <w:t>ø</w:t>
            </w:r>
          </w:p>
        </w:tc>
        <w:tc>
          <w:tcPr>
            <w:tcW w:w="800" w:type="pct"/>
          </w:tcPr>
          <w:p w14:paraId="2C3E970A" w14:textId="77777777" w:rsidR="00C17583" w:rsidRPr="0080356A" w:rsidRDefault="00C17583" w:rsidP="00BA7ECB">
            <w:pPr>
              <w:spacing w:before="0"/>
              <w:ind w:firstLine="0"/>
              <w:jc w:val="center"/>
              <w:rPr>
                <w:sz w:val="20"/>
              </w:rPr>
            </w:pPr>
          </w:p>
        </w:tc>
        <w:tc>
          <w:tcPr>
            <w:tcW w:w="755" w:type="pct"/>
          </w:tcPr>
          <w:p w14:paraId="7835307F" w14:textId="0A1219FC" w:rsidR="00C17583" w:rsidRPr="0080356A" w:rsidRDefault="005A1321" w:rsidP="00BA7ECB">
            <w:pPr>
              <w:spacing w:before="0"/>
              <w:ind w:firstLine="0"/>
              <w:jc w:val="center"/>
              <w:rPr>
                <w:sz w:val="20"/>
              </w:rPr>
            </w:pPr>
            <w:r>
              <w:rPr>
                <w:sz w:val="20"/>
              </w:rPr>
              <w:t>P</w:t>
            </w:r>
          </w:p>
        </w:tc>
      </w:tr>
      <w:tr w:rsidR="00C17583" w:rsidRPr="0080356A" w14:paraId="6962FADA" w14:textId="77777777" w:rsidTr="00BA7ECB">
        <w:trPr>
          <w:jc w:val="center"/>
        </w:trPr>
        <w:tc>
          <w:tcPr>
            <w:tcW w:w="1098" w:type="pct"/>
          </w:tcPr>
          <w:p w14:paraId="2E0B28C0" w14:textId="77777777" w:rsidR="00C17583" w:rsidRPr="0080356A" w:rsidRDefault="00C17583" w:rsidP="00BA7ECB">
            <w:pPr>
              <w:ind w:firstLine="0"/>
              <w:jc w:val="right"/>
              <w:rPr>
                <w:i/>
                <w:iCs/>
                <w:sz w:val="20"/>
              </w:rPr>
            </w:pPr>
            <w:r>
              <w:rPr>
                <w:i/>
                <w:iCs/>
                <w:sz w:val="20"/>
              </w:rPr>
              <w:t>Arizona</w:t>
            </w:r>
          </w:p>
        </w:tc>
        <w:tc>
          <w:tcPr>
            <w:tcW w:w="282" w:type="pct"/>
            <w:vAlign w:val="center"/>
          </w:tcPr>
          <w:p w14:paraId="7D270F16" w14:textId="6089FE4F"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5E7AA7D1" w14:textId="3C6267B2"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2284DB43"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5DDC671D" w14:textId="1DC4ED4C" w:rsidR="00C17583" w:rsidRPr="0080356A" w:rsidRDefault="00054B4A" w:rsidP="00BA7ECB">
            <w:pPr>
              <w:spacing w:before="0"/>
              <w:ind w:firstLine="0"/>
              <w:jc w:val="center"/>
              <w:rPr>
                <w:sz w:val="20"/>
              </w:rPr>
            </w:pPr>
            <w:r>
              <w:rPr>
                <w:sz w:val="20"/>
              </w:rPr>
              <w:t>ø</w:t>
            </w:r>
          </w:p>
        </w:tc>
        <w:tc>
          <w:tcPr>
            <w:tcW w:w="800" w:type="pct"/>
          </w:tcPr>
          <w:p w14:paraId="6B6CB234" w14:textId="77777777" w:rsidR="00C17583" w:rsidRPr="0080356A" w:rsidRDefault="00C17583" w:rsidP="00BA7ECB">
            <w:pPr>
              <w:spacing w:before="0"/>
              <w:ind w:firstLine="0"/>
              <w:jc w:val="center"/>
              <w:rPr>
                <w:sz w:val="20"/>
              </w:rPr>
            </w:pPr>
          </w:p>
        </w:tc>
        <w:tc>
          <w:tcPr>
            <w:tcW w:w="755" w:type="pct"/>
          </w:tcPr>
          <w:p w14:paraId="43FD5998" w14:textId="77777777" w:rsidR="00C17583" w:rsidRPr="0080356A" w:rsidRDefault="00C17583" w:rsidP="00BA7ECB">
            <w:pPr>
              <w:spacing w:before="0"/>
              <w:ind w:firstLine="0"/>
              <w:jc w:val="center"/>
              <w:rPr>
                <w:sz w:val="20"/>
              </w:rPr>
            </w:pPr>
          </w:p>
        </w:tc>
      </w:tr>
      <w:tr w:rsidR="00C17583" w:rsidRPr="0080356A" w14:paraId="28549EEC" w14:textId="77777777" w:rsidTr="00BA7ECB">
        <w:trPr>
          <w:jc w:val="center"/>
        </w:trPr>
        <w:tc>
          <w:tcPr>
            <w:tcW w:w="1098" w:type="pct"/>
          </w:tcPr>
          <w:p w14:paraId="153E66D9" w14:textId="77777777" w:rsidR="00C17583" w:rsidRPr="0080356A" w:rsidRDefault="00C17583" w:rsidP="00BA7ECB">
            <w:pPr>
              <w:ind w:firstLine="0"/>
              <w:jc w:val="right"/>
              <w:rPr>
                <w:i/>
                <w:iCs/>
                <w:sz w:val="20"/>
              </w:rPr>
            </w:pPr>
            <w:r>
              <w:rPr>
                <w:i/>
                <w:iCs/>
                <w:sz w:val="20"/>
              </w:rPr>
              <w:t>Arkansas</w:t>
            </w:r>
          </w:p>
        </w:tc>
        <w:tc>
          <w:tcPr>
            <w:tcW w:w="282" w:type="pct"/>
            <w:vAlign w:val="center"/>
          </w:tcPr>
          <w:p w14:paraId="15FC4AA8"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0AC8CEE0" w14:textId="6BC521FA"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54B5118F" w14:textId="77777777" w:rsidR="00C17583" w:rsidRPr="0080356A" w:rsidRDefault="00C17583" w:rsidP="00BA7ECB">
            <w:pPr>
              <w:spacing w:before="0"/>
              <w:ind w:firstLine="0"/>
              <w:jc w:val="center"/>
              <w:rPr>
                <w:sz w:val="20"/>
              </w:rPr>
            </w:pPr>
            <w:r>
              <w:rPr>
                <w:sz w:val="20"/>
              </w:rPr>
              <w:t>x</w:t>
            </w:r>
          </w:p>
        </w:tc>
        <w:tc>
          <w:tcPr>
            <w:tcW w:w="755" w:type="pct"/>
            <w:tcBorders>
              <w:left w:val="single" w:sz="4" w:space="0" w:color="C00000"/>
            </w:tcBorders>
          </w:tcPr>
          <w:p w14:paraId="416F7EE7" w14:textId="6E05784C" w:rsidR="00C17583" w:rsidRPr="0080356A" w:rsidRDefault="00C17583" w:rsidP="00BA7ECB">
            <w:pPr>
              <w:spacing w:before="0"/>
              <w:ind w:firstLine="0"/>
              <w:jc w:val="center"/>
              <w:rPr>
                <w:sz w:val="20"/>
              </w:rPr>
            </w:pPr>
          </w:p>
        </w:tc>
        <w:tc>
          <w:tcPr>
            <w:tcW w:w="800" w:type="pct"/>
          </w:tcPr>
          <w:p w14:paraId="6D644998" w14:textId="62E4EA5A" w:rsidR="00C17583" w:rsidRPr="0080356A" w:rsidRDefault="00E40820" w:rsidP="00BA7ECB">
            <w:pPr>
              <w:spacing w:before="0"/>
              <w:ind w:firstLine="0"/>
              <w:jc w:val="center"/>
              <w:rPr>
                <w:sz w:val="20"/>
              </w:rPr>
            </w:pPr>
            <w:r>
              <w:rPr>
                <w:sz w:val="20"/>
              </w:rPr>
              <w:t>p</w:t>
            </w:r>
          </w:p>
        </w:tc>
        <w:tc>
          <w:tcPr>
            <w:tcW w:w="755" w:type="pct"/>
          </w:tcPr>
          <w:p w14:paraId="3B6838B7" w14:textId="77777777" w:rsidR="00C17583" w:rsidRPr="0080356A" w:rsidRDefault="00C17583" w:rsidP="00BA7ECB">
            <w:pPr>
              <w:spacing w:before="0"/>
              <w:ind w:firstLine="0"/>
              <w:jc w:val="center"/>
              <w:rPr>
                <w:sz w:val="20"/>
              </w:rPr>
            </w:pPr>
          </w:p>
        </w:tc>
      </w:tr>
      <w:tr w:rsidR="00C17583" w:rsidRPr="0080356A" w14:paraId="48CD8829" w14:textId="77777777" w:rsidTr="00BA7ECB">
        <w:trPr>
          <w:jc w:val="center"/>
        </w:trPr>
        <w:tc>
          <w:tcPr>
            <w:tcW w:w="1098" w:type="pct"/>
          </w:tcPr>
          <w:p w14:paraId="5161806D" w14:textId="77777777" w:rsidR="00C17583" w:rsidRPr="0080356A" w:rsidRDefault="00C17583" w:rsidP="00BA7ECB">
            <w:pPr>
              <w:ind w:firstLine="0"/>
              <w:jc w:val="right"/>
              <w:rPr>
                <w:i/>
                <w:iCs/>
                <w:sz w:val="20"/>
              </w:rPr>
            </w:pPr>
            <w:r w:rsidRPr="0080356A">
              <w:rPr>
                <w:i/>
                <w:iCs/>
                <w:sz w:val="20"/>
              </w:rPr>
              <w:t>Florida</w:t>
            </w:r>
          </w:p>
        </w:tc>
        <w:tc>
          <w:tcPr>
            <w:tcW w:w="282" w:type="pct"/>
            <w:vAlign w:val="center"/>
          </w:tcPr>
          <w:p w14:paraId="2488B462" w14:textId="4DEC9C63"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2B7CE4D3"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71634898"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08E4D62D" w14:textId="4E8F2754" w:rsidR="00C17583" w:rsidRPr="0080356A" w:rsidRDefault="00C17583" w:rsidP="00BA7ECB">
            <w:pPr>
              <w:spacing w:before="0"/>
              <w:ind w:firstLine="0"/>
              <w:jc w:val="center"/>
              <w:rPr>
                <w:sz w:val="20"/>
              </w:rPr>
            </w:pPr>
          </w:p>
        </w:tc>
        <w:tc>
          <w:tcPr>
            <w:tcW w:w="800" w:type="pct"/>
          </w:tcPr>
          <w:p w14:paraId="4DF91FA3" w14:textId="791FE179" w:rsidR="00C17583" w:rsidRPr="0080356A" w:rsidRDefault="00216081" w:rsidP="00BA7ECB">
            <w:pPr>
              <w:spacing w:before="0"/>
              <w:ind w:firstLine="0"/>
              <w:jc w:val="center"/>
              <w:rPr>
                <w:sz w:val="20"/>
              </w:rPr>
            </w:pPr>
            <w:r>
              <w:rPr>
                <w:sz w:val="20"/>
              </w:rPr>
              <w:t>p</w:t>
            </w:r>
          </w:p>
        </w:tc>
        <w:tc>
          <w:tcPr>
            <w:tcW w:w="755" w:type="pct"/>
          </w:tcPr>
          <w:p w14:paraId="693F9F42" w14:textId="77777777" w:rsidR="00C17583" w:rsidRPr="0080356A" w:rsidRDefault="00C17583" w:rsidP="00BA7ECB">
            <w:pPr>
              <w:spacing w:before="0"/>
              <w:ind w:firstLine="0"/>
              <w:jc w:val="center"/>
              <w:rPr>
                <w:sz w:val="20"/>
              </w:rPr>
            </w:pPr>
          </w:p>
        </w:tc>
      </w:tr>
      <w:tr w:rsidR="00C17583" w:rsidRPr="0080356A" w14:paraId="0732180F" w14:textId="77777777" w:rsidTr="00BA7ECB">
        <w:trPr>
          <w:jc w:val="center"/>
        </w:trPr>
        <w:tc>
          <w:tcPr>
            <w:tcW w:w="1098" w:type="pct"/>
          </w:tcPr>
          <w:p w14:paraId="0FED56ED" w14:textId="77777777" w:rsidR="00C17583" w:rsidRPr="0080356A" w:rsidRDefault="00C17583" w:rsidP="00BA7ECB">
            <w:pPr>
              <w:ind w:firstLine="0"/>
              <w:jc w:val="right"/>
              <w:rPr>
                <w:i/>
                <w:iCs/>
                <w:sz w:val="20"/>
              </w:rPr>
            </w:pPr>
            <w:r w:rsidRPr="0080356A">
              <w:rPr>
                <w:i/>
                <w:iCs/>
                <w:sz w:val="20"/>
              </w:rPr>
              <w:t>Georgia</w:t>
            </w:r>
          </w:p>
        </w:tc>
        <w:tc>
          <w:tcPr>
            <w:tcW w:w="282" w:type="pct"/>
            <w:vAlign w:val="center"/>
          </w:tcPr>
          <w:p w14:paraId="1F2C8742"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0A4DBB8F"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6321027D" w14:textId="7FF651AD" w:rsidR="00C17583" w:rsidRPr="0080356A" w:rsidRDefault="004040A0" w:rsidP="00BA7ECB">
            <w:pPr>
              <w:spacing w:before="0"/>
              <w:ind w:firstLine="0"/>
              <w:jc w:val="center"/>
              <w:rPr>
                <w:sz w:val="20"/>
              </w:rPr>
            </w:pPr>
            <w:r>
              <w:rPr>
                <w:sz w:val="20"/>
              </w:rPr>
              <w:t>x</w:t>
            </w:r>
          </w:p>
        </w:tc>
        <w:tc>
          <w:tcPr>
            <w:tcW w:w="755" w:type="pct"/>
            <w:tcBorders>
              <w:left w:val="single" w:sz="4" w:space="0" w:color="C00000"/>
            </w:tcBorders>
          </w:tcPr>
          <w:p w14:paraId="04694F54" w14:textId="1BCBCDED" w:rsidR="00C17583" w:rsidRPr="0080356A" w:rsidRDefault="00054B4A" w:rsidP="00BA7ECB">
            <w:pPr>
              <w:spacing w:before="0"/>
              <w:ind w:firstLine="0"/>
              <w:jc w:val="center"/>
              <w:rPr>
                <w:sz w:val="20"/>
              </w:rPr>
            </w:pPr>
            <w:r>
              <w:rPr>
                <w:sz w:val="20"/>
              </w:rPr>
              <w:t>ø</w:t>
            </w:r>
          </w:p>
        </w:tc>
        <w:tc>
          <w:tcPr>
            <w:tcW w:w="800" w:type="pct"/>
          </w:tcPr>
          <w:p w14:paraId="5714FBCB" w14:textId="77777777" w:rsidR="00C17583" w:rsidRPr="0080356A" w:rsidRDefault="00C17583" w:rsidP="00BA7ECB">
            <w:pPr>
              <w:spacing w:before="0"/>
              <w:ind w:firstLine="0"/>
              <w:jc w:val="center"/>
              <w:rPr>
                <w:sz w:val="20"/>
              </w:rPr>
            </w:pPr>
          </w:p>
        </w:tc>
        <w:tc>
          <w:tcPr>
            <w:tcW w:w="755" w:type="pct"/>
          </w:tcPr>
          <w:p w14:paraId="5B0C7003" w14:textId="737B92FD" w:rsidR="00C17583" w:rsidRPr="0080356A" w:rsidRDefault="005A1321" w:rsidP="00BA7ECB">
            <w:pPr>
              <w:spacing w:before="0"/>
              <w:ind w:firstLine="0"/>
              <w:jc w:val="center"/>
              <w:rPr>
                <w:sz w:val="20"/>
              </w:rPr>
            </w:pPr>
            <w:r>
              <w:rPr>
                <w:sz w:val="20"/>
              </w:rPr>
              <w:t>P</w:t>
            </w:r>
          </w:p>
        </w:tc>
      </w:tr>
      <w:tr w:rsidR="00C17583" w:rsidRPr="0080356A" w14:paraId="560178CA" w14:textId="77777777" w:rsidTr="00BA7ECB">
        <w:trPr>
          <w:jc w:val="center"/>
        </w:trPr>
        <w:tc>
          <w:tcPr>
            <w:tcW w:w="1098" w:type="pct"/>
          </w:tcPr>
          <w:p w14:paraId="27D19952" w14:textId="77777777" w:rsidR="00C17583" w:rsidRPr="0080356A" w:rsidRDefault="00C17583" w:rsidP="00BA7ECB">
            <w:pPr>
              <w:ind w:firstLine="0"/>
              <w:jc w:val="right"/>
              <w:rPr>
                <w:i/>
                <w:iCs/>
                <w:sz w:val="20"/>
              </w:rPr>
            </w:pPr>
            <w:r w:rsidRPr="0080356A">
              <w:rPr>
                <w:i/>
                <w:iCs/>
                <w:sz w:val="20"/>
              </w:rPr>
              <w:t>Illinois</w:t>
            </w:r>
          </w:p>
        </w:tc>
        <w:tc>
          <w:tcPr>
            <w:tcW w:w="282" w:type="pct"/>
            <w:vAlign w:val="center"/>
          </w:tcPr>
          <w:p w14:paraId="2EF3962A"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51D485A6" w14:textId="425BB0C7"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61181A94" w14:textId="77777777" w:rsidR="00C17583" w:rsidRPr="0080356A" w:rsidRDefault="00C17583" w:rsidP="00BA7ECB">
            <w:pPr>
              <w:spacing w:before="0"/>
              <w:ind w:firstLine="0"/>
              <w:jc w:val="center"/>
              <w:rPr>
                <w:sz w:val="20"/>
              </w:rPr>
            </w:pPr>
            <w:r w:rsidRPr="0080356A">
              <w:rPr>
                <w:sz w:val="20"/>
              </w:rPr>
              <w:t>x</w:t>
            </w:r>
          </w:p>
        </w:tc>
        <w:tc>
          <w:tcPr>
            <w:tcW w:w="755" w:type="pct"/>
            <w:tcBorders>
              <w:left w:val="single" w:sz="4" w:space="0" w:color="C00000"/>
            </w:tcBorders>
          </w:tcPr>
          <w:p w14:paraId="74C08178" w14:textId="6158BB9F" w:rsidR="00C17583" w:rsidRPr="0080356A" w:rsidRDefault="00054B4A" w:rsidP="00BA7ECB">
            <w:pPr>
              <w:spacing w:before="0"/>
              <w:ind w:firstLine="0"/>
              <w:jc w:val="center"/>
              <w:rPr>
                <w:sz w:val="20"/>
              </w:rPr>
            </w:pPr>
            <w:r>
              <w:rPr>
                <w:sz w:val="20"/>
              </w:rPr>
              <w:t>ø</w:t>
            </w:r>
          </w:p>
        </w:tc>
        <w:tc>
          <w:tcPr>
            <w:tcW w:w="800" w:type="pct"/>
          </w:tcPr>
          <w:p w14:paraId="1833D367" w14:textId="77777777" w:rsidR="00C17583" w:rsidRPr="0080356A" w:rsidRDefault="00C17583" w:rsidP="00BA7ECB">
            <w:pPr>
              <w:spacing w:before="0"/>
              <w:ind w:firstLine="0"/>
              <w:jc w:val="center"/>
              <w:rPr>
                <w:sz w:val="20"/>
              </w:rPr>
            </w:pPr>
          </w:p>
        </w:tc>
        <w:tc>
          <w:tcPr>
            <w:tcW w:w="755" w:type="pct"/>
          </w:tcPr>
          <w:p w14:paraId="1741E52C" w14:textId="77777777" w:rsidR="00C17583" w:rsidRPr="0080356A" w:rsidRDefault="00C17583" w:rsidP="00BA7ECB">
            <w:pPr>
              <w:spacing w:before="0"/>
              <w:ind w:firstLine="0"/>
              <w:jc w:val="center"/>
              <w:rPr>
                <w:sz w:val="20"/>
              </w:rPr>
            </w:pPr>
          </w:p>
        </w:tc>
      </w:tr>
      <w:tr w:rsidR="00C17583" w:rsidRPr="0080356A" w14:paraId="2B3B9E8B" w14:textId="77777777" w:rsidTr="00BA7ECB">
        <w:trPr>
          <w:jc w:val="center"/>
        </w:trPr>
        <w:tc>
          <w:tcPr>
            <w:tcW w:w="1098" w:type="pct"/>
          </w:tcPr>
          <w:p w14:paraId="1183B2E1" w14:textId="77777777" w:rsidR="00C17583" w:rsidRPr="0080356A" w:rsidRDefault="00C17583" w:rsidP="00BA7ECB">
            <w:pPr>
              <w:ind w:firstLine="0"/>
              <w:jc w:val="right"/>
              <w:rPr>
                <w:i/>
                <w:iCs/>
                <w:sz w:val="20"/>
              </w:rPr>
            </w:pPr>
            <w:r w:rsidRPr="0080356A">
              <w:rPr>
                <w:i/>
                <w:iCs/>
                <w:sz w:val="20"/>
              </w:rPr>
              <w:t>Iowa</w:t>
            </w:r>
          </w:p>
        </w:tc>
        <w:tc>
          <w:tcPr>
            <w:tcW w:w="282" w:type="pct"/>
            <w:vAlign w:val="center"/>
          </w:tcPr>
          <w:p w14:paraId="04721EE2" w14:textId="544EA6AD"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29177FF9"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05952BF5"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46C407D5" w14:textId="6395DB4C" w:rsidR="00C17583" w:rsidRPr="0080356A" w:rsidRDefault="00054B4A" w:rsidP="00BA7ECB">
            <w:pPr>
              <w:spacing w:before="0"/>
              <w:ind w:firstLine="0"/>
              <w:jc w:val="center"/>
              <w:rPr>
                <w:sz w:val="20"/>
              </w:rPr>
            </w:pPr>
            <w:r>
              <w:rPr>
                <w:sz w:val="20"/>
              </w:rPr>
              <w:t>ø</w:t>
            </w:r>
          </w:p>
        </w:tc>
        <w:tc>
          <w:tcPr>
            <w:tcW w:w="800" w:type="pct"/>
          </w:tcPr>
          <w:p w14:paraId="696D4833" w14:textId="77777777" w:rsidR="00C17583" w:rsidRPr="0080356A" w:rsidRDefault="00C17583" w:rsidP="00BA7ECB">
            <w:pPr>
              <w:spacing w:before="0"/>
              <w:ind w:firstLine="0"/>
              <w:jc w:val="center"/>
              <w:rPr>
                <w:sz w:val="20"/>
              </w:rPr>
            </w:pPr>
          </w:p>
        </w:tc>
        <w:tc>
          <w:tcPr>
            <w:tcW w:w="755" w:type="pct"/>
          </w:tcPr>
          <w:p w14:paraId="2077B3DB" w14:textId="77777777" w:rsidR="00C17583" w:rsidRPr="0080356A" w:rsidRDefault="00C17583" w:rsidP="00BA7ECB">
            <w:pPr>
              <w:spacing w:before="0"/>
              <w:ind w:firstLine="0"/>
              <w:jc w:val="center"/>
              <w:rPr>
                <w:sz w:val="20"/>
              </w:rPr>
            </w:pPr>
          </w:p>
        </w:tc>
      </w:tr>
      <w:tr w:rsidR="00C17583" w:rsidRPr="0080356A" w14:paraId="2468263A" w14:textId="77777777" w:rsidTr="00BA7ECB">
        <w:trPr>
          <w:jc w:val="center"/>
        </w:trPr>
        <w:tc>
          <w:tcPr>
            <w:tcW w:w="1098" w:type="pct"/>
          </w:tcPr>
          <w:p w14:paraId="293E0700" w14:textId="77777777" w:rsidR="00C17583" w:rsidRPr="0080356A" w:rsidRDefault="00C17583" w:rsidP="00BA7ECB">
            <w:pPr>
              <w:ind w:firstLine="0"/>
              <w:jc w:val="right"/>
              <w:rPr>
                <w:i/>
                <w:iCs/>
                <w:sz w:val="20"/>
              </w:rPr>
            </w:pPr>
            <w:r w:rsidRPr="0080356A">
              <w:rPr>
                <w:i/>
                <w:iCs/>
                <w:sz w:val="20"/>
              </w:rPr>
              <w:lastRenderedPageBreak/>
              <w:t>Kansas</w:t>
            </w:r>
          </w:p>
        </w:tc>
        <w:tc>
          <w:tcPr>
            <w:tcW w:w="282" w:type="pct"/>
            <w:vAlign w:val="center"/>
          </w:tcPr>
          <w:p w14:paraId="4B9F4FEF"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39CA61DC"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24190D30"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701BC33A" w14:textId="77777777" w:rsidR="00C17583" w:rsidRPr="0080356A" w:rsidRDefault="00C17583" w:rsidP="00BA7ECB">
            <w:pPr>
              <w:spacing w:before="0"/>
              <w:ind w:firstLine="0"/>
              <w:jc w:val="center"/>
              <w:rPr>
                <w:sz w:val="20"/>
              </w:rPr>
            </w:pPr>
          </w:p>
        </w:tc>
        <w:tc>
          <w:tcPr>
            <w:tcW w:w="800" w:type="pct"/>
          </w:tcPr>
          <w:p w14:paraId="741D6B46" w14:textId="4E4BBA58" w:rsidR="00C17583" w:rsidRPr="0080356A" w:rsidRDefault="00216081" w:rsidP="00BA7ECB">
            <w:pPr>
              <w:spacing w:before="0"/>
              <w:ind w:firstLine="0"/>
              <w:jc w:val="center"/>
              <w:rPr>
                <w:sz w:val="20"/>
              </w:rPr>
            </w:pPr>
            <w:r>
              <w:rPr>
                <w:sz w:val="20"/>
              </w:rPr>
              <w:t>u</w:t>
            </w:r>
          </w:p>
        </w:tc>
        <w:tc>
          <w:tcPr>
            <w:tcW w:w="755" w:type="pct"/>
          </w:tcPr>
          <w:p w14:paraId="27A94927" w14:textId="77777777" w:rsidR="00C17583" w:rsidRPr="0080356A" w:rsidRDefault="00C17583" w:rsidP="00BA7ECB">
            <w:pPr>
              <w:spacing w:before="0"/>
              <w:ind w:firstLine="0"/>
              <w:jc w:val="center"/>
              <w:rPr>
                <w:sz w:val="20"/>
              </w:rPr>
            </w:pPr>
          </w:p>
        </w:tc>
      </w:tr>
      <w:tr w:rsidR="00C17583" w:rsidRPr="0080356A" w14:paraId="7F10851C" w14:textId="77777777" w:rsidTr="00BA7ECB">
        <w:trPr>
          <w:jc w:val="center"/>
        </w:trPr>
        <w:tc>
          <w:tcPr>
            <w:tcW w:w="1098" w:type="pct"/>
          </w:tcPr>
          <w:p w14:paraId="4A8F365E" w14:textId="77777777" w:rsidR="00C17583" w:rsidRPr="0080356A" w:rsidRDefault="00C17583" w:rsidP="00BA7ECB">
            <w:pPr>
              <w:ind w:firstLine="0"/>
              <w:jc w:val="right"/>
              <w:rPr>
                <w:i/>
                <w:iCs/>
                <w:sz w:val="20"/>
              </w:rPr>
            </w:pPr>
            <w:r>
              <w:rPr>
                <w:i/>
                <w:iCs/>
                <w:sz w:val="20"/>
              </w:rPr>
              <w:t>Kentucky</w:t>
            </w:r>
          </w:p>
        </w:tc>
        <w:tc>
          <w:tcPr>
            <w:tcW w:w="282" w:type="pct"/>
            <w:vAlign w:val="center"/>
          </w:tcPr>
          <w:p w14:paraId="73258FEF"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030FB139" w14:textId="7CD2486C"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0C0E92AE"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261DCED1" w14:textId="77777777" w:rsidR="00C17583" w:rsidRPr="0080356A" w:rsidRDefault="00C17583" w:rsidP="00BA7ECB">
            <w:pPr>
              <w:spacing w:before="0"/>
              <w:ind w:firstLine="0"/>
              <w:jc w:val="center"/>
              <w:rPr>
                <w:sz w:val="20"/>
              </w:rPr>
            </w:pPr>
          </w:p>
        </w:tc>
        <w:tc>
          <w:tcPr>
            <w:tcW w:w="800" w:type="pct"/>
          </w:tcPr>
          <w:p w14:paraId="6093FBD6" w14:textId="2754C1F0" w:rsidR="00C17583" w:rsidRPr="0080356A" w:rsidRDefault="00515E6A" w:rsidP="00BA7ECB">
            <w:pPr>
              <w:spacing w:before="0"/>
              <w:ind w:firstLine="0"/>
              <w:jc w:val="center"/>
              <w:rPr>
                <w:sz w:val="20"/>
              </w:rPr>
            </w:pPr>
            <w:r>
              <w:rPr>
                <w:sz w:val="20"/>
              </w:rPr>
              <w:t>p</w:t>
            </w:r>
          </w:p>
        </w:tc>
        <w:tc>
          <w:tcPr>
            <w:tcW w:w="755" w:type="pct"/>
          </w:tcPr>
          <w:p w14:paraId="28311C1E" w14:textId="77777777" w:rsidR="00C17583" w:rsidRPr="0080356A" w:rsidRDefault="00C17583" w:rsidP="00BA7ECB">
            <w:pPr>
              <w:spacing w:before="0"/>
              <w:ind w:firstLine="0"/>
              <w:jc w:val="center"/>
              <w:rPr>
                <w:sz w:val="20"/>
              </w:rPr>
            </w:pPr>
          </w:p>
        </w:tc>
      </w:tr>
      <w:tr w:rsidR="00C17583" w:rsidRPr="0080356A" w14:paraId="4507F46F" w14:textId="77777777" w:rsidTr="00BA7ECB">
        <w:trPr>
          <w:jc w:val="center"/>
        </w:trPr>
        <w:tc>
          <w:tcPr>
            <w:tcW w:w="1098" w:type="pct"/>
          </w:tcPr>
          <w:p w14:paraId="37CF77B0" w14:textId="77777777" w:rsidR="00C17583" w:rsidRPr="0080356A" w:rsidRDefault="00C17583" w:rsidP="00BA7ECB">
            <w:pPr>
              <w:ind w:firstLine="0"/>
              <w:jc w:val="right"/>
              <w:rPr>
                <w:i/>
                <w:iCs/>
                <w:sz w:val="20"/>
              </w:rPr>
            </w:pPr>
            <w:r w:rsidRPr="0080356A">
              <w:rPr>
                <w:i/>
                <w:iCs/>
                <w:sz w:val="20"/>
              </w:rPr>
              <w:t>Louisiana</w:t>
            </w:r>
          </w:p>
        </w:tc>
        <w:tc>
          <w:tcPr>
            <w:tcW w:w="282" w:type="pct"/>
            <w:vAlign w:val="center"/>
          </w:tcPr>
          <w:p w14:paraId="2D2F5FCC"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0D7AEC2E"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3FC356BC" w14:textId="77777777" w:rsidR="00C17583" w:rsidRPr="0080356A" w:rsidRDefault="00C17583" w:rsidP="00BA7ECB">
            <w:pPr>
              <w:spacing w:before="0"/>
              <w:ind w:firstLine="0"/>
              <w:jc w:val="center"/>
              <w:rPr>
                <w:sz w:val="20"/>
              </w:rPr>
            </w:pPr>
            <w:r w:rsidRPr="0080356A">
              <w:rPr>
                <w:sz w:val="20"/>
              </w:rPr>
              <w:t>x</w:t>
            </w:r>
          </w:p>
        </w:tc>
        <w:tc>
          <w:tcPr>
            <w:tcW w:w="755" w:type="pct"/>
            <w:tcBorders>
              <w:left w:val="single" w:sz="4" w:space="0" w:color="C00000"/>
            </w:tcBorders>
          </w:tcPr>
          <w:p w14:paraId="43E342B6" w14:textId="49542FC5" w:rsidR="00C17583" w:rsidRPr="0080356A" w:rsidRDefault="00054B4A" w:rsidP="00BA7ECB">
            <w:pPr>
              <w:spacing w:before="0"/>
              <w:ind w:firstLine="0"/>
              <w:jc w:val="center"/>
              <w:rPr>
                <w:sz w:val="20"/>
              </w:rPr>
            </w:pPr>
            <w:r>
              <w:rPr>
                <w:sz w:val="20"/>
              </w:rPr>
              <w:t>ø</w:t>
            </w:r>
          </w:p>
        </w:tc>
        <w:tc>
          <w:tcPr>
            <w:tcW w:w="800" w:type="pct"/>
          </w:tcPr>
          <w:p w14:paraId="008326D9" w14:textId="77777777" w:rsidR="00C17583" w:rsidRPr="0080356A" w:rsidRDefault="00C17583" w:rsidP="00BA7ECB">
            <w:pPr>
              <w:spacing w:before="0"/>
              <w:ind w:firstLine="0"/>
              <w:jc w:val="center"/>
              <w:rPr>
                <w:sz w:val="20"/>
              </w:rPr>
            </w:pPr>
          </w:p>
        </w:tc>
        <w:tc>
          <w:tcPr>
            <w:tcW w:w="755" w:type="pct"/>
          </w:tcPr>
          <w:p w14:paraId="4276076F" w14:textId="66C2E7D2" w:rsidR="00C17583" w:rsidRPr="0080356A" w:rsidRDefault="005A1321" w:rsidP="00BA7ECB">
            <w:pPr>
              <w:spacing w:before="0"/>
              <w:ind w:firstLine="0"/>
              <w:jc w:val="center"/>
              <w:rPr>
                <w:sz w:val="20"/>
              </w:rPr>
            </w:pPr>
            <w:r>
              <w:rPr>
                <w:sz w:val="20"/>
              </w:rPr>
              <w:t>P</w:t>
            </w:r>
          </w:p>
        </w:tc>
      </w:tr>
      <w:tr w:rsidR="00C17583" w:rsidRPr="0080356A" w14:paraId="4A065CDB" w14:textId="77777777" w:rsidTr="00BA7ECB">
        <w:trPr>
          <w:jc w:val="center"/>
        </w:trPr>
        <w:tc>
          <w:tcPr>
            <w:tcW w:w="1098" w:type="pct"/>
          </w:tcPr>
          <w:p w14:paraId="5D3913B9" w14:textId="77777777" w:rsidR="00C17583" w:rsidRPr="0080356A" w:rsidRDefault="00C17583" w:rsidP="00BA7ECB">
            <w:pPr>
              <w:ind w:firstLine="0"/>
              <w:jc w:val="right"/>
              <w:rPr>
                <w:i/>
                <w:iCs/>
                <w:sz w:val="20"/>
              </w:rPr>
            </w:pPr>
            <w:r w:rsidRPr="0080356A">
              <w:rPr>
                <w:i/>
                <w:iCs/>
                <w:sz w:val="20"/>
              </w:rPr>
              <w:t>Maryland</w:t>
            </w:r>
          </w:p>
        </w:tc>
        <w:tc>
          <w:tcPr>
            <w:tcW w:w="282" w:type="pct"/>
            <w:vAlign w:val="center"/>
          </w:tcPr>
          <w:p w14:paraId="71B69265"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041B2601" w14:textId="306C2CDC"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208DAAD7"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75DFAF9A" w14:textId="77777777" w:rsidR="00C17583" w:rsidRPr="0080356A" w:rsidRDefault="00C17583" w:rsidP="00BA7ECB">
            <w:pPr>
              <w:spacing w:before="0"/>
              <w:ind w:firstLine="0"/>
              <w:jc w:val="center"/>
              <w:rPr>
                <w:sz w:val="20"/>
              </w:rPr>
            </w:pPr>
          </w:p>
        </w:tc>
        <w:tc>
          <w:tcPr>
            <w:tcW w:w="800" w:type="pct"/>
          </w:tcPr>
          <w:p w14:paraId="21609B50" w14:textId="77777777" w:rsidR="00C17583" w:rsidRPr="0080356A" w:rsidRDefault="00C17583" w:rsidP="00BA7ECB">
            <w:pPr>
              <w:spacing w:before="0"/>
              <w:ind w:firstLine="0"/>
              <w:jc w:val="center"/>
              <w:rPr>
                <w:sz w:val="20"/>
              </w:rPr>
            </w:pPr>
          </w:p>
        </w:tc>
        <w:tc>
          <w:tcPr>
            <w:tcW w:w="755" w:type="pct"/>
          </w:tcPr>
          <w:p w14:paraId="123302FD" w14:textId="2BF4839C" w:rsidR="00C17583" w:rsidRPr="0080356A" w:rsidRDefault="000C11C4" w:rsidP="00BA7ECB">
            <w:pPr>
              <w:spacing w:before="0"/>
              <w:ind w:firstLine="0"/>
              <w:jc w:val="center"/>
              <w:rPr>
                <w:sz w:val="20"/>
              </w:rPr>
            </w:pPr>
            <w:r>
              <w:rPr>
                <w:sz w:val="20"/>
              </w:rPr>
              <w:t>C</w:t>
            </w:r>
          </w:p>
        </w:tc>
      </w:tr>
      <w:tr w:rsidR="00C17583" w:rsidRPr="0080356A" w14:paraId="37784ED1" w14:textId="77777777" w:rsidTr="00BA7ECB">
        <w:trPr>
          <w:jc w:val="center"/>
        </w:trPr>
        <w:tc>
          <w:tcPr>
            <w:tcW w:w="1098" w:type="pct"/>
          </w:tcPr>
          <w:p w14:paraId="71251931" w14:textId="77777777" w:rsidR="00C17583" w:rsidRPr="0080356A" w:rsidRDefault="00C17583" w:rsidP="00BA7ECB">
            <w:pPr>
              <w:ind w:firstLine="0"/>
              <w:jc w:val="right"/>
              <w:rPr>
                <w:i/>
                <w:iCs/>
                <w:sz w:val="20"/>
              </w:rPr>
            </w:pPr>
            <w:r w:rsidRPr="0080356A">
              <w:rPr>
                <w:i/>
                <w:iCs/>
                <w:sz w:val="20"/>
              </w:rPr>
              <w:t>Missouri</w:t>
            </w:r>
          </w:p>
        </w:tc>
        <w:tc>
          <w:tcPr>
            <w:tcW w:w="282" w:type="pct"/>
            <w:vAlign w:val="center"/>
          </w:tcPr>
          <w:p w14:paraId="374472A0"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57EE277C" w14:textId="49DB07AF"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666DA533" w14:textId="1B9EF959" w:rsidR="00C17583" w:rsidRPr="0080356A" w:rsidRDefault="00853B49" w:rsidP="00BA7ECB">
            <w:pPr>
              <w:spacing w:before="0"/>
              <w:ind w:firstLine="0"/>
              <w:jc w:val="center"/>
              <w:rPr>
                <w:sz w:val="20"/>
              </w:rPr>
            </w:pPr>
            <w:r>
              <w:rPr>
                <w:sz w:val="20"/>
              </w:rPr>
              <w:t>x</w:t>
            </w:r>
          </w:p>
        </w:tc>
        <w:tc>
          <w:tcPr>
            <w:tcW w:w="755" w:type="pct"/>
            <w:tcBorders>
              <w:left w:val="single" w:sz="4" w:space="0" w:color="C00000"/>
            </w:tcBorders>
          </w:tcPr>
          <w:p w14:paraId="1767779C" w14:textId="0ED9CC49" w:rsidR="00C17583" w:rsidRPr="0080356A" w:rsidRDefault="00054B4A" w:rsidP="00BA7ECB">
            <w:pPr>
              <w:spacing w:before="0"/>
              <w:ind w:firstLine="0"/>
              <w:jc w:val="center"/>
              <w:rPr>
                <w:sz w:val="20"/>
              </w:rPr>
            </w:pPr>
            <w:r>
              <w:rPr>
                <w:sz w:val="20"/>
              </w:rPr>
              <w:t>ø</w:t>
            </w:r>
          </w:p>
        </w:tc>
        <w:tc>
          <w:tcPr>
            <w:tcW w:w="800" w:type="pct"/>
          </w:tcPr>
          <w:p w14:paraId="77646C97" w14:textId="77777777" w:rsidR="00C17583" w:rsidRPr="0080356A" w:rsidRDefault="00C17583" w:rsidP="00BA7ECB">
            <w:pPr>
              <w:spacing w:before="0"/>
              <w:ind w:firstLine="0"/>
              <w:jc w:val="center"/>
              <w:rPr>
                <w:sz w:val="20"/>
              </w:rPr>
            </w:pPr>
          </w:p>
        </w:tc>
        <w:tc>
          <w:tcPr>
            <w:tcW w:w="755" w:type="pct"/>
          </w:tcPr>
          <w:p w14:paraId="62A6E3A6" w14:textId="77777777" w:rsidR="00C17583" w:rsidRPr="0080356A" w:rsidRDefault="00C17583" w:rsidP="00BA7ECB">
            <w:pPr>
              <w:spacing w:before="0"/>
              <w:ind w:firstLine="0"/>
              <w:jc w:val="center"/>
              <w:rPr>
                <w:sz w:val="20"/>
              </w:rPr>
            </w:pPr>
          </w:p>
        </w:tc>
      </w:tr>
      <w:tr w:rsidR="00C17583" w:rsidRPr="0080356A" w14:paraId="7AA95CA1" w14:textId="77777777" w:rsidTr="00BA7ECB">
        <w:trPr>
          <w:jc w:val="center"/>
        </w:trPr>
        <w:tc>
          <w:tcPr>
            <w:tcW w:w="1098" w:type="pct"/>
          </w:tcPr>
          <w:p w14:paraId="1D7476E7" w14:textId="77777777" w:rsidR="00C17583" w:rsidRPr="0080356A" w:rsidRDefault="00C17583" w:rsidP="00BA7ECB">
            <w:pPr>
              <w:ind w:firstLine="0"/>
              <w:jc w:val="right"/>
              <w:rPr>
                <w:i/>
                <w:iCs/>
                <w:sz w:val="20"/>
              </w:rPr>
            </w:pPr>
            <w:r w:rsidRPr="0080356A">
              <w:rPr>
                <w:i/>
                <w:iCs/>
                <w:sz w:val="20"/>
              </w:rPr>
              <w:t>Nebraska</w:t>
            </w:r>
          </w:p>
        </w:tc>
        <w:tc>
          <w:tcPr>
            <w:tcW w:w="282" w:type="pct"/>
            <w:vAlign w:val="center"/>
          </w:tcPr>
          <w:p w14:paraId="180240A1" w14:textId="58061D8E"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2976299F" w14:textId="46A17100"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5277707"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460E1F36" w14:textId="1BD23FBF" w:rsidR="00C17583" w:rsidRPr="0080356A" w:rsidRDefault="00054B4A" w:rsidP="00BA7ECB">
            <w:pPr>
              <w:spacing w:before="0"/>
              <w:ind w:firstLine="0"/>
              <w:jc w:val="center"/>
              <w:rPr>
                <w:sz w:val="20"/>
              </w:rPr>
            </w:pPr>
            <w:r>
              <w:rPr>
                <w:sz w:val="20"/>
              </w:rPr>
              <w:t>ø</w:t>
            </w:r>
          </w:p>
        </w:tc>
        <w:tc>
          <w:tcPr>
            <w:tcW w:w="800" w:type="pct"/>
          </w:tcPr>
          <w:p w14:paraId="26D02207" w14:textId="77777777" w:rsidR="00C17583" w:rsidRPr="0080356A" w:rsidRDefault="00C17583" w:rsidP="00BA7ECB">
            <w:pPr>
              <w:spacing w:before="0"/>
              <w:ind w:firstLine="0"/>
              <w:jc w:val="center"/>
              <w:rPr>
                <w:sz w:val="20"/>
              </w:rPr>
            </w:pPr>
          </w:p>
        </w:tc>
        <w:tc>
          <w:tcPr>
            <w:tcW w:w="755" w:type="pct"/>
          </w:tcPr>
          <w:p w14:paraId="19B61DFE" w14:textId="77777777" w:rsidR="00C17583" w:rsidRPr="0080356A" w:rsidRDefault="00C17583" w:rsidP="00BA7ECB">
            <w:pPr>
              <w:spacing w:before="0"/>
              <w:ind w:firstLine="0"/>
              <w:jc w:val="center"/>
              <w:rPr>
                <w:sz w:val="20"/>
              </w:rPr>
            </w:pPr>
          </w:p>
        </w:tc>
      </w:tr>
      <w:tr w:rsidR="00C17583" w:rsidRPr="0080356A" w14:paraId="0DABD5A4" w14:textId="77777777" w:rsidTr="00BA7ECB">
        <w:trPr>
          <w:jc w:val="center"/>
        </w:trPr>
        <w:tc>
          <w:tcPr>
            <w:tcW w:w="1098" w:type="pct"/>
          </w:tcPr>
          <w:p w14:paraId="4E539801" w14:textId="77777777" w:rsidR="00C17583" w:rsidRDefault="00C17583" w:rsidP="00BA7ECB">
            <w:pPr>
              <w:ind w:firstLine="0"/>
              <w:jc w:val="right"/>
              <w:rPr>
                <w:i/>
                <w:iCs/>
                <w:sz w:val="20"/>
              </w:rPr>
            </w:pPr>
            <w:r>
              <w:rPr>
                <w:i/>
                <w:iCs/>
                <w:sz w:val="20"/>
              </w:rPr>
              <w:t>Nevada</w:t>
            </w:r>
          </w:p>
        </w:tc>
        <w:tc>
          <w:tcPr>
            <w:tcW w:w="282" w:type="pct"/>
            <w:vAlign w:val="center"/>
          </w:tcPr>
          <w:p w14:paraId="77FB4097"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7CE9E613"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342C659B"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2642CB25" w14:textId="2CB9B38C" w:rsidR="00C17583" w:rsidRPr="0080356A" w:rsidRDefault="00054B4A" w:rsidP="00BA7ECB">
            <w:pPr>
              <w:spacing w:before="0"/>
              <w:ind w:firstLine="0"/>
              <w:jc w:val="center"/>
              <w:rPr>
                <w:sz w:val="20"/>
              </w:rPr>
            </w:pPr>
            <w:r>
              <w:rPr>
                <w:sz w:val="20"/>
              </w:rPr>
              <w:t>ø</w:t>
            </w:r>
          </w:p>
        </w:tc>
        <w:tc>
          <w:tcPr>
            <w:tcW w:w="800" w:type="pct"/>
          </w:tcPr>
          <w:p w14:paraId="6B780A21" w14:textId="77777777" w:rsidR="00C17583" w:rsidRPr="0080356A" w:rsidRDefault="00C17583" w:rsidP="00BA7ECB">
            <w:pPr>
              <w:spacing w:before="0"/>
              <w:ind w:firstLine="0"/>
              <w:jc w:val="center"/>
              <w:rPr>
                <w:sz w:val="20"/>
              </w:rPr>
            </w:pPr>
          </w:p>
        </w:tc>
        <w:tc>
          <w:tcPr>
            <w:tcW w:w="755" w:type="pct"/>
          </w:tcPr>
          <w:p w14:paraId="77297CF6" w14:textId="77777777" w:rsidR="00C17583" w:rsidRPr="0080356A" w:rsidRDefault="00C17583" w:rsidP="00BA7ECB">
            <w:pPr>
              <w:spacing w:before="0"/>
              <w:ind w:firstLine="0"/>
              <w:jc w:val="center"/>
              <w:rPr>
                <w:sz w:val="20"/>
              </w:rPr>
            </w:pPr>
          </w:p>
        </w:tc>
      </w:tr>
      <w:tr w:rsidR="00C17583" w:rsidRPr="0080356A" w14:paraId="7086BFF1" w14:textId="77777777" w:rsidTr="00BA7ECB">
        <w:trPr>
          <w:jc w:val="center"/>
        </w:trPr>
        <w:tc>
          <w:tcPr>
            <w:tcW w:w="1098" w:type="pct"/>
          </w:tcPr>
          <w:p w14:paraId="142FBA31" w14:textId="77777777" w:rsidR="00C17583" w:rsidRPr="0080356A" w:rsidRDefault="00C17583" w:rsidP="00BA7ECB">
            <w:pPr>
              <w:ind w:firstLine="0"/>
              <w:jc w:val="right"/>
              <w:rPr>
                <w:i/>
                <w:iCs/>
                <w:sz w:val="20"/>
              </w:rPr>
            </w:pPr>
            <w:r>
              <w:rPr>
                <w:i/>
                <w:iCs/>
                <w:sz w:val="20"/>
              </w:rPr>
              <w:t>New Jersey</w:t>
            </w:r>
          </w:p>
        </w:tc>
        <w:tc>
          <w:tcPr>
            <w:tcW w:w="282" w:type="pct"/>
            <w:vAlign w:val="center"/>
          </w:tcPr>
          <w:p w14:paraId="06069377"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4553EF68"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401444F2"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64A5BB6C" w14:textId="77777777" w:rsidR="00C17583" w:rsidRPr="0080356A" w:rsidRDefault="00C17583" w:rsidP="00BA7ECB">
            <w:pPr>
              <w:spacing w:before="0"/>
              <w:ind w:firstLine="0"/>
              <w:jc w:val="center"/>
              <w:rPr>
                <w:sz w:val="20"/>
              </w:rPr>
            </w:pPr>
          </w:p>
        </w:tc>
        <w:tc>
          <w:tcPr>
            <w:tcW w:w="800" w:type="pct"/>
          </w:tcPr>
          <w:p w14:paraId="45141153" w14:textId="7A610F9C" w:rsidR="00C17583" w:rsidRPr="0080356A" w:rsidRDefault="00216081" w:rsidP="00BA7ECB">
            <w:pPr>
              <w:spacing w:before="0"/>
              <w:ind w:firstLine="0"/>
              <w:jc w:val="center"/>
              <w:rPr>
                <w:sz w:val="20"/>
              </w:rPr>
            </w:pPr>
            <w:r>
              <w:rPr>
                <w:sz w:val="20"/>
              </w:rPr>
              <w:t>u</w:t>
            </w:r>
          </w:p>
        </w:tc>
        <w:tc>
          <w:tcPr>
            <w:tcW w:w="755" w:type="pct"/>
          </w:tcPr>
          <w:p w14:paraId="2DE976FE" w14:textId="77777777" w:rsidR="00C17583" w:rsidRPr="0080356A" w:rsidRDefault="00C17583" w:rsidP="00BA7ECB">
            <w:pPr>
              <w:spacing w:before="0"/>
              <w:ind w:firstLine="0"/>
              <w:jc w:val="center"/>
              <w:rPr>
                <w:sz w:val="20"/>
              </w:rPr>
            </w:pPr>
          </w:p>
        </w:tc>
      </w:tr>
      <w:tr w:rsidR="000C16BC" w:rsidRPr="0080356A" w14:paraId="39A60BD1" w14:textId="77777777" w:rsidTr="00BA7ECB">
        <w:trPr>
          <w:jc w:val="center"/>
        </w:trPr>
        <w:tc>
          <w:tcPr>
            <w:tcW w:w="1098" w:type="pct"/>
          </w:tcPr>
          <w:p w14:paraId="59F74C6B" w14:textId="596D196D" w:rsidR="000C16BC" w:rsidRPr="0080356A" w:rsidRDefault="000C16BC" w:rsidP="00BA7ECB">
            <w:pPr>
              <w:ind w:firstLine="0"/>
              <w:jc w:val="right"/>
              <w:rPr>
                <w:i/>
                <w:iCs/>
                <w:sz w:val="20"/>
              </w:rPr>
            </w:pPr>
            <w:r>
              <w:rPr>
                <w:i/>
                <w:iCs/>
                <w:sz w:val="20"/>
              </w:rPr>
              <w:t>New Mexico</w:t>
            </w:r>
          </w:p>
        </w:tc>
        <w:tc>
          <w:tcPr>
            <w:tcW w:w="282" w:type="pct"/>
            <w:vAlign w:val="center"/>
          </w:tcPr>
          <w:p w14:paraId="7F3B9470" w14:textId="77777777" w:rsidR="000C16BC" w:rsidRPr="0080356A" w:rsidRDefault="000C16BC" w:rsidP="00BA7ECB">
            <w:pPr>
              <w:spacing w:before="0"/>
              <w:ind w:firstLine="0"/>
              <w:jc w:val="center"/>
              <w:rPr>
                <w:sz w:val="20"/>
              </w:rPr>
            </w:pPr>
          </w:p>
        </w:tc>
        <w:tc>
          <w:tcPr>
            <w:tcW w:w="470" w:type="pct"/>
            <w:tcBorders>
              <w:right w:val="single" w:sz="4" w:space="0" w:color="C00000"/>
            </w:tcBorders>
            <w:vAlign w:val="center"/>
          </w:tcPr>
          <w:p w14:paraId="2BBA7849" w14:textId="4AD701E7" w:rsidR="000C16BC"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2BA55C11" w14:textId="77777777" w:rsidR="000C16BC" w:rsidRPr="0080356A" w:rsidRDefault="000C16BC" w:rsidP="00BA7ECB">
            <w:pPr>
              <w:spacing w:before="0"/>
              <w:ind w:firstLine="0"/>
              <w:jc w:val="center"/>
              <w:rPr>
                <w:sz w:val="20"/>
              </w:rPr>
            </w:pPr>
          </w:p>
        </w:tc>
        <w:tc>
          <w:tcPr>
            <w:tcW w:w="755" w:type="pct"/>
            <w:tcBorders>
              <w:left w:val="single" w:sz="4" w:space="0" w:color="C00000"/>
            </w:tcBorders>
          </w:tcPr>
          <w:p w14:paraId="01C9BFF6" w14:textId="77777777" w:rsidR="000C16BC" w:rsidRPr="0080356A" w:rsidRDefault="000C16BC" w:rsidP="00BA7ECB">
            <w:pPr>
              <w:spacing w:before="0"/>
              <w:ind w:firstLine="0"/>
              <w:jc w:val="center"/>
              <w:rPr>
                <w:sz w:val="20"/>
              </w:rPr>
            </w:pPr>
          </w:p>
        </w:tc>
        <w:tc>
          <w:tcPr>
            <w:tcW w:w="800" w:type="pct"/>
          </w:tcPr>
          <w:p w14:paraId="33D5F44B" w14:textId="48658BFA" w:rsidR="000C16BC" w:rsidRPr="0080356A" w:rsidRDefault="00216081" w:rsidP="00BA7ECB">
            <w:pPr>
              <w:spacing w:before="0"/>
              <w:ind w:firstLine="0"/>
              <w:jc w:val="center"/>
              <w:rPr>
                <w:sz w:val="20"/>
              </w:rPr>
            </w:pPr>
            <w:r>
              <w:rPr>
                <w:sz w:val="20"/>
              </w:rPr>
              <w:t>p</w:t>
            </w:r>
          </w:p>
        </w:tc>
        <w:tc>
          <w:tcPr>
            <w:tcW w:w="755" w:type="pct"/>
          </w:tcPr>
          <w:p w14:paraId="3209B65E" w14:textId="77777777" w:rsidR="000C16BC" w:rsidRPr="0080356A" w:rsidRDefault="000C16BC" w:rsidP="00BA7ECB">
            <w:pPr>
              <w:spacing w:before="0"/>
              <w:ind w:firstLine="0"/>
              <w:jc w:val="center"/>
              <w:rPr>
                <w:sz w:val="20"/>
              </w:rPr>
            </w:pPr>
          </w:p>
        </w:tc>
      </w:tr>
      <w:tr w:rsidR="00C17583" w:rsidRPr="0080356A" w14:paraId="64A941C2" w14:textId="77777777" w:rsidTr="00BA7ECB">
        <w:trPr>
          <w:jc w:val="center"/>
        </w:trPr>
        <w:tc>
          <w:tcPr>
            <w:tcW w:w="1098" w:type="pct"/>
          </w:tcPr>
          <w:p w14:paraId="7C7E804D" w14:textId="77777777" w:rsidR="00C17583" w:rsidRPr="0080356A" w:rsidRDefault="00C17583" w:rsidP="00BA7ECB">
            <w:pPr>
              <w:ind w:firstLine="0"/>
              <w:jc w:val="right"/>
              <w:rPr>
                <w:i/>
                <w:iCs/>
                <w:sz w:val="20"/>
              </w:rPr>
            </w:pPr>
            <w:r w:rsidRPr="0080356A">
              <w:rPr>
                <w:i/>
                <w:iCs/>
                <w:sz w:val="20"/>
              </w:rPr>
              <w:t>New York</w:t>
            </w:r>
          </w:p>
        </w:tc>
        <w:tc>
          <w:tcPr>
            <w:tcW w:w="282" w:type="pct"/>
            <w:vAlign w:val="center"/>
          </w:tcPr>
          <w:p w14:paraId="1C0CFEA3" w14:textId="4AAA68C0"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39918603"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1ECEEFEB"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03D6C126" w14:textId="77777777" w:rsidR="00C17583" w:rsidRPr="0080356A" w:rsidRDefault="00C17583" w:rsidP="00BA7ECB">
            <w:pPr>
              <w:spacing w:before="0"/>
              <w:ind w:firstLine="0"/>
              <w:jc w:val="center"/>
              <w:rPr>
                <w:sz w:val="20"/>
              </w:rPr>
            </w:pPr>
          </w:p>
        </w:tc>
        <w:tc>
          <w:tcPr>
            <w:tcW w:w="800" w:type="pct"/>
          </w:tcPr>
          <w:p w14:paraId="60BC79D0" w14:textId="77777777" w:rsidR="00C17583" w:rsidRPr="0080356A" w:rsidRDefault="00C17583" w:rsidP="00BA7ECB">
            <w:pPr>
              <w:spacing w:before="0"/>
              <w:ind w:firstLine="0"/>
              <w:jc w:val="center"/>
              <w:rPr>
                <w:sz w:val="20"/>
              </w:rPr>
            </w:pPr>
          </w:p>
        </w:tc>
        <w:tc>
          <w:tcPr>
            <w:tcW w:w="755" w:type="pct"/>
          </w:tcPr>
          <w:p w14:paraId="399A0471" w14:textId="77777777" w:rsidR="00C17583" w:rsidRPr="0080356A" w:rsidRDefault="00C17583" w:rsidP="00BA7ECB">
            <w:pPr>
              <w:spacing w:before="0"/>
              <w:ind w:firstLine="0"/>
              <w:jc w:val="center"/>
              <w:rPr>
                <w:sz w:val="20"/>
              </w:rPr>
            </w:pPr>
            <w:r w:rsidRPr="0080356A">
              <w:rPr>
                <w:sz w:val="20"/>
              </w:rPr>
              <w:t>x</w:t>
            </w:r>
          </w:p>
        </w:tc>
      </w:tr>
      <w:tr w:rsidR="00C17583" w:rsidRPr="0080356A" w14:paraId="022A20D8" w14:textId="77777777" w:rsidTr="00BA7ECB">
        <w:trPr>
          <w:jc w:val="center"/>
        </w:trPr>
        <w:tc>
          <w:tcPr>
            <w:tcW w:w="1098" w:type="pct"/>
          </w:tcPr>
          <w:p w14:paraId="4C4CA018" w14:textId="77777777" w:rsidR="00C17583" w:rsidRPr="0080356A" w:rsidRDefault="00C17583" w:rsidP="00BA7ECB">
            <w:pPr>
              <w:ind w:firstLine="0"/>
              <w:jc w:val="right"/>
              <w:rPr>
                <w:i/>
                <w:iCs/>
                <w:sz w:val="20"/>
              </w:rPr>
            </w:pPr>
            <w:r w:rsidRPr="0080356A">
              <w:rPr>
                <w:i/>
                <w:iCs/>
                <w:sz w:val="20"/>
              </w:rPr>
              <w:t>North Carolina</w:t>
            </w:r>
          </w:p>
        </w:tc>
        <w:tc>
          <w:tcPr>
            <w:tcW w:w="282" w:type="pct"/>
            <w:vAlign w:val="center"/>
          </w:tcPr>
          <w:p w14:paraId="32A692C9"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3B59E93C" w14:textId="715072B3"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03556FD4"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7FAFC0FF" w14:textId="77777777" w:rsidR="00C17583" w:rsidRPr="0080356A" w:rsidRDefault="00C17583" w:rsidP="00BA7ECB">
            <w:pPr>
              <w:spacing w:before="0"/>
              <w:ind w:firstLine="0"/>
              <w:jc w:val="center"/>
              <w:rPr>
                <w:sz w:val="20"/>
              </w:rPr>
            </w:pPr>
          </w:p>
        </w:tc>
        <w:tc>
          <w:tcPr>
            <w:tcW w:w="800" w:type="pct"/>
          </w:tcPr>
          <w:p w14:paraId="148C048E" w14:textId="77777777" w:rsidR="00C17583" w:rsidRPr="0080356A" w:rsidRDefault="00C17583" w:rsidP="00BA7ECB">
            <w:pPr>
              <w:spacing w:before="0"/>
              <w:ind w:firstLine="0"/>
              <w:jc w:val="center"/>
              <w:rPr>
                <w:sz w:val="20"/>
              </w:rPr>
            </w:pPr>
          </w:p>
        </w:tc>
        <w:tc>
          <w:tcPr>
            <w:tcW w:w="755" w:type="pct"/>
          </w:tcPr>
          <w:p w14:paraId="5A978730" w14:textId="25DE00A0" w:rsidR="00C17583" w:rsidRPr="0080356A" w:rsidRDefault="008563C7" w:rsidP="00BA7ECB">
            <w:pPr>
              <w:spacing w:before="0"/>
              <w:ind w:firstLine="0"/>
              <w:jc w:val="center"/>
              <w:rPr>
                <w:sz w:val="20"/>
              </w:rPr>
            </w:pPr>
            <w:r>
              <w:rPr>
                <w:sz w:val="20"/>
              </w:rPr>
              <w:t>C</w:t>
            </w:r>
          </w:p>
        </w:tc>
      </w:tr>
      <w:tr w:rsidR="00C17583" w:rsidRPr="0080356A" w14:paraId="62CA7CD9" w14:textId="77777777" w:rsidTr="00BA7ECB">
        <w:trPr>
          <w:jc w:val="center"/>
        </w:trPr>
        <w:tc>
          <w:tcPr>
            <w:tcW w:w="1098" w:type="pct"/>
          </w:tcPr>
          <w:p w14:paraId="253AC13B" w14:textId="77777777" w:rsidR="00C17583" w:rsidRPr="004E6559" w:rsidRDefault="00C17583" w:rsidP="00BA7ECB">
            <w:pPr>
              <w:ind w:firstLine="0"/>
              <w:jc w:val="right"/>
              <w:rPr>
                <w:i/>
                <w:iCs/>
                <w:sz w:val="20"/>
              </w:rPr>
            </w:pPr>
            <w:r w:rsidRPr="004E6559">
              <w:rPr>
                <w:i/>
                <w:iCs/>
                <w:sz w:val="20"/>
              </w:rPr>
              <w:t>Ohio</w:t>
            </w:r>
          </w:p>
        </w:tc>
        <w:tc>
          <w:tcPr>
            <w:tcW w:w="282" w:type="pct"/>
            <w:vAlign w:val="center"/>
          </w:tcPr>
          <w:p w14:paraId="5A13C834" w14:textId="30ABB848"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43F46694"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121026FE"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10B48EFB" w14:textId="77777777" w:rsidR="00C17583" w:rsidRPr="0080356A" w:rsidRDefault="00C17583" w:rsidP="00BA7ECB">
            <w:pPr>
              <w:spacing w:before="0"/>
              <w:ind w:firstLine="0"/>
              <w:jc w:val="center"/>
              <w:rPr>
                <w:sz w:val="20"/>
              </w:rPr>
            </w:pPr>
          </w:p>
        </w:tc>
        <w:tc>
          <w:tcPr>
            <w:tcW w:w="800" w:type="pct"/>
          </w:tcPr>
          <w:p w14:paraId="79DDE934" w14:textId="6B340530" w:rsidR="00C17583" w:rsidRPr="0080356A" w:rsidRDefault="001A03CC" w:rsidP="00BA7ECB">
            <w:pPr>
              <w:spacing w:before="0"/>
              <w:ind w:firstLine="0"/>
              <w:jc w:val="center"/>
              <w:rPr>
                <w:sz w:val="20"/>
              </w:rPr>
            </w:pPr>
            <w:r>
              <w:rPr>
                <w:sz w:val="20"/>
              </w:rPr>
              <w:t>p</w:t>
            </w:r>
          </w:p>
        </w:tc>
        <w:tc>
          <w:tcPr>
            <w:tcW w:w="755" w:type="pct"/>
          </w:tcPr>
          <w:p w14:paraId="51486EAB" w14:textId="00A9AA73" w:rsidR="00C17583" w:rsidRPr="0080356A" w:rsidRDefault="005A1321" w:rsidP="00BA7ECB">
            <w:pPr>
              <w:spacing w:before="0"/>
              <w:ind w:firstLine="0"/>
              <w:jc w:val="center"/>
              <w:rPr>
                <w:sz w:val="20"/>
              </w:rPr>
            </w:pPr>
            <w:r>
              <w:rPr>
                <w:sz w:val="20"/>
              </w:rPr>
              <w:t>O</w:t>
            </w:r>
          </w:p>
        </w:tc>
      </w:tr>
      <w:tr w:rsidR="00C17583" w:rsidRPr="0080356A" w14:paraId="760F7390" w14:textId="77777777" w:rsidTr="00BA7ECB">
        <w:trPr>
          <w:jc w:val="center"/>
        </w:trPr>
        <w:tc>
          <w:tcPr>
            <w:tcW w:w="1098" w:type="pct"/>
          </w:tcPr>
          <w:p w14:paraId="0D246BCC" w14:textId="77777777" w:rsidR="00C17583" w:rsidRPr="004E6559" w:rsidRDefault="00C17583" w:rsidP="00BA7ECB">
            <w:pPr>
              <w:ind w:firstLine="0"/>
              <w:jc w:val="right"/>
              <w:rPr>
                <w:i/>
                <w:iCs/>
                <w:sz w:val="20"/>
              </w:rPr>
            </w:pPr>
            <w:r w:rsidRPr="004E6559">
              <w:rPr>
                <w:i/>
                <w:iCs/>
                <w:sz w:val="20"/>
              </w:rPr>
              <w:t>Oregon</w:t>
            </w:r>
          </w:p>
        </w:tc>
        <w:tc>
          <w:tcPr>
            <w:tcW w:w="282" w:type="pct"/>
            <w:vAlign w:val="center"/>
          </w:tcPr>
          <w:p w14:paraId="49483837" w14:textId="3AF173F2"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72A17E47" w14:textId="7305E9F8"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8766400"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30E737BB" w14:textId="1AC758BF" w:rsidR="00C17583" w:rsidRPr="0080356A" w:rsidRDefault="00C17583" w:rsidP="00BA7ECB">
            <w:pPr>
              <w:spacing w:before="0"/>
              <w:ind w:firstLine="0"/>
              <w:jc w:val="center"/>
              <w:rPr>
                <w:sz w:val="20"/>
              </w:rPr>
            </w:pPr>
          </w:p>
        </w:tc>
        <w:tc>
          <w:tcPr>
            <w:tcW w:w="800" w:type="pct"/>
          </w:tcPr>
          <w:p w14:paraId="3151D1B5" w14:textId="568EDBC3" w:rsidR="00C17583" w:rsidRPr="0080356A" w:rsidRDefault="002B5C54" w:rsidP="00BA7ECB">
            <w:pPr>
              <w:spacing w:before="0"/>
              <w:ind w:firstLine="0"/>
              <w:jc w:val="center"/>
              <w:rPr>
                <w:sz w:val="20"/>
              </w:rPr>
            </w:pPr>
            <w:r>
              <w:rPr>
                <w:sz w:val="20"/>
              </w:rPr>
              <w:t>u</w:t>
            </w:r>
          </w:p>
        </w:tc>
        <w:tc>
          <w:tcPr>
            <w:tcW w:w="755" w:type="pct"/>
          </w:tcPr>
          <w:p w14:paraId="2AE6DF40" w14:textId="77777777" w:rsidR="00C17583" w:rsidRPr="0080356A" w:rsidRDefault="00C17583" w:rsidP="00BA7ECB">
            <w:pPr>
              <w:spacing w:before="0"/>
              <w:ind w:firstLine="0"/>
              <w:jc w:val="center"/>
              <w:rPr>
                <w:sz w:val="20"/>
              </w:rPr>
            </w:pPr>
          </w:p>
        </w:tc>
      </w:tr>
      <w:tr w:rsidR="00C17583" w:rsidRPr="0080356A" w14:paraId="3A815533" w14:textId="77777777" w:rsidTr="00BA7ECB">
        <w:trPr>
          <w:jc w:val="center"/>
        </w:trPr>
        <w:tc>
          <w:tcPr>
            <w:tcW w:w="1098" w:type="pct"/>
          </w:tcPr>
          <w:p w14:paraId="49D148EF" w14:textId="77777777" w:rsidR="00C17583" w:rsidRPr="004E6559" w:rsidRDefault="00C17583" w:rsidP="00BA7ECB">
            <w:pPr>
              <w:ind w:firstLine="0"/>
              <w:jc w:val="right"/>
              <w:rPr>
                <w:i/>
                <w:iCs/>
                <w:sz w:val="20"/>
              </w:rPr>
            </w:pPr>
            <w:r w:rsidRPr="004E6559">
              <w:rPr>
                <w:i/>
                <w:iCs/>
                <w:sz w:val="20"/>
              </w:rPr>
              <w:t xml:space="preserve">Pennsylvania </w:t>
            </w:r>
          </w:p>
        </w:tc>
        <w:tc>
          <w:tcPr>
            <w:tcW w:w="282" w:type="pct"/>
            <w:vAlign w:val="center"/>
          </w:tcPr>
          <w:p w14:paraId="7CE7C8C5"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630E2680" w14:textId="56DC7E74"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0E7DCEF"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4A138DE5" w14:textId="3AED6C9A" w:rsidR="00C17583" w:rsidRPr="0080356A" w:rsidRDefault="00054B4A" w:rsidP="00BA7ECB">
            <w:pPr>
              <w:spacing w:before="0"/>
              <w:ind w:firstLine="0"/>
              <w:jc w:val="center"/>
              <w:rPr>
                <w:sz w:val="20"/>
              </w:rPr>
            </w:pPr>
            <w:r>
              <w:rPr>
                <w:sz w:val="20"/>
              </w:rPr>
              <w:t>ø</w:t>
            </w:r>
          </w:p>
        </w:tc>
        <w:tc>
          <w:tcPr>
            <w:tcW w:w="800" w:type="pct"/>
          </w:tcPr>
          <w:p w14:paraId="6B37788F" w14:textId="77777777" w:rsidR="00C17583" w:rsidRPr="0080356A" w:rsidRDefault="00C17583" w:rsidP="00BA7ECB">
            <w:pPr>
              <w:spacing w:before="0"/>
              <w:ind w:firstLine="0"/>
              <w:jc w:val="center"/>
              <w:rPr>
                <w:sz w:val="20"/>
              </w:rPr>
            </w:pPr>
          </w:p>
        </w:tc>
        <w:tc>
          <w:tcPr>
            <w:tcW w:w="755" w:type="pct"/>
          </w:tcPr>
          <w:p w14:paraId="4A18F524" w14:textId="061EA8F7" w:rsidR="00C17583" w:rsidRPr="0080356A" w:rsidRDefault="008563C7" w:rsidP="00BA7ECB">
            <w:pPr>
              <w:spacing w:before="0"/>
              <w:ind w:firstLine="0"/>
              <w:jc w:val="center"/>
              <w:rPr>
                <w:sz w:val="20"/>
              </w:rPr>
            </w:pPr>
            <w:r>
              <w:rPr>
                <w:sz w:val="20"/>
              </w:rPr>
              <w:t>C</w:t>
            </w:r>
          </w:p>
        </w:tc>
      </w:tr>
      <w:tr w:rsidR="00C17583" w:rsidRPr="0080356A" w14:paraId="7C042DCC" w14:textId="77777777" w:rsidTr="00BA7ECB">
        <w:trPr>
          <w:jc w:val="center"/>
        </w:trPr>
        <w:tc>
          <w:tcPr>
            <w:tcW w:w="1098" w:type="pct"/>
          </w:tcPr>
          <w:p w14:paraId="0EAE4751" w14:textId="77777777" w:rsidR="00C17583" w:rsidRPr="0080356A" w:rsidRDefault="00C17583" w:rsidP="00BA7ECB">
            <w:pPr>
              <w:ind w:firstLine="0"/>
              <w:jc w:val="right"/>
              <w:rPr>
                <w:i/>
                <w:iCs/>
                <w:sz w:val="20"/>
              </w:rPr>
            </w:pPr>
            <w:r w:rsidRPr="0080356A">
              <w:rPr>
                <w:i/>
                <w:iCs/>
                <w:sz w:val="20"/>
              </w:rPr>
              <w:t>Tennessee</w:t>
            </w:r>
          </w:p>
        </w:tc>
        <w:tc>
          <w:tcPr>
            <w:tcW w:w="282" w:type="pct"/>
            <w:vAlign w:val="center"/>
          </w:tcPr>
          <w:p w14:paraId="4EF2B455"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4FFD0CC6" w14:textId="1EA70C8D"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39DFF759"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6020EEFE" w14:textId="6F07449E" w:rsidR="00C17583" w:rsidRPr="0080356A" w:rsidRDefault="00054B4A" w:rsidP="00BA7ECB">
            <w:pPr>
              <w:spacing w:before="0"/>
              <w:ind w:firstLine="0"/>
              <w:jc w:val="center"/>
              <w:rPr>
                <w:sz w:val="20"/>
              </w:rPr>
            </w:pPr>
            <w:r>
              <w:rPr>
                <w:sz w:val="20"/>
              </w:rPr>
              <w:t>ø</w:t>
            </w:r>
          </w:p>
        </w:tc>
        <w:tc>
          <w:tcPr>
            <w:tcW w:w="800" w:type="pct"/>
          </w:tcPr>
          <w:p w14:paraId="6A7D620F" w14:textId="77777777" w:rsidR="00C17583" w:rsidRPr="0080356A" w:rsidRDefault="00C17583" w:rsidP="00BA7ECB">
            <w:pPr>
              <w:spacing w:before="0"/>
              <w:ind w:firstLine="0"/>
              <w:jc w:val="center"/>
              <w:rPr>
                <w:sz w:val="20"/>
              </w:rPr>
            </w:pPr>
          </w:p>
        </w:tc>
        <w:tc>
          <w:tcPr>
            <w:tcW w:w="755" w:type="pct"/>
          </w:tcPr>
          <w:p w14:paraId="6727C6D8" w14:textId="77777777" w:rsidR="00C17583" w:rsidRPr="0080356A" w:rsidRDefault="00C17583" w:rsidP="00BA7ECB">
            <w:pPr>
              <w:spacing w:before="0"/>
              <w:ind w:firstLine="0"/>
              <w:jc w:val="center"/>
              <w:rPr>
                <w:sz w:val="20"/>
              </w:rPr>
            </w:pPr>
          </w:p>
        </w:tc>
      </w:tr>
      <w:tr w:rsidR="00C17583" w:rsidRPr="0080356A" w14:paraId="572576F0" w14:textId="77777777" w:rsidTr="00BA7ECB">
        <w:trPr>
          <w:jc w:val="center"/>
        </w:trPr>
        <w:tc>
          <w:tcPr>
            <w:tcW w:w="1098" w:type="pct"/>
          </w:tcPr>
          <w:p w14:paraId="475DE970" w14:textId="77777777" w:rsidR="00C17583" w:rsidRPr="0080356A" w:rsidRDefault="00C17583" w:rsidP="00BA7ECB">
            <w:pPr>
              <w:ind w:firstLine="0"/>
              <w:jc w:val="right"/>
              <w:rPr>
                <w:i/>
                <w:iCs/>
                <w:sz w:val="20"/>
              </w:rPr>
            </w:pPr>
            <w:r w:rsidRPr="0080356A">
              <w:rPr>
                <w:i/>
                <w:iCs/>
                <w:sz w:val="20"/>
              </w:rPr>
              <w:t>Texas</w:t>
            </w:r>
          </w:p>
        </w:tc>
        <w:tc>
          <w:tcPr>
            <w:tcW w:w="282" w:type="pct"/>
            <w:vAlign w:val="center"/>
          </w:tcPr>
          <w:p w14:paraId="78D1511D"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1121C72A"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57E25306" w14:textId="217EC38D" w:rsidR="00C17583" w:rsidRPr="0080356A" w:rsidRDefault="009720E5" w:rsidP="00BA7ECB">
            <w:pPr>
              <w:spacing w:before="0"/>
              <w:ind w:firstLine="0"/>
              <w:jc w:val="center"/>
              <w:rPr>
                <w:sz w:val="20"/>
              </w:rPr>
            </w:pPr>
            <w:r>
              <w:rPr>
                <w:sz w:val="20"/>
              </w:rPr>
              <w:t>x</w:t>
            </w:r>
          </w:p>
        </w:tc>
        <w:tc>
          <w:tcPr>
            <w:tcW w:w="755" w:type="pct"/>
            <w:tcBorders>
              <w:left w:val="single" w:sz="4" w:space="0" w:color="C00000"/>
            </w:tcBorders>
          </w:tcPr>
          <w:p w14:paraId="2097F2EF" w14:textId="2DF36F5E" w:rsidR="00C17583" w:rsidRPr="0080356A" w:rsidRDefault="00054B4A" w:rsidP="00BA7ECB">
            <w:pPr>
              <w:spacing w:before="0"/>
              <w:ind w:firstLine="0"/>
              <w:jc w:val="center"/>
              <w:rPr>
                <w:sz w:val="20"/>
              </w:rPr>
            </w:pPr>
            <w:r>
              <w:rPr>
                <w:sz w:val="20"/>
              </w:rPr>
              <w:t>ø</w:t>
            </w:r>
          </w:p>
        </w:tc>
        <w:tc>
          <w:tcPr>
            <w:tcW w:w="800" w:type="pct"/>
          </w:tcPr>
          <w:p w14:paraId="004F87EE" w14:textId="77777777" w:rsidR="00C17583" w:rsidRPr="0080356A" w:rsidRDefault="00C17583" w:rsidP="00BA7ECB">
            <w:pPr>
              <w:spacing w:before="0"/>
              <w:ind w:firstLine="0"/>
              <w:jc w:val="center"/>
              <w:rPr>
                <w:sz w:val="20"/>
              </w:rPr>
            </w:pPr>
          </w:p>
        </w:tc>
        <w:tc>
          <w:tcPr>
            <w:tcW w:w="755" w:type="pct"/>
          </w:tcPr>
          <w:p w14:paraId="061E656B" w14:textId="77777777" w:rsidR="00C17583" w:rsidRPr="0080356A" w:rsidRDefault="00C17583" w:rsidP="00BA7ECB">
            <w:pPr>
              <w:spacing w:before="0"/>
              <w:ind w:firstLine="0"/>
              <w:jc w:val="center"/>
              <w:rPr>
                <w:sz w:val="20"/>
              </w:rPr>
            </w:pPr>
          </w:p>
        </w:tc>
      </w:tr>
      <w:tr w:rsidR="00C17583" w:rsidRPr="0080356A" w14:paraId="75C35C79" w14:textId="77777777" w:rsidTr="00BA7ECB">
        <w:trPr>
          <w:jc w:val="center"/>
        </w:trPr>
        <w:tc>
          <w:tcPr>
            <w:tcW w:w="1098" w:type="pct"/>
          </w:tcPr>
          <w:p w14:paraId="5350BED2" w14:textId="77777777" w:rsidR="00C17583" w:rsidRPr="0080356A" w:rsidRDefault="00C17583" w:rsidP="00BA7ECB">
            <w:pPr>
              <w:ind w:firstLine="0"/>
              <w:jc w:val="right"/>
              <w:rPr>
                <w:i/>
                <w:iCs/>
                <w:sz w:val="20"/>
              </w:rPr>
            </w:pPr>
            <w:r w:rsidRPr="0080356A">
              <w:rPr>
                <w:i/>
                <w:iCs/>
                <w:sz w:val="20"/>
              </w:rPr>
              <w:t>Utah</w:t>
            </w:r>
          </w:p>
        </w:tc>
        <w:tc>
          <w:tcPr>
            <w:tcW w:w="282" w:type="pct"/>
            <w:vAlign w:val="center"/>
          </w:tcPr>
          <w:p w14:paraId="5BB56BFC" w14:textId="1DE904DB" w:rsidR="00C17583" w:rsidRPr="0080356A" w:rsidRDefault="009C087C" w:rsidP="00BA7ECB">
            <w:pPr>
              <w:spacing w:before="0"/>
              <w:ind w:firstLine="0"/>
              <w:jc w:val="center"/>
              <w:rPr>
                <w:sz w:val="20"/>
              </w:rPr>
            </w:pPr>
            <w:r>
              <w:rPr>
                <w:sz w:val="20"/>
              </w:rPr>
              <w:t>•</w:t>
            </w:r>
          </w:p>
        </w:tc>
        <w:tc>
          <w:tcPr>
            <w:tcW w:w="470" w:type="pct"/>
            <w:tcBorders>
              <w:right w:val="single" w:sz="4" w:space="0" w:color="C00000"/>
            </w:tcBorders>
            <w:vAlign w:val="center"/>
          </w:tcPr>
          <w:p w14:paraId="59FC7963" w14:textId="4BD29A53"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45C9B8CF"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66C3C1FA" w14:textId="77777777" w:rsidR="00C17583" w:rsidRPr="0080356A" w:rsidRDefault="00C17583" w:rsidP="00BA7ECB">
            <w:pPr>
              <w:spacing w:before="0"/>
              <w:ind w:firstLine="0"/>
              <w:jc w:val="center"/>
              <w:rPr>
                <w:sz w:val="20"/>
              </w:rPr>
            </w:pPr>
          </w:p>
        </w:tc>
        <w:tc>
          <w:tcPr>
            <w:tcW w:w="800" w:type="pct"/>
          </w:tcPr>
          <w:p w14:paraId="7EF5796B" w14:textId="12C1A59D" w:rsidR="00C17583" w:rsidRPr="0080356A" w:rsidRDefault="00216081" w:rsidP="00BA7ECB">
            <w:pPr>
              <w:spacing w:before="0"/>
              <w:ind w:firstLine="0"/>
              <w:jc w:val="center"/>
              <w:rPr>
                <w:sz w:val="20"/>
              </w:rPr>
            </w:pPr>
            <w:r>
              <w:rPr>
                <w:sz w:val="20"/>
              </w:rPr>
              <w:t>p</w:t>
            </w:r>
          </w:p>
        </w:tc>
        <w:tc>
          <w:tcPr>
            <w:tcW w:w="755" w:type="pct"/>
          </w:tcPr>
          <w:p w14:paraId="2A4009C4" w14:textId="77777777" w:rsidR="00C17583" w:rsidRPr="0080356A" w:rsidRDefault="00C17583" w:rsidP="00BA7ECB">
            <w:pPr>
              <w:spacing w:before="0"/>
              <w:ind w:firstLine="0"/>
              <w:jc w:val="center"/>
              <w:rPr>
                <w:sz w:val="20"/>
              </w:rPr>
            </w:pPr>
          </w:p>
        </w:tc>
      </w:tr>
      <w:tr w:rsidR="00C17583" w:rsidRPr="0080356A" w14:paraId="5C536651" w14:textId="77777777" w:rsidTr="00BA7ECB">
        <w:trPr>
          <w:jc w:val="center"/>
        </w:trPr>
        <w:tc>
          <w:tcPr>
            <w:tcW w:w="1098" w:type="pct"/>
          </w:tcPr>
          <w:p w14:paraId="62BF779B" w14:textId="77777777" w:rsidR="00C17583" w:rsidRPr="0080356A" w:rsidRDefault="00C17583" w:rsidP="00BA7ECB">
            <w:pPr>
              <w:ind w:firstLine="0"/>
              <w:jc w:val="right"/>
              <w:rPr>
                <w:i/>
                <w:iCs/>
                <w:sz w:val="20"/>
              </w:rPr>
            </w:pPr>
            <w:r>
              <w:rPr>
                <w:i/>
                <w:iCs/>
                <w:sz w:val="20"/>
              </w:rPr>
              <w:t>Virginia</w:t>
            </w:r>
          </w:p>
        </w:tc>
        <w:tc>
          <w:tcPr>
            <w:tcW w:w="282" w:type="pct"/>
            <w:vAlign w:val="center"/>
          </w:tcPr>
          <w:p w14:paraId="665C53A4"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7F01AEB7" w14:textId="3DA7CFA6" w:rsidR="00C17583" w:rsidRPr="0080356A" w:rsidRDefault="009C087C" w:rsidP="00BA7ECB">
            <w:pPr>
              <w:spacing w:before="0"/>
              <w:ind w:firstLine="0"/>
              <w:jc w:val="center"/>
              <w:rPr>
                <w:sz w:val="20"/>
              </w:rPr>
            </w:pPr>
            <w:r>
              <w:rPr>
                <w:sz w:val="20"/>
              </w:rPr>
              <w:t>•</w:t>
            </w:r>
          </w:p>
        </w:tc>
        <w:tc>
          <w:tcPr>
            <w:tcW w:w="841" w:type="pct"/>
            <w:tcBorders>
              <w:top w:val="single" w:sz="4" w:space="0" w:color="C00000"/>
              <w:left w:val="single" w:sz="4" w:space="0" w:color="C00000"/>
              <w:bottom w:val="single" w:sz="4" w:space="0" w:color="C00000"/>
              <w:right w:val="single" w:sz="4" w:space="0" w:color="C00000"/>
            </w:tcBorders>
          </w:tcPr>
          <w:p w14:paraId="7E989125"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3E054395" w14:textId="0FCD29A1" w:rsidR="00C17583" w:rsidRPr="0080356A" w:rsidRDefault="00054B4A" w:rsidP="00BA7ECB">
            <w:pPr>
              <w:spacing w:before="0"/>
              <w:ind w:firstLine="0"/>
              <w:jc w:val="center"/>
              <w:rPr>
                <w:sz w:val="20"/>
              </w:rPr>
            </w:pPr>
            <w:r>
              <w:rPr>
                <w:sz w:val="20"/>
              </w:rPr>
              <w:t>ø</w:t>
            </w:r>
          </w:p>
        </w:tc>
        <w:tc>
          <w:tcPr>
            <w:tcW w:w="800" w:type="pct"/>
          </w:tcPr>
          <w:p w14:paraId="6AFE90CE" w14:textId="77777777" w:rsidR="00C17583" w:rsidRPr="0080356A" w:rsidRDefault="00C17583" w:rsidP="00BA7ECB">
            <w:pPr>
              <w:spacing w:before="0"/>
              <w:ind w:firstLine="0"/>
              <w:jc w:val="center"/>
              <w:rPr>
                <w:sz w:val="20"/>
              </w:rPr>
            </w:pPr>
          </w:p>
        </w:tc>
        <w:tc>
          <w:tcPr>
            <w:tcW w:w="755" w:type="pct"/>
          </w:tcPr>
          <w:p w14:paraId="43061B55" w14:textId="455FDCEC" w:rsidR="00C17583" w:rsidRPr="0080356A" w:rsidRDefault="008563C7" w:rsidP="00BA7ECB">
            <w:pPr>
              <w:spacing w:before="0"/>
              <w:ind w:firstLine="0"/>
              <w:jc w:val="center"/>
              <w:rPr>
                <w:sz w:val="20"/>
              </w:rPr>
            </w:pPr>
            <w:r>
              <w:rPr>
                <w:sz w:val="20"/>
              </w:rPr>
              <w:t>C</w:t>
            </w:r>
          </w:p>
        </w:tc>
      </w:tr>
      <w:tr w:rsidR="00C17583" w:rsidRPr="0080356A" w14:paraId="44302B87" w14:textId="77777777" w:rsidTr="00BA7ECB">
        <w:trPr>
          <w:jc w:val="center"/>
        </w:trPr>
        <w:tc>
          <w:tcPr>
            <w:tcW w:w="1098" w:type="pct"/>
          </w:tcPr>
          <w:p w14:paraId="0689147C" w14:textId="77777777" w:rsidR="00C17583" w:rsidRPr="0080356A" w:rsidRDefault="00C17583" w:rsidP="00BA7ECB">
            <w:pPr>
              <w:ind w:firstLine="0"/>
              <w:jc w:val="right"/>
              <w:rPr>
                <w:i/>
                <w:iCs/>
                <w:sz w:val="20"/>
              </w:rPr>
            </w:pPr>
            <w:r w:rsidRPr="0080356A">
              <w:rPr>
                <w:i/>
                <w:iCs/>
                <w:sz w:val="20"/>
              </w:rPr>
              <w:t>Wisconsin</w:t>
            </w:r>
          </w:p>
        </w:tc>
        <w:tc>
          <w:tcPr>
            <w:tcW w:w="282" w:type="pct"/>
            <w:vAlign w:val="center"/>
          </w:tcPr>
          <w:p w14:paraId="53E39178" w14:textId="77777777" w:rsidR="00C17583" w:rsidRPr="0080356A" w:rsidRDefault="00C17583" w:rsidP="00BA7ECB">
            <w:pPr>
              <w:spacing w:before="0"/>
              <w:ind w:firstLine="0"/>
              <w:jc w:val="center"/>
              <w:rPr>
                <w:sz w:val="20"/>
              </w:rPr>
            </w:pPr>
          </w:p>
        </w:tc>
        <w:tc>
          <w:tcPr>
            <w:tcW w:w="470" w:type="pct"/>
            <w:tcBorders>
              <w:right w:val="single" w:sz="4" w:space="0" w:color="C00000"/>
            </w:tcBorders>
            <w:vAlign w:val="center"/>
          </w:tcPr>
          <w:p w14:paraId="5C5079D1" w14:textId="77777777" w:rsidR="00C17583" w:rsidRPr="0080356A" w:rsidRDefault="00C17583" w:rsidP="00BA7ECB">
            <w:pPr>
              <w:spacing w:before="0"/>
              <w:ind w:firstLine="0"/>
              <w:jc w:val="center"/>
              <w:rPr>
                <w:sz w:val="20"/>
              </w:rPr>
            </w:pPr>
          </w:p>
        </w:tc>
        <w:tc>
          <w:tcPr>
            <w:tcW w:w="841" w:type="pct"/>
            <w:tcBorders>
              <w:top w:val="single" w:sz="4" w:space="0" w:color="C00000"/>
              <w:left w:val="single" w:sz="4" w:space="0" w:color="C00000"/>
              <w:bottom w:val="single" w:sz="4" w:space="0" w:color="C00000"/>
              <w:right w:val="single" w:sz="4" w:space="0" w:color="C00000"/>
            </w:tcBorders>
          </w:tcPr>
          <w:p w14:paraId="165E1CDF" w14:textId="77777777" w:rsidR="00C17583" w:rsidRPr="0080356A" w:rsidRDefault="00C17583" w:rsidP="00BA7ECB">
            <w:pPr>
              <w:spacing w:before="0"/>
              <w:ind w:firstLine="0"/>
              <w:jc w:val="center"/>
              <w:rPr>
                <w:sz w:val="20"/>
              </w:rPr>
            </w:pPr>
          </w:p>
        </w:tc>
        <w:tc>
          <w:tcPr>
            <w:tcW w:w="755" w:type="pct"/>
            <w:tcBorders>
              <w:left w:val="single" w:sz="4" w:space="0" w:color="C00000"/>
            </w:tcBorders>
          </w:tcPr>
          <w:p w14:paraId="3386579A" w14:textId="68ED82FB" w:rsidR="00C17583" w:rsidRPr="0080356A" w:rsidRDefault="00054B4A" w:rsidP="00BA7ECB">
            <w:pPr>
              <w:spacing w:before="0"/>
              <w:ind w:firstLine="0"/>
              <w:jc w:val="center"/>
              <w:rPr>
                <w:sz w:val="20"/>
              </w:rPr>
            </w:pPr>
            <w:r>
              <w:rPr>
                <w:sz w:val="20"/>
              </w:rPr>
              <w:t>ø</w:t>
            </w:r>
          </w:p>
        </w:tc>
        <w:tc>
          <w:tcPr>
            <w:tcW w:w="800" w:type="pct"/>
          </w:tcPr>
          <w:p w14:paraId="43DB7873" w14:textId="77777777" w:rsidR="00C17583" w:rsidRPr="0080356A" w:rsidRDefault="00C17583" w:rsidP="00BA7ECB">
            <w:pPr>
              <w:spacing w:before="0"/>
              <w:ind w:firstLine="0"/>
              <w:jc w:val="center"/>
              <w:rPr>
                <w:sz w:val="20"/>
              </w:rPr>
            </w:pPr>
          </w:p>
        </w:tc>
        <w:tc>
          <w:tcPr>
            <w:tcW w:w="755" w:type="pct"/>
          </w:tcPr>
          <w:p w14:paraId="55A8B4E2" w14:textId="7D8148C4" w:rsidR="00C17583" w:rsidRPr="0080356A" w:rsidRDefault="00F260BB" w:rsidP="00BA7ECB">
            <w:pPr>
              <w:spacing w:before="0"/>
              <w:ind w:firstLine="0"/>
              <w:jc w:val="center"/>
              <w:rPr>
                <w:sz w:val="20"/>
              </w:rPr>
            </w:pPr>
            <w:r>
              <w:rPr>
                <w:sz w:val="20"/>
              </w:rPr>
              <w:t>x</w:t>
            </w:r>
          </w:p>
        </w:tc>
      </w:tr>
    </w:tbl>
    <w:p w14:paraId="0702A354" w14:textId="4D08D055" w:rsidR="00C17583" w:rsidRPr="004A50A3" w:rsidRDefault="00C17583" w:rsidP="00C17583">
      <w:pPr>
        <w:ind w:firstLine="0"/>
        <w:rPr>
          <w:i/>
          <w:iCs/>
          <w:szCs w:val="18"/>
        </w:rPr>
      </w:pPr>
      <w:del w:id="2363" w:author="Bernie Grofman" w:date="2022-11-27T11:41:00Z">
        <w:r w:rsidRPr="004A50A3" w:rsidDel="00430500">
          <w:rPr>
            <w:i/>
            <w:iCs/>
            <w:szCs w:val="18"/>
          </w:rPr>
          <w:delText>Note</w:delText>
        </w:r>
      </w:del>
      <w:ins w:id="2364" w:author="Bernie Grofman" w:date="2022-11-27T11:41:00Z">
        <w:r w:rsidR="00430500" w:rsidRPr="004A50A3">
          <w:rPr>
            <w:i/>
            <w:iCs/>
            <w:szCs w:val="18"/>
          </w:rPr>
          <w:t>N</w:t>
        </w:r>
        <w:r w:rsidR="00430500">
          <w:rPr>
            <w:i/>
            <w:iCs/>
            <w:szCs w:val="18"/>
          </w:rPr>
          <w:t>OTE</w:t>
        </w:r>
      </w:ins>
      <w:r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7DD548B1" w14:textId="565C4A6A" w:rsidR="0076491B" w:rsidRDefault="0076491B">
      <w:pPr>
        <w:widowControl/>
        <w:spacing w:before="0"/>
        <w:ind w:firstLine="0"/>
        <w:jc w:val="left"/>
        <w:rPr>
          <w:ins w:id="2365" w:author="Bernie Grofman" w:date="2022-11-27T00:06:00Z"/>
        </w:rPr>
      </w:pPr>
      <w:ins w:id="2366" w:author="Bernie Grofman" w:date="2022-11-27T00:06:00Z">
        <w:r>
          <w:br w:type="page"/>
        </w:r>
      </w:ins>
    </w:p>
    <w:p w14:paraId="2D9F99B4" w14:textId="77777777" w:rsidR="00C17583" w:rsidRDefault="00C17583" w:rsidP="00D139BA">
      <w:pPr>
        <w:ind w:firstLine="0"/>
      </w:pPr>
    </w:p>
    <w:p w14:paraId="3A1A74B7" w14:textId="2FE96A22" w:rsidR="004C791D" w:rsidRDefault="00D1739E" w:rsidP="00D1739E">
      <w:pPr>
        <w:rPr>
          <w:szCs w:val="24"/>
        </w:rPr>
      </w:pPr>
      <w:del w:id="2367" w:author="Bernie Grofman" w:date="2022-11-27T11:43:00Z">
        <w:r w:rsidRPr="005A7DDC" w:rsidDel="00430500">
          <w:rPr>
            <w:b/>
            <w:rPrChange w:id="2368" w:author="Bernie Grofman" w:date="2022-11-27T15:29:00Z">
              <w:rPr/>
            </w:rPrChange>
          </w:rPr>
          <w:delText>But there are other states</w:delText>
        </w:r>
      </w:del>
      <w:ins w:id="2369" w:author="Bernie Grofman" w:date="2022-11-27T11:43:00Z">
        <w:r w:rsidR="00430500" w:rsidRPr="005A7DDC">
          <w:rPr>
            <w:b/>
            <w:rPrChange w:id="2370" w:author="Bernie Grofman" w:date="2022-11-27T15:29:00Z">
              <w:rPr/>
            </w:rPrChange>
          </w:rPr>
          <w:t>In</w:t>
        </w:r>
      </w:ins>
      <w:r w:rsidRPr="005A7DDC">
        <w:rPr>
          <w:b/>
          <w:rPrChange w:id="2371" w:author="Bernie Grofman" w:date="2022-11-27T15:29:00Z">
            <w:rPr/>
          </w:rPrChange>
        </w:rPr>
        <w:t xml:space="preserve"> </w:t>
      </w:r>
      <w:ins w:id="2372" w:author="Bernie Grofman" w:date="2022-11-27T11:43:00Z">
        <w:r w:rsidR="00430500" w:rsidRPr="005A7DDC">
          <w:rPr>
            <w:b/>
            <w:rPrChange w:id="2373" w:author="Bernie Grofman" w:date="2022-11-27T15:29:00Z">
              <w:rPr/>
            </w:rPrChange>
          </w:rPr>
          <w:t xml:space="preserve">the states listed in </w:t>
        </w:r>
        <w:r w:rsidR="00430500" w:rsidRPr="005A7DDC">
          <w:rPr>
            <w:b/>
            <w:rPrChange w:id="2374" w:author="Bernie Grofman" w:date="2022-11-27T15:29:00Z">
              <w:rPr/>
            </w:rPrChange>
          </w:rPr>
          <w:fldChar w:fldCharType="begin"/>
        </w:r>
        <w:r w:rsidR="00430500" w:rsidRPr="005A7DDC">
          <w:rPr>
            <w:b/>
            <w:rPrChange w:id="2375" w:author="Bernie Grofman" w:date="2022-11-27T15:29:00Z">
              <w:rPr/>
            </w:rPrChange>
          </w:rPr>
          <w:instrText xml:space="preserve"> REF _Ref119684862 \h </w:instrText>
        </w:r>
      </w:ins>
      <w:r w:rsidR="005A7DDC">
        <w:rPr>
          <w:b/>
        </w:rPr>
        <w:instrText xml:space="preserve"> \* MERGEFORMAT </w:instrText>
      </w:r>
      <w:r w:rsidR="00430500" w:rsidRPr="005A7DDC">
        <w:rPr>
          <w:b/>
          <w:rPrChange w:id="2376" w:author="Bernie Grofman" w:date="2022-11-27T15:29:00Z">
            <w:rPr>
              <w:b/>
            </w:rPr>
          </w:rPrChange>
        </w:rPr>
      </w:r>
      <w:ins w:id="2377" w:author="Bernie Grofman" w:date="2022-11-27T11:43:00Z">
        <w:r w:rsidR="00430500" w:rsidRPr="005A7DDC">
          <w:rPr>
            <w:b/>
            <w:rPrChange w:id="2378" w:author="Bernie Grofman" w:date="2022-11-27T15:29:00Z">
              <w:rPr/>
            </w:rPrChange>
          </w:rPr>
          <w:fldChar w:fldCharType="separate"/>
        </w:r>
        <w:r w:rsidR="00430500" w:rsidRPr="005A7DDC">
          <w:rPr>
            <w:b/>
            <w:rPrChange w:id="2379" w:author="Bernie Grofman" w:date="2022-11-27T15:29:00Z">
              <w:rPr/>
            </w:rPrChange>
          </w:rPr>
          <w:t xml:space="preserve">Table </w:t>
        </w:r>
        <w:r w:rsidR="00430500" w:rsidRPr="005A7DDC">
          <w:rPr>
            <w:b/>
            <w:noProof/>
            <w:rPrChange w:id="2380" w:author="Bernie Grofman" w:date="2022-11-27T15:29:00Z">
              <w:rPr>
                <w:noProof/>
              </w:rPr>
            </w:rPrChange>
          </w:rPr>
          <w:t>4</w:t>
        </w:r>
        <w:r w:rsidR="00430500" w:rsidRPr="005A7DDC">
          <w:rPr>
            <w:b/>
            <w:rPrChange w:id="2381" w:author="Bernie Grofman" w:date="2022-11-27T15:29:00Z">
              <w:rPr/>
            </w:rPrChange>
          </w:rPr>
          <w:fldChar w:fldCharType="end"/>
        </w:r>
        <w:r w:rsidR="00430500" w:rsidRPr="005A7DDC">
          <w:rPr>
            <w:b/>
            <w:rPrChange w:id="2382" w:author="Bernie Grofman" w:date="2022-11-27T15:29:00Z">
              <w:rPr/>
            </w:rPrChange>
          </w:rPr>
          <w:t xml:space="preserve"> </w:t>
        </w:r>
      </w:ins>
      <w:del w:id="2383" w:author="Bernie Grofman" w:date="2022-11-27T11:43:00Z">
        <w:r w:rsidRPr="005A7DDC" w:rsidDel="00430500">
          <w:rPr>
            <w:b/>
            <w:rPrChange w:id="2384" w:author="Bernie Grofman" w:date="2022-11-27T15:29:00Z">
              <w:rPr/>
            </w:rPrChange>
          </w:rPr>
          <w:delText>where there</w:delText>
        </w:r>
      </w:del>
      <w:ins w:id="2385" w:author="Bernie Grofman" w:date="2022-11-27T11:43:00Z">
        <w:r w:rsidR="00430500" w:rsidRPr="005A7DDC">
          <w:rPr>
            <w:b/>
            <w:rPrChange w:id="2386" w:author="Bernie Grofman" w:date="2022-11-27T15:29:00Z">
              <w:rPr/>
            </w:rPrChange>
          </w:rPr>
          <w:t>some had</w:t>
        </w:r>
      </w:ins>
      <w:r w:rsidRPr="005A7DDC">
        <w:rPr>
          <w:b/>
          <w:rPrChange w:id="2387" w:author="Bernie Grofman" w:date="2022-11-27T15:29:00Z">
            <w:rPr/>
          </w:rPrChange>
        </w:rPr>
        <w:t xml:space="preserve"> </w:t>
      </w:r>
      <w:del w:id="2388" w:author="Bernie Grofman" w:date="2022-11-27T11:43:00Z">
        <w:r w:rsidRPr="005A7DDC" w:rsidDel="00430500">
          <w:rPr>
            <w:b/>
            <w:rPrChange w:id="2389" w:author="Bernie Grofman" w:date="2022-11-27T15:29:00Z">
              <w:rPr/>
            </w:rPrChange>
          </w:rPr>
          <w:delText xml:space="preserve">was </w:delText>
        </w:r>
      </w:del>
      <w:r w:rsidRPr="005A7DDC">
        <w:rPr>
          <w:b/>
          <w:rPrChange w:id="2390" w:author="Bernie Grofman" w:date="2022-11-27T15:29:00Z">
            <w:rPr/>
          </w:rPrChange>
        </w:rPr>
        <w:t>state court action</w:t>
      </w:r>
      <w:del w:id="2391" w:author="Bernie Grofman" w:date="2022-11-27T11:43:00Z">
        <w:r w:rsidRPr="005A7DDC" w:rsidDel="00430500">
          <w:rPr>
            <w:b/>
            <w:rPrChange w:id="2392" w:author="Bernie Grofman" w:date="2022-11-27T15:29:00Z">
              <w:rPr/>
            </w:rPrChange>
          </w:rPr>
          <w:delText xml:space="preserve"> listed in</w:delText>
        </w:r>
        <w:r w:rsidR="004C791D" w:rsidRPr="005A7DDC" w:rsidDel="00430500">
          <w:rPr>
            <w:b/>
            <w:rPrChange w:id="2393" w:author="Bernie Grofman" w:date="2022-11-27T15:29:00Z">
              <w:rPr/>
            </w:rPrChange>
          </w:rPr>
          <w:delText xml:space="preserve"> </w:delText>
        </w:r>
        <w:r w:rsidR="004C791D" w:rsidRPr="005A7DDC" w:rsidDel="00430500">
          <w:rPr>
            <w:b/>
            <w:rPrChange w:id="2394" w:author="Bernie Grofman" w:date="2022-11-27T15:29:00Z">
              <w:rPr/>
            </w:rPrChange>
          </w:rPr>
          <w:fldChar w:fldCharType="begin"/>
        </w:r>
        <w:r w:rsidR="004C791D" w:rsidRPr="005A7DDC" w:rsidDel="00430500">
          <w:rPr>
            <w:b/>
            <w:rPrChange w:id="2395" w:author="Bernie Grofman" w:date="2022-11-27T15:29:00Z">
              <w:rPr/>
            </w:rPrChange>
          </w:rPr>
          <w:delInstrText xml:space="preserve"> REF _Ref119684862 \h </w:delInstrText>
        </w:r>
      </w:del>
      <w:r w:rsidR="005A7DDC">
        <w:rPr>
          <w:b/>
        </w:rPr>
        <w:instrText xml:space="preserve"> \* MERGEFORMAT </w:instrText>
      </w:r>
      <w:del w:id="2396" w:author="Bernie Grofman" w:date="2022-11-27T11:43:00Z">
        <w:r w:rsidR="004C791D" w:rsidRPr="005A7DDC" w:rsidDel="00430500">
          <w:rPr>
            <w:b/>
            <w:rPrChange w:id="2397" w:author="Bernie Grofman" w:date="2022-11-27T15:29:00Z">
              <w:rPr>
                <w:b/>
              </w:rPr>
            </w:rPrChange>
          </w:rPr>
        </w:r>
        <w:r w:rsidR="004C791D" w:rsidRPr="005A7DDC" w:rsidDel="00430500">
          <w:rPr>
            <w:b/>
            <w:rPrChange w:id="2398" w:author="Bernie Grofman" w:date="2022-11-27T15:29:00Z">
              <w:rPr/>
            </w:rPrChange>
          </w:rPr>
          <w:fldChar w:fldCharType="separate"/>
        </w:r>
        <w:r w:rsidR="009913A4" w:rsidRPr="005A7DDC" w:rsidDel="00430500">
          <w:rPr>
            <w:b/>
            <w:rPrChange w:id="2399" w:author="Bernie Grofman" w:date="2022-11-27T15:29:00Z">
              <w:rPr/>
            </w:rPrChange>
          </w:rPr>
          <w:delText xml:space="preserve">Table </w:delText>
        </w:r>
        <w:r w:rsidR="009913A4" w:rsidRPr="005A7DDC" w:rsidDel="00430500">
          <w:rPr>
            <w:b/>
            <w:noProof/>
            <w:rPrChange w:id="2400" w:author="Bernie Grofman" w:date="2022-11-27T15:29:00Z">
              <w:rPr>
                <w:noProof/>
              </w:rPr>
            </w:rPrChange>
          </w:rPr>
          <w:delText>4</w:delText>
        </w:r>
        <w:r w:rsidR="004C791D" w:rsidRPr="005A7DDC" w:rsidDel="00430500">
          <w:rPr>
            <w:b/>
            <w:rPrChange w:id="2401" w:author="Bernie Grofman" w:date="2022-11-27T15:29:00Z">
              <w:rPr/>
            </w:rPrChange>
          </w:rPr>
          <w:fldChar w:fldCharType="end"/>
        </w:r>
      </w:del>
      <w:del w:id="2402" w:author="Bernie Grofman" w:date="2022-11-27T11:42:00Z">
        <w:r w:rsidRPr="005A7DDC" w:rsidDel="00430500">
          <w:rPr>
            <w:b/>
            <w:rPrChange w:id="2403" w:author="Bernie Grofman" w:date="2022-11-27T15:29:00Z">
              <w:rPr/>
            </w:rPrChange>
          </w:rPr>
          <w:delText>.</w:delText>
        </w:r>
        <w:r w:rsidR="000B5476" w:rsidRPr="005A7DDC" w:rsidDel="00430500">
          <w:rPr>
            <w:b/>
            <w:rPrChange w:id="2404" w:author="Bernie Grofman" w:date="2022-11-27T15:29:00Z">
              <w:rPr/>
            </w:rPrChange>
          </w:rPr>
          <w:delText xml:space="preserve"> </w:delText>
        </w:r>
      </w:del>
      <w:ins w:id="2405" w:author="Bernie Grofman" w:date="2022-11-27T11:42:00Z">
        <w:r w:rsidR="00430500" w:rsidRPr="005A7DDC">
          <w:rPr>
            <w:b/>
            <w:rPrChange w:id="2406" w:author="Bernie Grofman" w:date="2022-11-27T15:29:00Z">
              <w:rPr/>
            </w:rPrChange>
          </w:rPr>
          <w:t xml:space="preserve"> without a partisan gerr</w:t>
        </w:r>
      </w:ins>
      <w:ins w:id="2407" w:author="Bernie Grofman" w:date="2022-11-27T11:44:00Z">
        <w:r w:rsidR="00430500" w:rsidRPr="005A7DDC">
          <w:rPr>
            <w:b/>
            <w:rPrChange w:id="2408" w:author="Bernie Grofman" w:date="2022-11-27T15:29:00Z">
              <w:rPr/>
            </w:rPrChange>
          </w:rPr>
          <w:t>ymandering challenge.</w:t>
        </w:r>
      </w:ins>
      <w:ins w:id="2409" w:author="Bernie Grofman" w:date="2022-11-27T11:42:00Z">
        <w:r w:rsidR="00430500" w:rsidRPr="004C791D">
          <w:t xml:space="preserve"> </w:t>
        </w:r>
      </w:ins>
      <w:del w:id="2410" w:author="Bernie Grofman" w:date="2022-11-27T11:44:00Z">
        <w:r w:rsidR="001554A9" w:rsidDel="00430500">
          <w:delText xml:space="preserve">A keen eye will notice that we have added two states to this list: </w:delText>
        </w:r>
      </w:del>
      <w:ins w:id="2411" w:author="Bernie Grofman" w:date="2022-11-27T11:44:00Z">
        <w:r w:rsidR="00430500">
          <w:t xml:space="preserve">In </w:t>
        </w:r>
      </w:ins>
      <w:r w:rsidR="001554A9">
        <w:t>Pennsylvania and Virginia</w:t>
      </w:r>
      <w:del w:id="2412" w:author="Bernie Grofman" w:date="2022-11-27T11:44:00Z">
        <w:r w:rsidR="001554A9" w:rsidDel="00430500">
          <w:delText xml:space="preserve">. </w:delText>
        </w:r>
        <w:r w:rsidR="00B97927" w:rsidDel="00430500">
          <w:delText>In these two states,</w:delText>
        </w:r>
      </w:del>
      <w:ins w:id="2413" w:author="Bernie Grofman" w:date="2022-11-27T11:44:00Z">
        <w:r w:rsidR="00430500">
          <w:t xml:space="preserve"> state</w:t>
        </w:r>
      </w:ins>
      <w:r w:rsidR="00B97927">
        <w:t xml:space="preserve"> court</w:t>
      </w:r>
      <w:ins w:id="2414" w:author="Bernie Grofman" w:date="2022-11-27T11:44:00Z">
        <w:r w:rsidR="00430500">
          <w:t>s</w:t>
        </w:r>
      </w:ins>
      <w:r w:rsidR="00B97927">
        <w:t xml:space="preserve"> </w:t>
      </w:r>
      <w:r w:rsidR="00D53586">
        <w:t xml:space="preserve">had to intercede because of the failure for a legal plan to be enacted by the governing bodies. </w:t>
      </w:r>
      <w:r w:rsidR="004C791D" w:rsidRPr="004C791D">
        <w:t>In</w:t>
      </w:r>
      <w:r w:rsidRPr="004C791D">
        <w:t xml:space="preserve"> Virginia, the failure of the state’s redistricting commission to agree on a plan led to two co-special masters being appointed </w:t>
      </w:r>
      <w:ins w:id="2415" w:author="Bernie Grofman" w:date="2022-11-27T11:44:00Z">
        <w:r w:rsidR="00430500">
          <w:t xml:space="preserve">by the state court </w:t>
        </w:r>
      </w:ins>
      <w:r w:rsidRPr="004C791D">
        <w:t>to draw the map.</w:t>
      </w:r>
      <w:r w:rsidR="00280A53">
        <w:t xml:space="preserve"> I</w:t>
      </w:r>
      <w:r w:rsidR="00A97C35">
        <w:t xml:space="preserve">n </w:t>
      </w:r>
      <w:r w:rsidR="00A97C35" w:rsidRPr="008B6866">
        <w:t>Pennsylvania</w:t>
      </w:r>
      <w:r w:rsidR="000B5476">
        <w:t xml:space="preserve"> </w:t>
      </w:r>
      <w:r w:rsidR="00A97C35" w:rsidRPr="008B6866">
        <w:t xml:space="preserve">there was never a map in place by the normal procedures </w:t>
      </w:r>
      <w:r w:rsidR="00A97C35" w:rsidRPr="0031738D">
        <w:rPr>
          <w:szCs w:val="24"/>
        </w:rPr>
        <w:t>found in the PA constitution.</w:t>
      </w:r>
      <w:r w:rsidR="00AD407A">
        <w:rPr>
          <w:rStyle w:val="FootnoteReference"/>
          <w:szCs w:val="24"/>
        </w:rPr>
        <w:footnoteReference w:id="85"/>
      </w:r>
      <w:r w:rsidR="00A97C35" w:rsidRPr="0031738D">
        <w:rPr>
          <w:szCs w:val="24"/>
        </w:rPr>
        <w:t xml:space="preserve"> Instead, the legislature and the governor, of different political persuasions, refused to negotiate. That led to the courts holding hearings and choosing among alternatives submitted to them</w:t>
      </w:r>
      <w:r w:rsidR="004E6559">
        <w:rPr>
          <w:szCs w:val="24"/>
        </w:rPr>
        <w:t>.</w:t>
      </w:r>
      <w:r w:rsidR="004E6559">
        <w:rPr>
          <w:rStyle w:val="FootnoteReference"/>
          <w:szCs w:val="24"/>
        </w:rPr>
        <w:footnoteReference w:id="86"/>
      </w:r>
      <w:r w:rsidR="007A6338">
        <w:rPr>
          <w:szCs w:val="24"/>
        </w:rPr>
        <w:t xml:space="preserve"> </w:t>
      </w:r>
      <w:r w:rsidR="00280A53">
        <w:rPr>
          <w:szCs w:val="24"/>
        </w:rPr>
        <w:t>We include Wisconsin in this list as well</w:t>
      </w:r>
      <w:r w:rsidR="00EB2F7C">
        <w:rPr>
          <w:szCs w:val="24"/>
        </w:rPr>
        <w:t xml:space="preserve"> because the state court acted to put a map into place</w:t>
      </w:r>
      <w:r w:rsidR="000C4B1B">
        <w:rPr>
          <w:szCs w:val="24"/>
        </w:rPr>
        <w:t>.</w:t>
      </w:r>
      <w:r w:rsidR="00EB2F7C">
        <w:rPr>
          <w:szCs w:val="24"/>
        </w:rPr>
        <w:t xml:space="preserve"> T</w:t>
      </w:r>
      <w:r w:rsidR="007A6338">
        <w:rPr>
          <w:szCs w:val="24"/>
        </w:rPr>
        <w:t xml:space="preserve">he </w:t>
      </w:r>
      <w:r w:rsidR="00EB727F">
        <w:rPr>
          <w:szCs w:val="24"/>
        </w:rPr>
        <w:t xml:space="preserve">normal procedures failed </w:t>
      </w:r>
      <w:r w:rsidR="00EB2F7C">
        <w:rPr>
          <w:szCs w:val="24"/>
        </w:rPr>
        <w:t>in Wisconsin</w:t>
      </w:r>
      <w:r w:rsidR="00EB727F">
        <w:rPr>
          <w:szCs w:val="24"/>
        </w:rPr>
        <w:t>, and although the</w:t>
      </w:r>
      <w:r w:rsidR="0072338A">
        <w:rPr>
          <w:szCs w:val="24"/>
        </w:rPr>
        <w:t xml:space="preserve"> state court</w:t>
      </w:r>
      <w:r w:rsidR="00EB727F">
        <w:rPr>
          <w:szCs w:val="24"/>
        </w:rPr>
        <w:t xml:space="preserve"> first choose the governor’s plan, </w:t>
      </w:r>
      <w:r w:rsidR="0072338A">
        <w:rPr>
          <w:szCs w:val="24"/>
        </w:rPr>
        <w:t>when the U.S. Supreme Court remanded</w:t>
      </w:r>
      <w:r w:rsidR="00474B97">
        <w:rPr>
          <w:szCs w:val="24"/>
        </w:rPr>
        <w:t xml:space="preserve"> in </w:t>
      </w:r>
      <w:r w:rsidR="00EB727F" w:rsidRPr="0084091B">
        <w:rPr>
          <w:i/>
          <w:iCs/>
        </w:rPr>
        <w:t>Wis</w:t>
      </w:r>
      <w:del w:id="2418" w:author="Bernie Grofman" w:date="2022-11-27T11:45:00Z">
        <w:r w:rsidR="00EB727F" w:rsidRPr="0084091B" w:rsidDel="00430500">
          <w:rPr>
            <w:i/>
            <w:iCs/>
          </w:rPr>
          <w:delText xml:space="preserve">. </w:delText>
        </w:r>
      </w:del>
      <w:ins w:id="2419" w:author="Bernie Grofman" w:date="2022-11-27T11:45:00Z">
        <w:r w:rsidR="00430500">
          <w:rPr>
            <w:i/>
            <w:iCs/>
          </w:rPr>
          <w:t>consin</w:t>
        </w:r>
        <w:r w:rsidR="00430500" w:rsidRPr="0084091B">
          <w:rPr>
            <w:i/>
            <w:iCs/>
          </w:rPr>
          <w:t xml:space="preserve"> </w:t>
        </w:r>
      </w:ins>
      <w:r w:rsidR="00EB727F" w:rsidRPr="0084091B">
        <w:rPr>
          <w:i/>
          <w:iCs/>
        </w:rPr>
        <w:t>Legislature v. Wisconsin Elections Comm</w:t>
      </w:r>
      <w:ins w:id="2420" w:author="Bernie Grofman" w:date="2022-11-27T11:45:00Z">
        <w:r w:rsidR="00430500">
          <w:rPr>
            <w:i/>
            <w:iCs/>
          </w:rPr>
          <w:t>ission</w:t>
        </w:r>
      </w:ins>
      <w:del w:id="2421" w:author="Bernie Grofman" w:date="2022-11-27T11:45:00Z">
        <w:r w:rsidR="00EB727F" w:rsidRPr="0084091B" w:rsidDel="00430500">
          <w:rPr>
            <w:i/>
            <w:iCs/>
          </w:rPr>
          <w:delText>'n</w:delText>
        </w:r>
      </w:del>
      <w:r w:rsidR="00474B97">
        <w:rPr>
          <w:szCs w:val="24"/>
        </w:rPr>
        <w:t xml:space="preserve">, the </w:t>
      </w:r>
      <w:r w:rsidR="000C4B1B">
        <w:rPr>
          <w:szCs w:val="24"/>
        </w:rPr>
        <w:t xml:space="preserve">state </w:t>
      </w:r>
      <w:r w:rsidR="00474B97">
        <w:rPr>
          <w:szCs w:val="24"/>
        </w:rPr>
        <w:t xml:space="preserve">court instead </w:t>
      </w:r>
      <w:r w:rsidR="00EB727F">
        <w:rPr>
          <w:szCs w:val="24"/>
        </w:rPr>
        <w:t>choose a map that it considered to most resemble the plan used in the previous decade.</w:t>
      </w:r>
      <w:r w:rsidR="00474B97">
        <w:rPr>
          <w:szCs w:val="24"/>
        </w:rPr>
        <w:t xml:space="preserve"> That </w:t>
      </w:r>
      <w:ins w:id="2422" w:author="Bernie Grofman" w:date="2022-11-27T11:45:00Z">
        <w:r w:rsidR="00430500">
          <w:rPr>
            <w:szCs w:val="24"/>
          </w:rPr>
          <w:t xml:space="preserve">earlier </w:t>
        </w:r>
      </w:ins>
      <w:r w:rsidR="00474B97">
        <w:rPr>
          <w:szCs w:val="24"/>
        </w:rPr>
        <w:t xml:space="preserve">plan was </w:t>
      </w:r>
      <w:del w:id="2423" w:author="Bernie Grofman" w:date="2022-11-27T19:11:00Z">
        <w:r w:rsidR="00474B97" w:rsidDel="001F1EA9">
          <w:rPr>
            <w:szCs w:val="24"/>
          </w:rPr>
          <w:delText xml:space="preserve">largely </w:delText>
        </w:r>
      </w:del>
      <w:ins w:id="2424" w:author="Bernie Grofman" w:date="2022-11-27T19:11:00Z">
        <w:r w:rsidR="001F1EA9">
          <w:rPr>
            <w:szCs w:val="24"/>
          </w:rPr>
          <w:t xml:space="preserve">usually </w:t>
        </w:r>
      </w:ins>
      <w:r w:rsidR="00474B97">
        <w:rPr>
          <w:szCs w:val="24"/>
        </w:rPr>
        <w:t>considered a partisan gerrymander.</w:t>
      </w:r>
      <w:r w:rsidR="000B71A4">
        <w:rPr>
          <w:szCs w:val="24"/>
        </w:rPr>
        <w:t xml:space="preserve"> </w:t>
      </w:r>
      <w:ins w:id="2425" w:author="Bernie Grofman" w:date="2022-11-27T11:49:00Z">
        <w:r w:rsidR="002A333D">
          <w:rPr>
            <w:szCs w:val="24"/>
          </w:rPr>
          <w:t xml:space="preserve"> </w:t>
        </w:r>
      </w:ins>
      <w:del w:id="2426" w:author="Bernie Grofman" w:date="2022-11-27T11:46:00Z">
        <w:r w:rsidR="000B71A4" w:rsidDel="002A333D">
          <w:rPr>
            <w:szCs w:val="24"/>
          </w:rPr>
          <w:delText xml:space="preserve">Maryland </w:delText>
        </w:r>
      </w:del>
      <w:del w:id="2427" w:author="Bernie Grofman" w:date="2022-11-27T11:45:00Z">
        <w:r w:rsidR="008B6B41" w:rsidDel="00430500">
          <w:rPr>
            <w:szCs w:val="24"/>
          </w:rPr>
          <w:delText>follows</w:delText>
        </w:r>
        <w:r w:rsidR="00931843" w:rsidDel="00430500">
          <w:rPr>
            <w:szCs w:val="24"/>
          </w:rPr>
          <w:delText xml:space="preserve"> </w:delText>
        </w:r>
      </w:del>
      <w:del w:id="2428" w:author="Bernie Grofman" w:date="2022-11-27T11:46:00Z">
        <w:r w:rsidR="00931843" w:rsidDel="002A333D">
          <w:rPr>
            <w:szCs w:val="24"/>
          </w:rPr>
          <w:delText>for similar reasons</w:delText>
        </w:r>
      </w:del>
      <w:del w:id="2429" w:author="Bernie Grofman" w:date="2022-11-27T11:45:00Z">
        <w:r w:rsidR="00023629" w:rsidDel="00430500">
          <w:rPr>
            <w:szCs w:val="24"/>
          </w:rPr>
          <w:delText>;</w:delText>
        </w:r>
        <w:r w:rsidR="00931843" w:rsidDel="00430500">
          <w:rPr>
            <w:szCs w:val="24"/>
          </w:rPr>
          <w:delText xml:space="preserve"> since</w:delText>
        </w:r>
      </w:del>
      <w:del w:id="2430" w:author="Bernie Grofman" w:date="2022-11-27T11:46:00Z">
        <w:r w:rsidR="00931843" w:rsidDel="002A333D">
          <w:rPr>
            <w:szCs w:val="24"/>
          </w:rPr>
          <w:delText xml:space="preserve"> the plan that was enacted by the state legislature </w:delText>
        </w:r>
        <w:r w:rsidR="00023629" w:rsidDel="002A333D">
          <w:rPr>
            <w:szCs w:val="24"/>
          </w:rPr>
          <w:delText>originally was thrown out by a state court</w:delText>
        </w:r>
        <w:r w:rsidR="00023629" w:rsidDel="00430500">
          <w:rPr>
            <w:szCs w:val="24"/>
          </w:rPr>
          <w:delText xml:space="preserve">, </w:delText>
        </w:r>
        <w:r w:rsidR="008B6B41" w:rsidDel="00430500">
          <w:rPr>
            <w:szCs w:val="24"/>
          </w:rPr>
          <w:delText>it is consistent with the motivation of this paper.</w:delText>
        </w:r>
      </w:del>
    </w:p>
    <w:p w14:paraId="248AA8D8" w14:textId="7C487CB8" w:rsidR="004C791D" w:rsidRDefault="007730DC" w:rsidP="00F36C80">
      <w:pPr>
        <w:rPr>
          <w:szCs w:val="24"/>
        </w:rPr>
      </w:pPr>
      <w:r w:rsidRPr="001E3122">
        <w:t>Our primary concern is with plans that were either successfully challenged and led to changes in the plan or where challenges w</w:t>
      </w:r>
      <w:r w:rsidR="00242E53">
        <w:t xml:space="preserve">ere </w:t>
      </w:r>
      <w:r w:rsidRPr="001E3122">
        <w:t xml:space="preserve">defeated. </w:t>
      </w:r>
      <w:del w:id="2431" w:author="Bernie Grofman" w:date="2022-11-27T11:50:00Z">
        <w:r w:rsidRPr="002A333D" w:rsidDel="002A333D">
          <w:rPr>
            <w:b/>
            <w:rPrChange w:id="2432" w:author="Bernie Grofman" w:date="2022-11-27T11:50:00Z">
              <w:rPr/>
            </w:rPrChange>
          </w:rPr>
          <w:delText xml:space="preserve">We </w:delText>
        </w:r>
        <w:r w:rsidR="00F36C80" w:rsidRPr="002A333D" w:rsidDel="002A333D">
          <w:rPr>
            <w:b/>
            <w:rPrChange w:id="2433" w:author="Bernie Grofman" w:date="2022-11-27T11:50:00Z">
              <w:rPr/>
            </w:rPrChange>
          </w:rPr>
          <w:delText>comment and then</w:delText>
        </w:r>
      </w:del>
      <w:ins w:id="2434" w:author="Bernie Grofman" w:date="2022-11-27T11:50:00Z">
        <w:r w:rsidR="002A333D">
          <w:rPr>
            <w:b/>
          </w:rPr>
          <w:t>In the section that follows, we</w:t>
        </w:r>
      </w:ins>
      <w:r w:rsidR="00F36C80" w:rsidRPr="002A333D">
        <w:rPr>
          <w:b/>
          <w:rPrChange w:id="2435" w:author="Bernie Grofman" w:date="2022-11-27T11:50:00Z">
            <w:rPr/>
          </w:rPrChange>
        </w:rPr>
        <w:t xml:space="preserve"> </w:t>
      </w:r>
      <w:r w:rsidRPr="002A333D">
        <w:rPr>
          <w:b/>
          <w:rPrChange w:id="2436" w:author="Bernie Grofman" w:date="2022-11-27T11:50:00Z">
            <w:rPr/>
          </w:rPrChange>
        </w:rPr>
        <w:t xml:space="preserve">omit </w:t>
      </w:r>
      <w:ins w:id="2437" w:author="Bernie Grofman" w:date="2022-11-27T11:50:00Z">
        <w:r w:rsidR="002A333D" w:rsidRPr="002A333D">
          <w:rPr>
            <w:b/>
            <w:rPrChange w:id="2438" w:author="Bernie Grofman" w:date="2022-11-27T11:50:00Z">
              <w:rPr/>
            </w:rPrChange>
          </w:rPr>
          <w:t xml:space="preserve"> a full discussion of </w:t>
        </w:r>
      </w:ins>
      <w:r w:rsidRPr="001E3122">
        <w:t>challenges that either did not reach a decision on merits or standing issues before the 2022 midterm elections</w:t>
      </w:r>
      <w:ins w:id="2439" w:author="Bernie Grofman" w:date="2022-11-27T11:50:00Z">
        <w:r w:rsidR="002A333D">
          <w:t xml:space="preserve">, </w:t>
        </w:r>
        <w:r w:rsidR="002A333D" w:rsidRPr="002A333D">
          <w:rPr>
            <w:b/>
            <w:rPrChange w:id="2440" w:author="Bernie Grofman" w:date="2022-11-27T11:50:00Z">
              <w:rPr/>
            </w:rPrChange>
          </w:rPr>
          <w:t>though we do</w:t>
        </w:r>
      </w:ins>
      <w:r w:rsidRPr="002A333D">
        <w:rPr>
          <w:b/>
          <w:rPrChange w:id="2441" w:author="Bernie Grofman" w:date="2022-11-27T11:50:00Z">
            <w:rPr/>
          </w:rPrChange>
        </w:rPr>
        <w:t xml:space="preserve"> </w:t>
      </w:r>
      <w:del w:id="2442" w:author="Bernie Grofman" w:date="2022-11-27T11:50:00Z">
        <w:r w:rsidRPr="002A333D" w:rsidDel="002A333D">
          <w:rPr>
            <w:b/>
            <w:rPrChange w:id="2443" w:author="Bernie Grofman" w:date="2022-11-27T11:50:00Z">
              <w:rPr/>
            </w:rPrChange>
          </w:rPr>
          <w:delText xml:space="preserve">and </w:delText>
        </w:r>
      </w:del>
      <w:ins w:id="2444" w:author="Bernie Grofman" w:date="2022-11-27T11:50:00Z">
        <w:r w:rsidR="002A333D" w:rsidRPr="002A333D">
          <w:rPr>
            <w:b/>
            <w:rPrChange w:id="2445" w:author="Bernie Grofman" w:date="2022-11-27T11:50:00Z">
              <w:rPr/>
            </w:rPrChange>
          </w:rPr>
          <w:t xml:space="preserve">  </w:t>
        </w:r>
      </w:ins>
      <w:r w:rsidRPr="002A333D">
        <w:rPr>
          <w:b/>
          <w:rPrChange w:id="2446" w:author="Bernie Grofman" w:date="2022-11-27T11:50:00Z">
            <w:rPr/>
          </w:rPrChange>
        </w:rPr>
        <w:t>briefly discuss those</w:t>
      </w:r>
      <w:r w:rsidRPr="001E3122">
        <w:t xml:space="preserve"> when we look to the future of redistricting after 2022.</w:t>
      </w:r>
    </w:p>
    <w:p w14:paraId="314D8808" w14:textId="77777777" w:rsidR="002A333D" w:rsidRDefault="002A333D" w:rsidP="00E8520A">
      <w:pPr>
        <w:rPr>
          <w:ins w:id="2447" w:author="Bernie Grofman" w:date="2022-11-27T11:51:00Z"/>
        </w:rPr>
      </w:pPr>
    </w:p>
    <w:p w14:paraId="7FCBADD0" w14:textId="77777777" w:rsidR="005A7DDC" w:rsidRDefault="005A7DDC">
      <w:pPr>
        <w:widowControl/>
        <w:spacing w:before="0"/>
        <w:ind w:firstLine="0"/>
        <w:jc w:val="left"/>
        <w:rPr>
          <w:ins w:id="2448" w:author="Bernie Grofman" w:date="2022-11-27T15:29:00Z"/>
          <w:i/>
        </w:rPr>
      </w:pPr>
      <w:ins w:id="2449" w:author="Bernie Grofman" w:date="2022-11-27T15:29:00Z">
        <w:r>
          <w:br w:type="page"/>
        </w:r>
      </w:ins>
    </w:p>
    <w:p w14:paraId="7A08475F" w14:textId="14FB17C5" w:rsidR="009913A4" w:rsidRDefault="00E46589">
      <w:pPr>
        <w:pStyle w:val="Heading2"/>
        <w:pPrChange w:id="2450" w:author="Bernie Grofman" w:date="2022-11-27T11:51:00Z">
          <w:pPr/>
        </w:pPrChange>
      </w:pPr>
      <w:r w:rsidRPr="00F36C80">
        <w:lastRenderedPageBreak/>
        <w:t>State court case</w:t>
      </w:r>
      <w:ins w:id="2451" w:author="Bernie Grofman" w:date="2022-11-27T11:52:00Z">
        <w:r w:rsidR="002A333D">
          <w:t>s</w:t>
        </w:r>
      </w:ins>
      <w:r w:rsidR="00EF7A45">
        <w:t xml:space="preserve"> </w:t>
      </w:r>
      <w:del w:id="2452" w:author="Bernie Grofman" w:date="2022-11-27T11:52:00Z">
        <w:r w:rsidR="00EF7A45" w:rsidDel="002A333D">
          <w:delText xml:space="preserve">concerning </w:delText>
        </w:r>
      </w:del>
      <w:ins w:id="2453" w:author="Bernie Grofman" w:date="2022-11-27T11:52:00Z">
        <w:r w:rsidR="002A333D">
          <w:t xml:space="preserve">where  </w:t>
        </w:r>
      </w:ins>
      <w:r w:rsidR="00EF7A45">
        <w:t>partisan gerrymandering</w:t>
      </w:r>
      <w:ins w:id="2454" w:author="Bernie Grofman" w:date="2022-11-27T11:52:00Z">
        <w:r w:rsidR="002A333D">
          <w:t xml:space="preserve"> issues are implicated</w:t>
        </w:r>
      </w:ins>
      <w:r w:rsidR="00F36C80">
        <w:fldChar w:fldCharType="begin"/>
      </w:r>
      <w:r w:rsidR="00F36C80">
        <w:instrText xml:space="preserve"> REF _Ref120040280 \h </w:instrText>
      </w:r>
      <w:r w:rsidR="00F36C80">
        <w:fldChar w:fldCharType="separate"/>
      </w:r>
    </w:p>
    <w:p w14:paraId="2AA70F6F" w14:textId="77777777" w:rsidR="009913A4" w:rsidRPr="00E8520A" w:rsidRDefault="009913A4" w:rsidP="00E8520A"/>
    <w:p w14:paraId="56DB20B4" w14:textId="568F1109" w:rsidR="00EA4BAD" w:rsidRDefault="009913A4" w:rsidP="00E8520A">
      <w:r>
        <w:t xml:space="preserve">Table </w:t>
      </w:r>
      <w:r>
        <w:rPr>
          <w:noProof/>
        </w:rPr>
        <w:t>5</w:t>
      </w:r>
      <w:r w:rsidR="00F36C80">
        <w:fldChar w:fldCharType="end"/>
      </w:r>
      <w:r w:rsidR="00F36C80">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2455" w:name="_Ref115632991"/>
      <w:bookmarkStart w:id="2456" w:name="_Ref120040280"/>
    </w:p>
    <w:p w14:paraId="4E6A6193" w14:textId="77777777" w:rsidR="00E8520A" w:rsidRPr="00E8520A" w:rsidRDefault="00E8520A" w:rsidP="00E8520A"/>
    <w:p w14:paraId="54AE859F" w14:textId="582DFE7A" w:rsidR="00A82E32" w:rsidRPr="00EA4BAD" w:rsidRDefault="00F36C80" w:rsidP="00EA4BAD">
      <w:pPr>
        <w:pStyle w:val="Caption"/>
        <w:ind w:firstLine="0"/>
        <w:rPr>
          <w:b/>
          <w:bCs/>
          <w:color w:val="FF0000"/>
          <w:szCs w:val="24"/>
        </w:rPr>
      </w:pPr>
      <w:r>
        <w:t xml:space="preserve">Table </w:t>
      </w:r>
      <w:fldSimple w:instr=" SEQ Table \* ARABIC ">
        <w:r w:rsidR="009913A4">
          <w:rPr>
            <w:noProof/>
          </w:rPr>
          <w:t>5</w:t>
        </w:r>
      </w:fldSimple>
      <w:bookmarkEnd w:id="2455"/>
      <w:bookmarkEnd w:id="2456"/>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1865"/>
        <w:gridCol w:w="5487"/>
      </w:tblGrid>
      <w:tr w:rsidR="0080356A" w:rsidRPr="0080356A" w14:paraId="2C5EF034" w14:textId="77777777" w:rsidTr="003509BA">
        <w:trPr>
          <w:jc w:val="center"/>
        </w:trPr>
        <w:tc>
          <w:tcPr>
            <w:tcW w:w="0" w:type="auto"/>
          </w:tcPr>
          <w:p w14:paraId="46491022" w14:textId="77777777" w:rsidR="00A82E32" w:rsidRPr="0080356A" w:rsidRDefault="00A82E32" w:rsidP="003509BA">
            <w:pPr>
              <w:ind w:firstLine="0"/>
              <w:jc w:val="left"/>
            </w:pPr>
            <w:r w:rsidRPr="0080356A">
              <w:t>State</w:t>
            </w:r>
          </w:p>
        </w:tc>
        <w:tc>
          <w:tcPr>
            <w:tcW w:w="0" w:type="auto"/>
          </w:tcPr>
          <w:p w14:paraId="7BFCCD5A" w14:textId="77777777" w:rsidR="00A82E32" w:rsidRPr="0080356A" w:rsidRDefault="00A82E32" w:rsidP="003509BA">
            <w:pPr>
              <w:ind w:firstLine="0"/>
              <w:jc w:val="left"/>
            </w:pPr>
            <w:r w:rsidRPr="0080356A">
              <w:t>Citation</w:t>
            </w:r>
          </w:p>
        </w:tc>
      </w:tr>
      <w:tr w:rsidR="007241E0" w:rsidRPr="0080356A" w14:paraId="4E49C514" w14:textId="77777777" w:rsidTr="003509BA">
        <w:trPr>
          <w:jc w:val="center"/>
        </w:trPr>
        <w:tc>
          <w:tcPr>
            <w:tcW w:w="0" w:type="auto"/>
          </w:tcPr>
          <w:p w14:paraId="659B2CA9" w14:textId="13A3B6B4" w:rsidR="007241E0" w:rsidRPr="0080356A" w:rsidRDefault="007241E0" w:rsidP="003509BA">
            <w:pPr>
              <w:ind w:firstLine="0"/>
              <w:jc w:val="left"/>
            </w:pPr>
            <w:r>
              <w:t>Arkansas</w:t>
            </w:r>
          </w:p>
        </w:tc>
        <w:tc>
          <w:tcPr>
            <w:tcW w:w="0" w:type="auto"/>
          </w:tcPr>
          <w:p w14:paraId="0D0D3227" w14:textId="0AA4D85B" w:rsidR="007241E0" w:rsidRPr="0080356A" w:rsidRDefault="007241E0" w:rsidP="003509BA">
            <w:pPr>
              <w:ind w:firstLine="0"/>
              <w:jc w:val="left"/>
              <w:rPr>
                <w:i/>
                <w:iCs/>
              </w:rPr>
            </w:pPr>
            <w:r>
              <w:rPr>
                <w:i/>
                <w:iCs/>
              </w:rPr>
              <w:t>Suttlar</w:t>
            </w:r>
            <w:r w:rsidRPr="00356123">
              <w:rPr>
                <w:i/>
                <w:iCs/>
              </w:rPr>
              <w:t xml:space="preserve"> v. Thurston</w:t>
            </w:r>
            <w:r>
              <w:t>, No. 60CV-22-1849 (Ark. Cir. Ct. Pulaski Cty. Mar. 21, 2022)</w:t>
            </w:r>
          </w:p>
        </w:tc>
      </w:tr>
      <w:tr w:rsidR="00667AB4" w:rsidRPr="0080356A" w14:paraId="2FF07C66" w14:textId="77777777" w:rsidTr="003509BA">
        <w:trPr>
          <w:jc w:val="center"/>
        </w:trPr>
        <w:tc>
          <w:tcPr>
            <w:tcW w:w="0" w:type="auto"/>
          </w:tcPr>
          <w:p w14:paraId="67E1CED9" w14:textId="747C6067" w:rsidR="00667AB4" w:rsidRPr="0080356A" w:rsidRDefault="00667AB4" w:rsidP="003509BA">
            <w:pPr>
              <w:ind w:firstLine="0"/>
              <w:jc w:val="left"/>
            </w:pPr>
            <w:r>
              <w:t>Florida</w:t>
            </w:r>
          </w:p>
        </w:tc>
        <w:tc>
          <w:tcPr>
            <w:tcW w:w="0" w:type="auto"/>
          </w:tcPr>
          <w:p w14:paraId="5CC941DC" w14:textId="628B5444" w:rsidR="00667AB4" w:rsidRPr="0080356A" w:rsidRDefault="00667AB4" w:rsidP="003509BA">
            <w:pPr>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3509BA">
            <w:pPr>
              <w:ind w:firstLine="0"/>
              <w:jc w:val="left"/>
            </w:pPr>
            <w:r w:rsidRPr="0080356A">
              <w:t>Georgia</w:t>
            </w:r>
          </w:p>
        </w:tc>
        <w:tc>
          <w:tcPr>
            <w:tcW w:w="0" w:type="auto"/>
          </w:tcPr>
          <w:p w14:paraId="7FA3DCA3" w14:textId="77777777" w:rsidR="00A82E32" w:rsidRPr="0080356A" w:rsidRDefault="00A82E32" w:rsidP="003509BA">
            <w:pPr>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3509BA">
            <w:pPr>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3509BA">
            <w:pPr>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3509BA">
            <w:pPr>
              <w:ind w:firstLine="0"/>
              <w:jc w:val="left"/>
            </w:pPr>
            <w:r>
              <w:t>Kansas</w:t>
            </w:r>
          </w:p>
        </w:tc>
        <w:tc>
          <w:tcPr>
            <w:tcW w:w="0" w:type="auto"/>
          </w:tcPr>
          <w:p w14:paraId="6A6AA16B" w14:textId="22729E63" w:rsidR="00134707" w:rsidRPr="00D215B3" w:rsidRDefault="00134707" w:rsidP="003509BA">
            <w:pPr>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3509BA">
            <w:pPr>
              <w:ind w:firstLine="0"/>
              <w:jc w:val="left"/>
            </w:pPr>
            <w:r>
              <w:t>Kentucky</w:t>
            </w:r>
          </w:p>
        </w:tc>
        <w:tc>
          <w:tcPr>
            <w:tcW w:w="0" w:type="auto"/>
          </w:tcPr>
          <w:p w14:paraId="5DF2EA68" w14:textId="61D29FDE" w:rsidR="006F4BD6" w:rsidRPr="0080356A" w:rsidRDefault="006F4BD6" w:rsidP="003509BA">
            <w:pPr>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3509BA">
            <w:pPr>
              <w:ind w:firstLine="0"/>
              <w:jc w:val="left"/>
            </w:pPr>
            <w:r w:rsidRPr="0080356A">
              <w:t>Maryland</w:t>
            </w:r>
          </w:p>
        </w:tc>
        <w:tc>
          <w:tcPr>
            <w:tcW w:w="0" w:type="auto"/>
          </w:tcPr>
          <w:p w14:paraId="4A560D79" w14:textId="77777777" w:rsidR="00A82E32" w:rsidRPr="0080356A" w:rsidRDefault="00A82E32" w:rsidP="003509BA">
            <w:pPr>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3509BA">
            <w:pPr>
              <w:ind w:firstLine="0"/>
              <w:jc w:val="left"/>
            </w:pPr>
            <w:r w:rsidRPr="00551CCB">
              <w:t>North Carolina (2019)</w:t>
            </w:r>
          </w:p>
        </w:tc>
        <w:tc>
          <w:tcPr>
            <w:tcW w:w="0" w:type="auto"/>
          </w:tcPr>
          <w:p w14:paraId="02DB36B9" w14:textId="6BD2464A" w:rsidR="00A82E32" w:rsidRPr="00853BAF" w:rsidRDefault="00853BAF" w:rsidP="00853BAF">
            <w:pPr>
              <w:ind w:firstLine="0"/>
            </w:pPr>
            <w:r w:rsidRPr="0055186A">
              <w:rPr>
                <w:i/>
              </w:rPr>
              <w:t>Harper v. Lewis</w:t>
            </w:r>
            <w:r>
              <w:t xml:space="preserve">, </w:t>
            </w:r>
            <w:r w:rsidRPr="008B1CB8">
              <w:t>No. 19-CVS-012667 (N.C. Super. Ct., Wake Cnty.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3509BA">
            <w:pPr>
              <w:ind w:firstLine="0"/>
              <w:jc w:val="left"/>
            </w:pPr>
            <w:r w:rsidRPr="00551CCB">
              <w:t>North Carolina (2022)</w:t>
            </w:r>
          </w:p>
        </w:tc>
        <w:tc>
          <w:tcPr>
            <w:tcW w:w="0" w:type="auto"/>
          </w:tcPr>
          <w:p w14:paraId="13A68E09" w14:textId="36D5606D" w:rsidR="00A82E32" w:rsidRPr="0080356A" w:rsidRDefault="00C5210D" w:rsidP="003509BA">
            <w:pPr>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3509BA">
            <w:pPr>
              <w:ind w:firstLine="0"/>
              <w:jc w:val="left"/>
            </w:pPr>
            <w:r w:rsidRPr="0080356A">
              <w:t xml:space="preserve">New </w:t>
            </w:r>
            <w:r>
              <w:t>Jersey</w:t>
            </w:r>
          </w:p>
        </w:tc>
        <w:tc>
          <w:tcPr>
            <w:tcW w:w="0" w:type="auto"/>
          </w:tcPr>
          <w:p w14:paraId="5E75E44D" w14:textId="77777777" w:rsidR="00DD3D92" w:rsidRDefault="00B91D54" w:rsidP="003509BA">
            <w:pPr>
              <w:ind w:firstLine="0"/>
              <w:jc w:val="left"/>
            </w:pPr>
            <w:commentRangeStart w:id="2457"/>
            <w:commentRangeStart w:id="2458"/>
            <w:r w:rsidRPr="00D80B32">
              <w:rPr>
                <w:i/>
                <w:iCs/>
              </w:rPr>
              <w:t>Matter of Congressional Districts by New Jersey Redistricting Comm’n</w:t>
            </w:r>
            <w:r w:rsidRPr="00D80B32">
              <w:t>, 268 A.3d 299 (N.J. 2022)</w:t>
            </w:r>
          </w:p>
          <w:p w14:paraId="03141B52" w14:textId="28F63B1A" w:rsidR="00F918FA" w:rsidRPr="00F918FA" w:rsidRDefault="00F918FA" w:rsidP="003509BA">
            <w:pPr>
              <w:ind w:firstLine="0"/>
              <w:jc w:val="left"/>
            </w:pPr>
            <w:r w:rsidRPr="0080356A">
              <w:rPr>
                <w:i/>
                <w:iCs/>
              </w:rPr>
              <w:t>Steinhardt v. New Jersey Redistricting Commission</w:t>
            </w:r>
            <w:r>
              <w:t xml:space="preserve">, </w:t>
            </w:r>
            <w:r w:rsidRPr="0080356A">
              <w:t>No. 086587 (N.J. Dec. 30, 2021)</w:t>
            </w:r>
            <w:commentRangeEnd w:id="2457"/>
            <w:r w:rsidR="004B1389">
              <w:rPr>
                <w:rStyle w:val="CommentReference"/>
              </w:rPr>
              <w:commentReference w:id="2457"/>
            </w:r>
            <w:commentRangeEnd w:id="2458"/>
            <w:r w:rsidR="00E83BDF">
              <w:rPr>
                <w:rStyle w:val="CommentReference"/>
              </w:rPr>
              <w:commentReference w:id="2458"/>
            </w:r>
          </w:p>
        </w:tc>
      </w:tr>
      <w:tr w:rsidR="0003080A" w:rsidRPr="0080356A" w14:paraId="4E683B21" w14:textId="77777777" w:rsidTr="003509BA">
        <w:trPr>
          <w:jc w:val="center"/>
        </w:trPr>
        <w:tc>
          <w:tcPr>
            <w:tcW w:w="0" w:type="auto"/>
          </w:tcPr>
          <w:p w14:paraId="7B7CB311" w14:textId="77777777" w:rsidR="0003080A" w:rsidRPr="0080356A" w:rsidRDefault="0003080A" w:rsidP="003509BA">
            <w:pPr>
              <w:ind w:firstLine="0"/>
              <w:jc w:val="left"/>
            </w:pPr>
            <w:r w:rsidRPr="0080356A">
              <w:t>New Mexico</w:t>
            </w:r>
          </w:p>
        </w:tc>
        <w:tc>
          <w:tcPr>
            <w:tcW w:w="0" w:type="auto"/>
          </w:tcPr>
          <w:p w14:paraId="79EE84C4" w14:textId="77777777" w:rsidR="0003080A" w:rsidRPr="0080356A" w:rsidRDefault="0003080A" w:rsidP="003509BA">
            <w:pPr>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3509BA">
            <w:pPr>
              <w:ind w:firstLine="0"/>
              <w:jc w:val="left"/>
            </w:pPr>
            <w:r>
              <w:t>New York</w:t>
            </w:r>
          </w:p>
        </w:tc>
        <w:tc>
          <w:tcPr>
            <w:tcW w:w="0" w:type="auto"/>
          </w:tcPr>
          <w:p w14:paraId="3F46E5F7" w14:textId="037EA279" w:rsidR="00DD3D92" w:rsidRPr="00B03C83" w:rsidRDefault="00DD3D92" w:rsidP="003509BA">
            <w:pPr>
              <w:ind w:firstLine="0"/>
              <w:jc w:val="left"/>
              <w:rPr>
                <w:i/>
                <w:iCs/>
              </w:rPr>
            </w:pPr>
            <w:r w:rsidRPr="0080356A">
              <w:rPr>
                <w:rStyle w:val="serif"/>
                <w:i/>
                <w:iCs/>
              </w:rPr>
              <w:t>Harkenrider v. Hochul</w:t>
            </w:r>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3509BA">
            <w:pPr>
              <w:ind w:firstLine="0"/>
              <w:jc w:val="left"/>
            </w:pPr>
            <w:r w:rsidRPr="00551CCB">
              <w:t>Ohio</w:t>
            </w:r>
          </w:p>
        </w:tc>
        <w:tc>
          <w:tcPr>
            <w:tcW w:w="0" w:type="auto"/>
          </w:tcPr>
          <w:p w14:paraId="5B6A5F8A" w14:textId="77777777" w:rsidR="00B03C83" w:rsidRPr="00B03C83" w:rsidRDefault="00B03C83" w:rsidP="003509BA">
            <w:pPr>
              <w:ind w:firstLine="0"/>
              <w:jc w:val="left"/>
            </w:pPr>
            <w:r w:rsidRPr="00B03C83">
              <w:rPr>
                <w:i/>
                <w:iCs/>
              </w:rPr>
              <w:t>Adams v. DeWine</w:t>
            </w:r>
            <w:r w:rsidRPr="00B03C83">
              <w:t>, No. 2021–1428 (Ohio Dec. 2, 2021)</w:t>
            </w:r>
          </w:p>
          <w:p w14:paraId="738645B8" w14:textId="77777777" w:rsidR="00E74C26" w:rsidRDefault="008A2657" w:rsidP="00E74C26">
            <w:pPr>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E74C26">
            <w:pPr>
              <w:ind w:firstLine="0"/>
              <w:jc w:val="left"/>
            </w:pPr>
            <w:r w:rsidRPr="00134EA8">
              <w:rPr>
                <w:i/>
                <w:iCs/>
              </w:rPr>
              <w:t>League of Women Voters of Ohio v. LaRose</w:t>
            </w:r>
            <w:r w:rsidRPr="00E74C26">
              <w:t xml:space="preserve">, No. </w:t>
            </w:r>
            <w:r w:rsidRPr="00E74C26">
              <w:lastRenderedPageBreak/>
              <w:t>2022–0303 (Ohio Mar. 22, 2022)</w:t>
            </w:r>
          </w:p>
          <w:p w14:paraId="63835F3C" w14:textId="4D54A50B" w:rsidR="00E74C26" w:rsidRPr="0080356A" w:rsidRDefault="00E74C26" w:rsidP="00E74C26">
            <w:pPr>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3509BA">
            <w:pPr>
              <w:ind w:firstLine="0"/>
              <w:jc w:val="left"/>
            </w:pPr>
            <w:r>
              <w:lastRenderedPageBreak/>
              <w:t>Oregon</w:t>
            </w:r>
          </w:p>
        </w:tc>
        <w:tc>
          <w:tcPr>
            <w:tcW w:w="0" w:type="auto"/>
          </w:tcPr>
          <w:p w14:paraId="0EA12971" w14:textId="2A25B763" w:rsidR="000950AE" w:rsidRPr="0080356A" w:rsidRDefault="000950AE" w:rsidP="003509BA">
            <w:pPr>
              <w:ind w:firstLine="0"/>
              <w:jc w:val="left"/>
              <w:rPr>
                <w:i/>
                <w:iCs/>
              </w:rPr>
            </w:pPr>
            <w:r w:rsidRPr="000950AE">
              <w:rPr>
                <w:i/>
                <w:iCs/>
              </w:rPr>
              <w:t>Clarno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3509BA">
            <w:pPr>
              <w:ind w:firstLine="0"/>
              <w:jc w:val="left"/>
            </w:pPr>
            <w:r w:rsidRPr="0080356A">
              <w:t>Pennsylvania (2018)</w:t>
            </w:r>
          </w:p>
        </w:tc>
        <w:tc>
          <w:tcPr>
            <w:tcW w:w="0" w:type="auto"/>
          </w:tcPr>
          <w:p w14:paraId="1214D0F1" w14:textId="77777777" w:rsidR="00A82E32" w:rsidRPr="0080356A" w:rsidRDefault="00A82E32" w:rsidP="003509BA">
            <w:pPr>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3509BA">
            <w:pPr>
              <w:ind w:firstLine="0"/>
              <w:jc w:val="left"/>
            </w:pPr>
            <w:r w:rsidRPr="0080356A">
              <w:t>Pennsylvania (2022)</w:t>
            </w:r>
          </w:p>
        </w:tc>
        <w:tc>
          <w:tcPr>
            <w:tcW w:w="0" w:type="auto"/>
          </w:tcPr>
          <w:p w14:paraId="403ABDAA" w14:textId="77777777" w:rsidR="00A82E32" w:rsidRPr="0080356A" w:rsidRDefault="00A82E32" w:rsidP="003509BA">
            <w:pPr>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3509BA">
            <w:pPr>
              <w:ind w:firstLine="0"/>
              <w:jc w:val="left"/>
            </w:pPr>
            <w:r>
              <w:t>Utah</w:t>
            </w:r>
          </w:p>
        </w:tc>
        <w:tc>
          <w:tcPr>
            <w:tcW w:w="0" w:type="auto"/>
          </w:tcPr>
          <w:p w14:paraId="4593A56D" w14:textId="537C249E" w:rsidR="00A22394" w:rsidRPr="0080356A" w:rsidRDefault="00A22394" w:rsidP="003509BA">
            <w:pPr>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3509BA">
            <w:pPr>
              <w:ind w:firstLine="0"/>
              <w:jc w:val="left"/>
            </w:pPr>
            <w:r>
              <w:t>Wisconsin</w:t>
            </w:r>
          </w:p>
        </w:tc>
        <w:tc>
          <w:tcPr>
            <w:tcW w:w="0" w:type="auto"/>
          </w:tcPr>
          <w:p w14:paraId="0E9F5602" w14:textId="77777777" w:rsidR="008861D6" w:rsidRPr="008861D6" w:rsidRDefault="008861D6" w:rsidP="008861D6">
            <w:pPr>
              <w:ind w:firstLine="0"/>
              <w:jc w:val="left"/>
            </w:pPr>
            <w:r w:rsidRPr="008861D6">
              <w:rPr>
                <w:i/>
                <w:iCs/>
              </w:rPr>
              <w:t>Johnson v. Wis. Elections Comm’n</w:t>
            </w:r>
            <w:r w:rsidRPr="008861D6">
              <w:t>,</w:t>
            </w:r>
          </w:p>
          <w:p w14:paraId="2E1856AC" w14:textId="77777777" w:rsidR="008861D6" w:rsidRPr="008861D6" w:rsidRDefault="008861D6" w:rsidP="008861D6">
            <w:pPr>
              <w:ind w:firstLine="0"/>
              <w:jc w:val="left"/>
            </w:pPr>
            <w:r w:rsidRPr="008861D6">
              <w:t xml:space="preserve">No. 2021AP1450-OA (Wis. Oct. 6, 2021) </w:t>
            </w:r>
          </w:p>
          <w:p w14:paraId="6F2D019C" w14:textId="1AC90D85" w:rsidR="00B04268" w:rsidRPr="00940B4B" w:rsidRDefault="006154B3" w:rsidP="008861D6">
            <w:pPr>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pPr>
        <w:widowControl/>
        <w:spacing w:before="0"/>
        <w:ind w:firstLine="0"/>
        <w:jc w:val="left"/>
        <w:rPr>
          <w:i/>
          <w:iCs/>
        </w:rPr>
      </w:pPr>
      <w:bookmarkStart w:id="2459" w:name="_Toc115632845"/>
    </w:p>
    <w:p w14:paraId="79212B15" w14:textId="67D9EF38" w:rsidR="00AA3F58" w:rsidRPr="005A7DDC" w:rsidRDefault="00464412" w:rsidP="00A42BBA">
      <w:pPr>
        <w:rPr>
          <w:b/>
          <w:rPrChange w:id="2460" w:author="Bernie Grofman" w:date="2022-11-27T15:30:00Z">
            <w:rPr/>
          </w:rPrChange>
        </w:rPr>
      </w:pPr>
      <w:r>
        <w:t xml:space="preserve">Now that we have </w:t>
      </w:r>
      <w:del w:id="2461" w:author="Bernie Grofman" w:date="2022-11-27T15:34:00Z">
        <w:r w:rsidRPr="005A7DDC" w:rsidDel="005A7DDC">
          <w:rPr>
            <w:b/>
            <w:rPrChange w:id="2462" w:author="Bernie Grofman" w:date="2022-11-27T15:34:00Z">
              <w:rPr/>
            </w:rPrChange>
          </w:rPr>
          <w:delText xml:space="preserve">determined </w:delText>
        </w:r>
      </w:del>
      <w:ins w:id="2463" w:author="Bernie Grofman" w:date="2022-11-27T15:34:00Z">
        <w:r w:rsidR="005A7DDC" w:rsidRPr="005A7DDC">
          <w:rPr>
            <w:b/>
            <w:rPrChange w:id="2464" w:author="Bernie Grofman" w:date="2022-11-27T15:34:00Z">
              <w:rPr/>
            </w:rPrChange>
          </w:rPr>
          <w:t>specified</w:t>
        </w:r>
        <w:r w:rsidR="005A7DDC">
          <w:t xml:space="preserve"> </w:t>
        </w:r>
      </w:ins>
      <w:r>
        <w:t>which states had litigation before the 2022 midterm election, we</w:t>
      </w:r>
      <w:ins w:id="2465" w:author="Bernie Grofman" w:date="2022-11-27T17:53:00Z">
        <w:r w:rsidR="00A94974">
          <w:t xml:space="preserve"> </w:t>
        </w:r>
      </w:ins>
      <w:del w:id="2466" w:author="Bernie Grofman" w:date="2022-11-27T15:34:00Z">
        <w:r w:rsidDel="005A7DDC">
          <w:delText xml:space="preserve"> can </w:delText>
        </w:r>
      </w:del>
      <w:r>
        <w:t xml:space="preserve">discuss these </w:t>
      </w:r>
      <w:r w:rsidR="00AA3F58">
        <w:t>court case</w:t>
      </w:r>
      <w:ins w:id="2467" w:author="Bernie Grofman" w:date="2022-11-27T11:53:00Z">
        <w:r w:rsidR="00A5344C">
          <w:t>s</w:t>
        </w:r>
      </w:ins>
      <w:r w:rsidR="00AA3F58">
        <w:t xml:space="preserve"> </w:t>
      </w:r>
      <w:ins w:id="2468" w:author="Bernie Grofman" w:date="2022-11-27T15:34:00Z">
        <w:r w:rsidR="005A7DDC">
          <w:t xml:space="preserve">and their consequences </w:t>
        </w:r>
      </w:ins>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del w:id="2469" w:author="Bernie Grofman" w:date="2022-11-27T17:55:00Z">
        <w:r w:rsidR="001C4446" w:rsidDel="00E453A9">
          <w:delText xml:space="preserve">to </w:delText>
        </w:r>
      </w:del>
      <w:ins w:id="2470" w:author="Bernie Grofman" w:date="2022-11-27T17:55:00Z">
        <w:r w:rsidR="00E453A9">
          <w:t>as the basis of</w:t>
        </w:r>
        <w:r w:rsidR="00A94974">
          <w:rPr>
            <w:b/>
          </w:rPr>
          <w:t xml:space="preserve"> </w:t>
        </w:r>
        <w:r w:rsidR="00A94974" w:rsidRPr="00A95976">
          <w:rPr>
            <w:b/>
          </w:rPr>
          <w:t xml:space="preserve"> a claim of partisan gerrymandering.</w:t>
        </w:r>
        <w:r w:rsidR="00E453A9">
          <w:rPr>
            <w:b/>
          </w:rPr>
          <w:t xml:space="preserve"> In these cases, generally a </w:t>
        </w:r>
      </w:ins>
      <w:del w:id="2471" w:author="Bernie Grofman" w:date="2022-11-27T17:55:00Z">
        <w:r w:rsidR="00360854" w:rsidDel="00E453A9">
          <w:delText xml:space="preserve">ensure </w:delText>
        </w:r>
      </w:del>
      <w:ins w:id="2472" w:author="Bernie Grofman" w:date="2022-11-27T17:55:00Z">
        <w:r w:rsidR="00E453A9">
          <w:t xml:space="preserve"> </w:t>
        </w:r>
      </w:ins>
      <w:r w:rsidR="00360854" w:rsidRPr="00E453A9">
        <w:rPr>
          <w:b/>
          <w:rPrChange w:id="2473" w:author="Bernie Grofman" w:date="2022-11-27T17:56:00Z">
            <w:rPr/>
          </w:rPrChange>
        </w:rPr>
        <w:t xml:space="preserve">a </w:t>
      </w:r>
      <w:ins w:id="2474" w:author="Bernie Grofman" w:date="2022-11-27T17:56:00Z">
        <w:r w:rsidR="00E453A9" w:rsidRPr="00E453A9">
          <w:rPr>
            <w:b/>
            <w:rPrChange w:id="2475" w:author="Bernie Grofman" w:date="2022-11-27T17:56:00Z">
              <w:rPr/>
            </w:rPrChange>
          </w:rPr>
          <w:t xml:space="preserve">non-dilutive remedy </w:t>
        </w:r>
      </w:ins>
      <w:r w:rsidR="00360854" w:rsidRPr="00E453A9">
        <w:rPr>
          <w:b/>
          <w:rPrChange w:id="2476" w:author="Bernie Grofman" w:date="2022-11-27T17:56:00Z">
            <w:rPr/>
          </w:rPrChange>
        </w:rPr>
        <w:t xml:space="preserve">plan was put into place </w:t>
      </w:r>
      <w:ins w:id="2477" w:author="Bernie Grofman" w:date="2022-11-27T17:56:00Z">
        <w:r w:rsidR="00E453A9" w:rsidRPr="00E453A9">
          <w:rPr>
            <w:b/>
            <w:rPrChange w:id="2478" w:author="Bernie Grofman" w:date="2022-11-27T17:56:00Z">
              <w:rPr/>
            </w:rPrChange>
          </w:rPr>
          <w:t>by a state court</w:t>
        </w:r>
      </w:ins>
      <w:del w:id="2479" w:author="Bernie Grofman" w:date="2022-11-27T17:56:00Z">
        <w:r w:rsidR="00360854" w:rsidRPr="00A94974" w:rsidDel="00E453A9">
          <w:rPr>
            <w:b/>
            <w:rPrChange w:id="2480" w:author="Bernie Grofman" w:date="2022-11-27T17:54:00Z">
              <w:rPr/>
            </w:rPrChange>
          </w:rPr>
          <w:delText>that was non-dilutive</w:delText>
        </w:r>
      </w:del>
      <w:ins w:id="2481" w:author="Bernie Grofman" w:date="2022-11-27T17:56:00Z">
        <w:r w:rsidR="00E453A9">
          <w:rPr>
            <w:b/>
          </w:rPr>
          <w:t xml:space="preserve">. </w:t>
        </w:r>
      </w:ins>
      <w:del w:id="2482" w:author="Bernie Grofman" w:date="2022-11-27T17:53:00Z">
        <w:r w:rsidR="00360854" w:rsidRPr="00A94974" w:rsidDel="00A94974">
          <w:rPr>
            <w:b/>
            <w:rPrChange w:id="2483" w:author="Bernie Grofman" w:date="2022-11-27T17:54:00Z">
              <w:rPr/>
            </w:rPrChange>
          </w:rPr>
          <w:delText xml:space="preserve">. </w:delText>
        </w:r>
      </w:del>
      <w:ins w:id="2484" w:author="Bernie Grofman" w:date="2022-11-27T17:53:00Z">
        <w:r w:rsidR="00A94974" w:rsidRPr="00A94974">
          <w:rPr>
            <w:b/>
            <w:rPrChange w:id="2485" w:author="Bernie Grofman" w:date="2022-11-27T17:54:00Z">
              <w:rPr/>
            </w:rPrChange>
          </w:rPr>
          <w:t xml:space="preserve"> </w:t>
        </w:r>
      </w:ins>
      <w:r w:rsidR="00360854">
        <w:t xml:space="preserve">We then move to </w:t>
      </w:r>
      <w:r w:rsidR="005138B6">
        <w:t>cases where there is direct language in state law</w:t>
      </w:r>
      <w:ins w:id="2486" w:author="Bernie Grofman" w:date="2022-11-27T17:56:00Z">
        <w:r w:rsidR="00E453A9">
          <w:t xml:space="preserve"> </w:t>
        </w:r>
        <w:r w:rsidR="00E453A9" w:rsidRPr="00E453A9">
          <w:rPr>
            <w:b/>
            <w:rPrChange w:id="2487" w:author="Bernie Grofman" w:date="2022-11-27T17:57:00Z">
              <w:rPr/>
            </w:rPrChange>
          </w:rPr>
          <w:t>that can be used as the basis for the</w:t>
        </w:r>
      </w:ins>
      <w:ins w:id="2488" w:author="Bernie Grofman" w:date="2022-11-27T17:57:00Z">
        <w:r w:rsidR="00E453A9" w:rsidRPr="00E453A9">
          <w:rPr>
            <w:b/>
            <w:rPrChange w:id="2489" w:author="Bernie Grofman" w:date="2022-11-27T17:57:00Z">
              <w:rPr/>
            </w:rPrChange>
          </w:rPr>
          <w:t xml:space="preserve"> claim of unconstitutional</w:t>
        </w:r>
      </w:ins>
      <w:ins w:id="2490" w:author="Bernie Grofman" w:date="2022-11-27T17:56:00Z">
        <w:r w:rsidR="00E453A9" w:rsidRPr="00E453A9">
          <w:rPr>
            <w:b/>
            <w:rPrChange w:id="2491" w:author="Bernie Grofman" w:date="2022-11-27T17:57:00Z">
              <w:rPr/>
            </w:rPrChange>
          </w:rPr>
          <w:t xml:space="preserve"> partisan gerrymanderi</w:t>
        </w:r>
      </w:ins>
      <w:ins w:id="2492" w:author="Bernie Grofman" w:date="2022-11-27T17:57:00Z">
        <w:r w:rsidR="00E453A9" w:rsidRPr="00E453A9">
          <w:rPr>
            <w:b/>
            <w:rPrChange w:id="2493" w:author="Bernie Grofman" w:date="2022-11-27T17:57:00Z">
              <w:rPr/>
            </w:rPrChange>
          </w:rPr>
          <w:t>n</w:t>
        </w:r>
      </w:ins>
      <w:ins w:id="2494" w:author="Bernie Grofman" w:date="2022-11-27T17:56:00Z">
        <w:r w:rsidR="00E453A9" w:rsidRPr="00E453A9">
          <w:rPr>
            <w:b/>
            <w:rPrChange w:id="2495" w:author="Bernie Grofman" w:date="2022-11-27T17:57:00Z">
              <w:rPr/>
            </w:rPrChange>
          </w:rPr>
          <w:t>g</w:t>
        </w:r>
      </w:ins>
      <w:r w:rsidR="005138B6">
        <w:t xml:space="preserve">. </w:t>
      </w:r>
      <w:r w:rsidR="00894647">
        <w:t xml:space="preserve">Finally, we discuss the states where there were cases brought in state court </w:t>
      </w:r>
      <w:ins w:id="2496" w:author="Bernie Grofman" w:date="2022-11-27T17:54:00Z">
        <w:r w:rsidR="00A94974">
          <w:t xml:space="preserve"> </w:t>
        </w:r>
        <w:r w:rsidR="00A94974" w:rsidRPr="00E453A9">
          <w:rPr>
            <w:b/>
            <w:rPrChange w:id="2497" w:author="Bernie Grofman" w:date="2022-11-27T18:00:00Z">
              <w:rPr/>
            </w:rPrChange>
          </w:rPr>
          <w:t>raising a partis</w:t>
        </w:r>
      </w:ins>
      <w:ins w:id="2498" w:author="Bernie Grofman" w:date="2022-11-27T18:00:00Z">
        <w:r w:rsidR="00E453A9" w:rsidRPr="00E453A9">
          <w:rPr>
            <w:b/>
            <w:rPrChange w:id="2499" w:author="Bernie Grofman" w:date="2022-11-27T18:00:00Z">
              <w:rPr/>
            </w:rPrChange>
          </w:rPr>
          <w:t>a</w:t>
        </w:r>
      </w:ins>
      <w:ins w:id="2500" w:author="Bernie Grofman" w:date="2022-11-27T17:54:00Z">
        <w:r w:rsidR="00A94974" w:rsidRPr="00E453A9">
          <w:rPr>
            <w:b/>
            <w:rPrChange w:id="2501" w:author="Bernie Grofman" w:date="2022-11-27T18:00:00Z">
              <w:rPr/>
            </w:rPrChange>
          </w:rPr>
          <w:t>n gerrymandering claim</w:t>
        </w:r>
        <w:r w:rsidR="00A94974">
          <w:t xml:space="preserve"> </w:t>
        </w:r>
      </w:ins>
      <w:r w:rsidR="00894647">
        <w:t>but there is neither direct nor indirect language</w:t>
      </w:r>
      <w:r w:rsidR="00C13DEA">
        <w:t xml:space="preserve"> in state law prohibiting partisan gerrymandering.</w:t>
      </w:r>
      <w:ins w:id="2502" w:author="Bernie Grofman" w:date="2022-11-27T11:54:00Z">
        <w:r w:rsidR="00A5344C">
          <w:t xml:space="preserve"> </w:t>
        </w:r>
      </w:ins>
      <w:ins w:id="2503" w:author="Bernie Grofman" w:date="2022-11-27T17:54:00Z">
        <w:r w:rsidR="00A94974" w:rsidRPr="00E453A9">
          <w:rPr>
            <w:b/>
            <w:rPrChange w:id="2504" w:author="Bernie Grofman" w:date="2022-11-27T17:57:00Z">
              <w:rPr/>
            </w:rPrChange>
          </w:rPr>
          <w:t>These cases were generally unsuccessful.</w:t>
        </w:r>
        <w:r w:rsidR="00A94974">
          <w:t xml:space="preserve"> </w:t>
        </w:r>
      </w:ins>
      <w:ins w:id="2505" w:author="Bernie Grofman" w:date="2022-11-27T18:00:00Z">
        <w:r w:rsidR="00E453A9">
          <w:rPr>
            <w:b/>
          </w:rPr>
          <w:t>Our next set of states are</w:t>
        </w:r>
      </w:ins>
      <w:ins w:id="2506" w:author="Bernie Grofman" w:date="2022-11-27T11:54:00Z">
        <w:r w:rsidR="00A5344C" w:rsidRPr="005A7DDC">
          <w:rPr>
            <w:b/>
            <w:rPrChange w:id="2507" w:author="Bernie Grofman" w:date="2022-11-27T15:30:00Z">
              <w:rPr/>
            </w:rPrChange>
          </w:rPr>
          <w:t xml:space="preserve"> </w:t>
        </w:r>
      </w:ins>
      <w:ins w:id="2508" w:author="Bernie Grofman" w:date="2022-11-27T18:00:00Z">
        <w:r w:rsidR="00E453A9">
          <w:rPr>
            <w:b/>
          </w:rPr>
          <w:t>those without</w:t>
        </w:r>
      </w:ins>
      <w:ins w:id="2509" w:author="Bernie Grofman" w:date="2022-11-27T17:58:00Z">
        <w:r w:rsidR="00E453A9">
          <w:rPr>
            <w:b/>
          </w:rPr>
          <w:t xml:space="preserve"> cases </w:t>
        </w:r>
      </w:ins>
      <w:ins w:id="2510" w:author="Bernie Grofman" w:date="2022-11-27T18:01:00Z">
        <w:r w:rsidR="00E453A9">
          <w:rPr>
            <w:b/>
          </w:rPr>
          <w:t xml:space="preserve">making </w:t>
        </w:r>
      </w:ins>
      <w:ins w:id="2511" w:author="Bernie Grofman" w:date="2022-11-27T17:58:00Z">
        <w:r w:rsidR="00E453A9">
          <w:rPr>
            <w:b/>
          </w:rPr>
          <w:t xml:space="preserve"> a partisan gerrymandering claim but </w:t>
        </w:r>
      </w:ins>
      <w:ins w:id="2512" w:author="Bernie Grofman" w:date="2022-11-27T18:01:00Z">
        <w:r w:rsidR="00E453A9">
          <w:rPr>
            <w:b/>
          </w:rPr>
          <w:t>where there</w:t>
        </w:r>
      </w:ins>
      <w:ins w:id="2513" w:author="Bernie Grofman" w:date="2022-11-27T17:58:00Z">
        <w:r w:rsidR="00E453A9">
          <w:rPr>
            <w:b/>
          </w:rPr>
          <w:t xml:space="preserve"> was nonetheless state court action</w:t>
        </w:r>
      </w:ins>
      <w:ins w:id="2514" w:author="Bernie Grofman" w:date="2022-11-27T11:54:00Z">
        <w:r w:rsidR="00A5344C" w:rsidRPr="005A7DDC">
          <w:rPr>
            <w:b/>
            <w:rPrChange w:id="2515" w:author="Bernie Grofman" w:date="2022-11-27T15:30:00Z">
              <w:rPr/>
            </w:rPrChange>
          </w:rPr>
          <w:t xml:space="preserve"> </w:t>
        </w:r>
      </w:ins>
      <w:ins w:id="2516" w:author="Bernie Grofman" w:date="2022-11-27T17:58:00Z">
        <w:r w:rsidR="00E453A9">
          <w:rPr>
            <w:b/>
          </w:rPr>
          <w:t>arising through</w:t>
        </w:r>
      </w:ins>
      <w:ins w:id="2517" w:author="Bernie Grofman" w:date="2022-11-27T11:54:00Z">
        <w:r w:rsidR="00A5344C" w:rsidRPr="005A7DDC">
          <w:rPr>
            <w:b/>
            <w:rPrChange w:id="2518" w:author="Bernie Grofman" w:date="2022-11-27T15:30:00Z">
              <w:rPr/>
            </w:rPrChange>
          </w:rPr>
          <w:t xml:space="preserve"> the failure of the responsible districting authorities to act in a timely </w:t>
        </w:r>
      </w:ins>
      <w:ins w:id="2519" w:author="Bernie Grofman" w:date="2022-11-27T15:30:00Z">
        <w:r w:rsidR="005A7DDC" w:rsidRPr="005A7DDC">
          <w:rPr>
            <w:b/>
            <w:rPrChange w:id="2520" w:author="Bernie Grofman" w:date="2022-11-27T15:30:00Z">
              <w:rPr/>
            </w:rPrChange>
          </w:rPr>
          <w:t>fashion.</w:t>
        </w:r>
      </w:ins>
      <w:ins w:id="2521" w:author="Bernie Grofman" w:date="2022-11-27T17:53:00Z">
        <w:r w:rsidR="00A94974">
          <w:rPr>
            <w:b/>
          </w:rPr>
          <w:t xml:space="preserve"> Then we consider </w:t>
        </w:r>
      </w:ins>
      <w:ins w:id="2522" w:author="Bernie Grofman" w:date="2022-11-27T17:58:00Z">
        <w:r w:rsidR="00E453A9">
          <w:rPr>
            <w:b/>
          </w:rPr>
          <w:t>cases that are still pending where parti</w:t>
        </w:r>
      </w:ins>
      <w:ins w:id="2523" w:author="Bernie Grofman" w:date="2022-11-27T17:59:00Z">
        <w:r w:rsidR="00E453A9">
          <w:rPr>
            <w:b/>
          </w:rPr>
          <w:t>san gerrymandering effects are implicate</w:t>
        </w:r>
      </w:ins>
      <w:ins w:id="2524" w:author="Bernie Grofman" w:date="2022-11-27T18:01:00Z">
        <w:r w:rsidR="00E453A9">
          <w:rPr>
            <w:b/>
          </w:rPr>
          <w:t>d</w:t>
        </w:r>
      </w:ins>
      <w:ins w:id="2525" w:author="Bernie Grofman" w:date="2022-11-27T17:59:00Z">
        <w:r w:rsidR="00E453A9">
          <w:rPr>
            <w:b/>
          </w:rPr>
          <w:t xml:space="preserve">, </w:t>
        </w:r>
      </w:ins>
      <w:ins w:id="2526" w:author="Bernie Grofman" w:date="2022-11-27T18:00:00Z">
        <w:r w:rsidR="00E453A9">
          <w:rPr>
            <w:b/>
          </w:rPr>
          <w:t>including</w:t>
        </w:r>
      </w:ins>
      <w:ins w:id="2527" w:author="Bernie Grofman" w:date="2022-11-27T17:59:00Z">
        <w:r w:rsidR="00E453A9">
          <w:rPr>
            <w:b/>
          </w:rPr>
          <w:t xml:space="preserve"> </w:t>
        </w:r>
      </w:ins>
      <w:ins w:id="2528" w:author="Bernie Grofman" w:date="2022-11-27T18:00:00Z">
        <w:r w:rsidR="00E453A9">
          <w:rPr>
            <w:b/>
          </w:rPr>
          <w:t>some where</w:t>
        </w:r>
      </w:ins>
      <w:ins w:id="2529" w:author="Bernie Grofman" w:date="2022-11-27T17:59:00Z">
        <w:r w:rsidR="00E453A9">
          <w:rPr>
            <w:b/>
          </w:rPr>
          <w:t xml:space="preserve"> a partisan gerrymandering claim in not the basis of the litigation.</w:t>
        </w:r>
      </w:ins>
    </w:p>
    <w:p w14:paraId="3FAC8E4E" w14:textId="2A2B4F9D" w:rsidR="008E4D46" w:rsidRDefault="00971BAC" w:rsidP="008E4D46">
      <w:pPr>
        <w:pStyle w:val="Heading3"/>
      </w:pPr>
      <w:bookmarkStart w:id="2530" w:name="_Toc120369152"/>
      <w:r>
        <w:t xml:space="preserve">Cases </w:t>
      </w:r>
      <w:del w:id="2531" w:author="Bernie Grofman" w:date="2022-11-27T15:35:00Z">
        <w:r w:rsidDel="005A7DDC">
          <w:delText>concerning</w:delText>
        </w:r>
        <w:r w:rsidR="008E4D46" w:rsidDel="005A7DDC">
          <w:delText xml:space="preserve"> </w:delText>
        </w:r>
      </w:del>
      <w:ins w:id="2532" w:author="Bernie Grofman" w:date="2022-11-27T15:35:00Z">
        <w:r w:rsidR="005A7DDC">
          <w:t xml:space="preserve">where there </w:t>
        </w:r>
      </w:ins>
      <w:ins w:id="2533" w:author="Bernie Grofman" w:date="2022-11-27T18:09:00Z">
        <w:r w:rsidR="00473F7B">
          <w:t xml:space="preserve">was a partisan gerrymandering challenged based on </w:t>
        </w:r>
      </w:ins>
      <w:ins w:id="2534" w:author="Bernie Grofman" w:date="2022-11-27T15:35:00Z">
        <w:r w:rsidR="005A7DDC">
          <w:t xml:space="preserve"> </w:t>
        </w:r>
      </w:ins>
      <w:r w:rsidR="008E4D46" w:rsidRPr="005A7DDC">
        <w:rPr>
          <w:b/>
          <w:rPrChange w:id="2535" w:author="Bernie Grofman" w:date="2022-11-27T15:35:00Z">
            <w:rPr/>
          </w:rPrChange>
        </w:rPr>
        <w:t xml:space="preserve">indirect </w:t>
      </w:r>
      <w:ins w:id="2536" w:author="Bernie Grofman" w:date="2022-11-27T15:35:00Z">
        <w:r w:rsidR="005A7DDC" w:rsidRPr="005A7DDC">
          <w:rPr>
            <w:b/>
            <w:rPrChange w:id="2537" w:author="Bernie Grofman" w:date="2022-11-27T15:35:00Z">
              <w:rPr/>
            </w:rPrChange>
          </w:rPr>
          <w:t>constitutional</w:t>
        </w:r>
        <w:r w:rsidR="005A7DDC">
          <w:t xml:space="preserve"> </w:t>
        </w:r>
      </w:ins>
      <w:r w:rsidR="008E4D46">
        <w:t>language</w:t>
      </w:r>
      <w:r>
        <w:t xml:space="preserve"> prohibiting partisan gerrymandering</w:t>
      </w:r>
      <w:bookmarkEnd w:id="2530"/>
    </w:p>
    <w:p w14:paraId="7A1FD50A" w14:textId="77777777" w:rsidR="00A94974" w:rsidRDefault="00A94974" w:rsidP="00A94974">
      <w:pPr>
        <w:pStyle w:val="Heading4"/>
        <w:rPr>
          <w:ins w:id="2538" w:author="Bernie Grofman" w:date="2022-11-27T17:49:00Z"/>
        </w:rPr>
      </w:pPr>
      <w:ins w:id="2539" w:author="Bernie Grofman" w:date="2022-11-27T17:49:00Z">
        <w:r>
          <w:t>North Carolina</w:t>
        </w:r>
      </w:ins>
    </w:p>
    <w:p w14:paraId="4459C976" w14:textId="0DCB8E93" w:rsidR="00EA7A26" w:rsidDel="00A94974" w:rsidRDefault="00EA7A26" w:rsidP="008E4D46">
      <w:pPr>
        <w:pStyle w:val="Heading4"/>
        <w:rPr>
          <w:del w:id="2540" w:author="Bernie Grofman" w:date="2022-11-27T17:48:00Z"/>
        </w:rPr>
      </w:pPr>
      <w:del w:id="2541" w:author="Bernie Grofman" w:date="2022-11-27T17:48:00Z">
        <w:r w:rsidDel="00A94974">
          <w:delText>Pennsylvania</w:delText>
        </w:r>
      </w:del>
    </w:p>
    <w:p w14:paraId="407EE148" w14:textId="34EBE804" w:rsidR="00EA7A26" w:rsidDel="00A94974" w:rsidRDefault="00A25F91" w:rsidP="00EA7A26">
      <w:pPr>
        <w:rPr>
          <w:del w:id="2542" w:author="Bernie Grofman" w:date="2022-11-27T17:48:00Z"/>
        </w:rPr>
      </w:pPr>
      <w:del w:id="2543" w:author="Bernie Grofman" w:date="2022-11-27T17:48:00Z">
        <w:r w:rsidDel="00A94974">
          <w:delText xml:space="preserve">We begin with Pennsylvania primarily because Pennsylvania brought new hope that partisan gerrymandering could be litigated in the state courts. </w:delText>
        </w:r>
        <w:r w:rsidR="000A6EF9" w:rsidDel="00A94974">
          <w:delText>During the 2010 round of redistricting, the Republican legislature and Republican governor agreed on a map that was widely panned as an egregious gerrymander</w:delText>
        </w:r>
        <w:r w:rsidR="00A42F97" w:rsidDel="00A94974">
          <w:delText xml:space="preserve"> </w:delText>
        </w:r>
        <w:r w:rsidR="000A6EF9" w:rsidDel="00A94974">
          <w:fldChar w:fldCharType="begin"/>
        </w:r>
        <w:r w:rsidR="00E015D0" w:rsidDel="00A94974">
          <w:delInstrText xml:space="preserve"> ADDIN ZOTERO_ITEM CSL_CITATION {"citationID":"91sxlluu","properties":{"formattedCitation":"(Cervas and Grofman 2020; McGann, Smith, Latner, and Keena 2016; Wang, Remlinger, and Williams 2018)","plainCitation":"(Cervas and Grofman 2020; McGann, Smith, Latner, and Keena 2016; Wang, Remlinger, and Williams 2018)","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delInstrText>
        </w:r>
        <w:r w:rsidR="000A6EF9" w:rsidDel="00A94974">
          <w:fldChar w:fldCharType="separate"/>
        </w:r>
        <w:r w:rsidR="00E015D0" w:rsidDel="00A94974">
          <w:rPr>
            <w:noProof/>
          </w:rPr>
          <w:delText>(Cervas and Grofman 2020; McGann, Smith, Latner, and Keena 2016; Wang, Remlinger, and Williams 2018)</w:delText>
        </w:r>
        <w:r w:rsidR="000A6EF9" w:rsidDel="00A94974">
          <w:fldChar w:fldCharType="end"/>
        </w:r>
        <w:r w:rsidR="00A42F97" w:rsidDel="00A94974">
          <w:delText>. Across three midterm elections, regardless of the vote share received by the Democratic party statewide, it was restricted to winning only five seats of the state’s 18</w:delText>
        </w:r>
        <w:r w:rsidR="00C01698" w:rsidDel="00A94974">
          <w:delText xml:space="preserve">, including in elections in which it received a majority of the votes </w:delText>
        </w:r>
        <w:r w:rsidR="00C01698" w:rsidDel="00A94974">
          <w:fldChar w:fldCharType="begin"/>
        </w:r>
        <w:r w:rsidR="00C01698" w:rsidDel="00A94974">
          <w:delInstrText xml:space="preserve"> ADDIN ZOTERO_ITEM CSL_CITATION {"citationID":"ijVxSO3k","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delInstrText>
        </w:r>
        <w:r w:rsidR="00C01698" w:rsidDel="00A94974">
          <w:fldChar w:fldCharType="separate"/>
        </w:r>
        <w:r w:rsidR="00C01698" w:rsidDel="00A94974">
          <w:rPr>
            <w:noProof/>
          </w:rPr>
          <w:delText>(Cervas and Grofman 2020)</w:delText>
        </w:r>
        <w:r w:rsidR="00C01698" w:rsidDel="00A94974">
          <w:fldChar w:fldCharType="end"/>
        </w:r>
        <w:r w:rsidR="00C01698" w:rsidDel="00A94974">
          <w:delText xml:space="preserve">. </w:delText>
        </w:r>
        <w:r w:rsidR="000B2E14" w:rsidDel="00A94974">
          <w:delText xml:space="preserve">In </w:delText>
        </w:r>
        <w:r w:rsidR="000B2E14" w:rsidRPr="0080356A" w:rsidDel="00A94974">
          <w:rPr>
            <w:i/>
            <w:iCs/>
          </w:rPr>
          <w:delText>League of Women Voters of Pa. v. Commonwealth</w:delText>
        </w:r>
        <w:r w:rsidR="000B2E14" w:rsidRPr="0080356A" w:rsidDel="00A94974">
          <w:delText xml:space="preserve">, </w:delText>
        </w:r>
        <w:r w:rsidR="00275CFD" w:rsidDel="00A94974">
          <w:delText>the state Supreme Court overturn the plan and replaced it with a court drawn plan.</w:delText>
        </w:r>
        <w:r w:rsidR="00643BA7" w:rsidDel="00A94974">
          <w:delText xml:space="preserve"> It relied on </w:delText>
        </w:r>
        <w:r w:rsidR="00276823" w:rsidDel="00A94974">
          <w:delText>indirect language in the state constitution the state constitution.</w:delText>
        </w:r>
        <w:r w:rsidR="00443005" w:rsidDel="00A94974">
          <w:delText xml:space="preserve"> </w:delText>
        </w:r>
        <w:r w:rsidR="00B4262E" w:rsidDel="00A94974">
          <w:delText xml:space="preserve">The court ruled it violated the Free and Equal Elections </w:delText>
        </w:r>
        <w:r w:rsidR="000B1AC8" w:rsidDel="00A94974">
          <w:delText>C</w:delText>
        </w:r>
        <w:r w:rsidR="00B4262E" w:rsidDel="00A94974">
          <w:delText>lause</w:delText>
        </w:r>
        <w:r w:rsidR="000B1AC8" w:rsidDel="00A94974">
          <w:rPr>
            <w:rStyle w:val="FootnoteReference"/>
          </w:rPr>
          <w:footnoteReference w:id="87"/>
        </w:r>
        <w:r w:rsidR="00B4262E" w:rsidDel="00A94974">
          <w:delText xml:space="preserve"> </w:delText>
        </w:r>
        <w:r w:rsidR="0023498F" w:rsidDel="00A94974">
          <w:delText xml:space="preserve">because the enacted plan </w:delText>
        </w:r>
        <w:r w:rsidR="00B4262E" w:rsidRPr="00B4262E" w:rsidDel="00A94974">
          <w:delText>“dilutes the votes of those who in prior elections voted for the party not in power to give the party in power a lasting electoral advantage.”</w:delText>
        </w:r>
        <w:r w:rsidR="00041B52" w:rsidDel="00A94974">
          <w:rPr>
            <w:rStyle w:val="FootnoteReference"/>
          </w:rPr>
          <w:footnoteReference w:id="88"/>
        </w:r>
        <w:r w:rsidR="00B4262E" w:rsidRPr="00B4262E" w:rsidDel="00A94974">
          <w:delText xml:space="preserve"> </w:delText>
        </w:r>
        <w:r w:rsidR="00275CFD" w:rsidDel="00A94974">
          <w:delText>In the subsequent two elections</w:delText>
        </w:r>
        <w:r w:rsidR="00630A4D" w:rsidDel="00A94974">
          <w:delText xml:space="preserve"> under the court map</w:delText>
        </w:r>
        <w:r w:rsidR="00275CFD" w:rsidDel="00A94974">
          <w:delText>, Democrats were able to win nine of the 18 seats.</w:delText>
        </w:r>
      </w:del>
    </w:p>
    <w:p w14:paraId="17005B68" w14:textId="2F7383D2" w:rsidR="00EA0A23" w:rsidDel="00A94974" w:rsidRDefault="00EA0A23" w:rsidP="00EA7A26">
      <w:pPr>
        <w:rPr>
          <w:del w:id="2548" w:author="Bernie Grofman" w:date="2022-11-27T17:48:00Z"/>
        </w:rPr>
      </w:pPr>
      <w:del w:id="2549" w:author="Bernie Grofman" w:date="2022-11-27T17:48:00Z">
        <w:r w:rsidDel="00A94974">
          <w:delText xml:space="preserve">Approaching the 2020 cycle of redistricting, the Republicans retained control of the state legislature, but now the governor was a member of the Democratic party. </w:delText>
        </w:r>
        <w:r w:rsidR="008C4243" w:rsidDel="00A94974">
          <w:delText xml:space="preserve">The Republican legislature approved a plan, but it was vetoed. The PA Supreme Court was now tasked with implementing a plan. It heard testimony and allowed for the </w:delText>
        </w:r>
        <w:r w:rsidR="00234838" w:rsidDel="00A94974">
          <w:delText>interested parties</w:delText>
        </w:r>
        <w:r w:rsidR="008C4243" w:rsidDel="00A94974">
          <w:delText xml:space="preserve"> to submit plans</w:delText>
        </w:r>
        <w:r w:rsidR="00234838" w:rsidDel="00A94974">
          <w:delText xml:space="preserve">. It ultimately </w:delText>
        </w:r>
        <w:r w:rsidR="00CA416E" w:rsidDel="00A94974">
          <w:delText>implemented a plan</w:delText>
        </w:r>
        <w:r w:rsidR="00381EEA" w:rsidDel="00A94974">
          <w:delText xml:space="preserve"> which was </w:delText>
        </w:r>
      </w:del>
      <w:del w:id="2550" w:author="Bernie Grofman" w:date="2022-11-27T15:30:00Z">
        <w:r w:rsidR="00381EEA" w:rsidRPr="005A7DDC" w:rsidDel="005A7DDC">
          <w:rPr>
            <w:b/>
            <w:rPrChange w:id="2551" w:author="Bernie Grofman" w:date="2022-11-27T15:31:00Z">
              <w:rPr/>
            </w:rPrChange>
          </w:rPr>
          <w:delText xml:space="preserve">drawn </w:delText>
        </w:r>
      </w:del>
      <w:del w:id="2552" w:author="Bernie Grofman" w:date="2022-11-27T17:48:00Z">
        <w:r w:rsidR="00381EEA" w:rsidDel="00A94974">
          <w:delText xml:space="preserve">by the </w:delText>
        </w:r>
        <w:r w:rsidR="00381EEA" w:rsidDel="00A94974">
          <w:rPr>
            <w:i/>
            <w:iCs/>
          </w:rPr>
          <w:delText>Carter</w:delText>
        </w:r>
        <w:r w:rsidR="00381EEA" w:rsidDel="00A94974">
          <w:delText xml:space="preserve"> plaintiffs, drawn by a professor from Stanford University.</w:delText>
        </w:r>
      </w:del>
    </w:p>
    <w:p w14:paraId="228B75C9" w14:textId="7D94D771" w:rsidR="00381EEA" w:rsidDel="00A94974" w:rsidRDefault="00381EEA" w:rsidP="008E4D46">
      <w:pPr>
        <w:pStyle w:val="Heading4"/>
        <w:rPr>
          <w:del w:id="2553" w:author="Bernie Grofman" w:date="2022-11-27T17:48:00Z"/>
        </w:rPr>
      </w:pPr>
      <w:del w:id="2554" w:author="Bernie Grofman" w:date="2022-11-27T17:48:00Z">
        <w:r w:rsidDel="00A94974">
          <w:delText>North Carolina</w:delText>
        </w:r>
      </w:del>
    </w:p>
    <w:p w14:paraId="3AE8ECEC" w14:textId="77A6944D" w:rsidR="00381EEA" w:rsidRDefault="00784D88" w:rsidP="00381EEA">
      <w:r>
        <w:t>Like</w:t>
      </w:r>
      <w:r w:rsidR="00B20DAC">
        <w:t xml:space="preserve"> Pennsylvania, </w:t>
      </w:r>
      <w:r w:rsidR="009B7459">
        <w:t xml:space="preserve">North Carolina does not have direct language in its </w:t>
      </w:r>
      <w:r w:rsidR="009B7459">
        <w:lastRenderedPageBreak/>
        <w:t>constitution that prohibits the legislature from drawing a partisan gerrymandering</w:t>
      </w:r>
      <w:r w:rsidR="00571CE6">
        <w:t xml:space="preserve"> but does have provisions that can be interpreted to prohibit </w:t>
      </w:r>
      <w:del w:id="2555" w:author="Bernie Grofman" w:date="2022-11-27T15:31:00Z">
        <w:r w:rsidR="00571CE6" w:rsidRPr="005A7DDC" w:rsidDel="005A7DDC">
          <w:rPr>
            <w:b/>
            <w:rPrChange w:id="2556" w:author="Bernie Grofman" w:date="2022-11-27T15:31:00Z">
              <w:rPr/>
            </w:rPrChange>
          </w:rPr>
          <w:delText>it</w:delText>
        </w:r>
      </w:del>
      <w:ins w:id="2557" w:author="Bernie Grofman" w:date="2022-11-27T15:31:00Z">
        <w:r w:rsidR="005A7DDC" w:rsidRPr="005A7DDC">
          <w:rPr>
            <w:b/>
            <w:rPrChange w:id="2558" w:author="Bernie Grofman" w:date="2022-11-27T15:31:00Z">
              <w:rPr/>
            </w:rPrChange>
          </w:rPr>
          <w:t>this</w:t>
        </w:r>
      </w:ins>
      <w:r w:rsidR="009B7459">
        <w:t xml:space="preserve">. </w:t>
      </w:r>
      <w:r w:rsidR="00571CE6">
        <w:t>Also,</w:t>
      </w:r>
      <w:r w:rsidR="009B7459">
        <w:t xml:space="preserve"> like Pennsylvania, </w:t>
      </w:r>
      <w:r w:rsidR="00B20DAC">
        <w:t xml:space="preserve">North Carolina’s </w:t>
      </w:r>
      <w:r w:rsidR="009824F8">
        <w:t>redistricting process was controlled by Republicans for the entirety of the 2010 cycle. The plan originally enacted at the decade’s dawn was struck down in federal court as a racial gerrymander</w:t>
      </w:r>
      <w:r w:rsidR="00E71D57">
        <w:t>.</w:t>
      </w:r>
      <w:r w:rsidR="00E71D57">
        <w:rPr>
          <w:rStyle w:val="FootnoteReference"/>
        </w:rPr>
        <w:footnoteReference w:id="89"/>
      </w:r>
      <w:r w:rsidR="00843D1B">
        <w:t xml:space="preserve"> </w:t>
      </w:r>
      <w:r w:rsidR="00BC3D9F">
        <w:t xml:space="preserve">In replacing that plan, the Legislature said it relied on partisanship as the predominant motivation </w:t>
      </w:r>
      <w:r w:rsidR="00E71D57">
        <w:t xml:space="preserve">for decisions about where to draw the lines. </w:t>
      </w:r>
      <w:r w:rsidR="00E8257A">
        <w:t xml:space="preserve">Plaintiffs in </w:t>
      </w:r>
      <w:r w:rsidR="00E8257A" w:rsidRPr="0080356A">
        <w:rPr>
          <w:i/>
          <w:iCs/>
        </w:rPr>
        <w:t>Harper v. Lewis</w:t>
      </w:r>
      <w:r w:rsidR="00E8257A">
        <w:t xml:space="preserve"> 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5103E8">
        <w:rPr>
          <w:rStyle w:val="FootnoteReference"/>
        </w:rPr>
        <w:footnoteReference w:id="90"/>
      </w:r>
      <w:r w:rsidR="00DD70D3" w:rsidRPr="00DD70D3">
        <w:t>, Equal Protection Clause,</w:t>
      </w:r>
      <w:r w:rsidR="005103E8">
        <w:rPr>
          <w:rStyle w:val="FootnoteReference"/>
        </w:rPr>
        <w:footnoteReference w:id="91"/>
      </w:r>
      <w:r w:rsidR="00DD70D3" w:rsidRPr="00DD70D3">
        <w:t xml:space="preserve"> and Freedom of Speech and Freedom of Assembly Clauses</w:t>
      </w:r>
      <w:r w:rsidR="008724EB">
        <w:t>.</w:t>
      </w:r>
      <w:r w:rsidR="001E1230">
        <w:rPr>
          <w:rStyle w:val="FootnoteReference"/>
        </w:rPr>
        <w:footnoteReference w:id="92"/>
      </w:r>
      <w:r w:rsidR="008724EB">
        <w:t xml:space="preserve"> </w:t>
      </w:r>
      <w:r w:rsidR="0076050D">
        <w:t xml:space="preserve">The </w:t>
      </w:r>
      <w:ins w:id="2559" w:author="Bernie Grofman" w:date="2022-11-27T15:31:00Z">
        <w:r w:rsidR="005A7DDC">
          <w:t xml:space="preserve">state </w:t>
        </w:r>
      </w:ins>
      <w:r w:rsidR="0076050D">
        <w:t xml:space="preserve">court then forced </w:t>
      </w:r>
      <w:del w:id="2560" w:author="Bernie Grofman" w:date="2022-11-27T15:31:00Z">
        <w:r w:rsidR="0076050D" w:rsidRPr="005A7DDC" w:rsidDel="005A7DDC">
          <w:rPr>
            <w:b/>
            <w:rPrChange w:id="2561" w:author="Bernie Grofman" w:date="2022-11-27T15:32:00Z">
              <w:rPr/>
            </w:rPrChange>
          </w:rPr>
          <w:delText>a new draw</w:delText>
        </w:r>
      </w:del>
      <w:ins w:id="2562" w:author="Bernie Grofman" w:date="2022-11-27T15:31:00Z">
        <w:r w:rsidR="005A7DDC" w:rsidRPr="005A7DDC">
          <w:rPr>
            <w:b/>
            <w:rPrChange w:id="2563" w:author="Bernie Grofman" w:date="2022-11-27T15:32:00Z">
              <w:rPr/>
            </w:rPrChange>
          </w:rPr>
          <w:t>the legislature to offer a new m</w:t>
        </w:r>
      </w:ins>
      <w:ins w:id="2564" w:author="Bernie Grofman" w:date="2022-11-27T15:32:00Z">
        <w:r w:rsidR="005A7DDC" w:rsidRPr="005A7DDC">
          <w:rPr>
            <w:b/>
            <w:rPrChange w:id="2565" w:author="Bernie Grofman" w:date="2022-11-27T15:32:00Z">
              <w:rPr/>
            </w:rPrChange>
          </w:rPr>
          <w:t>ap and required that this map be one</w:t>
        </w:r>
      </w:ins>
      <w:r w:rsidR="0076050D" w:rsidRPr="005A7DDC">
        <w:rPr>
          <w:b/>
          <w:rPrChange w:id="2566" w:author="Bernie Grofman" w:date="2022-11-27T15:32:00Z">
            <w:rPr/>
          </w:rPrChange>
        </w:rPr>
        <w:t xml:space="preserve"> in</w:t>
      </w:r>
      <w:r w:rsidR="0076050D">
        <w:t xml:space="preserve"> which partisanship did not predominate. </w:t>
      </w:r>
      <w:del w:id="2567" w:author="Bernie Grofman" w:date="2022-11-27T15:32:00Z">
        <w:r w:rsidR="0076050D" w:rsidDel="005A7DDC">
          <w:delText xml:space="preserve">This </w:delText>
        </w:r>
      </w:del>
      <w:ins w:id="2568" w:author="Bernie Grofman" w:date="2022-11-27T15:32:00Z">
        <w:r w:rsidR="005A7DDC">
          <w:t xml:space="preserve">The new </w:t>
        </w:r>
      </w:ins>
      <w:r w:rsidR="0076050D">
        <w:t xml:space="preserve">map </w:t>
      </w:r>
      <w:del w:id="2569" w:author="Bernie Grofman" w:date="2022-11-27T15:33:00Z">
        <w:r w:rsidR="0076050D" w:rsidDel="005A7DDC">
          <w:delText xml:space="preserve">was </w:delText>
        </w:r>
      </w:del>
      <w:r w:rsidR="0076050D">
        <w:t xml:space="preserve">prepared by the </w:t>
      </w:r>
      <w:r w:rsidR="007D58B3">
        <w:t>General Assembly</w:t>
      </w:r>
      <w:del w:id="2570" w:author="Bernie Grofman" w:date="2022-11-27T15:33:00Z">
        <w:r w:rsidR="0076050D" w:rsidDel="005A7DDC">
          <w:delText>. It</w:delText>
        </w:r>
      </w:del>
      <w:r w:rsidR="0076050D">
        <w:t xml:space="preserve"> resulted in </w:t>
      </w:r>
      <w:r w:rsidR="00D520C7">
        <w:t>five</w:t>
      </w:r>
      <w:r w:rsidR="0076050D">
        <w:t xml:space="preserve"> Democratic members being elected, out of </w:t>
      </w:r>
      <w:r w:rsidR="00A92F2E">
        <w:t xml:space="preserve">13. In the previous </w:t>
      </w:r>
      <w:r w:rsidR="00785BA7">
        <w:t xml:space="preserve">election, Democrats only held three of the 13 seats in </w:t>
      </w:r>
      <w:r w:rsidR="009A1340">
        <w:t>C</w:t>
      </w:r>
      <w:r w:rsidR="00785BA7">
        <w:t>ongress.</w:t>
      </w:r>
    </w:p>
    <w:p w14:paraId="0BC742AD" w14:textId="732BCB02" w:rsidR="00330E44" w:rsidRDefault="00330E44" w:rsidP="00381EEA">
      <w:pPr>
        <w:rPr>
          <w:ins w:id="2571" w:author="Bernie Grofman" w:date="2022-11-27T17:49:00Z"/>
        </w:rPr>
      </w:pPr>
      <w:r>
        <w:t xml:space="preserve">In the 2020 cycle, the Republican legislature maintained its control over redistricting. The governor, who is a Democrat in North Carolina, has no ability to veto a map based on state law. </w:t>
      </w:r>
      <w:r w:rsidR="0088792D">
        <w:t>The map enacted by the legislature was challenged in state court.</w:t>
      </w:r>
      <w:r w:rsidR="0088792D">
        <w:rPr>
          <w:rStyle w:val="FootnoteReference"/>
        </w:rPr>
        <w:footnoteReference w:id="93"/>
      </w:r>
      <w:r w:rsidR="0088792D">
        <w:t xml:space="preserve"> </w:t>
      </w:r>
      <w:r w:rsidR="002E157B">
        <w:t xml:space="preserve">The court again said that partisan gerrymandering was prohibited </w:t>
      </w:r>
      <w:r w:rsidR="00A84929">
        <w:t>by the state constitution.</w:t>
      </w:r>
      <w:r w:rsidR="00571CE6">
        <w:t xml:space="preserve"> The court ruled that “</w:t>
      </w:r>
      <w:r w:rsidR="00571CE6" w:rsidRPr="00571CE6">
        <w:t>constitution’s Declaration of Rights guarantees the equal power of each person’s voice in our government through voting in elections that matter.</w:t>
      </w:r>
      <w:r w:rsidR="00571CE6">
        <w:t>”</w:t>
      </w:r>
      <w:r w:rsidR="00571CE6">
        <w:rPr>
          <w:rStyle w:val="FootnoteReference"/>
        </w:rPr>
        <w:footnoteReference w:id="94"/>
      </w:r>
      <w:r w:rsidR="00C4392C">
        <w:t xml:space="preserve"> </w:t>
      </w:r>
      <w:r w:rsidR="00C057A8">
        <w:t xml:space="preserve">The NC Supreme Court </w:t>
      </w:r>
      <w:r w:rsidR="00C057A8" w:rsidRPr="00C057A8">
        <w:t>remand</w:t>
      </w:r>
      <w:r w:rsidR="00C057A8">
        <w:t>ed</w:t>
      </w:r>
      <w:r w:rsidR="00C057A8" w:rsidRPr="00C057A8">
        <w:t xml:space="preserve"> th</w:t>
      </w:r>
      <w:r w:rsidR="00A73DE6">
        <w:t>e</w:t>
      </w:r>
      <w:r w:rsidR="00C057A8" w:rsidRPr="00C057A8">
        <w:t xml:space="preserve"> case back </w:t>
      </w:r>
      <w:r w:rsidR="00A73DE6">
        <w:t>the lower</w:t>
      </w:r>
      <w:r w:rsidR="00C057A8" w:rsidRPr="00C057A8">
        <w:t xml:space="preserve"> court to oversee the redrawing of the maps by the General Assembly</w:t>
      </w:r>
      <w:r w:rsidR="00A73DE6">
        <w:t>. When the General Assembly failed to enact a legal map, the court appointed four special masters to oversee the drawing of a map.</w:t>
      </w:r>
      <w:ins w:id="2572" w:author="Bernie Grofman" w:date="2022-11-27T15:36:00Z">
        <w:r w:rsidR="005A7DDC">
          <w:t xml:space="preserve"> </w:t>
        </w:r>
        <w:r w:rsidR="005A7DDC" w:rsidRPr="005A7DDC">
          <w:rPr>
            <w:b/>
            <w:rPrChange w:id="2573" w:author="Bernie Grofman" w:date="2022-11-27T15:37:00Z">
              <w:rPr/>
            </w:rPrChange>
          </w:rPr>
          <w:t>They in turn brought in a technical consultant.</w:t>
        </w:r>
      </w:ins>
      <w:ins w:id="2574" w:author="Bernie Grofman" w:date="2022-11-27T16:11:00Z">
        <w:r w:rsidR="009E3C53" w:rsidRPr="009E3C53">
          <w:rPr>
            <w:rStyle w:val="FootnoteReference"/>
          </w:rPr>
          <w:t xml:space="preserve"> </w:t>
        </w:r>
        <w:r w:rsidR="009E3C53">
          <w:rPr>
            <w:rStyle w:val="FootnoteReference"/>
          </w:rPr>
          <w:footnoteReference w:id="95"/>
        </w:r>
      </w:ins>
      <w:r w:rsidR="00A73DE6">
        <w:t xml:space="preserve"> The court eventually choose </w:t>
      </w:r>
      <w:r w:rsidR="00A73DE6" w:rsidRPr="005A7DDC">
        <w:rPr>
          <w:b/>
          <w:rPrChange w:id="2582" w:author="Bernie Grofman" w:date="2022-11-27T15:37:00Z">
            <w:rPr/>
          </w:rPrChange>
        </w:rPr>
        <w:t xml:space="preserve">a map </w:t>
      </w:r>
      <w:del w:id="2583" w:author="Bernie Grofman" w:date="2022-11-27T15:36:00Z">
        <w:r w:rsidR="003A688F" w:rsidRPr="005A7DDC" w:rsidDel="005A7DDC">
          <w:rPr>
            <w:b/>
            <w:rPrChange w:id="2584" w:author="Bernie Grofman" w:date="2022-11-27T15:37:00Z">
              <w:rPr/>
            </w:rPrChange>
          </w:rPr>
          <w:delText xml:space="preserve">it </w:delText>
        </w:r>
      </w:del>
      <w:r w:rsidR="003A688F" w:rsidRPr="005A7DDC">
        <w:rPr>
          <w:b/>
          <w:rPrChange w:id="2585" w:author="Bernie Grofman" w:date="2022-11-27T15:37:00Z">
            <w:rPr/>
          </w:rPrChange>
        </w:rPr>
        <w:t>prepared</w:t>
      </w:r>
      <w:r w:rsidR="008E4D46" w:rsidRPr="005A7DDC">
        <w:rPr>
          <w:b/>
          <w:rPrChange w:id="2586" w:author="Bernie Grofman" w:date="2022-11-27T15:37:00Z">
            <w:rPr/>
          </w:rPrChange>
        </w:rPr>
        <w:t xml:space="preserve"> </w:t>
      </w:r>
      <w:del w:id="2587" w:author="Bernie Grofman" w:date="2022-11-27T15:36:00Z">
        <w:r w:rsidR="008E4D46" w:rsidRPr="005A7DDC" w:rsidDel="005A7DDC">
          <w:rPr>
            <w:b/>
            <w:rPrChange w:id="2588" w:author="Bernie Grofman" w:date="2022-11-27T15:37:00Z">
              <w:rPr/>
            </w:rPrChange>
          </w:rPr>
          <w:delText>with the help of</w:delText>
        </w:r>
      </w:del>
      <w:ins w:id="2589" w:author="Bernie Grofman" w:date="2022-11-27T15:36:00Z">
        <w:r w:rsidR="005A7DDC" w:rsidRPr="005A7DDC">
          <w:rPr>
            <w:b/>
            <w:rPrChange w:id="2590" w:author="Bernie Grofman" w:date="2022-11-27T15:37:00Z">
              <w:rPr/>
            </w:rPrChange>
          </w:rPr>
          <w:t>by</w:t>
        </w:r>
      </w:ins>
      <w:r w:rsidR="008E4D46">
        <w:t xml:space="preserve"> the special masters</w:t>
      </w:r>
      <w:r w:rsidR="003A688F">
        <w:t>.</w:t>
      </w:r>
    </w:p>
    <w:p w14:paraId="721802A3" w14:textId="126E4815" w:rsidR="00A94974" w:rsidRDefault="00A94974" w:rsidP="00381EEA">
      <w:pPr>
        <w:rPr>
          <w:ins w:id="2591" w:author="Bernie Grofman" w:date="2022-11-27T17:49:00Z"/>
        </w:rPr>
      </w:pPr>
    </w:p>
    <w:p w14:paraId="2BD001B5" w14:textId="77777777" w:rsidR="00A94974" w:rsidRDefault="00A94974" w:rsidP="00381EEA"/>
    <w:p w14:paraId="254D836F" w14:textId="1031F720" w:rsidR="001510FD" w:rsidDel="00473F7B" w:rsidRDefault="001510FD" w:rsidP="001510FD">
      <w:pPr>
        <w:pStyle w:val="Heading4"/>
        <w:rPr>
          <w:del w:id="2592" w:author="Bernie Grofman" w:date="2022-11-27T18:13:00Z"/>
        </w:rPr>
      </w:pPr>
      <w:del w:id="2593" w:author="Bernie Grofman" w:date="2022-11-27T18:13:00Z">
        <w:r w:rsidDel="00473F7B">
          <w:lastRenderedPageBreak/>
          <w:delText>Virginia</w:delText>
        </w:r>
      </w:del>
    </w:p>
    <w:p w14:paraId="6EDA9A38" w14:textId="26BAC99D" w:rsidR="00734EDD" w:rsidRPr="00A5344C" w:rsidDel="00473F7B" w:rsidRDefault="00734EDD">
      <w:pPr>
        <w:rPr>
          <w:del w:id="2594" w:author="Bernie Grofman" w:date="2022-11-27T18:13:00Z"/>
          <w:b/>
          <w:rPrChange w:id="2595" w:author="Bernie Grofman" w:date="2022-11-27T11:59:00Z">
            <w:rPr>
              <w:del w:id="2596" w:author="Bernie Grofman" w:date="2022-11-27T18:13:00Z"/>
            </w:rPr>
          </w:rPrChange>
        </w:rPr>
      </w:pPr>
      <w:del w:id="2597" w:author="Bernie Grofman" w:date="2022-11-27T11:55:00Z">
        <w:r w:rsidRPr="00A5344C" w:rsidDel="00A5344C">
          <w:rPr>
            <w:b/>
            <w:rPrChange w:id="2598" w:author="Bernie Grofman" w:date="2022-11-27T11:59:00Z">
              <w:rPr/>
            </w:rPrChange>
          </w:rPr>
          <w:delText>Bernie, can you write about Virginia?</w:delText>
        </w:r>
      </w:del>
    </w:p>
    <w:p w14:paraId="0070AC3C" w14:textId="30A53DF7" w:rsidR="003034D6" w:rsidDel="00A94974" w:rsidRDefault="003034D6" w:rsidP="003034D6">
      <w:pPr>
        <w:pStyle w:val="Heading4"/>
        <w:rPr>
          <w:del w:id="2599" w:author="Bernie Grofman" w:date="2022-11-27T17:50:00Z"/>
        </w:rPr>
      </w:pPr>
      <w:del w:id="2600" w:author="Bernie Grofman" w:date="2022-11-27T17:50:00Z">
        <w:r w:rsidDel="00A94974">
          <w:delText>Maryland</w:delText>
        </w:r>
      </w:del>
    </w:p>
    <w:p w14:paraId="7D8C2121" w14:textId="223CC3C6" w:rsidR="003034D6" w:rsidDel="00A94974" w:rsidRDefault="003034D6" w:rsidP="003034D6">
      <w:pPr>
        <w:rPr>
          <w:del w:id="2601" w:author="Bernie Grofman" w:date="2022-11-27T17:50:00Z"/>
        </w:rPr>
      </w:pPr>
      <w:del w:id="2602" w:author="Bernie Grofman" w:date="2022-11-27T17:50:00Z">
        <w:r w:rsidDel="00A94974">
          <w:delText>Maryland was the subject of an unsuccessful federal lawsuit in the 2010 cycle challenging the Democratic drawn map as a partisan gerrymander.</w:delText>
        </w:r>
        <w:r w:rsidDel="00A94974">
          <w:rPr>
            <w:rStyle w:val="FootnoteReference"/>
          </w:rPr>
          <w:footnoteReference w:id="96"/>
        </w:r>
        <w:r w:rsidDel="00A94974">
          <w:delText xml:space="preserve"> That case was combined with </w:delText>
        </w:r>
        <w:r w:rsidDel="00A94974">
          <w:rPr>
            <w:i/>
            <w:iCs/>
          </w:rPr>
          <w:delText>Rucho</w:delText>
        </w:r>
        <w:r w:rsidDel="00A94974">
          <w:delText xml:space="preserve"> and the U.S. Supreme Court ruled that partisan gerrymandering was not judiciable in federal court.</w:delText>
        </w:r>
        <w:r w:rsidR="00D00659" w:rsidDel="00A94974">
          <w:delText xml:space="preserve"> </w:delText>
        </w:r>
        <w:r w:rsidDel="00A94974">
          <w:delText>In both the 2010 and 2020 cycle, Democrats had partisan control over redistricting. In 2010, Democrats controlled both chambers of the legislature and held the governorship. In 2020, they held both chambers with supermajorities, but there was a Republican governor. After the Democratic legislature passed a map, the Republican governor vetoed the map, but that veto was overridden. Republicans filed a lawsuit against the state.</w:delText>
        </w:r>
        <w:r w:rsidDel="00A94974">
          <w:rPr>
            <w:rStyle w:val="FootnoteReference"/>
          </w:rPr>
          <w:footnoteReference w:id="97"/>
        </w:r>
        <w:r w:rsidDel="00A94974">
          <w:delText xml:space="preserve"> The court heard testimony and fact-finding</w:delText>
        </w:r>
        <w:r w:rsidRPr="000E5699" w:rsidDel="00A94974">
          <w:rPr>
            <w:b/>
            <w:rPrChange w:id="2607" w:author="Bernie Grofman" w:date="2022-11-27T15:56:00Z">
              <w:rPr/>
            </w:rPrChange>
          </w:rPr>
          <w:delText xml:space="preserve">. </w:delText>
        </w:r>
      </w:del>
      <w:del w:id="2608" w:author="Bernie Grofman" w:date="2022-11-27T15:55:00Z">
        <w:r w:rsidRPr="000E5699" w:rsidDel="000E5699">
          <w:rPr>
            <w:b/>
            <w:rPrChange w:id="2609" w:author="Bernie Grofman" w:date="2022-11-27T15:56:00Z">
              <w:rPr/>
            </w:rPrChange>
          </w:rPr>
          <w:delText>It ruled that b</w:delText>
        </w:r>
      </w:del>
      <w:del w:id="2610" w:author="Bernie Grofman" w:date="2022-11-27T17:50:00Z">
        <w:r w:rsidRPr="000E5699" w:rsidDel="00A94974">
          <w:rPr>
            <w:b/>
            <w:rPrChange w:id="2611" w:author="Bernie Grofman" w:date="2022-11-27T15:56:00Z">
              <w:rPr/>
            </w:rPrChange>
          </w:rPr>
          <w:delText xml:space="preserve">ased </w:delText>
        </w:r>
      </w:del>
      <w:del w:id="2612" w:author="Bernie Grofman" w:date="2022-11-27T15:55:00Z">
        <w:r w:rsidRPr="000E5699" w:rsidDel="000E5699">
          <w:rPr>
            <w:b/>
            <w:rPrChange w:id="2613" w:author="Bernie Grofman" w:date="2022-11-27T15:56:00Z">
              <w:rPr/>
            </w:rPrChange>
          </w:rPr>
          <w:delText>o</w:delText>
        </w:r>
      </w:del>
      <w:del w:id="2614" w:author="Bernie Grofman" w:date="2022-11-27T17:50:00Z">
        <w:r w:rsidRPr="000E5699" w:rsidDel="00A94974">
          <w:rPr>
            <w:b/>
            <w:rPrChange w:id="2615" w:author="Bernie Grofman" w:date="2022-11-27T15:56:00Z">
              <w:rPr/>
            </w:rPrChange>
          </w:rPr>
          <w:delText xml:space="preserve">n the evidence of expert Sean Trende, </w:delText>
        </w:r>
      </w:del>
      <w:del w:id="2616" w:author="Bernie Grofman" w:date="2022-11-27T15:55:00Z">
        <w:r w:rsidRPr="000E5699" w:rsidDel="000E5699">
          <w:rPr>
            <w:b/>
            <w:rPrChange w:id="2617" w:author="Bernie Grofman" w:date="2022-11-27T15:56:00Z">
              <w:rPr/>
            </w:rPrChange>
          </w:rPr>
          <w:delText xml:space="preserve">that </w:delText>
        </w:r>
      </w:del>
      <w:del w:id="2618" w:author="Bernie Grofman" w:date="2022-11-27T17:50:00Z">
        <w:r w:rsidDel="00A94974">
          <w:delText xml:space="preserve">the map was </w:delText>
        </w:r>
        <w:r w:rsidRPr="006531A8" w:rsidDel="00A94974">
          <w:delText>an extreme gerrymander that subordinated constitutional criteria to political considerations</w:delText>
        </w:r>
        <w:r w:rsidDel="00A94974">
          <w:delText xml:space="preserve">. It found that it was an </w:delText>
        </w:r>
        <w:r w:rsidRPr="006531A8" w:rsidDel="00A94974">
          <w:delText>"outlier"</w:delText>
        </w:r>
        <w:r w:rsidDel="00A94974">
          <w:delText xml:space="preserve"> compared to neutrally drawn maps. Like North Carolina and Pennsylvania, there is no explicit provision in the Maryland constitution </w:delText>
        </w:r>
      </w:del>
      <w:del w:id="2619" w:author="Bernie Grofman" w:date="2022-11-27T15:57:00Z">
        <w:r w:rsidRPr="000E5699" w:rsidDel="000E5699">
          <w:rPr>
            <w:b/>
            <w:rPrChange w:id="2620" w:author="Bernie Grofman" w:date="2022-11-27T15:58:00Z">
              <w:rPr/>
            </w:rPrChange>
          </w:rPr>
          <w:delText>addressing</w:delText>
        </w:r>
      </w:del>
      <w:del w:id="2621" w:author="Bernie Grofman" w:date="2022-11-27T17:50:00Z">
        <w:r w:rsidRPr="000E5699" w:rsidDel="00A94974">
          <w:rPr>
            <w:b/>
            <w:rPrChange w:id="2622" w:author="Bernie Grofman" w:date="2022-11-27T15:58:00Z">
              <w:rPr/>
            </w:rPrChange>
          </w:rPr>
          <w:delText xml:space="preserve"> </w:delText>
        </w:r>
        <w:r w:rsidDel="00A94974">
          <w:delText xml:space="preserve">Congressional districting </w:delText>
        </w:r>
      </w:del>
      <w:del w:id="2623" w:author="Bernie Grofman" w:date="2022-11-27T15:57:00Z">
        <w:r w:rsidDel="000E5699">
          <w:delText>concerning partisanship. It</w:delText>
        </w:r>
      </w:del>
      <w:del w:id="2624" w:author="Bernie Grofman" w:date="2022-11-27T15:58:00Z">
        <w:r w:rsidRPr="00867395" w:rsidDel="000E5699">
          <w:rPr>
            <w:b/>
            <w:rPrChange w:id="2625" w:author="Bernie Grofman" w:date="2022-11-27T15:59:00Z">
              <w:rPr/>
            </w:rPrChange>
          </w:rPr>
          <w:delText xml:space="preserve"> too</w:delText>
        </w:r>
      </w:del>
      <w:del w:id="2626" w:author="Bernie Grofman" w:date="2022-11-27T17:50:00Z">
        <w:r w:rsidRPr="00867395" w:rsidDel="00A94974">
          <w:rPr>
            <w:b/>
            <w:rPrChange w:id="2627" w:author="Bernie Grofman" w:date="2022-11-27T15:59:00Z">
              <w:rPr/>
            </w:rPrChange>
          </w:rPr>
          <w:delText xml:space="preserve"> found indirect language</w:delText>
        </w:r>
        <w:r w:rsidDel="00A94974">
          <w:delText xml:space="preserve"> </w:delText>
        </w:r>
        <w:r w:rsidRPr="00867395" w:rsidDel="00A94974">
          <w:rPr>
            <w:b/>
            <w:rPrChange w:id="2628" w:author="Bernie Grofman" w:date="2022-11-27T15:59:00Z">
              <w:rPr/>
            </w:rPrChange>
          </w:rPr>
          <w:delText xml:space="preserve">that </w:delText>
        </w:r>
      </w:del>
      <w:del w:id="2629" w:author="Bernie Grofman" w:date="2022-11-27T15:59:00Z">
        <w:r w:rsidRPr="00867395" w:rsidDel="00867395">
          <w:rPr>
            <w:b/>
            <w:rPrChange w:id="2630" w:author="Bernie Grofman" w:date="2022-11-27T15:59:00Z">
              <w:rPr/>
            </w:rPrChange>
          </w:rPr>
          <w:delText xml:space="preserve">prohibits </w:delText>
        </w:r>
      </w:del>
      <w:del w:id="2631" w:author="Bernie Grofman" w:date="2022-11-27T17:50:00Z">
        <w:r w:rsidDel="00A94974">
          <w:delText>partisan gerrymandering. The court stated that “[o]</w:delText>
        </w:r>
        <w:r w:rsidRPr="000A0124" w:rsidDel="00A94974">
          <w:delText>ur jurisprudence in Maryland indicates that the Free Elections Clause has been broadly interpreted to apply to legislation that infringes upon the right of political participation by citizens of the State</w:delText>
        </w:r>
        <w:r w:rsidDel="00A94974">
          <w:delText>”, including congressional redistricting.</w:delText>
        </w:r>
      </w:del>
    </w:p>
    <w:p w14:paraId="435DCC3A" w14:textId="783A11B3" w:rsidR="003034D6" w:rsidRPr="00734EDD" w:rsidDel="00A94974" w:rsidRDefault="003034D6" w:rsidP="003034D6">
      <w:pPr>
        <w:rPr>
          <w:del w:id="2632" w:author="Bernie Grofman" w:date="2022-11-27T17:50:00Z"/>
        </w:rPr>
      </w:pPr>
      <w:del w:id="2633" w:author="Bernie Grofman" w:date="2022-11-27T17:50:00Z">
        <w:r w:rsidDel="00A94974">
          <w:delText xml:space="preserve">Maryland’s </w:delText>
        </w:r>
      </w:del>
      <w:del w:id="2634" w:author="Bernie Grofman" w:date="2022-11-27T16:01:00Z">
        <w:r w:rsidDel="00867395">
          <w:delText>remedy</w:delText>
        </w:r>
      </w:del>
      <w:del w:id="2635" w:author="Bernie Grofman" w:date="2022-11-27T17:50:00Z">
        <w:r w:rsidDel="00A94974">
          <w:delText xml:space="preserve"> differs from that of Pennsylvania or North Carolina. In those states, though the courts</w:delText>
        </w:r>
      </w:del>
      <w:del w:id="2636" w:author="Bernie Grofman" w:date="2022-11-27T16:02:00Z">
        <w:r w:rsidDel="00867395">
          <w:delText xml:space="preserve"> </w:delText>
        </w:r>
      </w:del>
      <w:del w:id="2637" w:author="Bernie Grofman" w:date="2022-11-27T17:50:00Z">
        <w:r w:rsidDel="00A94974">
          <w:delText xml:space="preserve">allowed the legislature </w:delText>
        </w:r>
      </w:del>
      <w:del w:id="2638" w:author="Bernie Grofman" w:date="2022-11-27T16:00:00Z">
        <w:r w:rsidRPr="00867395" w:rsidDel="00867395">
          <w:rPr>
            <w:b/>
            <w:rPrChange w:id="2639" w:author="Bernie Grofman" w:date="2022-11-27T16:00:00Z">
              <w:rPr/>
            </w:rPrChange>
          </w:rPr>
          <w:delText>the first discr</w:delText>
        </w:r>
        <w:r w:rsidDel="00867395">
          <w:delText xml:space="preserve">etion </w:delText>
        </w:r>
      </w:del>
      <w:del w:id="2640" w:author="Bernie Grofman" w:date="2022-11-27T17:50:00Z">
        <w:r w:rsidDel="00A94974">
          <w:delText xml:space="preserve">to enact a legal map, the court itself </w:delText>
        </w:r>
      </w:del>
      <w:del w:id="2641" w:author="Bernie Grofman" w:date="2022-11-27T16:01:00Z">
        <w:r w:rsidDel="00867395">
          <w:delText xml:space="preserve">crafted </w:delText>
        </w:r>
      </w:del>
      <w:del w:id="2642" w:author="Bernie Grofman" w:date="2022-11-27T17:50:00Z">
        <w:r w:rsidDel="00A94974">
          <w:delText>the remedy. In Maryland, the legislature took the opportunity to draw a new map that met the approval of the governor and the court</w:delText>
        </w:r>
      </w:del>
      <w:del w:id="2643" w:author="Bernie Grofman" w:date="2022-11-27T16:02:00Z">
        <w:r w:rsidDel="00867395">
          <w:delText>s</w:delText>
        </w:r>
      </w:del>
      <w:del w:id="2644" w:author="Bernie Grofman" w:date="2022-11-27T17:50:00Z">
        <w:r w:rsidDel="00A94974">
          <w:delText xml:space="preserve">. </w:delText>
        </w:r>
      </w:del>
    </w:p>
    <w:p w14:paraId="43ED4D52" w14:textId="56ECBC44" w:rsidR="00867395" w:rsidRDefault="00971BAC" w:rsidP="00867395">
      <w:pPr>
        <w:pStyle w:val="Heading3"/>
        <w:rPr>
          <w:ins w:id="2645" w:author="Bernie Grofman" w:date="2022-11-27T17:51:00Z"/>
        </w:rPr>
      </w:pPr>
      <w:bookmarkStart w:id="2646" w:name="_Toc120369153"/>
      <w:r>
        <w:t xml:space="preserve">Cases </w:t>
      </w:r>
      <w:ins w:id="2647" w:author="Bernie Grofman" w:date="2022-11-27T18:13:00Z">
        <w:r w:rsidR="00473F7B">
          <w:t xml:space="preserve">challenging partisan gerrymandering </w:t>
        </w:r>
      </w:ins>
      <w:ins w:id="2648" w:author="Bernie Grofman" w:date="2022-11-27T16:03:00Z">
        <w:r w:rsidR="00867395">
          <w:t xml:space="preserve">where there is </w:t>
        </w:r>
        <w:r w:rsidR="00867395" w:rsidRPr="005B695A">
          <w:rPr>
            <w:b/>
          </w:rPr>
          <w:t>direct constitutional</w:t>
        </w:r>
        <w:r w:rsidR="00867395">
          <w:t xml:space="preserve"> language prohibiting partisan gerrymandering</w:t>
        </w:r>
      </w:ins>
    </w:p>
    <w:p w14:paraId="1AE95FE7" w14:textId="77777777" w:rsidR="00A94974" w:rsidRPr="00A94974" w:rsidRDefault="00A94974">
      <w:pPr>
        <w:rPr>
          <w:ins w:id="2649" w:author="Bernie Grofman" w:date="2022-11-27T16:03:00Z"/>
        </w:rPr>
        <w:pPrChange w:id="2650" w:author="Bernie Grofman" w:date="2022-11-27T17:51:00Z">
          <w:pPr>
            <w:pStyle w:val="Heading3"/>
          </w:pPr>
        </w:pPrChange>
      </w:pPr>
    </w:p>
    <w:p w14:paraId="77C0FC8D" w14:textId="23DD5BB2" w:rsidR="00330E44" w:rsidDel="00867395" w:rsidRDefault="00971BAC">
      <w:pPr>
        <w:pStyle w:val="Heading3"/>
        <w:numPr>
          <w:ilvl w:val="0"/>
          <w:numId w:val="0"/>
        </w:numPr>
        <w:rPr>
          <w:del w:id="2651" w:author="Bernie Grofman" w:date="2022-11-27T16:03:00Z"/>
        </w:rPr>
        <w:pPrChange w:id="2652" w:author="Bernie Grofman" w:date="2022-11-27T16:03:00Z">
          <w:pPr>
            <w:pStyle w:val="Heading3"/>
          </w:pPr>
        </w:pPrChange>
      </w:pPr>
      <w:del w:id="2653" w:author="Bernie Grofman" w:date="2022-11-27T16:03:00Z">
        <w:r w:rsidDel="00867395">
          <w:delText>concerning direct language prohibiting partisan gerrymandering</w:delText>
        </w:r>
        <w:bookmarkEnd w:id="2646"/>
      </w:del>
    </w:p>
    <w:p w14:paraId="1B25E483" w14:textId="77777777" w:rsidR="00A94974" w:rsidRDefault="00A94974" w:rsidP="00A94974">
      <w:pPr>
        <w:pStyle w:val="Heading4"/>
        <w:rPr>
          <w:ins w:id="2654" w:author="Bernie Grofman" w:date="2022-11-27T17:51:00Z"/>
        </w:rPr>
      </w:pPr>
      <w:ins w:id="2655" w:author="Bernie Grofman" w:date="2022-11-27T17:51:00Z">
        <w:r>
          <w:t>Maryland</w:t>
        </w:r>
      </w:ins>
    </w:p>
    <w:p w14:paraId="17BC4790" w14:textId="77777777" w:rsidR="00A94974" w:rsidRDefault="00A94974" w:rsidP="00A94974">
      <w:pPr>
        <w:rPr>
          <w:ins w:id="2656" w:author="Bernie Grofman" w:date="2022-11-27T17:51:00Z"/>
        </w:rPr>
      </w:pPr>
      <w:ins w:id="2657" w:author="Bernie Grofman" w:date="2022-11-27T17:51:00Z">
        <w:r>
          <w:t>Maryland was the subject of an unsuccessful federal lawsuit in the 2010 cycle challenging the Democratic drawn map as a partisan gerrymander.</w:t>
        </w:r>
        <w:r>
          <w:rPr>
            <w:rStyle w:val="FootnoteReference"/>
          </w:rPr>
          <w:footnoteReference w:id="98"/>
        </w:r>
        <w:r>
          <w:t xml:space="preserve"> That case was combined with </w:t>
        </w:r>
        <w:r>
          <w:rPr>
            <w:i/>
            <w:iCs/>
          </w:rPr>
          <w:t>Rucho</w:t>
        </w:r>
        <w:r>
          <w:t xml:space="preserve"> and the U.S. Supreme Court ruled that partisan gerrymandering was not judiciable in federal court. In both the 2010 and 2020 cycle, Democrats had partisan control over redistricting. In 2010, Democrats controlled both chambers of the legislature and held the governorship. In 2020, they held both chambers with supermajorities, but there was a Republican governor. After the Democratic legislature passed a map, the Republican governor vetoed the map, but that veto was overridden. Republicans filed a lawsuit against the state.</w:t>
        </w:r>
        <w:r>
          <w:rPr>
            <w:rStyle w:val="FootnoteReference"/>
          </w:rPr>
          <w:footnoteReference w:id="99"/>
        </w:r>
        <w:r>
          <w:t xml:space="preserve"> </w:t>
        </w:r>
      </w:ins>
    </w:p>
    <w:p w14:paraId="2D122E37" w14:textId="27362D22" w:rsidR="00A94974" w:rsidRDefault="00A94974" w:rsidP="00A94974">
      <w:pPr>
        <w:rPr>
          <w:ins w:id="2662" w:author="Bernie Grofman" w:date="2022-11-27T17:51:00Z"/>
        </w:rPr>
      </w:pPr>
      <w:ins w:id="2663" w:author="Bernie Grofman" w:date="2022-11-27T17:51:00Z">
        <w:r>
          <w:t>The state court heard testimony and fact-finding</w:t>
        </w:r>
        <w:r w:rsidRPr="005B695A">
          <w:rPr>
            <w:b/>
          </w:rPr>
          <w:t xml:space="preserve">. </w:t>
        </w:r>
      </w:ins>
      <w:ins w:id="2664" w:author="Bernie Grofman" w:date="2022-11-27T18:11:00Z">
        <w:r w:rsidR="00473F7B">
          <w:rPr>
            <w:b/>
          </w:rPr>
          <w:t xml:space="preserve"> </w:t>
        </w:r>
      </w:ins>
      <w:ins w:id="2665" w:author="Bernie Grofman" w:date="2022-11-27T17:51:00Z">
        <w:r w:rsidRPr="005B695A">
          <w:rPr>
            <w:b/>
          </w:rPr>
          <w:t xml:space="preserve">Based  heavily on the evidence of expert Sean Trende, the court found that  </w:t>
        </w:r>
        <w:r>
          <w:t xml:space="preserve">the map was </w:t>
        </w:r>
        <w:r w:rsidRPr="006531A8">
          <w:t>an extreme gerrymander that subordinated constitutional criteria to political considerations</w:t>
        </w:r>
        <w:r>
          <w:t xml:space="preserve">. It found that it was an </w:t>
        </w:r>
        <w:r w:rsidRPr="006531A8">
          <w:t>"outlier"</w:t>
        </w:r>
        <w:r>
          <w:t xml:space="preserve"> compared to neutrally drawn maps. Like North Carolina and Pennsylvania, there is no explicit provision in the Maryland constitution c</w:t>
        </w:r>
        <w:r w:rsidRPr="005B695A">
          <w:rPr>
            <w:b/>
          </w:rPr>
          <w:t xml:space="preserve">oncerning partisanship in the context of </w:t>
        </w:r>
        <w:r>
          <w:t xml:space="preserve">Congressional districting.  The </w:t>
        </w:r>
        <w:r w:rsidRPr="005B695A">
          <w:rPr>
            <w:b/>
          </w:rPr>
          <w:t>North Carolina Supreme Court, like these other courts, found indirect language</w:t>
        </w:r>
        <w:r>
          <w:t xml:space="preserve">  in its constitution </w:t>
        </w:r>
        <w:r w:rsidRPr="005B695A">
          <w:rPr>
            <w:b/>
          </w:rPr>
          <w:t>that it interpreted</w:t>
        </w:r>
        <w:r>
          <w:t xml:space="preserve"> as </w:t>
        </w:r>
        <w:r w:rsidRPr="005B695A">
          <w:rPr>
            <w:b/>
          </w:rPr>
          <w:t>a prohibition on egregious</w:t>
        </w:r>
        <w:r>
          <w:t xml:space="preserve">  partisan gerrymandering. The court stated that “[o]</w:t>
        </w:r>
        <w:r w:rsidRPr="000A0124">
          <w:t>ur jurisprudence in Maryland indicates that the Free Elections Clause has been broadly interpreted to apply to legislation that infringes upon the right of political participation by citizens of the State</w:t>
        </w:r>
        <w:r>
          <w:t>”, including congressional redistricting.</w:t>
        </w:r>
      </w:ins>
    </w:p>
    <w:p w14:paraId="2969B465" w14:textId="1719A079" w:rsidR="00A94974" w:rsidRDefault="00A94974">
      <w:pPr>
        <w:rPr>
          <w:ins w:id="2666" w:author="Bernie Grofman" w:date="2022-11-27T17:51:00Z"/>
        </w:rPr>
        <w:pPrChange w:id="2667" w:author="Bernie Grofman" w:date="2022-11-27T17:51:00Z">
          <w:pPr>
            <w:pStyle w:val="Heading3"/>
          </w:pPr>
        </w:pPrChange>
      </w:pPr>
      <w:ins w:id="2668" w:author="Bernie Grofman" w:date="2022-11-27T17:51:00Z">
        <w:r>
          <w:t xml:space="preserve">Maryland’s outcome differs from that of Pennsylvania or North Carolina. In those states, though the state courts allowed the legislature </w:t>
        </w:r>
        <w:r w:rsidRPr="005B695A">
          <w:rPr>
            <w:b/>
          </w:rPr>
          <w:t>an opportunity</w:t>
        </w:r>
        <w:r>
          <w:t xml:space="preserve"> to enact a legal map, the court itself ended up crafting the remedy. In Maryland, the legislature took the opportunity to draw a new map that met the approval of </w:t>
        </w:r>
        <w:r w:rsidRPr="005B695A">
          <w:rPr>
            <w:b/>
          </w:rPr>
          <w:t>both</w:t>
        </w:r>
        <w:r>
          <w:t xml:space="preserve"> the governor and the state court. </w:t>
        </w:r>
      </w:ins>
    </w:p>
    <w:p w14:paraId="7E13413A" w14:textId="2D8A0F7D" w:rsidR="00A94974" w:rsidRDefault="00A94974" w:rsidP="00A94974">
      <w:pPr>
        <w:pStyle w:val="Heading4"/>
        <w:rPr>
          <w:ins w:id="2669" w:author="Bernie Grofman" w:date="2022-11-27T17:51:00Z"/>
        </w:rPr>
      </w:pPr>
      <w:ins w:id="2670" w:author="Bernie Grofman" w:date="2022-11-27T17:51:00Z">
        <w:r>
          <w:t>New York</w:t>
        </w:r>
      </w:ins>
    </w:p>
    <w:p w14:paraId="23AA31E4" w14:textId="7DC80921" w:rsidR="00E87DA8" w:rsidDel="00A94974" w:rsidRDefault="00E87DA8">
      <w:pPr>
        <w:pStyle w:val="Heading3"/>
        <w:numPr>
          <w:ilvl w:val="0"/>
          <w:numId w:val="0"/>
        </w:numPr>
        <w:rPr>
          <w:del w:id="2671" w:author="Bernie Grofman" w:date="2022-11-27T17:51:00Z"/>
        </w:rPr>
        <w:pPrChange w:id="2672" w:author="Bernie Grofman" w:date="2022-11-27T16:03:00Z">
          <w:pPr>
            <w:pStyle w:val="Heading3"/>
          </w:pPr>
        </w:pPrChange>
      </w:pPr>
      <w:del w:id="2673" w:author="Bernie Grofman" w:date="2022-11-27T17:51:00Z">
        <w:r w:rsidDel="00A94974">
          <w:delText>New York</w:delText>
        </w:r>
      </w:del>
    </w:p>
    <w:p w14:paraId="51AA5B20" w14:textId="2353B2E3" w:rsidR="00CE576F" w:rsidRDefault="003034D6" w:rsidP="00D33E99">
      <w:r>
        <w:t xml:space="preserve">New York is </w:t>
      </w:r>
      <w:del w:id="2674" w:author="Bernie Grofman" w:date="2022-11-27T16:04:00Z">
        <w:r w:rsidDel="00867395">
          <w:delText>our first</w:delText>
        </w:r>
      </w:del>
      <w:ins w:id="2675" w:author="Bernie Grofman" w:date="2022-11-27T16:04:00Z">
        <w:r w:rsidR="00867395">
          <w:t>a</w:t>
        </w:r>
      </w:ins>
      <w:r>
        <w:t xml:space="preserve"> case</w:t>
      </w:r>
      <w:r w:rsidR="00293D57">
        <w:t xml:space="preserve"> where state courts heard challenges to enacted congressional plans based on language in state law that b</w:t>
      </w:r>
      <w:ins w:id="2676" w:author="Bernie Grofman" w:date="2022-11-27T16:04:00Z">
        <w:r w:rsidR="00867395">
          <w:t>ears</w:t>
        </w:r>
      </w:ins>
      <w:del w:id="2677" w:author="Bernie Grofman" w:date="2022-11-27T16:04:00Z">
        <w:r w:rsidR="00293D57" w:rsidDel="00867395">
          <w:delText>are</w:delText>
        </w:r>
      </w:del>
      <w:r w:rsidR="00293D57">
        <w:t xml:space="preserve"> directly on the prohibition of partisan gerrymandering. </w:t>
      </w:r>
      <w:r w:rsidR="00323194">
        <w:t xml:space="preserve">In the 2010 cycle, </w:t>
      </w:r>
      <w:ins w:id="2678" w:author="Bernie Grofman" w:date="2022-11-27T16:07:00Z">
        <w:r w:rsidR="00867395">
          <w:t xml:space="preserve">the legislature was </w:t>
        </w:r>
        <w:r w:rsidR="00867395">
          <w:lastRenderedPageBreak/>
          <w:t>under divided control with Democrats controlling the lower chamber and Republicans controlling the upper chamber, with a Democratic governor.  T</w:t>
        </w:r>
      </w:ins>
      <w:del w:id="2679" w:author="Bernie Grofman" w:date="2022-11-27T16:07:00Z">
        <w:r w:rsidR="00323194" w:rsidDel="00867395">
          <w:delText>t</w:delText>
        </w:r>
      </w:del>
      <w:r w:rsidR="00323194">
        <w:t xml:space="preserve">he legislature failed to pass a map and federal courts </w:t>
      </w:r>
      <w:r w:rsidR="005712C9">
        <w:t>implemented a map.</w:t>
      </w:r>
      <w:del w:id="2680" w:author="Bernie Grofman" w:date="2022-11-27T16:07:00Z">
        <w:r w:rsidR="005712C9" w:rsidDel="00867395">
          <w:delText xml:space="preserve"> The legislature was under divided control with Democrats controlling the lower chamber and Republicans controlling the upper chamber, with a Democratic governor</w:delText>
        </w:r>
      </w:del>
      <w:r w:rsidR="009C1229">
        <w:t>. In 2014, voters placed new restrictions on congressional redistricting</w:t>
      </w:r>
      <w:r w:rsidR="00614A27">
        <w:t xml:space="preserve">. Language </w:t>
      </w:r>
      <w:del w:id="2681" w:author="Bernie Grofman" w:date="2022-11-27T16:13:00Z">
        <w:r w:rsidR="00614A27" w:rsidRPr="009E3C53" w:rsidDel="009E3C53">
          <w:rPr>
            <w:b/>
            <w:rPrChange w:id="2682" w:author="Bernie Grofman" w:date="2022-11-27T16:14:00Z">
              <w:rPr/>
            </w:rPrChange>
          </w:rPr>
          <w:delText xml:space="preserve">in </w:delText>
        </w:r>
      </w:del>
      <w:ins w:id="2683" w:author="Bernie Grofman" w:date="2022-11-27T16:13:00Z">
        <w:r w:rsidR="009E3C53" w:rsidRPr="009E3C53">
          <w:rPr>
            <w:b/>
            <w:rPrChange w:id="2684" w:author="Bernie Grofman" w:date="2022-11-27T16:14:00Z">
              <w:rPr/>
            </w:rPrChange>
          </w:rPr>
          <w:t>added to</w:t>
        </w:r>
        <w:r w:rsidR="009E3C53">
          <w:t xml:space="preserve"> </w:t>
        </w:r>
      </w:ins>
      <w:r w:rsidR="00614A27">
        <w:t>the constitution includes “Districts shall not be drawn to discourage competition or for the purpose of favoring or disfavoring incumbents or other particular candidates or political parties.</w:t>
      </w:r>
      <w:r w:rsidR="003555C5">
        <w:t>”</w:t>
      </w:r>
      <w:r w:rsidR="00A925F2">
        <w:rPr>
          <w:rStyle w:val="FootnoteReference"/>
        </w:rPr>
        <w:footnoteReference w:id="100"/>
      </w:r>
      <w:r w:rsidR="00266D7B">
        <w:t xml:space="preserve"> </w:t>
      </w:r>
      <w:r w:rsidR="005A3B0B">
        <w:t>T</w:t>
      </w:r>
      <w:r w:rsidR="00D33E99">
        <w:t xml:space="preserve">he 2014 </w:t>
      </w:r>
      <w:r w:rsidR="005A3B0B">
        <w:t>c</w:t>
      </w:r>
      <w:r w:rsidR="00D33E99">
        <w:t xml:space="preserve">onstitutional </w:t>
      </w:r>
      <w:r w:rsidR="005A3B0B">
        <w:t>a</w:t>
      </w:r>
      <w:r w:rsidR="00D33E99">
        <w:t xml:space="preserve">mendment </w:t>
      </w:r>
      <w:ins w:id="2685" w:author="Bernie Grofman" w:date="2022-11-27T16:14:00Z">
        <w:r w:rsidR="009E3C53" w:rsidRPr="009E3C53">
          <w:rPr>
            <w:b/>
            <w:rPrChange w:id="2686" w:author="Bernie Grofman" w:date="2022-11-27T16:14:00Z">
              <w:rPr/>
            </w:rPrChange>
          </w:rPr>
          <w:t>not only</w:t>
        </w:r>
        <w:r w:rsidR="009E3C53">
          <w:t xml:space="preserve"> </w:t>
        </w:r>
      </w:ins>
      <w:r w:rsidR="00D33E99">
        <w:t>include</w:t>
      </w:r>
      <w:r w:rsidR="005A3B0B">
        <w:t>d</w:t>
      </w:r>
      <w:r w:rsidR="00D33E99">
        <w:t xml:space="preserve"> language to prevent </w:t>
      </w:r>
      <w:r w:rsidR="007E0E59">
        <w:t>gerrymandering,</w:t>
      </w:r>
      <w:r w:rsidR="00D33E99">
        <w:t xml:space="preserve"> but </w:t>
      </w:r>
      <w:del w:id="2687" w:author="Bernie Grofman" w:date="2022-11-27T16:05:00Z">
        <w:r w:rsidR="00D33E99" w:rsidRPr="00867395" w:rsidDel="00867395">
          <w:rPr>
            <w:b/>
            <w:rPrChange w:id="2688" w:author="Bernie Grofman" w:date="2022-11-27T16:05:00Z">
              <w:rPr/>
            </w:rPrChange>
          </w:rPr>
          <w:delText xml:space="preserve">they </w:delText>
        </w:r>
      </w:del>
      <w:ins w:id="2689" w:author="Bernie Grofman" w:date="2022-11-27T16:05:00Z">
        <w:r w:rsidR="00867395" w:rsidRPr="00867395">
          <w:rPr>
            <w:b/>
            <w:rPrChange w:id="2690" w:author="Bernie Grofman" w:date="2022-11-27T16:05:00Z">
              <w:rPr/>
            </w:rPrChange>
          </w:rPr>
          <w:t xml:space="preserve">it </w:t>
        </w:r>
      </w:ins>
      <w:r w:rsidR="00D33E99">
        <w:t xml:space="preserve">also </w:t>
      </w:r>
      <w:r w:rsidR="005A3B0B">
        <w:t>established</w:t>
      </w:r>
      <w:r w:rsidR="00D33E99">
        <w:t xml:space="preserve"> a process </w:t>
      </w:r>
      <w:ins w:id="2691" w:author="Bernie Grofman" w:date="2022-11-27T16:05:00Z">
        <w:r w:rsidR="00867395" w:rsidRPr="00867395">
          <w:rPr>
            <w:b/>
            <w:rPrChange w:id="2692" w:author="Bernie Grofman" w:date="2022-11-27T16:05:00Z">
              <w:rPr/>
            </w:rPrChange>
          </w:rPr>
          <w:t xml:space="preserve">supposed </w:t>
        </w:r>
      </w:ins>
      <w:r w:rsidR="00D33E99" w:rsidRPr="00867395">
        <w:rPr>
          <w:b/>
          <w:rPrChange w:id="2693" w:author="Bernie Grofman" w:date="2022-11-27T16:05:00Z">
            <w:rPr/>
          </w:rPrChange>
        </w:rPr>
        <w:t>to attain bipartisan</w:t>
      </w:r>
      <w:ins w:id="2694" w:author="Bernie Grofman" w:date="2022-11-27T16:05:00Z">
        <w:r w:rsidR="00867395" w:rsidRPr="00867395">
          <w:rPr>
            <w:b/>
            <w:rPrChange w:id="2695" w:author="Bernie Grofman" w:date="2022-11-27T16:05:00Z">
              <w:rPr/>
            </w:rPrChange>
          </w:rPr>
          <w:t xml:space="preserve">ship via a </w:t>
        </w:r>
      </w:ins>
      <w:del w:id="2696" w:author="Bernie Grofman" w:date="2022-11-27T16:05:00Z">
        <w:r w:rsidR="00D33E99" w:rsidRPr="00867395" w:rsidDel="00867395">
          <w:rPr>
            <w:b/>
            <w:rPrChange w:id="2697" w:author="Bernie Grofman" w:date="2022-11-27T16:05:00Z">
              <w:rPr/>
            </w:rPrChange>
          </w:rPr>
          <w:delText xml:space="preserve"> redistricting maps</w:delText>
        </w:r>
        <w:r w:rsidR="005A3B0B" w:rsidRPr="00867395" w:rsidDel="00867395">
          <w:rPr>
            <w:b/>
            <w:rPrChange w:id="2698" w:author="Bernie Grofman" w:date="2022-11-27T16:05:00Z">
              <w:rPr/>
            </w:rPrChange>
          </w:rPr>
          <w:delText xml:space="preserve"> by designing a </w:delText>
        </w:r>
      </w:del>
      <w:r w:rsidR="005A3B0B" w:rsidRPr="00867395">
        <w:rPr>
          <w:b/>
          <w:rPrChange w:id="2699" w:author="Bernie Grofman" w:date="2022-11-27T16:05:00Z">
            <w:rPr/>
          </w:rPrChange>
        </w:rPr>
        <w:t>commission</w:t>
      </w:r>
      <w:r w:rsidR="007E0E59" w:rsidRPr="00867395">
        <w:rPr>
          <w:b/>
          <w:rPrChange w:id="2700" w:author="Bernie Grofman" w:date="2022-11-27T16:05:00Z">
            <w:rPr/>
          </w:rPrChange>
        </w:rPr>
        <w:t xml:space="preserve"> containing individuals of both parties</w:t>
      </w:r>
      <w:r w:rsidR="00D33E99">
        <w:t>.</w:t>
      </w:r>
      <w:r w:rsidR="007E0E59">
        <w:t xml:space="preserve"> The commission</w:t>
      </w:r>
      <w:r w:rsidR="008912E7">
        <w:t>’</w:t>
      </w:r>
      <w:r w:rsidR="007E0E59">
        <w:t>s composition, however, contained no tie-breaking mechanism</w:t>
      </w:r>
      <w:r w:rsidR="00CE576F">
        <w:t xml:space="preserve">. </w:t>
      </w:r>
      <w:del w:id="2701" w:author="Bernie Grofman" w:date="2022-11-27T16:06:00Z">
        <w:r w:rsidR="00CE576F" w:rsidDel="00867395">
          <w:delText xml:space="preserve">Even </w:delText>
        </w:r>
      </w:del>
      <w:ins w:id="2702" w:author="Bernie Grofman" w:date="2022-11-27T16:06:00Z">
        <w:r w:rsidR="00867395">
          <w:t xml:space="preserve">Moreover, even </w:t>
        </w:r>
      </w:ins>
      <w:r w:rsidR="00CE576F">
        <w:t xml:space="preserve">if the commission was successful in its work, </w:t>
      </w:r>
      <w:r w:rsidR="00CE576F" w:rsidRPr="00867395">
        <w:rPr>
          <w:b/>
          <w:rPrChange w:id="2703" w:author="Bernie Grofman" w:date="2022-11-27T16:06:00Z">
            <w:rPr/>
          </w:rPrChange>
        </w:rPr>
        <w:t>it</w:t>
      </w:r>
      <w:ins w:id="2704" w:author="Bernie Grofman" w:date="2022-11-27T16:06:00Z">
        <w:r w:rsidR="00867395" w:rsidRPr="00867395">
          <w:rPr>
            <w:b/>
            <w:rPrChange w:id="2705" w:author="Bernie Grofman" w:date="2022-11-27T16:06:00Z">
              <w:rPr/>
            </w:rPrChange>
          </w:rPr>
          <w:t>s map</w:t>
        </w:r>
        <w:r w:rsidR="00867395">
          <w:t xml:space="preserve"> </w:t>
        </w:r>
      </w:ins>
      <w:del w:id="2706" w:author="Bernie Grofman" w:date="2022-11-27T16:06:00Z">
        <w:r w:rsidR="00CE576F" w:rsidDel="00867395">
          <w:delText xml:space="preserve"> </w:delText>
        </w:r>
      </w:del>
      <w:r w:rsidR="00CE576F">
        <w:t>was subject to changes made by the legislature.</w:t>
      </w:r>
    </w:p>
    <w:p w14:paraId="1928E702" w14:textId="79B1063D" w:rsidR="003555C5" w:rsidRDefault="00CE576F" w:rsidP="00032FB6">
      <w:r>
        <w:t xml:space="preserve">In the 2020 cycle, the </w:t>
      </w:r>
      <w:r w:rsidR="003959F9">
        <w:t xml:space="preserve">state government was under party control for the Democrats, including supermajorities in both chambers. </w:t>
      </w:r>
      <w:r w:rsidR="007018BC">
        <w:t xml:space="preserve">The commission failed to produce a map and the legislature enacted its own congressional map that was signed into law by the governor. This map was challenged in state court </w:t>
      </w:r>
      <w:r w:rsidR="00DA5EFB">
        <w:t>as having violated the 2014 constitutional amendments.</w:t>
      </w:r>
      <w:r w:rsidR="00C64138">
        <w:t xml:space="preserve"> </w:t>
      </w:r>
      <w:r w:rsidR="009831A2" w:rsidRPr="009831A2">
        <w:t xml:space="preserve">In </w:t>
      </w:r>
      <w:r w:rsidR="009831A2" w:rsidRPr="009831A2">
        <w:rPr>
          <w:i/>
          <w:iCs/>
        </w:rPr>
        <w:t>Harkenrider v. Hochul</w:t>
      </w:r>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thus </w:t>
      </w:r>
      <w:del w:id="2707" w:author="Bernie Grofman" w:date="2022-11-27T16:08:00Z">
        <w:r w:rsidR="009831A2" w:rsidRPr="00867395" w:rsidDel="00867395">
          <w:rPr>
            <w:b/>
            <w:rPrChange w:id="2708" w:author="Bernie Grofman" w:date="2022-11-27T16:08:00Z">
              <w:rPr/>
            </w:rPrChange>
          </w:rPr>
          <w:delText xml:space="preserve">were </w:delText>
        </w:r>
      </w:del>
      <w:ins w:id="2709" w:author="Bernie Grofman" w:date="2022-11-27T16:08:00Z">
        <w:r w:rsidR="00867395" w:rsidRPr="00867395">
          <w:rPr>
            <w:b/>
            <w:rPrChange w:id="2710" w:author="Bernie Grofman" w:date="2022-11-27T16:08:00Z">
              <w:rPr/>
            </w:rPrChange>
          </w:rPr>
          <w:t>was</w:t>
        </w:r>
        <w:r w:rsidR="00867395" w:rsidRPr="009831A2">
          <w:t xml:space="preserve"> </w:t>
        </w:r>
      </w:ins>
      <w:r w:rsidR="009831A2" w:rsidRPr="009831A2">
        <w:t xml:space="preserve">not enacted through a constitutionally valid process. For the congressional plan, the Court also held that the Respondents “engaged in prohibited gerrymandering when creating the districts" </w:t>
      </w:r>
      <w:r w:rsidR="009D1A4B">
        <w:rPr>
          <w:i/>
          <w:iCs/>
        </w:rPr>
        <w:t>Id</w:t>
      </w:r>
      <w:r w:rsidR="009D1A4B">
        <w:t>. at 1</w:t>
      </w:r>
      <w:r w:rsidR="009831A2" w:rsidRPr="009831A2">
        <w:t>.</w:t>
      </w:r>
      <w:r w:rsidR="009D1A4B">
        <w:t xml:space="preserve"> The court appointed a special master</w:t>
      </w:r>
      <w:r w:rsidR="00BB167F">
        <w:t xml:space="preserve"> who prepared the court remedial map.</w:t>
      </w:r>
      <w:r w:rsidR="00BB167F">
        <w:rPr>
          <w:rStyle w:val="FootnoteReference"/>
        </w:rPr>
        <w:footnoteReference w:id="101"/>
      </w:r>
    </w:p>
    <w:p w14:paraId="70F29E61" w14:textId="42AEB264" w:rsidR="00BE3B0D" w:rsidRDefault="00BE3B0D" w:rsidP="00032FB6">
      <w:pPr>
        <w:pStyle w:val="Heading4"/>
      </w:pPr>
      <w:r>
        <w:t>Ohio</w:t>
      </w:r>
    </w:p>
    <w:p w14:paraId="42FE7767" w14:textId="2A4C1C41" w:rsidR="00B51773" w:rsidRDefault="00B51773" w:rsidP="00B51773">
      <w:r>
        <w:t xml:space="preserve">Ohio is perhaps the most complicated of all the cases we cover in this essay. </w:t>
      </w:r>
      <w:ins w:id="2713" w:author="Bernie Grofman" w:date="2022-11-27T16:14:00Z">
        <w:r w:rsidR="009E3C53">
          <w:t xml:space="preserve"> </w:t>
        </w:r>
      </w:ins>
      <w:r w:rsidR="00BB4208">
        <w:t xml:space="preserve">While the primary body responsible for </w:t>
      </w:r>
      <w:r w:rsidR="00632B6E">
        <w:t>congressional redistricting is a political commission, in effect it can be bypassed by the legislature.</w:t>
      </w:r>
      <w:r w:rsidR="00376557">
        <w:t xml:space="preserve"> Indeed, as we will explain, this is what happened in the 2020 cycle.</w:t>
      </w:r>
    </w:p>
    <w:p w14:paraId="140B212E" w14:textId="762D1A01" w:rsidR="005E74B7" w:rsidRDefault="009B7909" w:rsidP="005E74B7">
      <w:r>
        <w:t xml:space="preserve">Like New York, Ohio voters passed a constitutional amendment </w:t>
      </w:r>
      <w:r w:rsidR="00764753">
        <w:t xml:space="preserve">in 2018 </w:t>
      </w:r>
      <w:r>
        <w:t xml:space="preserve">intended to take politics out of the process of congressional redistricting. </w:t>
      </w:r>
      <w:r w:rsidR="00FD71EF">
        <w:t xml:space="preserve">The original jurisdiction to create a </w:t>
      </w:r>
      <w:r w:rsidR="00B62F0A">
        <w:t>congressional district plan resides with the general assembly.</w:t>
      </w:r>
      <w:r w:rsidR="00B62F0A">
        <w:rPr>
          <w:rStyle w:val="FootnoteReference"/>
        </w:rPr>
        <w:footnoteReference w:id="102"/>
      </w:r>
      <w:r w:rsidR="00B62F0A">
        <w:t xml:space="preserve"> For a plan to go into effect for the entire decade, it must </w:t>
      </w:r>
      <w:r w:rsidR="00881685">
        <w:t>have an affirmative vote of three-fifths of the members of each house, including at least 50% of each of the two largest parties.</w:t>
      </w:r>
      <w:r w:rsidR="00AB29B3">
        <w:t xml:space="preserve"> </w:t>
      </w:r>
      <w:r w:rsidR="00375DA0">
        <w:t xml:space="preserve">If the legislature fails </w:t>
      </w:r>
      <w:r w:rsidR="00375DA0">
        <w:lastRenderedPageBreak/>
        <w:t>to get the necessary vote, a redistricting commission is formed consisting of several state officials.</w:t>
      </w:r>
      <w:r w:rsidR="00EC354A">
        <w:rPr>
          <w:rStyle w:val="FootnoteReference"/>
        </w:rPr>
        <w:footnoteReference w:id="103"/>
      </w:r>
      <w:ins w:id="2714" w:author="Bernie Grofman" w:date="2022-11-27T16:31:00Z">
        <w:r w:rsidR="00427371">
          <w:t xml:space="preserve"> </w:t>
        </w:r>
        <w:r w:rsidR="00427371" w:rsidRPr="00427371">
          <w:rPr>
            <w:b/>
            <w:rPrChange w:id="2715" w:author="Bernie Grofman" w:date="2022-11-27T16:31:00Z">
              <w:rPr/>
            </w:rPrChange>
          </w:rPr>
          <w:t>For the commission map to be valid</w:t>
        </w:r>
        <w:r w:rsidR="00427371">
          <w:t xml:space="preserve">, </w:t>
        </w:r>
      </w:ins>
      <w:del w:id="2716" w:author="Bernie Grofman" w:date="2022-11-27T16:31:00Z">
        <w:r w:rsidR="00583E55" w:rsidDel="00427371">
          <w:delText xml:space="preserve"> Similarly, </w:delText>
        </w:r>
      </w:del>
      <w:r w:rsidR="00583E55">
        <w:t xml:space="preserve">the commission vote must include members of both major political parties. Finally, if the commission fails, then the legislature </w:t>
      </w:r>
      <w:r w:rsidR="00CE2908">
        <w:t xml:space="preserve">can pass a plan in the form of regular legislation subject to the governor’s signature; however, a plan passed in this form </w:t>
      </w:r>
      <w:r w:rsidR="00CE2908" w:rsidRPr="00427371">
        <w:rPr>
          <w:b/>
          <w:color w:val="00B0F0"/>
          <w:rPrChange w:id="2717" w:author="Bernie Grofman" w:date="2022-11-27T16:32:00Z">
            <w:rPr/>
          </w:rPrChange>
        </w:rPr>
        <w:t>is only valid for two years</w:t>
      </w:r>
      <w:r w:rsidR="00CE2908">
        <w:t>.</w:t>
      </w:r>
      <w:r w:rsidR="00CE2908">
        <w:rPr>
          <w:rStyle w:val="FootnoteReference"/>
        </w:rPr>
        <w:footnoteReference w:id="104"/>
      </w:r>
      <w:r w:rsidR="003E7193">
        <w:t xml:space="preserve"> Moreover, if passed </w:t>
      </w:r>
      <w:r w:rsidR="002A7F89">
        <w:t xml:space="preserve">without three-fifths of all members and half of the members from each major party, it is subject to </w:t>
      </w:r>
      <w:r w:rsidR="005E62A5">
        <w:t>prohibitions on partisanship.</w:t>
      </w:r>
      <w:r w:rsidR="005E62A5">
        <w:rPr>
          <w:rStyle w:val="FootnoteReference"/>
        </w:rPr>
        <w:footnoteReference w:id="105"/>
      </w:r>
      <w:r w:rsidR="00A06A8C">
        <w:t xml:space="preserve"> </w:t>
      </w:r>
      <w:r w:rsidR="00A06A8C" w:rsidRPr="009E3C53">
        <w:rPr>
          <w:b/>
          <w:color w:val="4472C4" w:themeColor="accent1"/>
          <w:rPrChange w:id="2718" w:author="Bernie Grofman" w:date="2022-11-27T16:16:00Z">
            <w:rPr/>
          </w:rPrChange>
        </w:rPr>
        <w:t>The plan is to remain in effect for four years</w:t>
      </w:r>
      <w:r w:rsidR="00A06A8C" w:rsidRPr="00046465">
        <w:rPr>
          <w:b/>
          <w:color w:val="FF0000"/>
          <w:sz w:val="32"/>
          <w:szCs w:val="32"/>
          <w:rPrChange w:id="2719" w:author="Bernie Grofman" w:date="2022-11-27T16:30:00Z">
            <w:rPr/>
          </w:rPrChange>
        </w:rPr>
        <w:t xml:space="preserve">. </w:t>
      </w:r>
      <w:ins w:id="2720" w:author="Bernie Grofman" w:date="2022-11-27T16:30:00Z">
        <w:r w:rsidR="00046465" w:rsidRPr="00046465">
          <w:rPr>
            <w:b/>
            <w:color w:val="FF0000"/>
            <w:sz w:val="32"/>
            <w:szCs w:val="32"/>
            <w:rPrChange w:id="2721" w:author="Bernie Grofman" w:date="2022-11-27T16:30:00Z">
              <w:rPr/>
            </w:rPrChange>
          </w:rPr>
          <w:t>JONATHAN, I AM COM</w:t>
        </w:r>
      </w:ins>
      <w:ins w:id="2722" w:author="Bernie Grofman" w:date="2022-11-27T16:31:00Z">
        <w:r w:rsidR="00046465">
          <w:rPr>
            <w:b/>
            <w:color w:val="FF0000"/>
            <w:sz w:val="32"/>
            <w:szCs w:val="32"/>
          </w:rPr>
          <w:t>P</w:t>
        </w:r>
      </w:ins>
      <w:ins w:id="2723" w:author="Bernie Grofman" w:date="2022-11-27T16:30:00Z">
        <w:r w:rsidR="00046465" w:rsidRPr="00046465">
          <w:rPr>
            <w:b/>
            <w:color w:val="FF0000"/>
            <w:sz w:val="32"/>
            <w:szCs w:val="32"/>
            <w:rPrChange w:id="2724" w:author="Bernie Grofman" w:date="2022-11-27T16:30:00Z">
              <w:rPr/>
            </w:rPrChange>
          </w:rPr>
          <w:t>LETELY CONFUSED. WHEN IS A PLAN A TWO YEAR PLAN AND WHEN IS IT A FOUR YEAR PLAN?</w:t>
        </w:r>
        <w:r w:rsidR="00046465">
          <w:t xml:space="preserve"> </w:t>
        </w:r>
      </w:ins>
      <w:r w:rsidR="003E335C">
        <w:t xml:space="preserve">Most importantly for our purposes, though, is that even if a map is </w:t>
      </w:r>
      <w:r w:rsidR="007B499C">
        <w:t>said to violate the prohibition on partisan gerrymandering,</w:t>
      </w:r>
      <w:r w:rsidR="00A06A8C">
        <w:t xml:space="preserve"> the court has no authority to </w:t>
      </w:r>
      <w:r w:rsidR="00956E60">
        <w:t xml:space="preserve">demand its own map </w:t>
      </w:r>
      <w:ins w:id="2725" w:author="Bernie Grofman" w:date="2022-11-27T16:32:00Z">
        <w:r w:rsidR="00427371" w:rsidRPr="00427371">
          <w:rPr>
            <w:b/>
            <w:rPrChange w:id="2726" w:author="Bernie Grofman" w:date="2022-11-27T16:32:00Z">
              <w:rPr/>
            </w:rPrChange>
          </w:rPr>
          <w:t>be</w:t>
        </w:r>
        <w:r w:rsidR="00427371">
          <w:t xml:space="preserve"> </w:t>
        </w:r>
      </w:ins>
      <w:r w:rsidR="00956E60">
        <w:t>used</w:t>
      </w:r>
      <w:r w:rsidR="005E74B7">
        <w:t>.</w:t>
      </w:r>
      <w:r w:rsidR="005E74B7">
        <w:rPr>
          <w:rStyle w:val="FootnoteReference"/>
        </w:rPr>
        <w:footnoteReference w:id="106"/>
      </w:r>
      <w:r w:rsidR="00B12919">
        <w:t xml:space="preserve"> </w:t>
      </w:r>
    </w:p>
    <w:p w14:paraId="1E6D01ED" w14:textId="1EF85CDD" w:rsidR="002845C9" w:rsidRDefault="00C55429" w:rsidP="00374A65">
      <w:r>
        <w:t xml:space="preserve">The process for </w:t>
      </w:r>
      <w:r w:rsidR="000D0438">
        <w:t xml:space="preserve">drawing new congressional districts in Ohio had a rocky start for Ohio. Delayed census data pushed against deadlines laid out in the state constitution. </w:t>
      </w:r>
      <w:r w:rsidR="00E910AE">
        <w:t xml:space="preserve">The legislature failed to meet its first deadline for the legislature to pass a bipartisan map, with </w:t>
      </w:r>
      <w:r w:rsidR="00D93F96">
        <w:t xml:space="preserve">responsibility shifting to the commission. </w:t>
      </w:r>
      <w:r w:rsidR="003C202E">
        <w:t xml:space="preserve">The commission </w:t>
      </w:r>
      <w:r w:rsidR="00A41456">
        <w:t xml:space="preserve">was unable to agree on a bipartisan solution, so responsibility </w:t>
      </w:r>
      <w:r w:rsidR="00C2214A">
        <w:t>reverted</w:t>
      </w:r>
      <w:r w:rsidR="00A41456">
        <w:t xml:space="preserve"> to the legislature. </w:t>
      </w:r>
      <w:r w:rsidR="00C2214A">
        <w:t>The map passed there</w:t>
      </w:r>
      <w:r w:rsidR="000078EA">
        <w:t xml:space="preserve"> </w:t>
      </w:r>
      <w:del w:id="2727" w:author="Bernie Grofman" w:date="2022-11-27T16:33:00Z">
        <w:r w:rsidR="000078EA" w:rsidRPr="00427371" w:rsidDel="00427371">
          <w:rPr>
            <w:b/>
            <w:rPrChange w:id="2728" w:author="Bernie Grofman" w:date="2022-11-27T16:33:00Z">
              <w:rPr/>
            </w:rPrChange>
          </w:rPr>
          <w:delText xml:space="preserve">were </w:delText>
        </w:r>
      </w:del>
      <w:ins w:id="2729" w:author="Bernie Grofman" w:date="2022-11-27T16:33:00Z">
        <w:r w:rsidR="00427371" w:rsidRPr="00427371">
          <w:rPr>
            <w:b/>
            <w:rPrChange w:id="2730" w:author="Bernie Grofman" w:date="2022-11-27T16:33:00Z">
              <w:rPr/>
            </w:rPrChange>
          </w:rPr>
          <w:t>was</w:t>
        </w:r>
        <w:r w:rsidR="00427371">
          <w:t xml:space="preserve"> </w:t>
        </w:r>
      </w:ins>
      <w:r w:rsidR="000078EA">
        <w:t xml:space="preserve">on a party-line vote, meaning </w:t>
      </w:r>
      <w:ins w:id="2731" w:author="Bernie Grofman" w:date="2022-11-27T16:33:00Z">
        <w:r w:rsidR="00427371" w:rsidRPr="00427371">
          <w:rPr>
            <w:b/>
            <w:rPrChange w:id="2732" w:author="Bernie Grofman" w:date="2022-11-27T16:33:00Z">
              <w:rPr/>
            </w:rPrChange>
          </w:rPr>
          <w:t>it</w:t>
        </w:r>
        <w:r w:rsidR="00427371">
          <w:t xml:space="preserve"> </w:t>
        </w:r>
      </w:ins>
      <w:del w:id="2733" w:author="Bernie Grofman" w:date="2022-11-27T16:33:00Z">
        <w:r w:rsidR="000078EA" w:rsidDel="00427371">
          <w:delText xml:space="preserve">they </w:delText>
        </w:r>
      </w:del>
      <w:r w:rsidR="000078EA">
        <w:t>would only be in effect for four years. This plan was challenged in state court</w:t>
      </w:r>
      <w:r w:rsidR="00E85CF1">
        <w:t>.</w:t>
      </w:r>
      <w:r w:rsidR="00D927FC">
        <w:rPr>
          <w:rStyle w:val="FootnoteReference"/>
        </w:rPr>
        <w:footnoteReference w:id="107"/>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Pr>
          <w:rStyle w:val="FootnoteReference"/>
        </w:rPr>
        <w:footnoteReference w:id="108"/>
      </w:r>
      <w:r w:rsidR="00CC0536">
        <w:t xml:space="preserve"> </w:t>
      </w:r>
    </w:p>
    <w:p w14:paraId="1B7BD0AE" w14:textId="5E6B0463" w:rsidR="00A963FC" w:rsidRDefault="009E09F8" w:rsidP="00D41CF6">
      <w:pPr>
        <w:rPr>
          <w:ins w:id="2734" w:author="Bernie Grofman" w:date="2022-11-27T20:01:00Z"/>
        </w:rPr>
      </w:pPr>
      <w:r>
        <w:t xml:space="preserve">With the map it enacted now ruled unconstitutional, the general assembly </w:t>
      </w:r>
      <w:r w:rsidR="00EA1D61">
        <w:t xml:space="preserve">was allowed to submit a new map. Instead, they gave authority to produce a plan back to the commission. </w:t>
      </w:r>
      <w:r w:rsidR="00A97264">
        <w:t>S</w:t>
      </w:r>
      <w:r w:rsidR="00EA1D61">
        <w:t xml:space="preserve">ome Republican members </w:t>
      </w:r>
      <w:r w:rsidR="00A97264">
        <w:t xml:space="preserve">of the commission </w:t>
      </w:r>
      <w:r w:rsidR="00EA1D61">
        <w:lastRenderedPageBreak/>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r w:rsidR="00D927FC">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Pr>
          <w:rStyle w:val="FootnoteReference"/>
        </w:rPr>
        <w:footnoteReference w:id="109"/>
      </w:r>
      <w:r w:rsidR="0011289C">
        <w:t xml:space="preserve"> </w:t>
      </w:r>
      <w:r w:rsidR="008C0295">
        <w:t>Several</w:t>
      </w:r>
      <w:r w:rsidR="00030B03">
        <w:t xml:space="preserve"> new </w:t>
      </w:r>
      <w:r w:rsidR="0011289C">
        <w:t>challenge</w:t>
      </w:r>
      <w:r w:rsidR="008C0295">
        <w:t xml:space="preserve">s were brought in state court, </w:t>
      </w:r>
      <w:r w:rsidR="00E22F4B">
        <w:t>and</w:t>
      </w:r>
      <w:r w:rsidR="0011289C">
        <w:t xml:space="preserve"> the Ohio Supreme Court </w:t>
      </w:r>
      <w:del w:id="2735" w:author="Bernie Grofman" w:date="2022-11-27T16:34:00Z">
        <w:r w:rsidR="0025494D" w:rsidRPr="00427371" w:rsidDel="00427371">
          <w:rPr>
            <w:b/>
            <w:rPrChange w:id="2736" w:author="Bernie Grofman" w:date="2022-11-27T16:34:00Z">
              <w:rPr/>
            </w:rPrChange>
          </w:rPr>
          <w:delText xml:space="preserve">to </w:delText>
        </w:r>
      </w:del>
      <w:ins w:id="2737" w:author="Bernie Grofman" w:date="2022-11-27T16:34:00Z">
        <w:r w:rsidR="00427371" w:rsidRPr="00427371">
          <w:rPr>
            <w:b/>
            <w:rPrChange w:id="2738" w:author="Bernie Grofman" w:date="2022-11-27T16:34:00Z">
              <w:rPr/>
            </w:rPrChange>
          </w:rPr>
          <w:t>then</w:t>
        </w:r>
        <w:r w:rsidR="00427371">
          <w:t xml:space="preserve"> </w:t>
        </w:r>
      </w:ins>
      <w:r w:rsidR="0011289C">
        <w:t>rule</w:t>
      </w:r>
      <w:r w:rsidR="00E22F4B">
        <w:t>d</w:t>
      </w:r>
      <w:r w:rsidR="0011289C">
        <w:t xml:space="preserve"> that the map passed by the redistricting commission </w:t>
      </w:r>
      <w:r w:rsidR="0025494D">
        <w:t>was</w:t>
      </w:r>
      <w:r w:rsidR="0011289C">
        <w:t xml:space="preserve"> a partisan gerrymander</w:t>
      </w:r>
      <w:r w:rsidR="00552522">
        <w:t xml:space="preserve">. </w:t>
      </w:r>
      <w:r w:rsidR="003E67BA">
        <w:t xml:space="preserve">Specifically, the court said that the revised plan </w:t>
      </w:r>
      <w:r w:rsidR="003E67BA" w:rsidRPr="003E67BA">
        <w:t>“allocates voters in ways that unnecessarily favor the Republican Party by packing Democratic voters into a few dense Democratic-leaning districts, thereby increasing the Republican vote share of the remaining districts.”</w:t>
      </w:r>
      <w:r w:rsidR="00E22F4B">
        <w:rPr>
          <w:rStyle w:val="FootnoteReference"/>
        </w:rPr>
        <w:footnoteReference w:id="110"/>
      </w:r>
      <w:r w:rsidR="0011289C">
        <w:t xml:space="preserve"> </w:t>
      </w:r>
      <w:r w:rsidR="00223812">
        <w:t xml:space="preserve">The </w:t>
      </w:r>
      <w:r w:rsidR="003E67BA">
        <w:t>2022 election was underway</w:t>
      </w:r>
      <w:r w:rsidR="00223812">
        <w:t xml:space="preserve"> at this point</w:t>
      </w:r>
      <w:ins w:id="2739" w:author="Bernie Grofman" w:date="2022-11-27T16:35:00Z">
        <w:r w:rsidR="00427371">
          <w:t xml:space="preserve"> </w:t>
        </w:r>
        <w:r w:rsidR="00427371" w:rsidRPr="00427371">
          <w:rPr>
            <w:b/>
            <w:rPrChange w:id="2740" w:author="Bernie Grofman" w:date="2022-11-27T16:35:00Z">
              <w:rPr/>
            </w:rPrChange>
          </w:rPr>
          <w:t>in terms of petitions for candidacy</w:t>
        </w:r>
      </w:ins>
      <w:r w:rsidR="003E67BA" w:rsidRPr="00427371">
        <w:rPr>
          <w:b/>
          <w:rPrChange w:id="2741" w:author="Bernie Grofman" w:date="2022-11-27T16:35:00Z">
            <w:rPr/>
          </w:rPrChange>
        </w:rPr>
        <w:t>,</w:t>
      </w:r>
      <w:r w:rsidR="003E67BA">
        <w:t xml:space="preserve"> </w:t>
      </w:r>
      <w:r w:rsidR="00223812">
        <w:t>so</w:t>
      </w:r>
      <w:r w:rsidR="003E67BA">
        <w:t xml:space="preserve"> the court’s order</w:t>
      </w:r>
      <w:r w:rsidR="0011289C">
        <w:t xml:space="preserve"> </w:t>
      </w:r>
      <w:del w:id="2742" w:author="Bernie Grofman" w:date="2022-11-27T16:35:00Z">
        <w:r w:rsidR="0011289C" w:rsidDel="00427371">
          <w:delText>require</w:delText>
        </w:r>
        <w:r w:rsidR="003E67BA" w:rsidDel="00427371">
          <w:delText>s</w:delText>
        </w:r>
        <w:r w:rsidR="0011289C" w:rsidDel="00427371">
          <w:delText xml:space="preserve"> </w:delText>
        </w:r>
      </w:del>
      <w:ins w:id="2743" w:author="Bernie Grofman" w:date="2022-11-27T16:35:00Z">
        <w:r w:rsidR="00427371">
          <w:t xml:space="preserve">required </w:t>
        </w:r>
      </w:ins>
      <w:r w:rsidR="00524FC0">
        <w:t>a redraw</w:t>
      </w:r>
      <w:r w:rsidR="003E67BA">
        <w:t>n plan</w:t>
      </w:r>
      <w:r w:rsidR="00524FC0">
        <w:t xml:space="preserve"> for the 2024 election.</w:t>
      </w:r>
      <w:r w:rsidR="00223812">
        <w:t xml:space="preserve"> Essentially, the </w:t>
      </w:r>
      <w:r w:rsidR="00384651">
        <w:t>time had expired to put a new map in place for the 2022</w:t>
      </w:r>
      <w:ins w:id="2744" w:author="Bernie Grofman" w:date="2022-11-27T16:36:00Z">
        <w:r w:rsidR="00427371">
          <w:t xml:space="preserve"> election</w:t>
        </w:r>
      </w:ins>
      <w:r w:rsidR="00384651">
        <w:t>.</w:t>
      </w:r>
    </w:p>
    <w:p w14:paraId="4A943B1B" w14:textId="6F094D68" w:rsidR="007361B8" w:rsidRDefault="007361B8" w:rsidP="00D41CF6">
      <w:pPr>
        <w:rPr>
          <w:ins w:id="2745" w:author="Bernie Grofman" w:date="2022-11-27T20:01:00Z"/>
        </w:rPr>
      </w:pPr>
    </w:p>
    <w:p w14:paraId="46D102D3" w14:textId="750B181E" w:rsidR="007361B8" w:rsidRDefault="007361B8">
      <w:pPr>
        <w:pStyle w:val="Heading4"/>
        <w:rPr>
          <w:ins w:id="2746" w:author="Bernie Grofman" w:date="2022-11-27T20:01:00Z"/>
        </w:rPr>
        <w:pPrChange w:id="2747" w:author="Bernie Grofman" w:date="2022-11-27T20:02:00Z">
          <w:pPr/>
        </w:pPrChange>
      </w:pPr>
      <w:ins w:id="2748" w:author="Bernie Grofman" w:date="2022-11-27T20:01:00Z">
        <w:r>
          <w:t xml:space="preserve"> Oregon</w:t>
        </w:r>
      </w:ins>
    </w:p>
    <w:p w14:paraId="5B6629CC" w14:textId="77777777" w:rsidR="007361B8" w:rsidRDefault="007361B8" w:rsidP="007361B8">
      <w:pPr>
        <w:rPr>
          <w:ins w:id="2749" w:author="Bernie Grofman" w:date="2022-11-27T20:01:00Z"/>
        </w:rPr>
      </w:pPr>
    </w:p>
    <w:p w14:paraId="795E6C72" w14:textId="77777777" w:rsidR="007361B8" w:rsidRDefault="007361B8" w:rsidP="007361B8">
      <w:pPr>
        <w:rPr>
          <w:ins w:id="2750" w:author="Bernie Grofman" w:date="2022-11-27T20:01:00Z"/>
        </w:rPr>
      </w:pPr>
      <w:ins w:id="2751" w:author="Bernie Grofman" w:date="2022-11-27T20:01:00Z">
        <w:r>
          <w:t>In the 2020 cycle, Oregon’s congressional redistricting was under party control of the Democrats. It was the first state to redraw its map. After initially floating a plan that would have created significant advantage to the Democrats, the Oregon Legislature passed a map that as signed by the governor that was reduced in its bias. The plan was challenged in state court by the former Republican Secretary of State.</w:t>
        </w:r>
        <w:r>
          <w:rPr>
            <w:rStyle w:val="FootnoteReference"/>
          </w:rPr>
          <w:footnoteReference w:id="111"/>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Pr>
            <w:rStyle w:val="FootnoteReference"/>
          </w:rPr>
          <w:footnoteReference w:id="112"/>
        </w:r>
        <w:r w:rsidRPr="00BA6A97">
          <w:t xml:space="preserve">, because </w:t>
        </w:r>
        <w:r>
          <w:t>the plan</w:t>
        </w:r>
        <w:r w:rsidRPr="00BA6A97">
          <w:t xml:space="preserve"> was enacted for the purpose of favoring the Democratic Party, Democratic incumbent legislators, and “other person[s]” affiliated with the Democratic Party.</w:t>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Pr>
            <w:rStyle w:val="FootnoteReference"/>
          </w:rPr>
          <w:footnoteReference w:id="113"/>
        </w:r>
        <w:r>
          <w:t xml:space="preserve"> Plaintiffs also argue</w:t>
        </w:r>
        <w:r w:rsidRPr="00BA6A97">
          <w:t xml:space="preserve"> that </w:t>
        </w:r>
        <w:r>
          <w:t>the plan</w:t>
        </w:r>
        <w:r w:rsidRPr="00BA6A97">
          <w:t xml:space="preserve"> </w:t>
        </w:r>
        <w:r w:rsidRPr="00BA6A97">
          <w:lastRenderedPageBreak/>
          <w:t>violates the Privileges and Immunities Clause and the Free and Equal Elections Clause</w:t>
        </w:r>
        <w:r>
          <w:t xml:space="preserve"> </w:t>
        </w:r>
        <w:r w:rsidRPr="00BA6A97">
          <w:t>of the Oregon Constitution</w:t>
        </w:r>
        <w:r>
          <w:t>.</w:t>
        </w:r>
        <w:r>
          <w:rPr>
            <w:rStyle w:val="FootnoteReference"/>
          </w:rPr>
          <w:footnoteReference w:id="114"/>
        </w:r>
        <w:r>
          <w:t xml:space="preserve"> </w:t>
        </w:r>
      </w:ins>
    </w:p>
    <w:p w14:paraId="36733C7D" w14:textId="4F181B0E" w:rsidR="007361B8" w:rsidRPr="007361B8" w:rsidRDefault="007361B8" w:rsidP="007361B8">
      <w:pPr>
        <w:rPr>
          <w:ins w:id="2760" w:author="Bernie Grofman" w:date="2022-11-27T20:01:00Z"/>
          <w:b/>
          <w:rPrChange w:id="2761" w:author="Bernie Grofman" w:date="2022-11-27T20:04:00Z">
            <w:rPr>
              <w:ins w:id="2762" w:author="Bernie Grofman" w:date="2022-11-27T20:01:00Z"/>
            </w:rPr>
          </w:rPrChange>
        </w:rPr>
      </w:pPr>
      <w:ins w:id="2763" w:author="Bernie Grofman" w:date="2022-11-27T20:01:00Z">
        <w:r>
          <w:t>Oregon law instructs the state court to appoint a “</w:t>
        </w:r>
        <w:r w:rsidRPr="00084C80">
          <w:t>Special Judicial Panel</w:t>
        </w:r>
        <w:r>
          <w:t xml:space="preserve">” (SJP) to hear the petition. The SJP appointed a special master to receive briefs and fact finding.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t xml:space="preserve"> </w:t>
        </w:r>
        <w:r w:rsidRPr="00084C80">
          <w:t>The Circuit Court held that the Petitioners failed to demonstrate that the legislatively adopted congressional reapportionment plan does not comply with all applicable statutes and the United States and Oregon Constitutions in any of the ways they have asserted.</w:t>
        </w:r>
        <w:r>
          <w:t xml:space="preserve"> </w:t>
        </w:r>
        <w:r w:rsidRPr="00084C80">
          <w:t>Th</w:t>
        </w:r>
        <w:r>
          <w:t>e</w:t>
        </w:r>
        <w:r w:rsidRPr="00084C80">
          <w:t xml:space="preserve"> evidence demonstrated that the enacted map was well within the range of plans that legislatures and courts have adopted in Oregon for the past 50 years and that the enacted map is more favorable to Republicans than any map since 1990.</w:t>
        </w:r>
        <w:r>
          <w:t xml:space="preserve"> The Court rejected Petitioners’ request that it adopt a per se rule that a party-line vote is enough to establish a violation of Oregon law. The court said “[w]</w:t>
        </w:r>
        <w:r w:rsidRPr="00084C80">
          <w:t>e respect the legislative process in Oregon and decline to adopt the cynical view that all politics are dirty politics</w:t>
        </w:r>
        <w:r>
          <w:t>.”</w:t>
        </w:r>
        <w:r>
          <w:rPr>
            <w:rStyle w:val="FootnoteReference"/>
          </w:rPr>
          <w:footnoteReference w:id="115"/>
        </w:r>
        <w:r>
          <w:t xml:space="preserve"> The court went on to say that “[s]</w:t>
        </w:r>
        <w:r w:rsidRPr="00A743E5">
          <w:t>uch a standard would vest in the minority party absolute control of whether a plan will be presumed to unlawfully favor a political party. A minority party could simply vote against any plan along party lines, regardless of the merits of the plan, and thereby create a presumption of improper purpose.</w:t>
        </w:r>
        <w:r>
          <w:t>”</w:t>
        </w:r>
        <w:r>
          <w:rPr>
            <w:rStyle w:val="FootnoteReference"/>
          </w:rPr>
          <w:footnoteReference w:id="116"/>
        </w:r>
        <w:r>
          <w:t xml:space="preserve"> Regarding measurable evidence that the plan favors Democrats, the court determined that p</w:t>
        </w:r>
        <w:r w:rsidRPr="00A743E5">
          <w:t>etitioners’ preferred metric for measuring partisan bias—“falls well within the range of plans that have been used in the state for the past fifty years.”</w:t>
        </w:r>
        <w:r>
          <w:rPr>
            <w:rStyle w:val="FootnoteReference"/>
          </w:rPr>
          <w:footnoteReference w:id="117"/>
        </w:r>
        <w:r>
          <w:t xml:space="preserve"> </w:t>
        </w:r>
        <w:r w:rsidRPr="009F5DCA">
          <w:t>Having reached the conclusion that Petitioners have failed to meet their burden of proof as to partisan purpose or effect, the SJP dismisses both of Petitioners’ constitutional claims without further discussion.</w:t>
        </w:r>
      </w:ins>
      <w:ins w:id="2772" w:author="Bernie Grofman" w:date="2022-11-27T20:02:00Z">
        <w:r>
          <w:t xml:space="preserve">  </w:t>
        </w:r>
        <w:r w:rsidRPr="007361B8">
          <w:rPr>
            <w:b/>
            <w:rPrChange w:id="2773" w:author="Bernie Grofman" w:date="2022-11-27T20:04:00Z">
              <w:rPr/>
            </w:rPrChange>
          </w:rPr>
          <w:t xml:space="preserve">This case </w:t>
        </w:r>
      </w:ins>
      <w:ins w:id="2774" w:author="Bernie Grofman" w:date="2022-11-27T20:03:00Z">
        <w:r w:rsidRPr="007361B8">
          <w:rPr>
            <w:b/>
            <w:rPrChange w:id="2775" w:author="Bernie Grofman" w:date="2022-11-27T20:04:00Z">
              <w:rPr/>
            </w:rPrChange>
          </w:rPr>
          <w:t>is important because it is the only example we have from the 2020 round where a case where the state had jurisprudential ground</w:t>
        </w:r>
        <w:r w:rsidR="00CB66B4">
          <w:rPr>
            <w:b/>
          </w:rPr>
          <w:t xml:space="preserve">s on which to find a violation </w:t>
        </w:r>
        <w:r w:rsidRPr="007361B8">
          <w:rPr>
            <w:b/>
            <w:rPrChange w:id="2776" w:author="Bernie Grofman" w:date="2022-11-27T20:04:00Z">
              <w:rPr/>
            </w:rPrChange>
          </w:rPr>
          <w:t>rejected the claim of gerrymandering on empirical grounds, though there are cases still pending which might provide other instances.</w:t>
        </w:r>
      </w:ins>
    </w:p>
    <w:p w14:paraId="7DE4509D" w14:textId="77777777" w:rsidR="007361B8" w:rsidRDefault="007361B8" w:rsidP="007361B8">
      <w:pPr>
        <w:rPr>
          <w:ins w:id="2777" w:author="Bernie Grofman" w:date="2022-11-27T20:01:00Z"/>
        </w:rPr>
      </w:pPr>
    </w:p>
    <w:p w14:paraId="52EB78BB" w14:textId="77777777" w:rsidR="007361B8" w:rsidRDefault="007361B8" w:rsidP="00D41CF6"/>
    <w:p w14:paraId="59ADF957" w14:textId="2DBE32F3" w:rsidR="00E453A9" w:rsidRDefault="007B499C">
      <w:pPr>
        <w:pStyle w:val="Heading3"/>
        <w:rPr>
          <w:ins w:id="2778" w:author="Bernie Grofman" w:date="2022-11-27T18:02:00Z"/>
        </w:rPr>
        <w:pPrChange w:id="2779" w:author="Bernie Grofman" w:date="2022-11-27T20:05:00Z">
          <w:pPr>
            <w:pStyle w:val="Heading4"/>
          </w:pPr>
        </w:pPrChange>
      </w:pPr>
      <w:r>
        <w:lastRenderedPageBreak/>
        <w:t xml:space="preserve"> </w:t>
      </w:r>
      <w:bookmarkStart w:id="2780" w:name="_Toc120369154"/>
      <w:r w:rsidR="000B1513">
        <w:t>Cases c</w:t>
      </w:r>
      <w:ins w:id="2781" w:author="Bernie Grofman" w:date="2022-11-27T18:13:00Z">
        <w:r w:rsidR="00473F7B">
          <w:t>hallengin</w:t>
        </w:r>
      </w:ins>
      <w:del w:id="2782" w:author="Bernie Grofman" w:date="2022-11-27T18:13:00Z">
        <w:r w:rsidR="000B1513" w:rsidDel="00473F7B">
          <w:delText>oncernin</w:delText>
        </w:r>
      </w:del>
      <w:r w:rsidR="000B1513">
        <w:t xml:space="preserve">g </w:t>
      </w:r>
      <w:ins w:id="2783" w:author="Bernie Grofman" w:date="2022-11-27T18:13:00Z">
        <w:r w:rsidR="00473F7B">
          <w:t xml:space="preserve">alleged </w:t>
        </w:r>
      </w:ins>
      <w:r w:rsidR="000B1513">
        <w:t xml:space="preserve">partisan gerrymandering where there </w:t>
      </w:r>
      <w:ins w:id="2784" w:author="Bernie Grofman" w:date="2022-11-27T17:33:00Z">
        <w:r w:rsidR="00F93B42">
          <w:t xml:space="preserve">is </w:t>
        </w:r>
      </w:ins>
      <w:r w:rsidR="000B1513" w:rsidRPr="00E453A9">
        <w:rPr>
          <w:b/>
          <w:rPrChange w:id="2785" w:author="Bernie Grofman" w:date="2022-11-27T18:04:00Z">
            <w:rPr/>
          </w:rPrChange>
        </w:rPr>
        <w:t xml:space="preserve">no </w:t>
      </w:r>
      <w:ins w:id="2786" w:author="Bernie Grofman" w:date="2022-11-27T18:03:00Z">
        <w:r w:rsidR="00E453A9" w:rsidRPr="00E453A9">
          <w:rPr>
            <w:b/>
            <w:rPrChange w:id="2787" w:author="Bernie Grofman" w:date="2022-11-27T18:04:00Z">
              <w:rPr/>
            </w:rPrChange>
          </w:rPr>
          <w:t xml:space="preserve">state constitutional </w:t>
        </w:r>
      </w:ins>
      <w:r w:rsidR="000B1513" w:rsidRPr="00E453A9">
        <w:rPr>
          <w:b/>
          <w:rPrChange w:id="2788" w:author="Bernie Grofman" w:date="2022-11-27T18:04:00Z">
            <w:rPr/>
          </w:rPrChange>
        </w:rPr>
        <w:t xml:space="preserve">language </w:t>
      </w:r>
      <w:ins w:id="2789" w:author="Bernie Grofman" w:date="2022-11-27T18:03:00Z">
        <w:r w:rsidR="00473F7B">
          <w:rPr>
            <w:b/>
          </w:rPr>
          <w:t>either directly or</w:t>
        </w:r>
        <w:r w:rsidR="00E453A9" w:rsidRPr="00E453A9">
          <w:rPr>
            <w:b/>
            <w:rPrChange w:id="2790" w:author="Bernie Grofman" w:date="2022-11-27T18:04:00Z">
              <w:rPr/>
            </w:rPrChange>
          </w:rPr>
          <w:t xml:space="preserve"> indirectly</w:t>
        </w:r>
        <w:r w:rsidR="00E453A9">
          <w:t xml:space="preserve"> </w:t>
        </w:r>
      </w:ins>
      <w:r w:rsidR="000B1513">
        <w:t>prohibiting partisan gerrymandering</w:t>
      </w:r>
      <w:bookmarkEnd w:id="2780"/>
    </w:p>
    <w:p w14:paraId="127AE736" w14:textId="77777777" w:rsidR="00CB66B4" w:rsidRDefault="00CB66B4">
      <w:pPr>
        <w:rPr>
          <w:ins w:id="2791" w:author="Bernie Grofman" w:date="2022-11-27T20:06:00Z"/>
        </w:rPr>
      </w:pPr>
    </w:p>
    <w:p w14:paraId="4D385DBF" w14:textId="43BEC9CC" w:rsidR="00CB66B4" w:rsidRDefault="00CB66B4" w:rsidP="00CB66B4">
      <w:pPr>
        <w:pStyle w:val="Heading4"/>
        <w:rPr>
          <w:ins w:id="2792" w:author="Bernie Grofman" w:date="2022-11-27T20:06:00Z"/>
        </w:rPr>
      </w:pPr>
      <w:ins w:id="2793" w:author="Bernie Grofman" w:date="2022-11-27T20:06:00Z">
        <w:r>
          <w:t>Kansas</w:t>
        </w:r>
      </w:ins>
    </w:p>
    <w:p w14:paraId="0EB606F5" w14:textId="28EC7616" w:rsidR="00E453A9" w:rsidRDefault="00E453A9">
      <w:pPr>
        <w:rPr>
          <w:ins w:id="2794" w:author="Bernie Grofman" w:date="2022-11-27T18:02:00Z"/>
        </w:rPr>
      </w:pPr>
      <w:ins w:id="2795" w:author="Bernie Grofman" w:date="2022-11-27T18:02:00Z">
        <w:r>
          <w:t xml:space="preserve">For the 2020 cycle, Kansas legislature was controlled with supermajorities by Republicans. The governor was a Democrat. So, while the governor was able to veto the plan drawn by the Republican legislature, </w:t>
        </w:r>
        <w:r w:rsidRPr="005B695A">
          <w:rPr>
            <w:b/>
          </w:rPr>
          <w:t xml:space="preserve">her veto </w:t>
        </w:r>
        <w:r>
          <w:t>was overridden.</w:t>
        </w:r>
        <w:r>
          <w:rPr>
            <w:rStyle w:val="FootnoteReference"/>
          </w:rPr>
          <w:footnoteReference w:id="118"/>
        </w:r>
        <w:r>
          <w:t xml:space="preserve"> Plaintiffs challenged the plan in state court, arguing it was </w:t>
        </w:r>
        <w:r w:rsidRPr="005B695A">
          <w:rPr>
            <w:b/>
          </w:rPr>
          <w:t>a</w:t>
        </w:r>
        <w:r>
          <w:t xml:space="preserve"> </w:t>
        </w:r>
        <w:r w:rsidRPr="001276BE">
          <w:t>partisan and racial gerrymander, diluting minority votes in violation of several provisions of the Kansas Constitution</w:t>
        </w:r>
        <w:r>
          <w:t>.</w:t>
        </w:r>
        <w:r w:rsidRPr="001276BE">
          <w:t xml:space="preserve"> </w:t>
        </w:r>
        <w:r>
          <w:t xml:space="preserve">A state-level judge in Wyandotte County struck down the plan. The court </w:t>
        </w:r>
        <w:r w:rsidRPr="004A73BA">
          <w:t>relying on expert testimony</w:t>
        </w:r>
        <w:r>
          <w:t>,</w:t>
        </w:r>
        <w:r w:rsidRPr="004A73BA">
          <w:t xml:space="preserve"> </w:t>
        </w:r>
        <w:r>
          <w:t>concluded</w:t>
        </w:r>
        <w:r w:rsidRPr="004A73BA">
          <w:t xml:space="preserve"> that the plan "[was] an intentional, effective partisan gerrymander.”</w:t>
        </w:r>
        <w:r>
          <w:t xml:space="preserve">  It found that the plan (nicknamed “</w:t>
        </w:r>
        <w:r w:rsidRPr="004A73BA">
          <w:t>Ad Astra 2</w:t>
        </w:r>
        <w:r>
          <w:t xml:space="preserve">”) </w:t>
        </w:r>
        <w:r w:rsidRPr="004A73BA">
          <w:t xml:space="preserve">"was designed intentionally and effectively to maximize Republican advantage," </w:t>
        </w:r>
        <w:r>
          <w:t>The state immediately appealed to the Kansas Supreme Court.</w:t>
        </w:r>
        <w:r>
          <w:rPr>
            <w:rStyle w:val="FootnoteReference"/>
          </w:rPr>
          <w:footnoteReference w:id="119"/>
        </w:r>
        <w:r>
          <w:t xml:space="preserve"> Two questions were presented to the Kansas Supreme Court: (1) Whether claims of partisan gerrymandering are justiciable; and (2) Whether Ad Astra 2 discriminates against minority voters.</w:t>
        </w:r>
      </w:ins>
    </w:p>
    <w:p w14:paraId="78358BAA" w14:textId="7374A3CD" w:rsidR="00E453A9" w:rsidRDefault="00E453A9" w:rsidP="00E453A9">
      <w:pPr>
        <w:rPr>
          <w:ins w:id="2800" w:author="Bernie Grofman" w:date="2022-11-27T18:03:00Z"/>
        </w:rPr>
      </w:pPr>
      <w:ins w:id="2801" w:author="Bernie Grofman" w:date="2022-11-27T18:02:00Z">
        <w:r w:rsidRPr="005B695A">
          <w:rPr>
            <w:b/>
          </w:rPr>
          <w:t xml:space="preserve">The Kansas Supreme Court held </w:t>
        </w:r>
        <w:r w:rsidRPr="005B695A">
          <w:t>that “until</w:t>
        </w:r>
        <w:r w:rsidRPr="0055174F">
          <w:t xml:space="preserve"> such a time as the Legislature or the people of Kansas choose to follow other states down the road of limiting partisanship in the legislative process of drawing district lines, neither the Kansas Constitution, state statutes,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 and therefore the question presented was nonjusticiable as a political question.</w:t>
        </w:r>
        <w:r>
          <w:t xml:space="preserve"> The court further held </w:t>
        </w:r>
        <w:r w:rsidRPr="004A254D">
          <w:t>that plaintiffs did not establish the elements of their race-based claims and therefore could not show that Ad Astra 2 discriminated against minority voters</w:t>
        </w:r>
        <w:r>
          <w:t>. The map originally passed by the state legislature was the map used in the 2022 election.</w:t>
        </w:r>
      </w:ins>
      <w:ins w:id="2802" w:author="Bernie Grofman" w:date="2022-11-27T19:28:00Z">
        <w:r w:rsidR="00040B73">
          <w:t xml:space="preserve"> </w:t>
        </w:r>
        <w:r w:rsidR="00040B73" w:rsidRPr="00040B73">
          <w:rPr>
            <w:b/>
            <w:rPrChange w:id="2803" w:author="Bernie Grofman" w:date="2022-11-27T19:29:00Z">
              <w:rPr/>
            </w:rPrChange>
          </w:rPr>
          <w:t>Note that although the map was upheld against challenge, the grounds for doing so were jurisprudential</w:t>
        </w:r>
      </w:ins>
      <w:ins w:id="2804" w:author="Bernie Grofman" w:date="2022-11-27T19:29:00Z">
        <w:r w:rsidR="00040B73" w:rsidRPr="00040B73">
          <w:rPr>
            <w:b/>
            <w:rPrChange w:id="2805" w:author="Bernie Grofman" w:date="2022-11-27T19:29:00Z">
              <w:rPr/>
            </w:rPrChange>
          </w:rPr>
          <w:t xml:space="preserve"> and indeed, the plan was labeled a partisan gerrymander.</w:t>
        </w:r>
      </w:ins>
    </w:p>
    <w:p w14:paraId="214B7DE0" w14:textId="56EAE974" w:rsidR="00E453A9" w:rsidRDefault="00E453A9" w:rsidP="00E453A9">
      <w:pPr>
        <w:pStyle w:val="Heading4"/>
        <w:rPr>
          <w:ins w:id="2806" w:author="Bernie Grofman" w:date="2022-11-27T18:03:00Z"/>
        </w:rPr>
      </w:pPr>
      <w:ins w:id="2807" w:author="Bernie Grofman" w:date="2022-11-27T18:03:00Z">
        <w:r>
          <w:t>New Jersey</w:t>
        </w:r>
      </w:ins>
    </w:p>
    <w:p w14:paraId="5A272ECD" w14:textId="16D2D2CB" w:rsidR="00E453A9" w:rsidRDefault="00E453A9" w:rsidP="00E453A9">
      <w:pPr>
        <w:rPr>
          <w:ins w:id="2808" w:author="Bernie Grofman" w:date="2022-11-27T18:03:00Z"/>
        </w:rPr>
      </w:pPr>
    </w:p>
    <w:p w14:paraId="6D12DF8E" w14:textId="77777777" w:rsidR="00E453A9" w:rsidRDefault="00E453A9" w:rsidP="00E453A9">
      <w:pPr>
        <w:rPr>
          <w:ins w:id="2809" w:author="Bernie Grofman" w:date="2022-11-27T18:03:00Z"/>
        </w:rPr>
      </w:pPr>
      <w:ins w:id="2810" w:author="Bernie Grofman" w:date="2022-11-27T18:03:00Z">
        <w:r>
          <w:lastRenderedPageBreak/>
          <w:t xml:space="preserve">The process of congressional redistricting in New Jersey resides in a political commission composed of an equal number of Democrats and Republicans (six each), </w:t>
        </w:r>
        <w:r w:rsidRPr="005B695A">
          <w:rPr>
            <w:b/>
          </w:rPr>
          <w:t xml:space="preserve">along with a tiebreaker chosen by </w:t>
        </w:r>
        <w:r w:rsidRPr="005B695A">
          <w:rPr>
            <w:b/>
            <w:color w:val="FF0000"/>
          </w:rPr>
          <w:t>JONATHAN FILL IN</w:t>
        </w:r>
        <w:r>
          <w:t xml:space="preserve">. In the 2020 cycle, the commission’s tiebreaker exerted immense power because the two parties acted </w:t>
        </w:r>
        <w:r w:rsidRPr="005B695A">
          <w:rPr>
            <w:b/>
          </w:rPr>
          <w:t>in isolation from one another</w:t>
        </w:r>
        <w:r>
          <w:t xml:space="preserve"> to create their own plans. The tiebreaker’s vote went to the Democratic plan. Former New Jersey Supreme court Justice John Wallace, who served as the tiebreaker, justified his selection of the Democratic plan </w:t>
        </w:r>
        <w:r w:rsidRPr="00BA3041">
          <w:t>“simply because in the last redistricting map, it was drawn by the Republicans.”</w:t>
        </w:r>
        <w:r>
          <w:rPr>
            <w:rStyle w:val="FootnoteReference"/>
          </w:rPr>
          <w:footnoteReference w:id="120"/>
        </w:r>
        <w:r>
          <w:t xml:space="preserve"> </w:t>
        </w:r>
      </w:ins>
    </w:p>
    <w:p w14:paraId="08173E6E" w14:textId="2365E576" w:rsidR="00E453A9" w:rsidRDefault="00E453A9" w:rsidP="00E453A9">
      <w:pPr>
        <w:rPr>
          <w:ins w:id="2815" w:author="Bernie Grofman" w:date="2022-11-27T18:03:00Z"/>
        </w:rPr>
      </w:pPr>
      <w:ins w:id="2816" w:author="Bernie Grofman" w:date="2022-11-27T18:03:00Z">
        <w:r>
          <w:t xml:space="preserve">The Republican delegation to the commission filed a complaint directly to the New Jersey Supreme Court. They asked the court to vacate the commission’s decision and remand. </w:t>
        </w:r>
        <w:r w:rsidRPr="00031816">
          <w:t>Plaintiffs argued that the actions of the Chair were "arbitrary, capricious, and unreasonable," violated "federal and state constitutional equal protection and due process protections," and posed a "common law conflict of interest</w:t>
        </w:r>
        <w:commentRangeStart w:id="2817"/>
        <w:r w:rsidRPr="00031816">
          <w:t>."</w:t>
        </w:r>
        <w:r>
          <w:rPr>
            <w:rStyle w:val="FootnoteReference"/>
          </w:rPr>
          <w:footnoteReference w:id="121"/>
        </w:r>
        <w:commentRangeEnd w:id="2817"/>
        <w:r>
          <w:rPr>
            <w:rStyle w:val="CommentReference"/>
          </w:rPr>
          <w:commentReference w:id="2817"/>
        </w:r>
        <w:r>
          <w:t xml:space="preserve"> But, as can be discerned from </w:t>
        </w:r>
        <w:r>
          <w:fldChar w:fldCharType="begin"/>
        </w:r>
        <w:r>
          <w:instrText xml:space="preserve"> REF _Ref119491889 \h </w:instrText>
        </w:r>
      </w:ins>
      <w:ins w:id="2822" w:author="Bernie Grofman" w:date="2022-11-27T18:03:00Z">
        <w:r>
          <w:fldChar w:fldCharType="separate"/>
        </w:r>
        <w:r>
          <w:t xml:space="preserve">Table </w:t>
        </w:r>
        <w:r>
          <w:rPr>
            <w:noProof/>
          </w:rPr>
          <w:t>1</w:t>
        </w:r>
        <w:r>
          <w:fldChar w:fldCharType="end"/>
        </w:r>
        <w:r>
          <w:t xml:space="preserve">, New Jersey does not have  </w:t>
        </w:r>
        <w:r w:rsidRPr="005B695A">
          <w:rPr>
            <w:b/>
          </w:rPr>
          <w:t>state constitutional provisions</w:t>
        </w:r>
        <w:r>
          <w:t xml:space="preserve"> that </w:t>
        </w:r>
        <w:r w:rsidRPr="005B695A">
          <w:rPr>
            <w:b/>
          </w:rPr>
          <w:t xml:space="preserve">directly or indirectly </w:t>
        </w:r>
        <w:r>
          <w:t>prohibit partisan gerrymandering. The question before the court was w</w:t>
        </w:r>
        <w:r w:rsidRPr="00833B6C">
          <w:t>hether plaintiffs' allegations were insufficient to support a claim upon which relief could be granted, because they did not assert any constitutional violation.</w:t>
        </w:r>
        <w:r>
          <w:t xml:space="preserve"> The Court has no role in the outcome of the redistricting process unless the map is "unlawful."</w:t>
        </w:r>
        <w:r>
          <w:rPr>
            <w:rStyle w:val="FootnoteReference"/>
          </w:rPr>
          <w:footnoteReference w:id="122"/>
        </w:r>
        <w:r>
          <w:t xml:space="preserve"> So long as the final map is constitutional, the court cannot grant any relief. </w:t>
        </w:r>
        <w:r w:rsidRPr="004E36A6">
          <w:t>Court held that plaintiffs' allegations were insufficient to support a claim upon which relief could be granted, because they did not assert any constitutional violation.</w:t>
        </w:r>
        <w:r>
          <w:t xml:space="preserve"> The map passed by the commission was used in the 2022 midterm election.</w:t>
        </w:r>
      </w:ins>
      <w:ins w:id="2825" w:author="Bernie Grofman" w:date="2022-11-27T19:29:00Z">
        <w:r w:rsidR="00040B73">
          <w:t xml:space="preserve"> </w:t>
        </w:r>
        <w:r w:rsidR="00040B73">
          <w:rPr>
            <w:b/>
          </w:rPr>
          <w:t>Here, too,</w:t>
        </w:r>
        <w:r w:rsidR="00040B73" w:rsidRPr="005B695A">
          <w:rPr>
            <w:b/>
          </w:rPr>
          <w:t xml:space="preserve"> although the map was upheld against challenge, the grounds for doing so were jurisprudential </w:t>
        </w:r>
      </w:ins>
      <w:ins w:id="2826" w:author="Bernie Grofman" w:date="2022-11-27T19:30:00Z">
        <w:r w:rsidR="00040B73">
          <w:rPr>
            <w:b/>
          </w:rPr>
          <w:t>not fact-based.</w:t>
        </w:r>
      </w:ins>
    </w:p>
    <w:p w14:paraId="30ED81CD" w14:textId="77777777" w:rsidR="00E453A9" w:rsidRPr="00721332" w:rsidRDefault="00E453A9" w:rsidP="00E453A9">
      <w:pPr>
        <w:rPr>
          <w:ins w:id="2827" w:author="Bernie Grofman" w:date="2022-11-27T18:02:00Z"/>
        </w:rPr>
      </w:pPr>
    </w:p>
    <w:p w14:paraId="68857AFB" w14:textId="77777777" w:rsidR="00E453A9" w:rsidRPr="00E453A9" w:rsidRDefault="00E453A9">
      <w:pPr>
        <w:pPrChange w:id="2828" w:author="Bernie Grofman" w:date="2022-11-27T18:02:00Z">
          <w:pPr>
            <w:pStyle w:val="Heading3"/>
          </w:pPr>
        </w:pPrChange>
      </w:pPr>
    </w:p>
    <w:p w14:paraId="213047D5" w14:textId="7BF6BB1F" w:rsidR="000B1513" w:rsidRDefault="000B1513" w:rsidP="000B1513">
      <w:pPr>
        <w:pStyle w:val="Heading4"/>
      </w:pPr>
      <w:r>
        <w:lastRenderedPageBreak/>
        <w:t>Wisconsin</w:t>
      </w:r>
    </w:p>
    <w:p w14:paraId="437584F4" w14:textId="0CB9236A" w:rsidR="00125D6A" w:rsidRDefault="00FB2A78" w:rsidP="00125D6A">
      <w:r>
        <w:t xml:space="preserve">Wisconsin, like Pennsylvania,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Supreme Court but was </w:t>
      </w:r>
      <w:r w:rsidR="00464EA9">
        <w:t xml:space="preserve">mooted by </w:t>
      </w:r>
      <w:r w:rsidR="00464EA9" w:rsidRPr="00464EA9">
        <w:rPr>
          <w:i/>
          <w:iCs/>
        </w:rPr>
        <w:t>Rucho</w:t>
      </w:r>
      <w:r w:rsidR="00464EA9">
        <w:t>.</w:t>
      </w:r>
      <w:r w:rsidR="00464EA9">
        <w:rPr>
          <w:rStyle w:val="FootnoteReference"/>
        </w:rPr>
        <w:footnoteReference w:id="123"/>
      </w:r>
      <w:r w:rsidR="000142F8">
        <w:t xml:space="preserve"> </w:t>
      </w:r>
      <w:r w:rsidR="00B23687">
        <w:t>There are no provisions in the Wisconsin constitution that speak to partisan gerrymandering</w:t>
      </w:r>
      <w:ins w:id="2829" w:author="Bernie Grofman" w:date="2022-11-27T16:37:00Z">
        <w:r w:rsidR="00427371">
          <w:t xml:space="preserve"> </w:t>
        </w:r>
        <w:r w:rsidR="00427371" w:rsidRPr="00427371">
          <w:rPr>
            <w:b/>
            <w:rPrChange w:id="2830" w:author="Bernie Grofman" w:date="2022-11-27T16:37:00Z">
              <w:rPr/>
            </w:rPrChange>
          </w:rPr>
          <w:t>either directly or indirectly</w:t>
        </w:r>
      </w:ins>
      <w:r w:rsidR="00B23687">
        <w:t xml:space="preserve">, and therefore no </w:t>
      </w:r>
      <w:ins w:id="2831" w:author="Bernie Grofman" w:date="2022-11-27T16:36:00Z">
        <w:r w:rsidR="00427371" w:rsidRPr="00427371">
          <w:rPr>
            <w:b/>
            <w:rPrChange w:id="2832" w:author="Bernie Grofman" w:date="2022-11-27T16:37:00Z">
              <w:rPr/>
            </w:rPrChange>
          </w:rPr>
          <w:t>obvious</w:t>
        </w:r>
        <w:r w:rsidR="00427371">
          <w:t xml:space="preserve"> </w:t>
        </w:r>
      </w:ins>
      <w:r w:rsidR="00D60456">
        <w:t xml:space="preserve">route to </w:t>
      </w:r>
      <w:ins w:id="2833" w:author="Bernie Grofman" w:date="2022-11-27T16:36:00Z">
        <w:r w:rsidR="00427371">
          <w:t xml:space="preserve">state court </w:t>
        </w:r>
      </w:ins>
      <w:r w:rsidR="00D60456">
        <w:t xml:space="preserve">litigation. </w:t>
      </w:r>
    </w:p>
    <w:p w14:paraId="3BFA263A" w14:textId="4EFA940A" w:rsidR="00D60456" w:rsidRPr="004F24CF" w:rsidRDefault="00D60456" w:rsidP="00125D6A">
      <w:r>
        <w:t xml:space="preserve">In the 2020 cycle, </w:t>
      </w:r>
      <w:r w:rsidR="00F26AA9">
        <w:t>the political context had changed from the previous decade</w:t>
      </w:r>
      <w:ins w:id="2834" w:author="Bernie Grofman" w:date="2022-11-27T16:37:00Z">
        <w:r w:rsidR="00427371">
          <w:t xml:space="preserve"> </w:t>
        </w:r>
        <w:r w:rsidR="00427371" w:rsidRPr="00427371">
          <w:rPr>
            <w:b/>
            <w:rPrChange w:id="2835" w:author="Bernie Grofman" w:date="2022-11-27T16:37:00Z">
              <w:rPr/>
            </w:rPrChange>
          </w:rPr>
          <w:t>--  a decade</w:t>
        </w:r>
      </w:ins>
      <w:r w:rsidR="00F26AA9" w:rsidRPr="00427371">
        <w:rPr>
          <w:b/>
          <w:rPrChange w:id="2836" w:author="Bernie Grofman" w:date="2022-11-27T16:37:00Z">
            <w:rPr/>
          </w:rPrChange>
        </w:rPr>
        <w:t xml:space="preserve"> when</w:t>
      </w:r>
      <w:r w:rsidR="00F26AA9">
        <w:t xml:space="preserve"> Republicans had party control over the </w:t>
      </w:r>
      <w:r w:rsidR="00073B32">
        <w:t xml:space="preserve">process. Though the state legislature remained in firm control </w:t>
      </w:r>
      <w:del w:id="2837" w:author="Bernie Grofman" w:date="2022-11-27T16:37:00Z">
        <w:r w:rsidR="00073B32" w:rsidRPr="00427371" w:rsidDel="00427371">
          <w:rPr>
            <w:b/>
            <w:rPrChange w:id="2838" w:author="Bernie Grofman" w:date="2022-11-27T16:38:00Z">
              <w:rPr/>
            </w:rPrChange>
          </w:rPr>
          <w:delText xml:space="preserve">for </w:delText>
        </w:r>
      </w:del>
      <w:ins w:id="2839" w:author="Bernie Grofman" w:date="2022-11-27T16:37:00Z">
        <w:r w:rsidR="00427371" w:rsidRPr="00427371">
          <w:rPr>
            <w:b/>
            <w:rPrChange w:id="2840" w:author="Bernie Grofman" w:date="2022-11-27T16:38:00Z">
              <w:rPr/>
            </w:rPrChange>
          </w:rPr>
          <w:t>of</w:t>
        </w:r>
        <w:r w:rsidR="00427371">
          <w:t xml:space="preserve"> </w:t>
        </w:r>
      </w:ins>
      <w:r w:rsidR="00073B32">
        <w:t>the Republicans, the governor was a Democrat.</w:t>
      </w:r>
      <w:r w:rsidR="004346AF">
        <w:t xml:space="preserve"> </w:t>
      </w:r>
      <w:r w:rsidR="00565985">
        <w:t xml:space="preserve">The state legislature and governor failed to agree to a plan. The </w:t>
      </w:r>
      <w:r w:rsidR="002C6560">
        <w:t xml:space="preserve">Wisconsin Supreme Court </w:t>
      </w:r>
      <w:r w:rsidR="00C948EF">
        <w:t xml:space="preserve">took over jurisdiction regarding congressional redistricting. </w:t>
      </w:r>
      <w:r w:rsidR="00634BF1">
        <w:t xml:space="preserve">The court determined that it would choose among submissions </w:t>
      </w:r>
      <w:r w:rsidR="00FB5D3F">
        <w:t xml:space="preserve">to the court employing a </w:t>
      </w:r>
      <w:r w:rsidR="00634BF1">
        <w:t>“least change”</w:t>
      </w:r>
      <w:r w:rsidR="004C022E">
        <w:t xml:space="preserve"> approach.</w:t>
      </w:r>
      <w:ins w:id="2841" w:author="Bernie Grofman" w:date="2022-11-27T16:38:00Z">
        <w:r w:rsidR="00427371">
          <w:rPr>
            <w:rStyle w:val="FootnoteReference"/>
          </w:rPr>
          <w:footnoteReference w:id="124"/>
        </w:r>
      </w:ins>
      <w:r w:rsidR="004C022E">
        <w:t xml:space="preserve"> </w:t>
      </w:r>
      <w:moveFromRangeStart w:id="2849" w:author="Bernie Grofman" w:date="2022-11-27T16:38:00Z" w:name="move120459530"/>
      <w:moveFrom w:id="2850" w:author="Bernie Grofman" w:date="2022-11-27T16:38:00Z">
        <w:r w:rsidR="005634BD" w:rsidDel="00427371">
          <w:t>We should note that we are skeptical of this approach, and n</w:t>
        </w:r>
        <w:r w:rsidR="00D23FE8" w:rsidDel="00427371">
          <w:t xml:space="preserve">ew research </w:t>
        </w:r>
        <w:r w:rsidR="00727B32" w:rsidDel="00427371">
          <w:t xml:space="preserve">from computational social science </w:t>
        </w:r>
        <w:r w:rsidR="00122789" w:rsidDel="00427371">
          <w:t xml:space="preserve">shows </w:t>
        </w:r>
        <w:r w:rsidR="00727B32" w:rsidDel="00427371">
          <w:t xml:space="preserve">that </w:t>
        </w:r>
        <w:r w:rsidR="00AD2440" w:rsidDel="00427371">
          <w:t xml:space="preserve">the least change approach is fraught </w:t>
        </w:r>
        <w:r w:rsidR="006646C0" w:rsidDel="00427371">
          <w:fldChar w:fldCharType="begin"/>
        </w:r>
        <w:r w:rsidR="005172B6" w:rsidDel="00427371">
          <w:instrText xml:space="preserve"> ADDIN ZOTERO_ITEM CSL_CITATION {"citationID":"RSy6dIyd","properties":{"formattedCitation":"(Becker and Gold 2022)","plainCitation":"(Becker and Gold 2022)","noteIndex":0},"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006646C0" w:rsidDel="00427371">
          <w:fldChar w:fldCharType="separate"/>
        </w:r>
        <w:r w:rsidR="005172B6" w:rsidDel="00427371">
          <w:rPr>
            <w:noProof/>
          </w:rPr>
          <w:t>(Becker and Gold 2022)</w:t>
        </w:r>
        <w:r w:rsidR="006646C0" w:rsidDel="00427371">
          <w:fldChar w:fldCharType="end"/>
        </w:r>
        <w:r w:rsidR="005172B6" w:rsidDel="00427371">
          <w:t xml:space="preserve">. </w:t>
        </w:r>
      </w:moveFrom>
      <w:moveFromRangeEnd w:id="2849"/>
      <w:r w:rsidR="005172B6">
        <w:t>Among the proposals to the court included a plan from Governor Evers and one from the state assembly and state senate.</w:t>
      </w:r>
      <w:r w:rsidR="00B0032D">
        <w:t xml:space="preserve"> The court adopted the governor’s plan.</w:t>
      </w:r>
      <w:r w:rsidR="00B0032D">
        <w:rPr>
          <w:rStyle w:val="FootnoteReference"/>
        </w:rPr>
        <w:footnoteReference w:id="125"/>
      </w:r>
      <w:r w:rsidR="00933CB6">
        <w:t xml:space="preserve"> Among the reasons given was that </w:t>
      </w:r>
      <w:r w:rsidR="00DF0900">
        <w:t>it had the least alterations to the previous maps</w:t>
      </w:r>
      <w:r w:rsidR="004F24CF">
        <w:rPr>
          <w:rStyle w:val="FootnoteReference"/>
        </w:rPr>
        <w:footnoteReference w:id="126"/>
      </w:r>
      <w:r w:rsidR="004F24CF">
        <w:t xml:space="preserve"> and that it complied with the </w:t>
      </w:r>
      <w:r w:rsidR="002F6B40">
        <w:t>U.S. Constitution’s Equal Protection Clause, the Voting Rights Act, and the Wisconsin Constitution</w:t>
      </w:r>
      <w:r w:rsidR="004F24CF">
        <w:t>.</w:t>
      </w:r>
      <w:r w:rsidR="002F6B40">
        <w:rPr>
          <w:rStyle w:val="FootnoteReference"/>
        </w:rPr>
        <w:footnoteReference w:id="127"/>
      </w:r>
    </w:p>
    <w:p w14:paraId="1D306F13" w14:textId="38752C80" w:rsidR="00E453A9" w:rsidRDefault="00E453A9">
      <w:pPr>
        <w:ind w:firstLine="0"/>
        <w:rPr>
          <w:ins w:id="2851" w:author="Bernie Grofman" w:date="2022-11-27T18:02:00Z"/>
        </w:rPr>
        <w:pPrChange w:id="2852" w:author="Bernie Grofman" w:date="2022-11-27T22:08:00Z">
          <w:pPr/>
        </w:pPrChange>
      </w:pPr>
    </w:p>
    <w:p w14:paraId="59CE1042" w14:textId="7B0580F0" w:rsidR="00D41CF6" w:rsidDel="00E453A9" w:rsidRDefault="00D41CF6" w:rsidP="00D41CF6">
      <w:pPr>
        <w:pStyle w:val="Heading4"/>
        <w:rPr>
          <w:del w:id="2853" w:author="Bernie Grofman" w:date="2022-11-27T18:02:00Z"/>
        </w:rPr>
      </w:pPr>
      <w:del w:id="2854" w:author="Bernie Grofman" w:date="2022-11-27T18:02:00Z">
        <w:r w:rsidDel="00E453A9">
          <w:delText>Kansas</w:delText>
        </w:r>
      </w:del>
    </w:p>
    <w:p w14:paraId="3D5FC114" w14:textId="47A8B822" w:rsidR="00721332" w:rsidRPr="00721332" w:rsidDel="00E453A9" w:rsidRDefault="000754FE">
      <w:pPr>
        <w:rPr>
          <w:del w:id="2855" w:author="Bernie Grofman" w:date="2022-11-27T18:01:00Z"/>
        </w:rPr>
      </w:pPr>
      <w:del w:id="2856" w:author="Bernie Grofman" w:date="2022-11-27T18:02:00Z">
        <w:r w:rsidDel="00E453A9">
          <w:delText xml:space="preserve">For the 2020 cycle, Kansas legislature was controlled with supermajorities by Republicans. The governor was a Democrat. So, while the governor was able to veto the plan drawn by the Republican legislature, </w:delText>
        </w:r>
      </w:del>
      <w:del w:id="2857" w:author="Bernie Grofman" w:date="2022-11-27T16:39:00Z">
        <w:r w:rsidRPr="004601A1" w:rsidDel="004601A1">
          <w:rPr>
            <w:b/>
            <w:rPrChange w:id="2858" w:author="Bernie Grofman" w:date="2022-11-27T16:39:00Z">
              <w:rPr/>
            </w:rPrChange>
          </w:rPr>
          <w:delText xml:space="preserve">she </w:delText>
        </w:r>
      </w:del>
      <w:del w:id="2859" w:author="Bernie Grofman" w:date="2022-11-27T18:02:00Z">
        <w:r w:rsidDel="00E453A9">
          <w:delText xml:space="preserve">was </w:delText>
        </w:r>
        <w:r w:rsidR="002A68C3" w:rsidDel="00E453A9">
          <w:delText>overridden</w:delText>
        </w:r>
        <w:r w:rsidR="002B6656" w:rsidDel="00E453A9">
          <w:delText>.</w:delText>
        </w:r>
        <w:r w:rsidR="00B011BB" w:rsidDel="00E453A9">
          <w:rPr>
            <w:rStyle w:val="FootnoteReference"/>
          </w:rPr>
          <w:footnoteReference w:id="128"/>
        </w:r>
        <w:r w:rsidR="00B51931" w:rsidDel="00E453A9">
          <w:delText xml:space="preserve"> </w:delText>
        </w:r>
        <w:r w:rsidR="001276BE" w:rsidDel="00E453A9">
          <w:delText xml:space="preserve">Plaintiffs challenged the plan in state court, arguing it was </w:delText>
        </w:r>
        <w:r w:rsidR="001276BE" w:rsidRPr="004601A1" w:rsidDel="00E453A9">
          <w:rPr>
            <w:b/>
            <w:rPrChange w:id="2862" w:author="Bernie Grofman" w:date="2022-11-27T16:39:00Z">
              <w:rPr/>
            </w:rPrChange>
          </w:rPr>
          <w:delText>a</w:delText>
        </w:r>
      </w:del>
      <w:del w:id="2863" w:author="Bernie Grofman" w:date="2022-11-27T16:39:00Z">
        <w:r w:rsidR="001276BE" w:rsidDel="004601A1">
          <w:delText>t</w:delText>
        </w:r>
      </w:del>
      <w:del w:id="2864" w:author="Bernie Grofman" w:date="2022-11-27T18:02:00Z">
        <w:r w:rsidR="001276BE" w:rsidDel="00E453A9">
          <w:delText xml:space="preserve"> </w:delText>
        </w:r>
        <w:r w:rsidR="001276BE" w:rsidRPr="001276BE" w:rsidDel="00E453A9">
          <w:delText>partisan and racial gerrymander, diluting minority votes in violation of several provisions of the Kansas Constitution</w:delText>
        </w:r>
        <w:r w:rsidR="00421393" w:rsidDel="00E453A9">
          <w:delText>.</w:delText>
        </w:r>
        <w:r w:rsidR="001276BE" w:rsidRPr="001276BE" w:rsidDel="00E453A9">
          <w:delText xml:space="preserve"> </w:delText>
        </w:r>
        <w:r w:rsidR="00B51931" w:rsidDel="00E453A9">
          <w:delText xml:space="preserve">A state-level judge in </w:delText>
        </w:r>
      </w:del>
      <w:del w:id="2865" w:author="Bernie Grofman" w:date="2022-11-27T18:01:00Z">
        <w:r w:rsidR="00B51931" w:rsidDel="00E453A9">
          <w:delText>Wyandotte County struck down the plan</w:delText>
        </w:r>
        <w:r w:rsidR="00AC6C06" w:rsidDel="00E453A9">
          <w:delText xml:space="preserve">. </w:delText>
        </w:r>
        <w:r w:rsidR="004A73BA" w:rsidDel="00E453A9">
          <w:delText>The court found that the plan (</w:delText>
        </w:r>
        <w:r w:rsidR="00FC2A1F" w:rsidDel="00E453A9">
          <w:delText>nicknamed “</w:delText>
        </w:r>
        <w:r w:rsidR="00FC2A1F" w:rsidRPr="004A73BA" w:rsidDel="00E453A9">
          <w:delText>Ad Astra 2</w:delText>
        </w:r>
        <w:r w:rsidR="00FC2A1F" w:rsidDel="00E453A9">
          <w:delText xml:space="preserve">”) </w:delText>
        </w:r>
        <w:r w:rsidR="004A73BA" w:rsidRPr="004A73BA" w:rsidDel="00E453A9">
          <w:delText xml:space="preserve">"was designed intentionally and effectively to maximize Republican advantage," </w:delText>
        </w:r>
      </w:del>
      <w:del w:id="2866" w:author="Bernie Grofman" w:date="2022-11-27T16:40:00Z">
        <w:r w:rsidR="004A73BA" w:rsidRPr="004A73BA" w:rsidDel="004601A1">
          <w:delText>relying on expert testimony to conclude that the plan "[was] an intentional, effective partisan gerrymander.”</w:delText>
        </w:r>
        <w:r w:rsidR="003357A6" w:rsidDel="004601A1">
          <w:delText xml:space="preserve"> </w:delText>
        </w:r>
      </w:del>
      <w:del w:id="2867" w:author="Bernie Grofman" w:date="2022-11-27T18:01:00Z">
        <w:r w:rsidR="00B342D9" w:rsidDel="00E453A9">
          <w:delText>The state immediately appealed to the Kansas Supreme Court.</w:delText>
        </w:r>
        <w:r w:rsidR="00D70EA0" w:rsidDel="00E453A9">
          <w:rPr>
            <w:rStyle w:val="FootnoteReference"/>
          </w:rPr>
          <w:footnoteReference w:id="129"/>
        </w:r>
        <w:r w:rsidR="00D00659" w:rsidDel="00E453A9">
          <w:delText xml:space="preserve"> </w:delText>
        </w:r>
        <w:r w:rsidR="00C30769" w:rsidDel="00E453A9">
          <w:delText>Two questions were presented to the Kansas Supreme Court: (1)</w:delText>
        </w:r>
        <w:r w:rsidR="00097B49" w:rsidDel="00E453A9">
          <w:delText xml:space="preserve"> Whether claims of partisan gerrymandering are justiciable; and (2) Whether Ad Astra 2 discriminates against minority voters.</w:delText>
        </w:r>
        <w:r w:rsidR="0055174F" w:rsidRPr="004601A1" w:rsidDel="00E453A9">
          <w:delText xml:space="preserve"> “</w:delText>
        </w:r>
      </w:del>
      <w:del w:id="2870" w:author="Bernie Grofman" w:date="2022-11-27T16:41:00Z">
        <w:r w:rsidR="0055174F" w:rsidRPr="004601A1" w:rsidDel="004601A1">
          <w:delText xml:space="preserve">that </w:delText>
        </w:r>
      </w:del>
      <w:del w:id="2871" w:author="Bernie Grofman" w:date="2022-11-27T18:01:00Z">
        <w:r w:rsidR="0055174F" w:rsidRPr="004601A1" w:rsidDel="00E453A9">
          <w:delText>until</w:delText>
        </w:r>
        <w:r w:rsidR="0055174F" w:rsidRPr="0055174F" w:rsidDel="00E453A9">
          <w:delText xml:space="preserve"> such a time as the Legislature or the people of Kansas choose to follow other states down the road of limiting partisanship in the legislative process of drawing district lines, neither the Kansas Constitution, state statutes, nor our existing body of caselaw supply judicially discoverable and manageable standards </w:delText>
        </w:r>
      </w:del>
      <w:del w:id="2872" w:author="Bernie Grofman" w:date="2022-11-27T16:42:00Z">
        <w:r w:rsidR="0055174F" w:rsidRPr="0055174F" w:rsidDel="004601A1">
          <w:delText>‘f</w:delText>
        </w:r>
      </w:del>
      <w:del w:id="2873" w:author="Bernie Grofman" w:date="2022-11-27T18:01:00Z">
        <w:r w:rsidR="0055174F" w:rsidRPr="0055174F" w:rsidDel="00E453A9">
          <w:delText>or making such judgments, let alone limited and precise standards that are clear, manageable, and politically neutral[,]” and therefore the question presented was nonjusticiable as a political question.</w:delText>
        </w:r>
        <w:r w:rsidR="004A254D" w:rsidDel="00E453A9">
          <w:delText xml:space="preserve"> The court further held </w:delText>
        </w:r>
        <w:r w:rsidR="004A254D" w:rsidRPr="004A254D" w:rsidDel="00E453A9">
          <w:delText>that plaintiffs did not establish the elements of their race-based claims and therefore could not show that Ad Astra 2 discriminated against minority voters</w:delText>
        </w:r>
        <w:r w:rsidR="004A254D" w:rsidDel="00E453A9">
          <w:delText>.</w:delText>
        </w:r>
        <w:r w:rsidR="00CA21BC" w:rsidDel="00E453A9">
          <w:delText xml:space="preserve"> </w:delText>
        </w:r>
        <w:r w:rsidR="000F5201" w:rsidDel="00E453A9">
          <w:delText>The map originally passed by the state legislature was the map used in the 2022 election.</w:delText>
        </w:r>
      </w:del>
    </w:p>
    <w:p w14:paraId="5152A066" w14:textId="2EACD342" w:rsidR="00D41CF6" w:rsidDel="00E453A9" w:rsidRDefault="00D41CF6">
      <w:pPr>
        <w:rPr>
          <w:del w:id="2874" w:author="Bernie Grofman" w:date="2022-11-27T18:02:00Z"/>
        </w:rPr>
        <w:pPrChange w:id="2875" w:author="Bernie Grofman" w:date="2022-11-27T18:01:00Z">
          <w:pPr>
            <w:pStyle w:val="Heading4"/>
          </w:pPr>
        </w:pPrChange>
      </w:pPr>
      <w:del w:id="2876" w:author="Bernie Grofman" w:date="2022-11-27T18:02:00Z">
        <w:r w:rsidDel="00E453A9">
          <w:delText>New Jersey</w:delText>
        </w:r>
      </w:del>
    </w:p>
    <w:p w14:paraId="3E67408D" w14:textId="1DD579DA" w:rsidR="00350B97" w:rsidDel="00E453A9" w:rsidRDefault="00D0321D" w:rsidP="00B1397D">
      <w:pPr>
        <w:rPr>
          <w:del w:id="2877" w:author="Bernie Grofman" w:date="2022-11-27T18:02:00Z"/>
        </w:rPr>
      </w:pPr>
      <w:del w:id="2878" w:author="Bernie Grofman" w:date="2022-11-27T18:02:00Z">
        <w:r w:rsidDel="00E453A9">
          <w:delText>The process of redistricting in New Jersey resides in a political commission</w:delText>
        </w:r>
        <w:r w:rsidR="00C42E1D" w:rsidDel="00E453A9">
          <w:delText xml:space="preserve"> composed of an equal number of Democrats and Republicans</w:delText>
        </w:r>
        <w:r w:rsidR="000A617D" w:rsidDel="00E453A9">
          <w:delText xml:space="preserve"> (six each</w:delText>
        </w:r>
      </w:del>
      <w:del w:id="2879" w:author="Bernie Grofman" w:date="2022-11-27T16:44:00Z">
        <w:r w:rsidR="000A617D" w:rsidDel="004601A1">
          <w:delText>)</w:delText>
        </w:r>
        <w:r w:rsidR="00C42E1D" w:rsidDel="004601A1">
          <w:delText xml:space="preserve">. </w:delText>
        </w:r>
      </w:del>
      <w:del w:id="2880" w:author="Bernie Grofman" w:date="2022-11-27T18:02:00Z">
        <w:r w:rsidR="002C60B9" w:rsidDel="00E453A9">
          <w:delText>In the 2020 cycle, t</w:delText>
        </w:r>
        <w:r w:rsidR="00C42E1D" w:rsidDel="00E453A9">
          <w:delText xml:space="preserve">he </w:delText>
        </w:r>
        <w:r w:rsidR="00EC12C4" w:rsidDel="00E453A9">
          <w:delText xml:space="preserve">commission’s tiebreak exerted immense power because the two parties acted </w:delText>
        </w:r>
      </w:del>
      <w:del w:id="2881" w:author="Bernie Grofman" w:date="2022-11-27T16:45:00Z">
        <w:r w:rsidR="00EC12C4" w:rsidRPr="004601A1" w:rsidDel="004601A1">
          <w:rPr>
            <w:b/>
            <w:rPrChange w:id="2882" w:author="Bernie Grofman" w:date="2022-11-27T16:45:00Z">
              <w:rPr/>
            </w:rPrChange>
          </w:rPr>
          <w:delText xml:space="preserve">independently </w:delText>
        </w:r>
      </w:del>
      <w:del w:id="2883" w:author="Bernie Grofman" w:date="2022-11-27T18:02:00Z">
        <w:r w:rsidR="00EC12C4" w:rsidDel="00E453A9">
          <w:delText xml:space="preserve">to create their own plans. </w:delText>
        </w:r>
        <w:r w:rsidR="008D6EF6" w:rsidDel="00E453A9">
          <w:delText xml:space="preserve">The tiebreaker vote went to the Democratic plan. </w:delText>
        </w:r>
        <w:r w:rsidR="00C33ABB" w:rsidDel="00E453A9">
          <w:delText xml:space="preserve">Former New </w:delText>
        </w:r>
        <w:r w:rsidR="00A92A9A" w:rsidDel="00E453A9">
          <w:delText>Jersey</w:delText>
        </w:r>
        <w:r w:rsidR="00C33ABB" w:rsidDel="00E453A9">
          <w:delText xml:space="preserve"> Supreme court Justice John Wallace, who served as the tiebreaker, justified his selection of the Democratic plan </w:delText>
        </w:r>
        <w:r w:rsidR="00BA3041" w:rsidRPr="00BA3041" w:rsidDel="00E453A9">
          <w:delText>“simply because in the last redistricting map, it was drawn by the Republicans.”</w:delText>
        </w:r>
        <w:r w:rsidR="008D62EB" w:rsidDel="00E453A9">
          <w:rPr>
            <w:rStyle w:val="FootnoteReference"/>
          </w:rPr>
          <w:footnoteReference w:id="130"/>
        </w:r>
        <w:r w:rsidR="00796AC4" w:rsidDel="00E453A9">
          <w:delText xml:space="preserve"> The Republican delegation to the commission </w:delText>
        </w:r>
        <w:r w:rsidR="00AE744E" w:rsidDel="00E453A9">
          <w:delText>filed a complaint directly to the New Jersey Supreme Court. They asked the court to vacat</w:delText>
        </w:r>
        <w:r w:rsidR="00BE4089" w:rsidDel="00E453A9">
          <w:delText>e the commission’s decision and remand.</w:delText>
        </w:r>
        <w:r w:rsidR="00031816" w:rsidDel="00E453A9">
          <w:delText xml:space="preserve"> </w:delText>
        </w:r>
      </w:del>
      <w:del w:id="2888" w:author="Bernie Grofman" w:date="2022-11-27T16:46:00Z">
        <w:r w:rsidR="00031816" w:rsidRPr="00031816" w:rsidDel="004601A1">
          <w:delText>o</w:delText>
        </w:r>
        <w:r w:rsidR="00031816" w:rsidRPr="00031816" w:rsidDel="004601A1">
          <w:tab/>
        </w:r>
      </w:del>
      <w:del w:id="2889" w:author="Bernie Grofman" w:date="2022-11-27T18:02:00Z">
        <w:r w:rsidR="00031816" w:rsidRPr="00031816" w:rsidDel="00E453A9">
          <w:delText>Plaintiffs argued that the actions of the Chair were "arbitrary, capricious, and unreasonable," violated "federal and state constitutional equal protection and due process protections," and posed a "common law conflict of interest</w:delText>
        </w:r>
        <w:commentRangeStart w:id="2890"/>
        <w:r w:rsidR="00031816" w:rsidRPr="00031816" w:rsidDel="00E453A9">
          <w:delText>."</w:delText>
        </w:r>
        <w:r w:rsidR="0050691A" w:rsidDel="00E453A9">
          <w:rPr>
            <w:rStyle w:val="FootnoteReference"/>
          </w:rPr>
          <w:footnoteReference w:id="131"/>
        </w:r>
        <w:commentRangeEnd w:id="2890"/>
        <w:r w:rsidR="00BA5AC9" w:rsidDel="00E453A9">
          <w:rPr>
            <w:rStyle w:val="CommentReference"/>
          </w:rPr>
          <w:commentReference w:id="2890"/>
        </w:r>
        <w:r w:rsidR="00083E09" w:rsidDel="00E453A9">
          <w:delText xml:space="preserve"> But, as can be discerned from </w:delText>
        </w:r>
        <w:r w:rsidR="00083E09" w:rsidDel="00E453A9">
          <w:fldChar w:fldCharType="begin"/>
        </w:r>
        <w:r w:rsidR="00083E09" w:rsidDel="00E453A9">
          <w:delInstrText xml:space="preserve"> REF _Ref119491889 \h </w:delInstrText>
        </w:r>
        <w:r w:rsidR="00083E09" w:rsidDel="00E453A9">
          <w:fldChar w:fldCharType="separate"/>
        </w:r>
        <w:r w:rsidR="009913A4" w:rsidDel="00E453A9">
          <w:delText xml:space="preserve">Table </w:delText>
        </w:r>
        <w:r w:rsidR="009913A4" w:rsidDel="00E453A9">
          <w:rPr>
            <w:noProof/>
          </w:rPr>
          <w:delText>1</w:delText>
        </w:r>
        <w:r w:rsidR="00083E09" w:rsidDel="00E453A9">
          <w:fldChar w:fldCharType="end"/>
        </w:r>
        <w:r w:rsidR="00083E09" w:rsidDel="00E453A9">
          <w:delText xml:space="preserve">, New Jersey does not have </w:delText>
        </w:r>
      </w:del>
      <w:del w:id="2895" w:author="Bernie Grofman" w:date="2022-11-27T17:31:00Z">
        <w:r w:rsidR="00083E09" w:rsidDel="00F93B42">
          <w:delText xml:space="preserve">laws </w:delText>
        </w:r>
      </w:del>
      <w:del w:id="2896" w:author="Bernie Grofman" w:date="2022-11-27T18:02:00Z">
        <w:r w:rsidR="00083E09" w:rsidDel="00E453A9">
          <w:delText xml:space="preserve">that prohibit partisan gerrymandering. </w:delText>
        </w:r>
        <w:r w:rsidR="00833B6C" w:rsidDel="00E453A9">
          <w:delText>The question before the court was w</w:delText>
        </w:r>
        <w:r w:rsidR="00833B6C" w:rsidRPr="00833B6C" w:rsidDel="00E453A9">
          <w:delText>hether plaintiffs' allegations were insufficient to support a claim upon which relief could be granted, because they did not assert any constitutional violation.</w:delText>
        </w:r>
        <w:r w:rsidR="00C5374D" w:rsidDel="00E453A9">
          <w:delText xml:space="preserve"> The Court has no role in the outcome of the redistricting process unless the map is "unlawful."</w:delText>
        </w:r>
        <w:r w:rsidR="00C5374D" w:rsidDel="00E453A9">
          <w:rPr>
            <w:rStyle w:val="FootnoteReference"/>
          </w:rPr>
          <w:footnoteReference w:id="132"/>
        </w:r>
        <w:r w:rsidR="00C5374D" w:rsidDel="00E453A9">
          <w:delText xml:space="preserve"> So long as the final map is constitutional, the court cannot grant any relief.</w:delText>
        </w:r>
        <w:r w:rsidR="004E36A6" w:rsidDel="00E453A9">
          <w:delText xml:space="preserve"> </w:delText>
        </w:r>
        <w:r w:rsidR="004E36A6" w:rsidRPr="004E36A6" w:rsidDel="00E453A9">
          <w:delText>Court held that plaintiffs' allegations were insufficient to support a claim upon which relief could be granted, because they did not assert any constitutional violation.</w:delText>
        </w:r>
        <w:r w:rsidR="004E36A6" w:rsidDel="00E453A9">
          <w:delText xml:space="preserve"> The map passed by the commission was used in the 2022 midterm election.</w:delText>
        </w:r>
      </w:del>
    </w:p>
    <w:p w14:paraId="5966E08E" w14:textId="6EE3B979" w:rsidR="00187464" w:rsidRDefault="00187464" w:rsidP="002C60D2">
      <w:pPr>
        <w:pStyle w:val="Heading3"/>
      </w:pPr>
      <w:bookmarkStart w:id="2899" w:name="_Toc120369155"/>
      <w:r>
        <w:t>Pending cases in state courts</w:t>
      </w:r>
      <w:bookmarkEnd w:id="2899"/>
      <w:ins w:id="2900" w:author="Bernie Grofman" w:date="2022-11-27T20:07:00Z">
        <w:r w:rsidR="00D069C7">
          <w:t xml:space="preserve"> where there is partisan gerrymandering litigation</w:t>
        </w:r>
      </w:ins>
    </w:p>
    <w:p w14:paraId="70D4724D" w14:textId="679DF12E" w:rsidR="002C60D2" w:rsidRDefault="002C60D2" w:rsidP="002C60D2">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A9463D">
      <w:pPr>
        <w:pStyle w:val="Heading4"/>
      </w:pPr>
      <w:r>
        <w:t>Arkansas</w:t>
      </w:r>
    </w:p>
    <w:p w14:paraId="289C76AD" w14:textId="3B543195" w:rsidR="00C8642A" w:rsidRPr="00C8642A" w:rsidRDefault="00C8642A" w:rsidP="00C8642A">
      <w:r>
        <w:t xml:space="preserve">Arkansas is a state under </w:t>
      </w:r>
      <w:ins w:id="2901" w:author="Bernie Grofman" w:date="2022-11-27T16:47:00Z">
        <w:r w:rsidR="004601A1">
          <w:t xml:space="preserve">clear </w:t>
        </w:r>
      </w:ins>
      <w:r>
        <w:t>party control</w:t>
      </w:r>
      <w:ins w:id="2902" w:author="Bernie Grofman" w:date="2022-11-27T16:47:00Z">
        <w:r w:rsidR="004601A1">
          <w:t xml:space="preserve"> </w:t>
        </w:r>
        <w:r w:rsidR="004601A1" w:rsidRPr="004601A1">
          <w:rPr>
            <w:b/>
            <w:rPrChange w:id="2903" w:author="Bernie Grofman" w:date="2022-11-27T16:47:00Z">
              <w:rPr/>
            </w:rPrChange>
          </w:rPr>
          <w:t>and yet there were within-party splits</w:t>
        </w:r>
      </w:ins>
      <w:r w:rsidRPr="004601A1">
        <w:rPr>
          <w:b/>
          <w:rPrChange w:id="2904" w:author="Bernie Grofman" w:date="2022-11-27T16:47:00Z">
            <w:rPr/>
          </w:rPrChange>
        </w:rPr>
        <w:t>.</w:t>
      </w:r>
      <w:r>
        <w:t xml:space="preserve"> </w:t>
      </w:r>
      <w:r w:rsidR="00733EA4">
        <w:t xml:space="preserve">The legislature passed a plan </w:t>
      </w:r>
      <w:r w:rsidR="004533C7">
        <w:t xml:space="preserve">through regular legislation. The governor, who is of the same party, </w:t>
      </w:r>
      <w:r w:rsidR="00042860">
        <w:t>refused to sign off on the plan, saying “</w:t>
      </w:r>
      <w:r w:rsidR="00042860" w:rsidRPr="00042860">
        <w:t xml:space="preserve">I </w:t>
      </w:r>
      <w:r w:rsidR="00042860" w:rsidRPr="00042860">
        <w:lastRenderedPageBreak/>
        <w:t>am concerned about the impact of the redistricting plan on minority populations.</w:t>
      </w:r>
      <w:r w:rsidR="00042860">
        <w:t>”</w:t>
      </w:r>
      <w:r w:rsidR="00042860">
        <w:rPr>
          <w:rStyle w:val="FootnoteReference"/>
        </w:rPr>
        <w:footnoteReference w:id="133"/>
      </w:r>
      <w:r w:rsidR="001E2F2F">
        <w:t xml:space="preserve"> 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C213A">
        <w:t xml:space="preserve"> </w:t>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Pr>
          <w:rStyle w:val="FootnoteReference"/>
        </w:rPr>
        <w:footnoteReference w:id="134"/>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Pr>
          <w:rStyle w:val="FootnoteReference"/>
        </w:rPr>
        <w:footnoteReference w:id="135"/>
      </w:r>
      <w:r w:rsidR="000E3703">
        <w:t xml:space="preserve"> This case remains pending as of November 2022.</w:t>
      </w:r>
    </w:p>
    <w:p w14:paraId="677CF862" w14:textId="192F99D9" w:rsidR="00117AF7" w:rsidRDefault="00274C2F" w:rsidP="00117AF7">
      <w:pPr>
        <w:pStyle w:val="Heading4"/>
      </w:pPr>
      <w:r>
        <w:t>Florida</w:t>
      </w:r>
    </w:p>
    <w:p w14:paraId="5D43F157" w14:textId="77777777" w:rsidR="004601A1" w:rsidRDefault="009B42BF" w:rsidP="000E3703">
      <w:pPr>
        <w:rPr>
          <w:ins w:id="2906" w:author="Bernie Grofman" w:date="2022-11-27T16:48:00Z"/>
        </w:rPr>
      </w:pPr>
      <w:r>
        <w:t>A contested process led to the adoption of maps favored by the governor of Florida</w:t>
      </w:r>
      <w:r w:rsidR="00E2634B">
        <w:t>.</w:t>
      </w:r>
      <w:r w:rsidR="008D71BA">
        <w:t xml:space="preserve"> The maps initially passed by the Florida legislature was </w:t>
      </w:r>
      <w:r w:rsidR="00EC12FD">
        <w:t>vetoed by the governor.</w:t>
      </w:r>
      <w:r w:rsidR="00E2634B">
        <w:t xml:space="preserve"> </w:t>
      </w:r>
      <w:r w:rsidR="005422EB">
        <w:t>The governor’s opposition to the state legislature’s preferred maps</w:t>
      </w:r>
      <w:r w:rsidR="00DB627A">
        <w:t xml:space="preserve"> delayed the adoption of a plan until </w:t>
      </w:r>
      <w:r w:rsidR="003307B4">
        <w:t>April 2022</w:t>
      </w:r>
      <w:r w:rsidR="00BF00A4">
        <w:t xml:space="preserve">, </w:t>
      </w:r>
      <w:r w:rsidR="00BF00A4" w:rsidRPr="004601A1">
        <w:rPr>
          <w:b/>
          <w:rPrChange w:id="2907" w:author="Bernie Grofman" w:date="2022-11-27T16:48:00Z">
            <w:rPr/>
          </w:rPrChange>
        </w:rPr>
        <w:t xml:space="preserve">which </w:t>
      </w:r>
      <w:del w:id="2908" w:author="Bernie Grofman" w:date="2022-11-27T16:47:00Z">
        <w:r w:rsidR="00BF00A4" w:rsidRPr="004601A1" w:rsidDel="004601A1">
          <w:rPr>
            <w:b/>
            <w:rPrChange w:id="2909" w:author="Bernie Grofman" w:date="2022-11-27T16:48:00Z">
              <w:rPr/>
            </w:rPrChange>
          </w:rPr>
          <w:delText xml:space="preserve">was </w:delText>
        </w:r>
      </w:del>
      <w:ins w:id="2910" w:author="Bernie Grofman" w:date="2022-11-27T16:47:00Z">
        <w:r w:rsidR="004601A1" w:rsidRPr="004601A1">
          <w:rPr>
            <w:b/>
            <w:rPrChange w:id="2911" w:author="Bernie Grofman" w:date="2022-11-27T16:48:00Z">
              <w:rPr/>
            </w:rPrChange>
          </w:rPr>
          <w:t>made Florida</w:t>
        </w:r>
        <w:r w:rsidR="004601A1">
          <w:t xml:space="preserve"> </w:t>
        </w:r>
      </w:ins>
      <w:r w:rsidR="00BF00A4">
        <w:t xml:space="preserve">among the last states in the country to approve a plan. </w:t>
      </w:r>
      <w:r w:rsidR="00107878">
        <w:t>The plan was passed on a party-line vote.</w:t>
      </w:r>
      <w:r w:rsidR="00EE1DC5">
        <w:t xml:space="preserve"> Litigants sued in state court</w:t>
      </w:r>
      <w:r w:rsidR="00950FE9">
        <w:t xml:space="preserve"> alleging </w:t>
      </w:r>
      <w:r w:rsidR="006B7A67">
        <w:t>that Governor Ron DeSantis “hijacked” the redistricting process, by “</w:t>
      </w:r>
      <w:r w:rsidR="006B7A67" w:rsidRPr="00867309">
        <w:t>unilaterally declar</w:t>
      </w:r>
      <w:r w:rsidR="006B7A67">
        <w:t>[ing]</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r w:rsidR="006B7A67" w:rsidRPr="00867309">
        <w:t>conven</w:t>
      </w:r>
      <w:r w:rsidR="006B7A67">
        <w:t>[ing]</w:t>
      </w:r>
      <w:r w:rsidR="006B7A67" w:rsidRPr="00867309">
        <w:t xml:space="preserve"> a special legislative session, leaving the Legislature little choice but to consider and pass his own redistricting scheme</w:t>
      </w:r>
      <w:r w:rsidR="006B7A67">
        <w:t>.”</w:t>
      </w:r>
      <w:r w:rsidR="00950FE9">
        <w:rPr>
          <w:rStyle w:val="FootnoteReference"/>
        </w:rPr>
        <w:footnoteReference w:id="136"/>
      </w:r>
      <w:r w:rsidR="006B7A67">
        <w:t xml:space="preserve"> </w:t>
      </w:r>
      <w:r w:rsidR="00610F2E" w:rsidRPr="00610F2E">
        <w:t>Plaintiffs also allege that the DeSantis Plan “intentionally favors the Republican Party at nearly every turn, eliminating three Democratic seats and transforming competitive seats into Republican-leaning ones.</w:t>
      </w:r>
      <w:r w:rsidR="00D00659">
        <w:t xml:space="preserve"> </w:t>
      </w:r>
      <w:r w:rsidR="00610F2E" w:rsidRPr="00610F2E">
        <w:t xml:space="preserve">And in so </w:t>
      </w:r>
      <w:r w:rsidR="00610F2E" w:rsidRPr="00610F2E">
        <w:lastRenderedPageBreak/>
        <w:t>doing, it needlessly produces noncompact districts that split geographic and political boundaries.”</w:t>
      </w:r>
      <w:r w:rsidR="004B0317">
        <w:t xml:space="preserve"> </w:t>
      </w:r>
    </w:p>
    <w:p w14:paraId="522DE2D0" w14:textId="23E75448" w:rsidR="000E3703" w:rsidRPr="000E3703" w:rsidRDefault="004B0317" w:rsidP="000E3703">
      <w:del w:id="2912" w:author="Bernie Grofman" w:date="2022-11-27T16:48:00Z">
        <w:r w:rsidRPr="00EF1D78" w:rsidDel="004601A1">
          <w:rPr>
            <w:b/>
            <w:rPrChange w:id="2913" w:author="Bernie Grofman" w:date="2022-11-27T16:49:00Z">
              <w:rPr/>
            </w:rPrChange>
          </w:rPr>
          <w:delText xml:space="preserve">The </w:delText>
        </w:r>
      </w:del>
      <w:ins w:id="2914" w:author="Bernie Grofman" w:date="2022-11-27T16:48:00Z">
        <w:r w:rsidR="004601A1" w:rsidRPr="00EF1D78">
          <w:rPr>
            <w:b/>
            <w:rPrChange w:id="2915" w:author="Bernie Grofman" w:date="2022-11-27T16:49:00Z">
              <w:rPr/>
            </w:rPrChange>
          </w:rPr>
          <w:t>As noted earlier,</w:t>
        </w:r>
        <w:r w:rsidR="004601A1">
          <w:t xml:space="preserve"> </w:t>
        </w:r>
      </w:ins>
      <w:ins w:id="2916" w:author="Bernie Grofman" w:date="2022-11-27T16:49:00Z">
        <w:r w:rsidR="004601A1">
          <w:t>t</w:t>
        </w:r>
      </w:ins>
      <w:ins w:id="2917" w:author="Bernie Grofman" w:date="2022-11-27T16:48:00Z">
        <w:r w:rsidR="004601A1">
          <w:t xml:space="preserve">he </w:t>
        </w:r>
      </w:ins>
      <w:r>
        <w:t>Florida Constitution has direct language prohibiting partisan gerrymandering.</w:t>
      </w:r>
      <w:r>
        <w:rPr>
          <w:rStyle w:val="FootnoteReference"/>
        </w:rPr>
        <w:footnoteReference w:id="137"/>
      </w:r>
      <w:del w:id="2918" w:author="Bernie Grofman" w:date="2022-11-27T16:48:00Z">
        <w:r w:rsidDel="004601A1">
          <w:delText xml:space="preserve"> </w:delText>
        </w:r>
        <w:r w:rsidR="002B1198" w:rsidRPr="002B1198" w:rsidDel="004601A1">
          <w:delText>o</w:delText>
        </w:r>
      </w:del>
      <w:r w:rsidR="002B1198" w:rsidRPr="002B1198">
        <w:tab/>
        <w:t>Plaintiffs argue that the DeSantis Plan violates Article III, § 20 of the Fla.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2B1198">
        <w:t xml:space="preserve"> Because of </w:t>
      </w:r>
      <w:r w:rsidR="00BC2F15">
        <w:t xml:space="preserve">the very late passage of a plan, this litigation has not resulted in </w:t>
      </w:r>
      <w:ins w:id="2919" w:author="Bernie Grofman" w:date="2022-11-27T16:49:00Z">
        <w:r w:rsidR="00EF1D78" w:rsidRPr="00EF1D78">
          <w:rPr>
            <w:b/>
            <w:rPrChange w:id="2920" w:author="Bernie Grofman" w:date="2022-11-27T16:49:00Z">
              <w:rPr/>
            </w:rPrChange>
          </w:rPr>
          <w:t>a</w:t>
        </w:r>
        <w:r w:rsidR="00EF1D78">
          <w:t xml:space="preserve"> </w:t>
        </w:r>
      </w:ins>
      <w:r w:rsidR="00BC2F15">
        <w:t>verdict on the merits.</w:t>
      </w:r>
    </w:p>
    <w:p w14:paraId="6313C264" w14:textId="77777777" w:rsidR="00014A50" w:rsidRDefault="00A41F2F" w:rsidP="00014A50">
      <w:pPr>
        <w:pStyle w:val="Heading4"/>
      </w:pPr>
      <w:r>
        <w:t>Kentuck</w:t>
      </w:r>
      <w:r w:rsidR="00014A50">
        <w:t>y</w:t>
      </w:r>
    </w:p>
    <w:p w14:paraId="5A29CC96" w14:textId="69D43510" w:rsidR="006E38F6" w:rsidRDefault="006D4FC3" w:rsidP="00014A50">
      <w:r>
        <w:t>Party</w:t>
      </w:r>
      <w:r w:rsidR="008B16E7">
        <w:t xml:space="preserve"> control over redistricting </w:t>
      </w:r>
      <w:r w:rsidR="006E38F6">
        <w:t>was held by one party</w:t>
      </w:r>
      <w:r>
        <w:t xml:space="preserve"> in Kentucky for the 2020 cycle. Republicans held supermajorities in both </w:t>
      </w:r>
      <w:r w:rsidR="00902E3E">
        <w:t>chambers and</w:t>
      </w:r>
      <w:r>
        <w:t xml:space="preserve"> were able to override the veto of the Democratic</w:t>
      </w:r>
      <w:r w:rsidR="006E38F6">
        <w:t xml:space="preserve"> governor</w:t>
      </w:r>
      <w:r>
        <w:t>.</w:t>
      </w:r>
      <w:r w:rsidR="00F91950">
        <w:t xml:space="preserve"> The map was largely </w:t>
      </w:r>
      <w:r w:rsidR="00DB69EF">
        <w:t>like</w:t>
      </w:r>
      <w:r w:rsidR="00F91950">
        <w:t xml:space="preserve"> the plan used in the 2010 cycle, with changes focusing on adding Republican voters to a district where the</w:t>
      </w:r>
      <w:del w:id="2921" w:author="Bernie Grofman" w:date="2022-11-27T16:49:00Z">
        <w:r w:rsidR="00F91950" w:rsidDel="00EF1D78">
          <w:delText xml:space="preserve"> </w:delText>
        </w:r>
      </w:del>
      <w:ins w:id="2922" w:author="Bernie Grofman" w:date="2022-11-27T16:49:00Z">
        <w:r w:rsidR="00EF1D78">
          <w:t xml:space="preserve"> </w:t>
        </w:r>
        <w:r w:rsidR="00EF1D78" w:rsidRPr="00EF1D78">
          <w:rPr>
            <w:b/>
            <w:rPrChange w:id="2923" w:author="Bernie Grofman" w:date="2022-11-27T16:49:00Z">
              <w:rPr/>
            </w:rPrChange>
          </w:rPr>
          <w:t>Democratic</w:t>
        </w:r>
        <w:r w:rsidR="00EF1D78">
          <w:t xml:space="preserve"> </w:t>
        </w:r>
      </w:ins>
      <w:r w:rsidR="00F91950">
        <w:t xml:space="preserve">incumbent </w:t>
      </w:r>
      <w:r w:rsidR="00DB69EF">
        <w:t>won a narrow contest in 2018.</w:t>
      </w:r>
      <w:r w:rsidR="003955F0">
        <w:t xml:space="preserve"> </w:t>
      </w:r>
      <w:r w:rsidR="00902E3E">
        <w:t xml:space="preserve">The Democratic Party of Kentucky </w:t>
      </w:r>
      <w:del w:id="2924" w:author="Bernie Grofman" w:date="2022-11-27T22:41:00Z">
        <w:r w:rsidR="00902E3E" w:rsidRPr="00CB1F2B" w:rsidDel="00CB1F2B">
          <w:rPr>
            <w:b/>
            <w:rPrChange w:id="2925" w:author="Bernie Grofman" w:date="2022-11-27T22:41:00Z">
              <w:rPr/>
            </w:rPrChange>
          </w:rPr>
          <w:delText xml:space="preserve">preceded </w:delText>
        </w:r>
      </w:del>
      <w:ins w:id="2926" w:author="Bernie Grofman" w:date="2022-11-27T22:41:00Z">
        <w:r w:rsidR="00CB1F2B">
          <w:t xml:space="preserve"> </w:t>
        </w:r>
        <w:r w:rsidR="00CB1F2B" w:rsidRPr="0029729E">
          <w:rPr>
            <w:b/>
          </w:rPr>
          <w:t>proce</w:t>
        </w:r>
        <w:r w:rsidR="00CB1F2B">
          <w:rPr>
            <w:b/>
          </w:rPr>
          <w:t>e</w:t>
        </w:r>
        <w:r w:rsidR="00CB1F2B" w:rsidRPr="0029729E">
          <w:rPr>
            <w:b/>
          </w:rPr>
          <w:t>ded</w:t>
        </w:r>
        <w:r w:rsidR="00CB1F2B">
          <w:t xml:space="preserve"> </w:t>
        </w:r>
      </w:ins>
      <w:r w:rsidR="00902E3E">
        <w:t>to sue in state court.</w:t>
      </w:r>
      <w:r w:rsidR="00902E3E">
        <w:rPr>
          <w:rStyle w:val="FootnoteReference"/>
        </w:rPr>
        <w:footnoteReference w:id="138"/>
      </w:r>
    </w:p>
    <w:p w14:paraId="0B02793F" w14:textId="2A7C431A" w:rsidR="008774C3" w:rsidRPr="008774C3" w:rsidRDefault="00014A50" w:rsidP="006E362A">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 xml:space="preserve">”; and </w:t>
      </w:r>
      <w:r w:rsidRPr="00396F41">
        <w:t xml:space="preserve">(2) </w:t>
      </w:r>
      <w:r>
        <w:t xml:space="preserve">that </w:t>
      </w:r>
      <w:r w:rsidRPr="00396F41">
        <w:t xml:space="preserve">the </w:t>
      </w:r>
      <w:r>
        <w:t>“</w:t>
      </w:r>
      <w:r w:rsidRPr="00396F41">
        <w:t>mapmakers’ violat</w:t>
      </w:r>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 xml:space="preserve">showing of harm </w:t>
      </w:r>
      <w:del w:id="2927" w:author="Bernie Grofman" w:date="2022-11-27T16:50:00Z">
        <w:r w:rsidR="00372E27" w:rsidRPr="00EF1D78" w:rsidDel="00EF1D78">
          <w:rPr>
            <w:b/>
            <w:rPrChange w:id="2928" w:author="Bernie Grofman" w:date="2022-11-27T16:51:00Z">
              <w:rPr/>
            </w:rPrChange>
          </w:rPr>
          <w:delText>that</w:delText>
        </w:r>
      </w:del>
      <w:ins w:id="2929" w:author="Bernie Grofman" w:date="2022-11-27T16:50:00Z">
        <w:r w:rsidR="00EF1D78" w:rsidRPr="00EF1D78">
          <w:rPr>
            <w:b/>
            <w:rPrChange w:id="2930" w:author="Bernie Grofman" w:date="2022-11-27T16:51:00Z">
              <w:rPr/>
            </w:rPrChange>
          </w:rPr>
          <w:t xml:space="preserve">to </w:t>
        </w:r>
      </w:ins>
      <w:r w:rsidR="00372E27">
        <w:t xml:space="preserve"> justify </w:t>
      </w:r>
      <w:r w:rsidR="00F91950">
        <w:t xml:space="preserve">interfering with the </w:t>
      </w:r>
      <w:del w:id="2931" w:author="Bernie Grofman" w:date="2022-11-27T16:50:00Z">
        <w:r w:rsidR="00F91950" w:rsidDel="00EF1D78">
          <w:delText xml:space="preserve">enactment </w:delText>
        </w:r>
      </w:del>
      <w:ins w:id="2932" w:author="Bernie Grofman" w:date="2022-11-27T16:50:00Z">
        <w:r w:rsidR="00EF1D78">
          <w:t xml:space="preserve">use </w:t>
        </w:r>
      </w:ins>
      <w:r w:rsidR="00F91950">
        <w:t xml:space="preserve">of the </w:t>
      </w:r>
      <w:del w:id="2933" w:author="Bernie Grofman" w:date="2022-11-27T16:50:00Z">
        <w:r w:rsidR="00F91950" w:rsidDel="00EF1D78">
          <w:delText xml:space="preserve">plans </w:delText>
        </w:r>
      </w:del>
      <w:ins w:id="2934" w:author="Bernie Grofman" w:date="2022-11-27T16:50:00Z">
        <w:r w:rsidR="00EF1D78">
          <w:t xml:space="preserve">plan  </w:t>
        </w:r>
      </w:ins>
      <w:r w:rsidR="00F91950">
        <w:t>for the 2022 election.</w:t>
      </w:r>
      <w:ins w:id="2935" w:author="Bernie Grofman" w:date="2022-11-27T16:50:00Z">
        <w:r w:rsidR="00EF1D78">
          <w:t xml:space="preserve"> But a renewed challenge in expected. </w:t>
        </w:r>
      </w:ins>
    </w:p>
    <w:p w14:paraId="61DEC193" w14:textId="3442177B" w:rsidR="00A41F2F" w:rsidRDefault="00A41F2F" w:rsidP="00A41F2F">
      <w:pPr>
        <w:pStyle w:val="Heading4"/>
      </w:pPr>
      <w:r>
        <w:t>New Mexico</w:t>
      </w:r>
    </w:p>
    <w:p w14:paraId="668BAADD" w14:textId="1AB60F59" w:rsidR="00264C0D" w:rsidRPr="00264C0D" w:rsidRDefault="00264C0D" w:rsidP="005B45D8">
      <w:r>
        <w:t>The 202</w:t>
      </w:r>
      <w:r w:rsidR="00600A27">
        <w:t>0 cycle in New Mexico was under party control of the Democrats.</w:t>
      </w:r>
      <w:r w:rsidR="0012206E">
        <w:t xml:space="preserve"> An advisory commission was established </w:t>
      </w:r>
      <w:r w:rsidR="00977294">
        <w:t>recently, but plans submitted by the commission can be amended by the legislature.</w:t>
      </w:r>
      <w:r w:rsidR="00F10E08">
        <w:t xml:space="preserve"> Indeed, the legislature did </w:t>
      </w:r>
      <w:r w:rsidR="00F10E08" w:rsidRPr="00EF1D78">
        <w:rPr>
          <w:color w:val="4472C4" w:themeColor="accent1"/>
          <w:rPrChange w:id="2936" w:author="Bernie Grofman" w:date="2022-11-27T16:53:00Z">
            <w:rPr/>
          </w:rPrChange>
        </w:rPr>
        <w:t>amend the recommendation of a plan called the “People’s Map.”</w:t>
      </w:r>
      <w:r w:rsidR="00977294" w:rsidRPr="00EF1D78">
        <w:rPr>
          <w:color w:val="4472C4" w:themeColor="accent1"/>
          <w:rPrChange w:id="2937" w:author="Bernie Grofman" w:date="2022-11-27T16:53:00Z">
            <w:rPr/>
          </w:rPrChange>
        </w:rPr>
        <w:t xml:space="preserve"> </w:t>
      </w:r>
      <w:ins w:id="2938" w:author="Bernie Grofman" w:date="2022-11-27T16:51:00Z">
        <w:r w:rsidR="00EF1D78" w:rsidRPr="00EF1D78">
          <w:rPr>
            <w:color w:val="4472C4" w:themeColor="accent1"/>
            <w:rPrChange w:id="2939" w:author="Bernie Grofman" w:date="2022-11-27T16:53:00Z">
              <w:rPr/>
            </w:rPrChange>
          </w:rPr>
          <w:t xml:space="preserve"> </w:t>
        </w:r>
        <w:r w:rsidR="00EF1D78" w:rsidRPr="00EF1D78">
          <w:rPr>
            <w:b/>
            <w:color w:val="FF0000"/>
            <w:sz w:val="32"/>
            <w:szCs w:val="32"/>
            <w:rPrChange w:id="2940" w:author="Bernie Grofman" w:date="2022-11-27T16:52:00Z">
              <w:rPr/>
            </w:rPrChange>
          </w:rPr>
          <w:t xml:space="preserve">JONATHAN I AM CONFUSED.  WHICH MAP IS </w:t>
        </w:r>
        <w:r w:rsidR="00EF1D78" w:rsidRPr="00EF1D78">
          <w:rPr>
            <w:b/>
            <w:color w:val="FF0000"/>
            <w:sz w:val="32"/>
            <w:szCs w:val="32"/>
            <w:rPrChange w:id="2941" w:author="Bernie Grofman" w:date="2022-11-27T16:52:00Z">
              <w:rPr/>
            </w:rPrChange>
          </w:rPr>
          <w:lastRenderedPageBreak/>
          <w:t>THE PEOPLES MAP</w:t>
        </w:r>
      </w:ins>
      <w:ins w:id="2942" w:author="Bernie Grofman" w:date="2022-11-27T16:52:00Z">
        <w:r w:rsidR="00EF1D78" w:rsidRPr="00EF1D78">
          <w:rPr>
            <w:b/>
            <w:color w:val="FF0000"/>
            <w:sz w:val="32"/>
            <w:szCs w:val="32"/>
            <w:rPrChange w:id="2943" w:author="Bernie Grofman" w:date="2022-11-27T16:52:00Z">
              <w:rPr/>
            </w:rPrChange>
          </w:rPr>
          <w:t>?</w:t>
        </w:r>
        <w:r w:rsidR="00EF1D78">
          <w:rPr>
            <w:b/>
            <w:color w:val="FF0000"/>
            <w:sz w:val="32"/>
            <w:szCs w:val="32"/>
          </w:rPr>
          <w:t xml:space="preserve">  WERE THE LEGISLATIVE CHANGES SUBSTANTIAL? </w:t>
        </w:r>
      </w:ins>
      <w:r w:rsidR="00BC7590">
        <w:t>In a signing statemen</w:t>
      </w:r>
      <w:ins w:id="2944" w:author="Bernie Grofman" w:date="2022-11-27T16:55:00Z">
        <w:r w:rsidR="00EF1D78">
          <w:t>t</w:t>
        </w:r>
      </w:ins>
      <w:del w:id="2945" w:author="Bernie Grofman" w:date="2022-11-27T16:55:00Z">
        <w:r w:rsidR="00BC7590" w:rsidDel="00EF1D78">
          <w:delText>t</w:delText>
        </w:r>
      </w:del>
      <w:r w:rsidR="00BC7590">
        <w:t>, the</w:t>
      </w:r>
      <w:ins w:id="2946" w:author="Bernie Grofman" w:date="2022-11-27T16:55:00Z">
        <w:r w:rsidR="00EF1D78">
          <w:t xml:space="preserve"> New </w:t>
        </w:r>
      </w:ins>
      <w:del w:id="2947" w:author="Bernie Grofman" w:date="2022-11-27T16:52:00Z">
        <w:r w:rsidR="00BC7590" w:rsidDel="00EF1D78">
          <w:delText xml:space="preserve"> New </w:delText>
        </w:r>
      </w:del>
      <w:r w:rsidR="00BC7590">
        <w:t xml:space="preserve">Mexico governor </w:t>
      </w:r>
      <w:r w:rsidR="00F10E08">
        <w:t>said,</w:t>
      </w:r>
      <w:r w:rsidR="00BC7590">
        <w:t xml:space="preserve"> </w:t>
      </w:r>
      <w:r w:rsidR="00BC7590" w:rsidRPr="00BC7590">
        <w:t>“It is my duty to ratify the will of the majority here, which I believe has established a reasonable baseline for competitive federal elections, in which no one party or candidate may claim any undue advantage.</w:t>
      </w:r>
      <w:r w:rsidR="00BC7590">
        <w:t>”</w:t>
      </w:r>
      <w:r w:rsidR="00BC7590">
        <w:rPr>
          <w:rStyle w:val="FootnoteReference"/>
        </w:rPr>
        <w:footnoteReference w:id="139"/>
      </w:r>
      <w:r w:rsidR="00640E5F">
        <w:t xml:space="preserve"> The Republican Party of New Mexico objected to the new map and challenged</w:t>
      </w:r>
      <w:ins w:id="2948" w:author="Bernie Grofman" w:date="2022-11-27T16:55:00Z">
        <w:r w:rsidR="00EF1D78">
          <w:t xml:space="preserve"> </w:t>
        </w:r>
        <w:r w:rsidR="00EF1D78" w:rsidRPr="00EF1D78">
          <w:rPr>
            <w:b/>
            <w:rPrChange w:id="2949" w:author="Bernie Grofman" w:date="2022-11-27T16:55:00Z">
              <w:rPr/>
            </w:rPrChange>
          </w:rPr>
          <w:t>it</w:t>
        </w:r>
        <w:r w:rsidR="00EF1D78">
          <w:t xml:space="preserve"> </w:t>
        </w:r>
      </w:ins>
      <w:r w:rsidR="00640E5F">
        <w:t xml:space="preserve"> in state court.</w:t>
      </w:r>
      <w:r w:rsidR="00985A82">
        <w:rPr>
          <w:rStyle w:val="FootnoteReference"/>
        </w:rPr>
        <w:footnoteReference w:id="140"/>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principles endorsed by the State Legislature and the New Mexico Supreme Court in order to accomplish a political gerrymander that unconstitutionally dilutes the votes of residents of southeastern New Mexico in order to achieve partisan advantage.”</w:t>
      </w:r>
      <w:r w:rsidR="00EB1AC8">
        <w:rPr>
          <w:rStyle w:val="FootnoteReference"/>
        </w:rPr>
        <w:footnoteReference w:id="141"/>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Pr>
          <w:rStyle w:val="FootnoteReference"/>
        </w:rPr>
        <w:footnoteReference w:id="142"/>
      </w:r>
      <w:r w:rsidR="00C03C3A">
        <w:t xml:space="preserve"> The case is pending in state court</w:t>
      </w:r>
      <w:r w:rsidR="00B102C8">
        <w:t xml:space="preserve"> as of November 2022.</w:t>
      </w:r>
    </w:p>
    <w:p w14:paraId="242BCB5A" w14:textId="380F1627" w:rsidR="00A41F2F" w:rsidRDefault="00F12D62" w:rsidP="00F12D62">
      <w:pPr>
        <w:pStyle w:val="Heading4"/>
      </w:pPr>
      <w:r>
        <w:t>Utah</w:t>
      </w:r>
    </w:p>
    <w:p w14:paraId="35D19808" w14:textId="306EDFB5" w:rsidR="007E5F5C" w:rsidRDefault="003228C0" w:rsidP="007E5F5C">
      <w:pPr>
        <w:rPr>
          <w:ins w:id="2950" w:author="Bernie Grofman" w:date="2022-11-27T22:51:00Z"/>
        </w:rPr>
      </w:pPr>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 plan.</w:t>
      </w:r>
      <w:r w:rsidR="004F162D">
        <w:t xml:space="preserve"> In 2020, the Utah Legislature </w:t>
      </w:r>
      <w:r w:rsidR="00A35C72">
        <w:t>changed the law regarding congressional redistricting to make the commission fully advisory</w:t>
      </w:r>
      <w:r w:rsidR="004C44C2">
        <w:t>.</w:t>
      </w:r>
      <w:r w:rsidR="004C44C2">
        <w:rPr>
          <w:rStyle w:val="FootnoteReference"/>
        </w:rPr>
        <w:footnoteReference w:id="143"/>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Pr>
          <w:rStyle w:val="FootnoteReference"/>
        </w:rPr>
        <w:footnoteReference w:id="144"/>
      </w:r>
      <w:r w:rsidR="00FC4235">
        <w:t xml:space="preserve"> </w:t>
      </w:r>
      <w:r w:rsidR="00C81215">
        <w:t>The</w:t>
      </w:r>
      <w:r w:rsidR="00FC4235" w:rsidRPr="00FC4235">
        <w:t xml:space="preserve"> complaint alleg</w:t>
      </w:r>
      <w:r w:rsidR="00C81215">
        <w:t>es</w:t>
      </w:r>
      <w:r w:rsidR="00FC4235" w:rsidRPr="00FC4235">
        <w:t xml:space="preserve"> that (1) the </w:t>
      </w:r>
      <w:r w:rsidR="00FC4235" w:rsidRPr="00FC4235">
        <w:lastRenderedPageBreak/>
        <w:t>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Pr>
          <w:rStyle w:val="FootnoteReference"/>
        </w:rPr>
        <w:footnoteReference w:id="145"/>
      </w:r>
      <w:r w:rsidR="00B200C7">
        <w:t xml:space="preserve"> This case is pending as of November 2022.</w:t>
      </w:r>
    </w:p>
    <w:p w14:paraId="2888FDA5" w14:textId="53A530F0" w:rsidR="00D02572" w:rsidRDefault="00D02572" w:rsidP="007E5F5C">
      <w:pPr>
        <w:rPr>
          <w:ins w:id="2951" w:author="Bernie Grofman" w:date="2022-11-27T22:51:00Z"/>
        </w:rPr>
      </w:pPr>
    </w:p>
    <w:p w14:paraId="03533FD5" w14:textId="77777777" w:rsidR="00D02572" w:rsidRDefault="00D02572" w:rsidP="007E5F5C"/>
    <w:p w14:paraId="084AD78A" w14:textId="2AEA2492" w:rsidR="00E453A9" w:rsidRPr="00473F7B" w:rsidRDefault="00382FE6">
      <w:pPr>
        <w:pStyle w:val="Heading3"/>
        <w:rPr>
          <w:ins w:id="2952" w:author="Bernie Grofman" w:date="2022-11-27T18:05:00Z"/>
          <w:b/>
          <w:rPrChange w:id="2953" w:author="Bernie Grofman" w:date="2022-11-27T18:06:00Z">
            <w:rPr>
              <w:ins w:id="2954" w:author="Bernie Grofman" w:date="2022-11-27T18:05:00Z"/>
            </w:rPr>
          </w:rPrChange>
        </w:rPr>
      </w:pPr>
      <w:bookmarkStart w:id="2955" w:name="_Toc120369156"/>
      <w:r>
        <w:t xml:space="preserve">States where courts were forced to act </w:t>
      </w:r>
      <w:r w:rsidR="0087751F">
        <w:t xml:space="preserve">because </w:t>
      </w:r>
      <w:ins w:id="2956" w:author="Bernie Grofman" w:date="2022-11-27T16:57:00Z">
        <w:r w:rsidR="00EF1D78" w:rsidRPr="00EF1D78">
          <w:rPr>
            <w:b/>
            <w:rPrChange w:id="2957" w:author="Bernie Grofman" w:date="2022-11-27T16:58:00Z">
              <w:rPr/>
            </w:rPrChange>
          </w:rPr>
          <w:t>the</w:t>
        </w:r>
        <w:r w:rsidR="00EF1D78">
          <w:t xml:space="preserve"> </w:t>
        </w:r>
      </w:ins>
      <w:r w:rsidR="0087751F">
        <w:t xml:space="preserve">legislature or </w:t>
      </w:r>
      <w:ins w:id="2958" w:author="Bernie Grofman" w:date="2022-11-27T16:58:00Z">
        <w:r w:rsidR="00EF1D78" w:rsidRPr="00EF1D78">
          <w:rPr>
            <w:b/>
            <w:rPrChange w:id="2959" w:author="Bernie Grofman" w:date="2022-11-27T16:58:00Z">
              <w:rPr/>
            </w:rPrChange>
          </w:rPr>
          <w:t xml:space="preserve">a </w:t>
        </w:r>
      </w:ins>
      <w:r w:rsidR="0087751F">
        <w:t xml:space="preserve">commission </w:t>
      </w:r>
      <w:r w:rsidR="0087751F" w:rsidRPr="00E453A9">
        <w:rPr>
          <w:b/>
          <w:rPrChange w:id="2960" w:author="Bernie Grofman" w:date="2022-11-27T18:05:00Z">
            <w:rPr/>
          </w:rPrChange>
        </w:rPr>
        <w:t>failed</w:t>
      </w:r>
      <w:bookmarkEnd w:id="2955"/>
      <w:ins w:id="2961" w:author="Bernie Grofman" w:date="2022-11-27T18:04:00Z">
        <w:r w:rsidR="00E453A9" w:rsidRPr="00E453A9">
          <w:rPr>
            <w:b/>
            <w:rPrChange w:id="2962" w:author="Bernie Grofman" w:date="2022-11-27T18:05:00Z">
              <w:rPr/>
            </w:rPrChange>
          </w:rPr>
          <w:t xml:space="preserve"> to act in a timely fashion</w:t>
        </w:r>
      </w:ins>
    </w:p>
    <w:p w14:paraId="0B7B4707" w14:textId="7ACCBE38" w:rsidR="00473F7B" w:rsidRDefault="00473F7B" w:rsidP="00473F7B">
      <w:pPr>
        <w:pStyle w:val="Heading4"/>
        <w:rPr>
          <w:ins w:id="2963" w:author="Bernie Grofman" w:date="2022-11-27T18:05:00Z"/>
        </w:rPr>
      </w:pPr>
      <w:ins w:id="2964" w:author="Bernie Grofman" w:date="2022-11-27T18:05:00Z">
        <w:r>
          <w:t>Connecticut</w:t>
        </w:r>
      </w:ins>
    </w:p>
    <w:p w14:paraId="207A26B4" w14:textId="46F0BDA8" w:rsidR="00E453A9" w:rsidRPr="00861615" w:rsidRDefault="00E453A9" w:rsidP="00E453A9">
      <w:pPr>
        <w:rPr>
          <w:moveTo w:id="2965" w:author="Bernie Grofman" w:date="2022-11-27T18:05:00Z"/>
        </w:rPr>
      </w:pPr>
      <w:moveToRangeStart w:id="2966" w:author="Bernie Grofman" w:date="2022-11-27T18:05:00Z" w:name="move120464743"/>
      <w:moveTo w:id="2967" w:author="Bernie Grofman" w:date="2022-11-27T18:05:00Z">
        <w:del w:id="2968" w:author="Bernie Grofman" w:date="2022-11-27T18:05:00Z">
          <w:r w:rsidDel="00473F7B">
            <w:delText>In contrast to New Hampshire,</w:delText>
          </w:r>
        </w:del>
      </w:moveTo>
      <w:ins w:id="2969" w:author="Bernie Grofman" w:date="2022-11-27T18:05:00Z">
        <w:r w:rsidR="00473F7B">
          <w:t xml:space="preserve"> </w:t>
        </w:r>
      </w:ins>
      <w:moveTo w:id="2970" w:author="Bernie Grofman" w:date="2022-11-27T18:05:00Z">
        <w:r>
          <w:t xml:space="preserve"> Connecticut’s legislature and governor are both controlled by Democrats. If the legislature fails to pass a plan with two-thirds majority in both chambers and receive the governor’s signature, the process is transferred to a nine-member backup political commission. Because of census data delays, the committee tasked with the legislature’s map drawing missed its September 15</w:t>
        </w:r>
        <w:r w:rsidRPr="006B04D0">
          <w:rPr>
            <w:vertAlign w:val="superscript"/>
          </w:rPr>
          <w:t>th</w:t>
        </w:r>
        <w:r>
          <w:t xml:space="preserve"> deadline, and the process was shifted to the commission.</w:t>
        </w:r>
        <w:r>
          <w:rPr>
            <w:rStyle w:val="FootnoteReference"/>
          </w:rPr>
          <w:footnoteReference w:id="146"/>
        </w:r>
        <w:r>
          <w:t xml:space="preserve"> The commission failed to deliver a plan by its statutory deadline, and the Connecticut Supreme Court took over the process and named a special master to draw the state’s five congressional seats. The court approved the special master’s map on February 10, 2022.</w:t>
        </w:r>
      </w:moveTo>
    </w:p>
    <w:moveToRangeEnd w:id="2966"/>
    <w:p w14:paraId="7B307B6C" w14:textId="77777777" w:rsidR="00E453A9" w:rsidRPr="00E453A9" w:rsidRDefault="00E453A9">
      <w:pPr>
        <w:pPrChange w:id="2973" w:author="Bernie Grofman" w:date="2022-11-27T18:05:00Z">
          <w:pPr>
            <w:pStyle w:val="Heading3"/>
          </w:pPr>
        </w:pPrChange>
      </w:pPr>
    </w:p>
    <w:p w14:paraId="7A800C97" w14:textId="18DE4BEF" w:rsidR="0087751F" w:rsidRDefault="0087751F" w:rsidP="0087751F">
      <w:pPr>
        <w:pStyle w:val="Heading4"/>
      </w:pPr>
      <w:r>
        <w:t>New Hampshire</w:t>
      </w:r>
    </w:p>
    <w:p w14:paraId="2313C6E6" w14:textId="75177E1F" w:rsidR="001804DF" w:rsidRPr="001804DF" w:rsidRDefault="002E2AD0" w:rsidP="001804DF">
      <w:r>
        <w:t>Th</w:t>
      </w:r>
      <w:r w:rsidR="001804DF">
        <w:t xml:space="preserve">e New Hampshire </w:t>
      </w:r>
      <w:r>
        <w:t>l</w:t>
      </w:r>
      <w:r w:rsidR="001804DF">
        <w:t>egislature and governor</w:t>
      </w:r>
      <w:r>
        <w:t xml:space="preserve"> are both controlled by Republicans. </w:t>
      </w:r>
      <w:r w:rsidR="004F16DE">
        <w:t>New Hampshire is a closely contested state in statewide elections</w:t>
      </w:r>
      <w:r w:rsidR="004C6B22">
        <w:t>. The popular governor</w:t>
      </w:r>
      <w:r w:rsidR="006024A0">
        <w:t>’s term ended in 2022. The 2020 redistricting cycle ended in a stalemate</w:t>
      </w:r>
      <w:r w:rsidR="00FA69B3">
        <w:t xml:space="preserve">, which can be traced to the different governing coalitions between the legislature in district elections and the governor running statewide. </w:t>
      </w:r>
      <w:r w:rsidR="00454C39">
        <w:t>The governor vetoed the legislature’s map.</w:t>
      </w:r>
      <w:r w:rsidR="0092703A">
        <w:t xml:space="preserve"> The governor stated that “</w:t>
      </w:r>
      <w:r w:rsidR="0092703A" w:rsidRPr="0092703A">
        <w:t xml:space="preserve">I made it pretty clear, and they didn't want to take that advice, and </w:t>
      </w:r>
      <w:r w:rsidR="0092703A" w:rsidRPr="0092703A">
        <w:lastRenderedPageBreak/>
        <w:t>I don't think my veto on any of those maps shocked them</w:t>
      </w:r>
      <w:r w:rsidR="006933E8">
        <w:t>.”</w:t>
      </w:r>
      <w:r w:rsidR="006933E8">
        <w:rPr>
          <w:rStyle w:val="FootnoteReference"/>
        </w:rPr>
        <w:footnoteReference w:id="147"/>
      </w:r>
      <w:r w:rsidR="00454C39">
        <w:t xml:space="preserve"> </w:t>
      </w:r>
      <w:r w:rsidR="009D725D">
        <w:t xml:space="preserve">The New Hampshire Supreme Court appointed a special master to draw the two-district congressional map. </w:t>
      </w:r>
      <w:r w:rsidR="00D41D50">
        <w:t xml:space="preserve">New Hampshire was the final state to </w:t>
      </w:r>
      <w:del w:id="2974" w:author="Bernie Grofman" w:date="2022-11-27T16:57:00Z">
        <w:r w:rsidR="00E25616" w:rsidDel="00EF1D78">
          <w:delText xml:space="preserve">codify </w:delText>
        </w:r>
      </w:del>
      <w:ins w:id="2975" w:author="Bernie Grofman" w:date="2022-11-27T16:57:00Z">
        <w:r w:rsidR="00EF1D78">
          <w:t xml:space="preserve">ratify </w:t>
        </w:r>
      </w:ins>
      <w:r w:rsidR="00E25616">
        <w:t>its 2022 congressional map.</w:t>
      </w:r>
    </w:p>
    <w:p w14:paraId="45E0FFD1" w14:textId="620CBB75" w:rsidR="0087751F" w:rsidDel="00473F7B" w:rsidRDefault="0087751F" w:rsidP="0087751F">
      <w:pPr>
        <w:pStyle w:val="Heading4"/>
        <w:rPr>
          <w:del w:id="2976" w:author="Bernie Grofman" w:date="2022-11-27T18:06:00Z"/>
        </w:rPr>
      </w:pPr>
      <w:del w:id="2977" w:author="Bernie Grofman" w:date="2022-11-27T18:06:00Z">
        <w:r w:rsidDel="00473F7B">
          <w:delText>Connecticut</w:delText>
        </w:r>
      </w:del>
    </w:p>
    <w:p w14:paraId="037F06BE" w14:textId="193B5EA3" w:rsidR="00861615" w:rsidRPr="00861615" w:rsidDel="00E453A9" w:rsidRDefault="00861615" w:rsidP="00861615">
      <w:pPr>
        <w:rPr>
          <w:moveFrom w:id="2978" w:author="Bernie Grofman" w:date="2022-11-27T18:05:00Z"/>
        </w:rPr>
      </w:pPr>
      <w:moveFromRangeStart w:id="2979" w:author="Bernie Grofman" w:date="2022-11-27T18:05:00Z" w:name="move120464743"/>
      <w:moveFrom w:id="2980" w:author="Bernie Grofman" w:date="2022-11-27T18:05:00Z">
        <w:r w:rsidDel="00E453A9">
          <w:t xml:space="preserve">In contrast to New </w:t>
        </w:r>
        <w:r w:rsidR="003E188B" w:rsidDel="00E453A9">
          <w:t>Hampshire</w:t>
        </w:r>
        <w:r w:rsidDel="00E453A9">
          <w:t>, Connecticut</w:t>
        </w:r>
        <w:r w:rsidR="003E188B" w:rsidDel="00E453A9">
          <w:t>’s legislature</w:t>
        </w:r>
        <w:r w:rsidDel="00E453A9">
          <w:t xml:space="preserve"> </w:t>
        </w:r>
        <w:r w:rsidR="003E188B" w:rsidDel="00E453A9">
          <w:t xml:space="preserve">and governor are both controlled by Democrats. </w:t>
        </w:r>
        <w:r w:rsidR="006F0A41" w:rsidDel="00E453A9">
          <w:t xml:space="preserve">If the legislature fails to pass a plan with two-thirds majority in both chambers and receive the governor’s signature, the process is transferred to a nine-member </w:t>
        </w:r>
        <w:r w:rsidR="00646080" w:rsidDel="00E453A9">
          <w:t>backup political</w:t>
        </w:r>
        <w:r w:rsidR="006F0A41" w:rsidDel="00E453A9">
          <w:t xml:space="preserve"> commission. </w:t>
        </w:r>
        <w:r w:rsidR="00FC4A94" w:rsidDel="00E453A9">
          <w:t>Because of census data delays</w:t>
        </w:r>
        <w:r w:rsidR="00D5567B" w:rsidDel="00E453A9">
          <w:t xml:space="preserve">, the committee tasked with the legislature’s </w:t>
        </w:r>
        <w:r w:rsidR="001D6D82" w:rsidDel="00E453A9">
          <w:t>map drawing</w:t>
        </w:r>
        <w:r w:rsidR="006B04D0" w:rsidDel="00E453A9">
          <w:t xml:space="preserve"> missed its September 15</w:t>
        </w:r>
        <w:r w:rsidR="006B04D0" w:rsidRPr="006B04D0" w:rsidDel="00E453A9">
          <w:rPr>
            <w:vertAlign w:val="superscript"/>
          </w:rPr>
          <w:t>th</w:t>
        </w:r>
        <w:r w:rsidR="006B04D0" w:rsidDel="00E453A9">
          <w:t xml:space="preserve"> deadline, and the process was shifted to the commission.</w:t>
        </w:r>
        <w:r w:rsidR="00DD6C17" w:rsidDel="00E453A9">
          <w:rPr>
            <w:rStyle w:val="FootnoteReference"/>
          </w:rPr>
          <w:footnoteReference w:id="148"/>
        </w:r>
        <w:r w:rsidR="000314A3" w:rsidDel="00E453A9">
          <w:t xml:space="preserve"> </w:t>
        </w:r>
        <w:r w:rsidR="005D2BB5" w:rsidDel="00E453A9">
          <w:t xml:space="preserve">The commission failed to deliver a plan </w:t>
        </w:r>
        <w:r w:rsidR="00EA4F6C" w:rsidDel="00E453A9">
          <w:t xml:space="preserve">by its statutory deadline, and the </w:t>
        </w:r>
        <w:r w:rsidR="00C812B7" w:rsidDel="00E453A9">
          <w:t>Connecticut</w:t>
        </w:r>
        <w:r w:rsidR="00EA4F6C" w:rsidDel="00E453A9">
          <w:t xml:space="preserve"> Supreme Court </w:t>
        </w:r>
        <w:r w:rsidR="00C812B7" w:rsidDel="00E453A9">
          <w:t xml:space="preserve">took over the process and named a special master to draw the state’s </w:t>
        </w:r>
        <w:r w:rsidR="003D3F29" w:rsidDel="00E453A9">
          <w:t>five congressional seats.</w:t>
        </w:r>
        <w:r w:rsidR="000E54C7" w:rsidDel="00E453A9">
          <w:t xml:space="preserve"> The </w:t>
        </w:r>
        <w:r w:rsidR="00C81189" w:rsidDel="00E453A9">
          <w:t xml:space="preserve">court approved the </w:t>
        </w:r>
        <w:r w:rsidR="000E54C7" w:rsidDel="00E453A9">
          <w:t>special master</w:t>
        </w:r>
        <w:r w:rsidR="00C81189" w:rsidDel="00E453A9">
          <w:t>’s</w:t>
        </w:r>
        <w:r w:rsidR="000E54C7" w:rsidDel="00E453A9">
          <w:t xml:space="preserve"> map on </w:t>
        </w:r>
        <w:r w:rsidR="00C81189" w:rsidDel="00E453A9">
          <w:t>February 10</w:t>
        </w:r>
        <w:r w:rsidR="000E54C7" w:rsidDel="00E453A9">
          <w:t>, 2022.</w:t>
        </w:r>
      </w:moveFrom>
    </w:p>
    <w:moveFromRangeEnd w:id="2979"/>
    <w:p w14:paraId="0DD7F7D0" w14:textId="2306612C" w:rsidR="009C14D6" w:rsidRDefault="009C14D6" w:rsidP="0087751F">
      <w:pPr>
        <w:pStyle w:val="Heading4"/>
      </w:pPr>
      <w:r>
        <w:t>Minnesota</w:t>
      </w:r>
    </w:p>
    <w:p w14:paraId="04A48CFF" w14:textId="41D39B8B" w:rsidR="00473F7B" w:rsidRDefault="00427603">
      <w:pPr>
        <w:rPr>
          <w:ins w:id="2983" w:author="Bernie Grofman" w:date="2022-11-27T18:12:00Z"/>
        </w:rPr>
      </w:pPr>
      <w:r>
        <w:t xml:space="preserve">Minnesota was under divided government at the time of the 2020 redistricting cycle. Democrats controlled the state house and governorship, and Republicans controlled the state senate. </w:t>
      </w:r>
      <w:r w:rsidR="008C12D8">
        <w:t xml:space="preserve">Because the </w:t>
      </w:r>
      <w:ins w:id="2984" w:author="Bernie Grofman" w:date="2022-11-27T16:59:00Z">
        <w:r w:rsidR="00EF1D78" w:rsidRPr="00EF1D78">
          <w:rPr>
            <w:b/>
            <w:rPrChange w:id="2985" w:author="Bernie Grofman" w:date="2022-11-27T16:59:00Z">
              <w:rPr/>
            </w:rPrChange>
          </w:rPr>
          <w:t>redistricting</w:t>
        </w:r>
        <w:r w:rsidR="00EF1D78">
          <w:t xml:space="preserve"> </w:t>
        </w:r>
      </w:ins>
      <w:del w:id="2986" w:author="Bernie Grofman" w:date="2022-11-27T16:59:00Z">
        <w:r w:rsidR="008C12D8" w:rsidDel="00EF1D78">
          <w:delText>t</w:delText>
        </w:r>
      </w:del>
      <w:del w:id="2987" w:author="Bernie Grofman" w:date="2022-11-27T16:58:00Z">
        <w:r w:rsidR="008C12D8" w:rsidDel="00EF1D78">
          <w:delText xml:space="preserve">ypical </w:delText>
        </w:r>
      </w:del>
      <w:r w:rsidR="008C12D8">
        <w:t>process failed in Minnesota</w:t>
      </w:r>
      <w:ins w:id="2988" w:author="Bernie Grofman" w:date="2022-11-27T16:59:00Z">
        <w:r w:rsidR="00EC12AF">
          <w:t xml:space="preserve"> to reach an agreed upon congressional map</w:t>
        </w:r>
      </w:ins>
      <w:r w:rsidR="008C12D8">
        <w:t xml:space="preserve">, </w:t>
      </w:r>
      <w:r w:rsidR="00787C7A">
        <w:t>the Minnesota Supreme Court took over</w:t>
      </w:r>
      <w:del w:id="2989" w:author="Bernie Grofman" w:date="2022-11-27T16:59:00Z">
        <w:r w:rsidR="00787C7A" w:rsidDel="00EC12AF">
          <w:delText xml:space="preserve"> the process</w:delText>
        </w:r>
      </w:del>
      <w:r w:rsidR="00787C7A">
        <w:t>.</w:t>
      </w:r>
      <w:r w:rsidR="00B85996">
        <w:rPr>
          <w:rStyle w:val="FootnoteReference"/>
        </w:rPr>
        <w:footnoteReference w:id="149"/>
      </w:r>
      <w:r w:rsidR="00787C7A">
        <w:t xml:space="preserve"> It named a five-person panel to develop a map. </w:t>
      </w:r>
      <w:r w:rsidR="000E54C7">
        <w:t xml:space="preserve">That map was </w:t>
      </w:r>
      <w:del w:id="2990" w:author="Bernie Grofman" w:date="2022-11-27T16:59:00Z">
        <w:r w:rsidR="000E54C7" w:rsidRPr="009D3978" w:rsidDel="00EC12AF">
          <w:rPr>
            <w:b/>
            <w:rPrChange w:id="2991" w:author="Bernie Grofman" w:date="2022-11-27T21:42:00Z">
              <w:rPr/>
            </w:rPrChange>
          </w:rPr>
          <w:delText xml:space="preserve">delivered </w:delText>
        </w:r>
      </w:del>
      <w:ins w:id="2992" w:author="Bernie Grofman" w:date="2022-11-27T21:42:00Z">
        <w:r w:rsidR="009D3978" w:rsidRPr="009D3978">
          <w:rPr>
            <w:b/>
            <w:rPrChange w:id="2993" w:author="Bernie Grofman" w:date="2022-11-27T21:42:00Z">
              <w:rPr/>
            </w:rPrChange>
          </w:rPr>
          <w:t>adopted</w:t>
        </w:r>
      </w:ins>
      <w:ins w:id="2994" w:author="Bernie Grofman" w:date="2022-11-27T16:59:00Z">
        <w:r w:rsidR="00EC12AF">
          <w:t xml:space="preserve"> </w:t>
        </w:r>
      </w:ins>
      <w:r w:rsidR="000E54C7">
        <w:t>by the court on February 15, 2022.</w:t>
      </w:r>
    </w:p>
    <w:p w14:paraId="6406C1FE" w14:textId="4E14FB4F" w:rsidR="00473F7B" w:rsidRDefault="00D53CD2" w:rsidP="00473F7B">
      <w:pPr>
        <w:pStyle w:val="Heading4"/>
        <w:rPr>
          <w:ins w:id="2995" w:author="Bernie Grofman" w:date="2022-11-27T18:12:00Z"/>
        </w:rPr>
      </w:pPr>
      <w:ins w:id="2996" w:author="Bernie Grofman" w:date="2022-11-27T18:12:00Z">
        <w:r>
          <w:t>Penns</w:t>
        </w:r>
        <w:r w:rsidR="00473F7B">
          <w:t>lvania</w:t>
        </w:r>
      </w:ins>
    </w:p>
    <w:p w14:paraId="724D1D97" w14:textId="77777777" w:rsidR="00473F7B" w:rsidRDefault="00473F7B" w:rsidP="00473F7B">
      <w:pPr>
        <w:rPr>
          <w:ins w:id="2997" w:author="Bernie Grofman" w:date="2022-11-27T18:12:00Z"/>
        </w:rPr>
      </w:pPr>
      <w:ins w:id="2998" w:author="Bernie Grofman" w:date="2022-11-27T18:12:00Z">
        <w:r>
          <w:t xml:space="preserve">Pennsylvania brought new hope that partisan gerrymandering could be litigated in the state courts. During the 2010 round of redistricting, the Republican legislature and Republican governor agreed on a map that was widely panned as an egregious gerrymander </w:t>
        </w:r>
        <w:r>
          <w:fldChar w:fldCharType="begin"/>
        </w:r>
        <w:r>
          <w:instrText xml:space="preserve"> ADDIN ZOTERO_ITEM CSL_CITATION {"citationID":"91sxlluu","properties":{"formattedCitation":"(Cervas and Grofman 2020; McGann, Smith, Latner, and Keena 2016; Wang, Remlinger, and Williams 2018)","plainCitation":"(Cervas and Grofman 2020; McGann, Smith, Latner, and Keena 2016; Wang, Remlinger, and Williams 2018)","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fldChar w:fldCharType="separate"/>
        </w:r>
        <w:r>
          <w:rPr>
            <w:noProof/>
          </w:rPr>
          <w:t>(Cervas and Grofman 2020; McGann, Smith, Latner, and Keena 2016; Wang, Remlinger, and Williams 2018)</w:t>
        </w:r>
        <w:r>
          <w:fldChar w:fldCharType="end"/>
        </w:r>
        <w:r>
          <w:t xml:space="preserve">. Across three midterm elections, regardless of the vote share received by the Democratic party statewide, it was restricted to winning only five seats of the state’s 18, including in elections in which it received a majority of the votes </w:t>
        </w:r>
        <w:r>
          <w:fldChar w:fldCharType="begin"/>
        </w:r>
        <w:r>
          <w:instrText xml:space="preserve"> ADDIN ZOTERO_ITEM CSL_CITATION {"citationID":"ijVxSO3k","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fldChar w:fldCharType="separate"/>
        </w:r>
        <w:r>
          <w:rPr>
            <w:noProof/>
          </w:rPr>
          <w:t>(Cervas and Grofman 2020)</w:t>
        </w:r>
        <w:r>
          <w:fldChar w:fldCharType="end"/>
        </w:r>
        <w:r>
          <w:t xml:space="preserve">. </w:t>
        </w:r>
      </w:ins>
    </w:p>
    <w:p w14:paraId="13750E6A" w14:textId="77777777" w:rsidR="00473F7B" w:rsidRDefault="00473F7B" w:rsidP="00473F7B">
      <w:pPr>
        <w:rPr>
          <w:ins w:id="2999" w:author="Bernie Grofman" w:date="2022-11-27T18:12:00Z"/>
        </w:rPr>
      </w:pPr>
      <w:ins w:id="3000" w:author="Bernie Grofman" w:date="2022-11-27T18:12:00Z">
        <w:r>
          <w:t xml:space="preserve">In </w:t>
        </w:r>
        <w:r w:rsidRPr="0080356A">
          <w:rPr>
            <w:i/>
            <w:iCs/>
          </w:rPr>
          <w:t>League of Women Voters of P</w:t>
        </w:r>
        <w:r>
          <w:rPr>
            <w:i/>
            <w:iCs/>
          </w:rPr>
          <w:t>A</w:t>
        </w:r>
        <w:r w:rsidRPr="0080356A">
          <w:rPr>
            <w:i/>
            <w:iCs/>
          </w:rPr>
          <w:t>. v. Commonwealth</w:t>
        </w:r>
        <w:r>
          <w:t xml:space="preserve"> of PA</w:t>
        </w:r>
        <w:r w:rsidRPr="0080356A">
          <w:t xml:space="preserve"> </w:t>
        </w:r>
        <w:r>
          <w:t xml:space="preserve">the state Supreme Court </w:t>
        </w:r>
        <w:r w:rsidRPr="005B695A">
          <w:rPr>
            <w:b/>
          </w:rPr>
          <w:t xml:space="preserve">overturned </w:t>
        </w:r>
        <w:r>
          <w:t>the plan and replaced it with a court drawn plan. It relied on indirect language in the state constitution the state constitution. The court ruled it violated the Free and Equal Elections Clause</w:t>
        </w:r>
        <w:r>
          <w:rPr>
            <w:rStyle w:val="FootnoteReference"/>
          </w:rPr>
          <w:footnoteReference w:id="150"/>
        </w:r>
        <w:r>
          <w:t xml:space="preserve"> because the enacted plan </w:t>
        </w:r>
        <w:r w:rsidRPr="00B4262E">
          <w:t>“dilutes the votes of those who in prior elections voted for the party not in power to give the party in power a lasting electoral advantage.”</w:t>
        </w:r>
        <w:r>
          <w:rPr>
            <w:rStyle w:val="FootnoteReference"/>
          </w:rPr>
          <w:footnoteReference w:id="151"/>
        </w:r>
        <w:r w:rsidRPr="00B4262E">
          <w:t xml:space="preserve"> </w:t>
        </w:r>
        <w:r>
          <w:t>In the subsequent two elections under the court map, Democrats were able to win nine of the 18 seats.</w:t>
        </w:r>
      </w:ins>
    </w:p>
    <w:p w14:paraId="2E63FBF8" w14:textId="78643D56" w:rsidR="00473F7B" w:rsidRDefault="00473F7B">
      <w:pPr>
        <w:rPr>
          <w:ins w:id="3005" w:author="Bernie Grofman" w:date="2022-11-27T18:14:00Z"/>
        </w:rPr>
      </w:pPr>
      <w:ins w:id="3006" w:author="Bernie Grofman" w:date="2022-11-27T18:12:00Z">
        <w:r>
          <w:lastRenderedPageBreak/>
          <w:t xml:space="preserve">Approaching the 2020 cycle of redistricting, the Republicans retained control of the state legislature, but now the governor was a member of the Democratic party. The Republican legislature approved a plan, but it was vetoed. The PA Supreme Court was now tasked with implementing a plan. It heard testimony and allowed for the interested parties to submit plans. It ultimately implemented a plan which was </w:t>
        </w:r>
        <w:r w:rsidRPr="005B695A">
          <w:rPr>
            <w:b/>
          </w:rPr>
          <w:t>proposed</w:t>
        </w:r>
        <w:r>
          <w:t xml:space="preserve"> by the </w:t>
        </w:r>
        <w:r>
          <w:rPr>
            <w:i/>
            <w:iCs/>
          </w:rPr>
          <w:t>Carter</w:t>
        </w:r>
        <w:r>
          <w:t xml:space="preserve"> plaintiffs, drawn by a professor from Stanford University.</w:t>
        </w:r>
      </w:ins>
    </w:p>
    <w:p w14:paraId="08BAFB30" w14:textId="77777777" w:rsidR="00473F7B" w:rsidRDefault="00473F7B" w:rsidP="00473F7B">
      <w:pPr>
        <w:pStyle w:val="Heading4"/>
        <w:rPr>
          <w:ins w:id="3007" w:author="Bernie Grofman" w:date="2022-11-27T18:14:00Z"/>
        </w:rPr>
      </w:pPr>
      <w:ins w:id="3008" w:author="Bernie Grofman" w:date="2022-11-27T18:14:00Z">
        <w:r>
          <w:t>Virginia</w:t>
        </w:r>
      </w:ins>
    </w:p>
    <w:p w14:paraId="08430ED2" w14:textId="77777777" w:rsidR="00473F7B" w:rsidRDefault="00473F7B" w:rsidP="00473F7B">
      <w:pPr>
        <w:rPr>
          <w:ins w:id="3009" w:author="Bernie Grofman" w:date="2022-11-27T18:14:00Z"/>
          <w:b/>
        </w:rPr>
      </w:pPr>
      <w:ins w:id="3010" w:author="Bernie Grofman" w:date="2022-11-27T18:14:00Z">
        <w:r>
          <w:rPr>
            <w:b/>
          </w:rPr>
          <w:t>Late in the 2010 round, Virginia’s 3</w:t>
        </w:r>
        <w:r w:rsidRPr="005B695A">
          <w:rPr>
            <w:b/>
            <w:vertAlign w:val="superscript"/>
          </w:rPr>
          <w:t>rd</w:t>
        </w:r>
        <w:r>
          <w:rPr>
            <w:b/>
          </w:rPr>
          <w:t xml:space="preserve"> congressional district was eventually found by a three judge federal panel to violate Shaw’s racially preponderant motive test, and a new map was drawn by a special master appointed by that court.</w:t>
        </w:r>
        <w:r w:rsidRPr="009E3C53">
          <w:rPr>
            <w:rStyle w:val="FootnoteReference"/>
          </w:rPr>
          <w:t xml:space="preserve"> </w:t>
        </w:r>
        <w:r>
          <w:rPr>
            <w:rStyle w:val="FootnoteReference"/>
          </w:rPr>
          <w:footnoteReference w:id="152"/>
        </w:r>
        <w:r>
          <w:rPr>
            <w:b/>
          </w:rPr>
          <w:t xml:space="preserve"> In the process, five of Virginia’s eleven congressional districts were redrawn.  Of the five, one retained its black Democratic incumbent, three remained in Republican control, and the fifth, which had been redrawn with a considerably increased minority population elected a black Democrat.</w:t>
        </w:r>
        <w:r>
          <w:rPr>
            <w:rStyle w:val="FootnoteReference"/>
            <w:b/>
          </w:rPr>
          <w:footnoteReference w:id="153"/>
        </w:r>
        <w:r>
          <w:rPr>
            <w:b/>
          </w:rPr>
          <w:t xml:space="preserve"> </w:t>
        </w:r>
      </w:ins>
    </w:p>
    <w:p w14:paraId="0F9C527A" w14:textId="33928A5C" w:rsidR="00473F7B" w:rsidRPr="005B695A" w:rsidRDefault="00473F7B" w:rsidP="00473F7B">
      <w:pPr>
        <w:rPr>
          <w:ins w:id="3015" w:author="Bernie Grofman" w:date="2022-11-27T18:14:00Z"/>
          <w:b/>
        </w:rPr>
      </w:pPr>
      <w:ins w:id="3016" w:author="Bernie Grofman" w:date="2022-11-27T18:14:00Z">
        <w:r>
          <w:rPr>
            <w:b/>
          </w:rPr>
          <w:t xml:space="preserve">In the 2020 round, </w:t>
        </w:r>
        <w:r w:rsidRPr="005B695A">
          <w:rPr>
            <w:b/>
          </w:rPr>
          <w:t>Virginia’s new</w:t>
        </w:r>
        <w:r>
          <w:rPr>
            <w:b/>
          </w:rPr>
          <w:t>ly constituted</w:t>
        </w:r>
        <w:r w:rsidRPr="005B695A">
          <w:rPr>
            <w:b/>
          </w:rPr>
          <w:t xml:space="preserve"> redistricting commission had an even number of members associated with each party and it deadlocked, unable to pass a map. The state court intervened and appointed a team of two special masters to draw a congressional map. </w:t>
        </w:r>
        <w:r>
          <w:rPr>
            <w:rStyle w:val="FootnoteReference"/>
          </w:rPr>
          <w:footnoteReference w:id="154"/>
        </w:r>
        <w:r>
          <w:rPr>
            <w:b/>
          </w:rPr>
          <w:t xml:space="preserve"> </w:t>
        </w:r>
        <w:r w:rsidRPr="005B695A">
          <w:rPr>
            <w:b/>
          </w:rPr>
          <w:t>One of these master</w:t>
        </w:r>
        <w:r>
          <w:rPr>
            <w:b/>
          </w:rPr>
          <w:t>s</w:t>
        </w:r>
        <w:r w:rsidRPr="005B695A">
          <w:rPr>
            <w:b/>
          </w:rPr>
          <w:t xml:space="preserve"> was appointed to represent Republican interests, the other to represent Democratic interests, but the </w:t>
        </w:r>
        <w:r>
          <w:rPr>
            <w:b/>
          </w:rPr>
          <w:t>s</w:t>
        </w:r>
        <w:r w:rsidRPr="005B695A">
          <w:rPr>
            <w:b/>
          </w:rPr>
          <w:t xml:space="preserve">pecial </w:t>
        </w:r>
        <w:r>
          <w:rPr>
            <w:b/>
          </w:rPr>
          <w:t>m</w:t>
        </w:r>
        <w:r w:rsidRPr="005B695A">
          <w:rPr>
            <w:b/>
          </w:rPr>
          <w:t xml:space="preserve">asters amicably co-operated to produce a map drawn with the good government principles embedded in the state constitution as their overriding considerations, including a concern to avoid partisan vote </w:t>
        </w:r>
        <w:r w:rsidRPr="005B695A">
          <w:rPr>
            <w:b/>
          </w:rPr>
          <w:lastRenderedPageBreak/>
          <w:t>dilution.</w:t>
        </w:r>
      </w:ins>
      <w:ins w:id="3019" w:author="Bernie Grofman" w:date="2022-11-27T18:15:00Z">
        <w:r>
          <w:rPr>
            <w:rStyle w:val="FootnoteReference"/>
            <w:b/>
          </w:rPr>
          <w:footnoteReference w:id="155"/>
        </w:r>
        <w:r>
          <w:rPr>
            <w:b/>
          </w:rPr>
          <w:t xml:space="preserve"> </w:t>
        </w:r>
      </w:ins>
    </w:p>
    <w:p w14:paraId="28084D57" w14:textId="11784E14" w:rsidR="00473F7B" w:rsidRPr="00E74012" w:rsidRDefault="00E74012" w:rsidP="00473F7B">
      <w:pPr>
        <w:rPr>
          <w:ins w:id="3038" w:author="Bernie Grofman" w:date="2022-11-27T18:12:00Z"/>
          <w:b/>
          <w:color w:val="FF0000"/>
          <w:rPrChange w:id="3039" w:author="Bernie Grofman" w:date="2022-11-27T18:22:00Z">
            <w:rPr>
              <w:ins w:id="3040" w:author="Bernie Grofman" w:date="2022-11-27T18:12:00Z"/>
            </w:rPr>
          </w:rPrChange>
        </w:rPr>
      </w:pPr>
      <w:ins w:id="3041" w:author="Bernie Grofman" w:date="2022-11-27T18:22:00Z">
        <w:r>
          <w:t xml:space="preserve"> </w:t>
        </w:r>
        <w:r w:rsidRPr="00E74012">
          <w:rPr>
            <w:b/>
            <w:color w:val="FF0000"/>
            <w:rPrChange w:id="3042" w:author="Bernie Grofman" w:date="2022-11-27T18:22:00Z">
              <w:rPr/>
            </w:rPrChange>
          </w:rPr>
          <w:t>JONATHAN  NOTE THAT VIRGINIA HAS BEEN MOVED. WE NOW FIRST DISCUSS CASES INVOLVING A PARTISAN GERRYMANDERING  CHALLENGE</w:t>
        </w:r>
        <w:r>
          <w:rPr>
            <w:b/>
            <w:color w:val="FF0000"/>
          </w:rPr>
          <w:t xml:space="preserve"> AND VIRGINIA DOES NOT FALL WITHIN THAT CATEGORY</w:t>
        </w:r>
        <w:r w:rsidRPr="00E74012">
          <w:rPr>
            <w:b/>
            <w:color w:val="FF0000"/>
            <w:rPrChange w:id="3043" w:author="Bernie Grofman" w:date="2022-11-27T18:22:00Z">
              <w:rPr/>
            </w:rPrChange>
          </w:rPr>
          <w:t>.</w:t>
        </w:r>
      </w:ins>
    </w:p>
    <w:p w14:paraId="3BE1E454" w14:textId="77777777" w:rsidR="00473F7B" w:rsidRPr="00427603" w:rsidRDefault="00473F7B" w:rsidP="00427603"/>
    <w:p w14:paraId="7F61214E" w14:textId="5C62ADD7" w:rsidR="00350B97" w:rsidRPr="00A60D46" w:rsidRDefault="00BA5AC9" w:rsidP="00B1397D">
      <w:pPr>
        <w:pStyle w:val="Heading1"/>
      </w:pPr>
      <w:bookmarkStart w:id="3044" w:name="_Toc120369157"/>
      <w:r>
        <w:t xml:space="preserve">Evaluating the </w:t>
      </w:r>
      <w:r w:rsidR="00B21C94">
        <w:t>consequences</w:t>
      </w:r>
      <w:r>
        <w:t xml:space="preserve"> of court </w:t>
      </w:r>
      <w:r w:rsidR="00B21C94">
        <w:t>action</w:t>
      </w:r>
      <w:bookmarkEnd w:id="3044"/>
    </w:p>
    <w:p w14:paraId="274A0A02" w14:textId="77777777" w:rsidR="00E74012" w:rsidRDefault="00A97C35" w:rsidP="00EC12AF">
      <w:pPr>
        <w:rPr>
          <w:ins w:id="3045" w:author="Bernie Grofman" w:date="2022-11-27T18:19:00Z"/>
        </w:rPr>
      </w:pPr>
      <w:r w:rsidRPr="00A97C35">
        <w:t>The next issue we take up is evaluating the consequences of state court action</w:t>
      </w:r>
      <w:ins w:id="3046" w:author="Bernie Grofman" w:date="2022-11-27T18:18:00Z">
        <w:r w:rsidR="00E74012">
          <w:t xml:space="preserve">. </w:t>
        </w:r>
      </w:ins>
    </w:p>
    <w:p w14:paraId="306C9EEB" w14:textId="18E5B3C1" w:rsidR="00EC12AF" w:rsidRDefault="00697626" w:rsidP="00EC12AF">
      <w:pPr>
        <w:rPr>
          <w:moveTo w:id="3047" w:author="Bernie Grofman" w:date="2022-11-27T17:03:00Z"/>
        </w:rPr>
      </w:pPr>
      <w:ins w:id="3048" w:author="Bernie Grofman" w:date="2022-11-27T19:01:00Z">
        <w:r>
          <w:t>In Table 6, w</w:t>
        </w:r>
      </w:ins>
      <w:ins w:id="3049" w:author="Bernie Grofman" w:date="2022-11-27T18:18:00Z">
        <w:r w:rsidR="00E74012">
          <w:t>e look at</w:t>
        </w:r>
      </w:ins>
      <w:r w:rsidR="00A97C35" w:rsidRPr="00A97C35">
        <w:t xml:space="preserve"> </w:t>
      </w:r>
      <w:del w:id="3050" w:author="Bernie Grofman" w:date="2022-11-27T18:19:00Z">
        <w:r w:rsidR="00A97C35" w:rsidRPr="00A97C35" w:rsidDel="00E74012">
          <w:delText xml:space="preserve">in </w:delText>
        </w:r>
      </w:del>
      <w:r w:rsidR="00A97C35" w:rsidRPr="00A97C35">
        <w:t xml:space="preserve">those states where the state court </w:t>
      </w:r>
      <w:r w:rsidR="00810FC0" w:rsidRPr="00A97C35">
        <w:t>rejected</w:t>
      </w:r>
      <w:r w:rsidR="00A97C35" w:rsidRPr="00A97C35">
        <w:t xml:space="preserve"> </w:t>
      </w:r>
      <w:ins w:id="3051" w:author="Bernie Grofman" w:date="2022-11-27T17:00:00Z">
        <w:r w:rsidR="00EC12AF">
          <w:t xml:space="preserve">a map </w:t>
        </w:r>
      </w:ins>
      <w:r w:rsidR="00A97C35" w:rsidRPr="00A97C35">
        <w:t>as an unconstitutional partisan gerrymander</w:t>
      </w:r>
      <w:ins w:id="3052" w:author="Bernie Grofman" w:date="2022-11-27T19:02:00Z">
        <w:r>
          <w:t xml:space="preserve"> after litigation</w:t>
        </w:r>
      </w:ins>
      <w:r w:rsidR="002E2EE0">
        <w:t xml:space="preserve"> (North Carolina, Maryland, New York, Oh</w:t>
      </w:r>
      <w:r w:rsidR="006E362A">
        <w:t>io</w:t>
      </w:r>
      <w:r w:rsidR="002E2EE0">
        <w:t>)</w:t>
      </w:r>
      <w:r w:rsidR="009B1B08">
        <w:t>.</w:t>
      </w:r>
      <w:r w:rsidR="00810FC0">
        <w:t xml:space="preserve"> </w:t>
      </w:r>
      <w:ins w:id="3053" w:author="Bernie Grofman" w:date="2022-11-27T17:01:00Z">
        <w:r w:rsidR="00EC12AF">
          <w:t xml:space="preserve">Here we compare the court imposed map with the legislative map it replaced, </w:t>
        </w:r>
      </w:ins>
      <w:ins w:id="3054" w:author="Bernie Grofman" w:date="2022-11-27T17:02:00Z">
        <w:r w:rsidR="00EC12AF">
          <w:t>though</w:t>
        </w:r>
      </w:ins>
      <w:ins w:id="3055" w:author="Bernie Grofman" w:date="2022-11-27T17:01:00Z">
        <w:r w:rsidR="00EC12AF">
          <w:t xml:space="preserve"> </w:t>
        </w:r>
      </w:ins>
      <w:ins w:id="3056" w:author="Bernie Grofman" w:date="2022-11-27T17:02:00Z">
        <w:r w:rsidR="00EC12AF">
          <w:t xml:space="preserve">Ohio </w:t>
        </w:r>
      </w:ins>
      <w:ins w:id="3057" w:author="Bernie Grofman" w:date="2022-11-27T17:03:00Z">
        <w:r w:rsidR="00EC12AF">
          <w:t xml:space="preserve">is an exception. </w:t>
        </w:r>
      </w:ins>
      <w:moveToRangeStart w:id="3058" w:author="Bernie Grofman" w:date="2022-11-27T17:03:00Z" w:name="move120461003"/>
      <w:moveTo w:id="3059" w:author="Bernie Grofman" w:date="2022-11-27T17:03:00Z">
        <w:r w:rsidR="00EC12AF">
          <w:t>Ohio is a special case since the peculiar provisions in its constitution did not allow the Ohio Supreme Court to draw a map of its own. 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ere rejected by the state court, in Ohio there is no state court drawn map to compare against. We therefore compare the map first ruled unconstitutional against the map that was used in the 2022 election.</w:t>
        </w:r>
      </w:moveTo>
    </w:p>
    <w:moveToRangeEnd w:id="3058"/>
    <w:p w14:paraId="331A5D76" w14:textId="344523D8" w:rsidR="00F47CE9" w:rsidRDefault="00EC12AF" w:rsidP="00AA3F58">
      <w:ins w:id="3060" w:author="Bernie Grofman" w:date="2022-11-27T17:02:00Z">
        <w:r>
          <w:t xml:space="preserve"> </w:t>
        </w:r>
      </w:ins>
      <w:ins w:id="3061" w:author="Bernie Grofman" w:date="2022-11-27T17:01:00Z">
        <w:r>
          <w:t xml:space="preserve"> </w:t>
        </w:r>
      </w:ins>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ins w:id="3062" w:author="Bernie Grofman" w:date="2022-11-27T18:20:00Z">
        <w:r w:rsidR="00E74012">
          <w:t xml:space="preserve">in Table 6 </w:t>
        </w:r>
      </w:ins>
      <w:r w:rsidR="00D614E3">
        <w:t>for the plan that was used in the 2022 midterm election.</w:t>
      </w:r>
    </w:p>
    <w:p w14:paraId="2A1A6E3F" w14:textId="73D11E1E" w:rsidR="00F47CE9" w:rsidRPr="00CB1F2B" w:rsidRDefault="00F47CE9" w:rsidP="00A42BBA">
      <w:pPr>
        <w:rPr>
          <w:b/>
          <w:rPrChange w:id="3063" w:author="Bernie Grofman" w:date="2022-11-27T22:46:00Z">
            <w:rPr/>
          </w:rPrChange>
        </w:rPr>
      </w:pPr>
      <w:r>
        <w:t>For the states where there is a map against which we can compare the court-ordered</w:t>
      </w:r>
      <w:r w:rsidR="00254F80">
        <w:t xml:space="preserve"> (or ordered to modify)</w:t>
      </w:r>
      <w:r>
        <w:t xml:space="preserve"> map, we show in Table 6 comparisons of the two maps using metrics provided in Dave’s Redistricting App.</w:t>
      </w:r>
      <w:r w:rsidR="000B5476">
        <w:t xml:space="preserve"> </w:t>
      </w:r>
      <w:ins w:id="3064" w:author="Bernie Grofman" w:date="2022-11-27T22:42:00Z">
        <w:r w:rsidR="00CB1F2B">
          <w:t xml:space="preserve"> </w:t>
        </w:r>
        <w:r w:rsidR="00CB1F2B" w:rsidRPr="00CB1F2B">
          <w:rPr>
            <w:b/>
            <w:rPrChange w:id="3065" w:author="Bernie Grofman" w:date="2022-11-27T22:46:00Z">
              <w:rPr/>
            </w:rPrChange>
          </w:rPr>
          <w:t>For compactness</w:t>
        </w:r>
      </w:ins>
      <w:ins w:id="3066" w:author="Bernie Grofman" w:date="2022-11-27T22:45:00Z">
        <w:r w:rsidR="00CB1F2B" w:rsidRPr="00CB1F2B">
          <w:rPr>
            <w:b/>
            <w:rPrChange w:id="3067" w:author="Bernie Grofman" w:date="2022-11-27T22:46:00Z">
              <w:rPr/>
            </w:rPrChange>
          </w:rPr>
          <w:t xml:space="preserve"> </w:t>
        </w:r>
      </w:ins>
      <w:ins w:id="3068" w:author="Bernie Grofman" w:date="2022-11-27T22:42:00Z">
        <w:r w:rsidR="00CB1F2B" w:rsidRPr="00CB1F2B">
          <w:rPr>
            <w:b/>
            <w:rPrChange w:id="3069" w:author="Bernie Grofman" w:date="2022-11-27T22:46:00Z">
              <w:rPr/>
            </w:rPrChange>
          </w:rPr>
          <w:t>high values are better.  For county splits</w:t>
        </w:r>
      </w:ins>
      <w:ins w:id="3070" w:author="Bernie Grofman" w:date="2022-11-27T22:45:00Z">
        <w:r w:rsidR="00CB1F2B" w:rsidRPr="00CB1F2B">
          <w:rPr>
            <w:b/>
            <w:rPrChange w:id="3071" w:author="Bernie Grofman" w:date="2022-11-27T22:46:00Z">
              <w:rPr/>
            </w:rPrChange>
          </w:rPr>
          <w:t xml:space="preserve"> </w:t>
        </w:r>
      </w:ins>
      <w:ins w:id="3072" w:author="Bernie Grofman" w:date="2022-11-27T22:42:00Z">
        <w:r w:rsidR="00CB1F2B" w:rsidRPr="00CB1F2B">
          <w:rPr>
            <w:b/>
            <w:rPrChange w:id="3073" w:author="Bernie Grofman" w:date="2022-11-27T22:46:00Z">
              <w:rPr/>
            </w:rPrChange>
          </w:rPr>
          <w:t xml:space="preserve">low values are better.  For partisan bias, the ideal would be a value </w:t>
        </w:r>
      </w:ins>
      <w:ins w:id="3074" w:author="Bernie Grofman" w:date="2022-11-27T22:43:00Z">
        <w:r w:rsidR="00CB1F2B" w:rsidRPr="00CB1F2B">
          <w:rPr>
            <w:b/>
            <w:rPrChange w:id="3075" w:author="Bernie Grofman" w:date="2022-11-27T22:46:00Z">
              <w:rPr/>
            </w:rPrChange>
          </w:rPr>
          <w:t>of zero.  Substa</w:t>
        </w:r>
      </w:ins>
      <w:ins w:id="3076" w:author="Bernie Grofman" w:date="2022-11-27T22:44:00Z">
        <w:r w:rsidR="00CB1F2B" w:rsidRPr="00CB1F2B">
          <w:rPr>
            <w:b/>
            <w:rPrChange w:id="3077" w:author="Bernie Grofman" w:date="2022-11-27T22:46:00Z">
              <w:rPr/>
            </w:rPrChange>
          </w:rPr>
          <w:t>n</w:t>
        </w:r>
      </w:ins>
      <w:ins w:id="3078" w:author="Bernie Grofman" w:date="2022-11-27T22:43:00Z">
        <w:r w:rsidR="00CB1F2B" w:rsidRPr="00CB1F2B">
          <w:rPr>
            <w:b/>
            <w:rPrChange w:id="3079" w:author="Bernie Grofman" w:date="2022-11-27T22:46:00Z">
              <w:rPr/>
            </w:rPrChange>
          </w:rPr>
          <w:t xml:space="preserve">tial (and statistically significant) deviations from zero are undesirable. The </w:t>
        </w:r>
        <w:r w:rsidR="00CB1F2B" w:rsidRPr="00CB1F2B">
          <w:rPr>
            <w:b/>
            <w:rPrChange w:id="3080" w:author="Bernie Grofman" w:date="2022-11-27T22:46:00Z">
              <w:rPr/>
            </w:rPrChange>
          </w:rPr>
          <w:lastRenderedPageBreak/>
          <w:t>sig</w:t>
        </w:r>
      </w:ins>
      <w:ins w:id="3081" w:author="Bernie Grofman" w:date="2022-11-27T22:44:00Z">
        <w:r w:rsidR="00CB1F2B" w:rsidRPr="00CB1F2B">
          <w:rPr>
            <w:b/>
            <w:rPrChange w:id="3082" w:author="Bernie Grofman" w:date="2022-11-27T22:46:00Z">
              <w:rPr/>
            </w:rPrChange>
          </w:rPr>
          <w:t>n on partisan bias tells us which party is advantaged</w:t>
        </w:r>
      </w:ins>
      <w:ins w:id="3083" w:author="Bernie Grofman" w:date="2022-11-27T22:45:00Z">
        <w:r w:rsidR="00CB1F2B" w:rsidRPr="00CB1F2B">
          <w:rPr>
            <w:b/>
            <w:rPrChange w:id="3084" w:author="Bernie Grofman" w:date="2022-11-27T22:46:00Z">
              <w:rPr/>
            </w:rPrChange>
          </w:rPr>
          <w:t xml:space="preserve">, with positive values </w:t>
        </w:r>
      </w:ins>
      <w:ins w:id="3085" w:author="Bernie Grofman" w:date="2022-11-27T22:46:00Z">
        <w:r w:rsidR="00CB1F2B" w:rsidRPr="00CB1F2B">
          <w:rPr>
            <w:b/>
            <w:rPrChange w:id="3086" w:author="Bernie Grofman" w:date="2022-11-27T22:46:00Z">
              <w:rPr/>
            </w:rPrChange>
          </w:rPr>
          <w:t>representing pro-Republican bias.</w:t>
        </w:r>
      </w:ins>
      <w:moveFromRangeStart w:id="3087" w:author="Bernie Grofman" w:date="2022-11-27T17:03:00Z" w:name="move120461003"/>
      <w:moveFrom w:id="3088" w:author="Bernie Grofman" w:date="2022-11-27T17:03:00Z">
        <w:del w:id="3089" w:author="Bernie Grofman" w:date="2022-11-27T22:42:00Z">
          <w:r w:rsidRPr="00CB1F2B" w:rsidDel="00CB1F2B">
            <w:rPr>
              <w:b/>
              <w:rPrChange w:id="3090" w:author="Bernie Grofman" w:date="2022-11-27T22:46:00Z">
                <w:rPr/>
              </w:rPrChange>
            </w:rPr>
            <w:delText>Ohio</w:delText>
          </w:r>
          <w:r w:rsidR="000B5476" w:rsidRPr="00CB1F2B" w:rsidDel="00CB1F2B">
            <w:rPr>
              <w:b/>
              <w:rPrChange w:id="3091" w:author="Bernie Grofman" w:date="2022-11-27T22:46:00Z">
                <w:rPr/>
              </w:rPrChange>
            </w:rPr>
            <w:delText xml:space="preserve"> </w:delText>
          </w:r>
          <w:r w:rsidRPr="00CB1F2B" w:rsidDel="00CB1F2B">
            <w:rPr>
              <w:b/>
              <w:rPrChange w:id="3092" w:author="Bernie Grofman" w:date="2022-11-27T22:46:00Z">
                <w:rPr/>
              </w:rPrChange>
            </w:rPr>
            <w:delText>is a special case since the peculiar provisions in its constitution did not allow the Ohio Supreme Court to draw a map of its own. Instead, that Court repeatedly rejected legislative</w:delText>
          </w:r>
          <w:r w:rsidR="00285C67" w:rsidRPr="00CB1F2B" w:rsidDel="00CB1F2B">
            <w:rPr>
              <w:b/>
              <w:rPrChange w:id="3093" w:author="Bernie Grofman" w:date="2022-11-27T22:46:00Z">
                <w:rPr/>
              </w:rPrChange>
            </w:rPr>
            <w:delText xml:space="preserve"> and commission</w:delText>
          </w:r>
          <w:r w:rsidRPr="00CB1F2B" w:rsidDel="00CB1F2B">
            <w:rPr>
              <w:b/>
              <w:rPrChange w:id="3094" w:author="Bernie Grofman" w:date="2022-11-27T22:46:00Z">
                <w:rPr/>
              </w:rPrChange>
            </w:rPr>
            <w:delText xml:space="preserve"> maps as the</w:delText>
          </w:r>
          <w:r w:rsidR="00285C67" w:rsidRPr="00CB1F2B" w:rsidDel="00CB1F2B">
            <w:rPr>
              <w:b/>
              <w:rPrChange w:id="3095" w:author="Bernie Grofman" w:date="2022-11-27T22:46:00Z">
                <w:rPr/>
              </w:rPrChange>
            </w:rPr>
            <w:delText xml:space="preserve">y </w:delText>
          </w:r>
          <w:r w:rsidRPr="00CB1F2B" w:rsidDel="00CB1F2B">
            <w:rPr>
              <w:b/>
              <w:rPrChange w:id="3096" w:author="Bernie Grofman" w:date="2022-11-27T22:46:00Z">
                <w:rPr/>
              </w:rPrChange>
            </w:rPr>
            <w:delText>submitted new maps that differed little from the previously rejected map,</w:delText>
          </w:r>
          <w:r w:rsidR="000B5476" w:rsidRPr="00CB1F2B" w:rsidDel="00CB1F2B">
            <w:rPr>
              <w:b/>
              <w:rPrChange w:id="3097" w:author="Bernie Grofman" w:date="2022-11-27T22:46:00Z">
                <w:rPr/>
              </w:rPrChange>
            </w:rPr>
            <w:delText xml:space="preserve"> </w:delText>
          </w:r>
          <w:r w:rsidRPr="00CB1F2B" w:rsidDel="00CB1F2B">
            <w:rPr>
              <w:b/>
              <w:rPrChange w:id="3098" w:author="Bernie Grofman" w:date="2022-11-27T22:46:00Z">
                <w:rPr/>
              </w:rPrChange>
            </w:rPr>
            <w:delText xml:space="preserve">until the election became so close in time that the legislature was able to get one of its maps adopted by a federal court </w:delText>
          </w:r>
          <w:r w:rsidR="000B1AC8" w:rsidRPr="00CB1F2B" w:rsidDel="00CB1F2B">
            <w:rPr>
              <w:b/>
              <w:rPrChange w:id="3099" w:author="Bernie Grofman" w:date="2022-11-27T22:46:00Z">
                <w:rPr/>
              </w:rPrChange>
            </w:rPr>
            <w:delText>to</w:delText>
          </w:r>
          <w:r w:rsidRPr="00CB1F2B" w:rsidDel="00CB1F2B">
            <w:rPr>
              <w:b/>
              <w:rPrChange w:id="3100" w:author="Bernie Grofman" w:date="2022-11-27T22:46:00Z">
                <w:rPr/>
              </w:rPrChange>
            </w:rPr>
            <w:delText xml:space="preserve"> conduct an election. Thus, even though the legislative maps were rejected by the state court, in Ohio there is no state court drawn map to compare against.</w:delText>
          </w:r>
          <w:r w:rsidR="00D625D2" w:rsidRPr="00CB1F2B" w:rsidDel="00CB1F2B">
            <w:rPr>
              <w:b/>
              <w:rPrChange w:id="3101" w:author="Bernie Grofman" w:date="2022-11-27T22:46:00Z">
                <w:rPr/>
              </w:rPrChange>
            </w:rPr>
            <w:delText xml:space="preserve"> We therefore compare the map first ruled unconstitutional against the map that was used in the 2022 election.</w:delText>
          </w:r>
        </w:del>
      </w:moveFrom>
      <w:moveFromRangeEnd w:id="3087"/>
    </w:p>
    <w:p w14:paraId="6103C17B" w14:textId="77777777" w:rsidR="00F47CE9" w:rsidRDefault="00F47CE9">
      <w:pPr>
        <w:widowControl/>
        <w:spacing w:before="0"/>
        <w:ind w:firstLine="0"/>
        <w:jc w:val="left"/>
        <w:rPr>
          <w:b/>
          <w:bCs/>
        </w:rPr>
      </w:pPr>
    </w:p>
    <w:p w14:paraId="611022E1" w14:textId="062490ED" w:rsidR="00F47CE9" w:rsidRDefault="006B7FA1" w:rsidP="00CD7662">
      <w:pPr>
        <w:pStyle w:val="Caption"/>
        <w:ind w:firstLine="0"/>
        <w:rPr>
          <w:b/>
          <w:bCs/>
        </w:rPr>
      </w:pPr>
      <w:bookmarkStart w:id="3102" w:name="_Ref120229773"/>
      <w:r>
        <w:t xml:space="preserve">Table </w:t>
      </w:r>
      <w:fldSimple w:instr=" SEQ Table \* ARABIC ">
        <w:r w:rsidR="009913A4">
          <w:rPr>
            <w:noProof/>
          </w:rPr>
          <w:t>6</w:t>
        </w:r>
      </w:fldSimple>
      <w:bookmarkEnd w:id="3102"/>
      <w:r>
        <w:t xml:space="preserve"> </w:t>
      </w:r>
      <w:r w:rsidR="00E45DD3" w:rsidRPr="002A68C2">
        <w:rPr>
          <w:i w:val="0"/>
          <w:iCs w:val="0"/>
        </w:rPr>
        <w:t>Direct Comparisons Between Legislatively Drawn Map and State Court Drawn Remedy</w:t>
      </w:r>
      <w:ins w:id="3103" w:author="Bernie Grofman" w:date="2022-11-27T18:20:00Z">
        <w:r w:rsidR="00E74012">
          <w:rPr>
            <w:i w:val="0"/>
            <w:iCs w:val="0"/>
          </w:rPr>
          <w:t xml:space="preserve"> </w:t>
        </w:r>
        <w:r w:rsidR="00E74012" w:rsidRPr="00E74012">
          <w:rPr>
            <w:b/>
            <w:i w:val="0"/>
            <w:iCs w:val="0"/>
            <w:rPrChange w:id="3104" w:author="Bernie Grofman" w:date="2022-11-27T18:21:00Z">
              <w:rPr>
                <w:i w:val="0"/>
                <w:iCs w:val="0"/>
              </w:rPr>
            </w:rPrChange>
          </w:rPr>
          <w:t xml:space="preserve">Where </w:t>
        </w:r>
      </w:ins>
      <w:ins w:id="3105" w:author="Bernie Grofman" w:date="2022-11-27T18:21:00Z">
        <w:r w:rsidR="00E74012">
          <w:rPr>
            <w:b/>
            <w:i w:val="0"/>
            <w:iCs w:val="0"/>
          </w:rPr>
          <w:t>Such Comparisons are Feasible</w:t>
        </w:r>
        <w:r w:rsidR="00E74012" w:rsidRPr="00E74012">
          <w:rPr>
            <w:b/>
            <w:i w:val="0"/>
            <w:iCs w:val="0"/>
            <w:rPrChange w:id="3106" w:author="Bernie Grofman" w:date="2022-11-27T18:21:00Z">
              <w:rPr>
                <w:i w:val="0"/>
                <w:iCs w:val="0"/>
              </w:rPr>
            </w:rPrChange>
          </w:rPr>
          <w:t>; Otherwise, Information about the Adopted Map</w:t>
        </w:r>
      </w:ins>
      <w:ins w:id="3107" w:author="Bernie Grofman" w:date="2022-11-27T22:46:00Z">
        <w:r w:rsidR="00CB1F2B">
          <w:rPr>
            <w:b/>
            <w:i w:val="0"/>
            <w:iCs w:val="0"/>
          </w:rPr>
          <w:t xml:space="preserve"> is Given</w:t>
        </w:r>
      </w:ins>
      <w:ins w:id="3108" w:author="Bernie Grofman" w:date="2022-11-27T18:21:00Z">
        <w:r w:rsidR="00E74012" w:rsidRPr="00E74012">
          <w:rPr>
            <w:b/>
            <w:i w:val="0"/>
            <w:iCs w:val="0"/>
            <w:rPrChange w:id="3109" w:author="Bernie Grofman" w:date="2022-11-27T18:21:00Z">
              <w:rPr>
                <w:i w:val="0"/>
                <w:iCs w:val="0"/>
              </w:rPr>
            </w:rPrChange>
          </w:rPr>
          <w:t>.</w:t>
        </w:r>
      </w:ins>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12"/>
        <w:gridCol w:w="1112"/>
        <w:gridCol w:w="1113"/>
        <w:gridCol w:w="1112"/>
        <w:gridCol w:w="1113"/>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4D1374" w:rsidRDefault="00287F3B" w:rsidP="00752F02">
            <w:pPr>
              <w:widowControl/>
              <w:spacing w:before="0"/>
              <w:ind w:firstLine="0"/>
              <w:jc w:val="center"/>
              <w:rPr>
                <w:b/>
                <w:bCs/>
                <w:sz w:val="16"/>
                <w:szCs w:val="16"/>
              </w:rPr>
            </w:pPr>
            <w:r w:rsidRPr="004D1374">
              <w:rPr>
                <w:b/>
                <w:bCs/>
                <w:sz w:val="16"/>
                <w:szCs w:val="16"/>
              </w:rPr>
              <w:t>State</w:t>
            </w:r>
          </w:p>
        </w:tc>
        <w:tc>
          <w:tcPr>
            <w:tcW w:w="755" w:type="pct"/>
            <w:tcBorders>
              <w:bottom w:val="single" w:sz="4" w:space="0" w:color="auto"/>
            </w:tcBorders>
            <w:vAlign w:val="center"/>
          </w:tcPr>
          <w:p w14:paraId="18E2CE87" w14:textId="168B10CC" w:rsidR="00287F3B" w:rsidRPr="00783292" w:rsidRDefault="00287F3B" w:rsidP="00231F0B">
            <w:pPr>
              <w:widowControl/>
              <w:spacing w:before="0"/>
              <w:ind w:firstLine="0"/>
              <w:jc w:val="center"/>
              <w:rPr>
                <w:b/>
                <w:bCs/>
                <w:sz w:val="16"/>
                <w:szCs w:val="16"/>
              </w:rPr>
            </w:pPr>
            <w:r w:rsidRPr="00783292">
              <w:rPr>
                <w:b/>
                <w:bCs/>
                <w:sz w:val="16"/>
                <w:szCs w:val="16"/>
              </w:rPr>
              <w:t>Total County Splits</w:t>
            </w:r>
          </w:p>
        </w:tc>
        <w:tc>
          <w:tcPr>
            <w:tcW w:w="755" w:type="pct"/>
            <w:tcBorders>
              <w:bottom w:val="single" w:sz="4" w:space="0" w:color="auto"/>
            </w:tcBorders>
            <w:vAlign w:val="center"/>
          </w:tcPr>
          <w:p w14:paraId="5019D54D" w14:textId="019A1E78" w:rsidR="00287F3B" w:rsidRPr="00783292" w:rsidRDefault="00287F3B" w:rsidP="00231F0B">
            <w:pPr>
              <w:widowControl/>
              <w:spacing w:before="0"/>
              <w:ind w:firstLine="0"/>
              <w:jc w:val="center"/>
              <w:rPr>
                <w:b/>
                <w:bCs/>
                <w:sz w:val="16"/>
                <w:szCs w:val="16"/>
              </w:rPr>
            </w:pPr>
            <w:r>
              <w:rPr>
                <w:b/>
                <w:bCs/>
                <w:sz w:val="16"/>
                <w:szCs w:val="16"/>
              </w:rPr>
              <w:t>Compact</w:t>
            </w:r>
            <w:r w:rsidR="00FC41A8">
              <w:rPr>
                <w:b/>
                <w:bCs/>
                <w:sz w:val="16"/>
                <w:szCs w:val="16"/>
              </w:rPr>
              <w:t>-</w:t>
            </w:r>
            <w:r>
              <w:rPr>
                <w:b/>
                <w:bCs/>
                <w:sz w:val="16"/>
                <w:szCs w:val="16"/>
              </w:rPr>
              <w:t>ness</w:t>
            </w:r>
          </w:p>
        </w:tc>
        <w:tc>
          <w:tcPr>
            <w:tcW w:w="756" w:type="pct"/>
            <w:tcBorders>
              <w:bottom w:val="single" w:sz="4" w:space="0" w:color="auto"/>
            </w:tcBorders>
            <w:vAlign w:val="center"/>
          </w:tcPr>
          <w:p w14:paraId="0A18D706" w14:textId="3127396A" w:rsidR="00287F3B" w:rsidRPr="00783292" w:rsidRDefault="00287F3B" w:rsidP="00231F0B">
            <w:pPr>
              <w:widowControl/>
              <w:spacing w:before="0"/>
              <w:ind w:firstLine="0"/>
              <w:jc w:val="center"/>
              <w:rPr>
                <w:b/>
                <w:bCs/>
                <w:sz w:val="16"/>
                <w:szCs w:val="16"/>
              </w:rPr>
            </w:pPr>
            <w:r>
              <w:rPr>
                <w:b/>
                <w:bCs/>
                <w:sz w:val="16"/>
                <w:szCs w:val="16"/>
              </w:rPr>
              <w:t>Votes Bias</w:t>
            </w:r>
          </w:p>
        </w:tc>
        <w:tc>
          <w:tcPr>
            <w:tcW w:w="755" w:type="pct"/>
            <w:tcBorders>
              <w:bottom w:val="single" w:sz="4" w:space="0" w:color="auto"/>
            </w:tcBorders>
            <w:vAlign w:val="center"/>
          </w:tcPr>
          <w:p w14:paraId="75FDB1CE" w14:textId="3FD33032" w:rsidR="00287F3B" w:rsidRPr="00783292" w:rsidRDefault="00287F3B" w:rsidP="00231F0B">
            <w:pPr>
              <w:widowControl/>
              <w:spacing w:before="0"/>
              <w:ind w:firstLine="0"/>
              <w:jc w:val="center"/>
              <w:rPr>
                <w:b/>
                <w:bCs/>
                <w:sz w:val="16"/>
                <w:szCs w:val="16"/>
              </w:rPr>
            </w:pPr>
            <w:r>
              <w:rPr>
                <w:b/>
                <w:bCs/>
                <w:sz w:val="16"/>
                <w:szCs w:val="16"/>
              </w:rPr>
              <w:t>Biden Seats</w:t>
            </w:r>
          </w:p>
        </w:tc>
        <w:tc>
          <w:tcPr>
            <w:tcW w:w="756" w:type="pct"/>
            <w:tcBorders>
              <w:bottom w:val="single" w:sz="4" w:space="0" w:color="auto"/>
            </w:tcBorders>
            <w:vAlign w:val="center"/>
          </w:tcPr>
          <w:p w14:paraId="209B279F" w14:textId="7E78059B" w:rsidR="00287F3B" w:rsidRPr="00783292" w:rsidRDefault="00287F3B" w:rsidP="00231F0B">
            <w:pPr>
              <w:widowControl/>
              <w:spacing w:before="0"/>
              <w:ind w:firstLine="0"/>
              <w:jc w:val="center"/>
              <w:rPr>
                <w:b/>
                <w:bCs/>
                <w:sz w:val="16"/>
                <w:szCs w:val="16"/>
              </w:rPr>
            </w:pPr>
            <w:r>
              <w:rPr>
                <w:b/>
                <w:bCs/>
                <w:sz w:val="16"/>
                <w:szCs w:val="16"/>
              </w:rPr>
              <w:t xml:space="preserve">2022 </w:t>
            </w:r>
            <w:r w:rsidR="00752F02">
              <w:rPr>
                <w:b/>
                <w:bCs/>
                <w:sz w:val="16"/>
                <w:szCs w:val="16"/>
              </w:rPr>
              <w:t>Seats</w:t>
            </w:r>
          </w:p>
        </w:tc>
      </w:tr>
      <w:tr w:rsidR="00287F3B" w:rsidRPr="00783292" w14:paraId="38CD183D" w14:textId="77777777" w:rsidTr="00231F0B">
        <w:trPr>
          <w:jc w:val="center"/>
        </w:trPr>
        <w:tc>
          <w:tcPr>
            <w:tcW w:w="1222" w:type="pct"/>
            <w:tcBorders>
              <w:top w:val="single" w:sz="4" w:space="0" w:color="auto"/>
            </w:tcBorders>
          </w:tcPr>
          <w:p w14:paraId="56346410" w14:textId="6C9ED637" w:rsidR="00287F3B" w:rsidRPr="004D1374" w:rsidRDefault="00287F3B">
            <w:pPr>
              <w:widowControl/>
              <w:spacing w:before="0"/>
              <w:ind w:firstLine="0"/>
              <w:jc w:val="left"/>
              <w:rPr>
                <w:b/>
                <w:bCs/>
                <w:sz w:val="16"/>
                <w:szCs w:val="16"/>
              </w:rPr>
            </w:pPr>
            <w:r w:rsidRPr="004D1374">
              <w:rPr>
                <w:b/>
                <w:bCs/>
                <w:sz w:val="16"/>
                <w:szCs w:val="16"/>
              </w:rPr>
              <w:t>Maryland Leg</w:t>
            </w:r>
            <w:ins w:id="3110" w:author="Bernie Grofman" w:date="2022-11-27T00:08:00Z">
              <w:r w:rsidR="0076491B">
                <w:rPr>
                  <w:b/>
                  <w:bCs/>
                  <w:sz w:val="16"/>
                  <w:szCs w:val="16"/>
                </w:rPr>
                <w:t>islature</w:t>
              </w:r>
            </w:ins>
            <w:del w:id="3111" w:author="Bernie Grofman" w:date="2022-11-27T00:08:00Z">
              <w:r w:rsidRPr="004D1374" w:rsidDel="0076491B">
                <w:rPr>
                  <w:b/>
                  <w:bCs/>
                  <w:sz w:val="16"/>
                  <w:szCs w:val="16"/>
                </w:rPr>
                <w:delText>i.</w:delText>
              </w:r>
            </w:del>
            <w:ins w:id="3112" w:author="Bernie Grofman" w:date="2022-11-27T00:08:00Z">
              <w:r w:rsidR="0076491B">
                <w:rPr>
                  <w:b/>
                  <w:bCs/>
                  <w:sz w:val="16"/>
                  <w:szCs w:val="16"/>
                </w:rPr>
                <w:t xml:space="preserve"> </w:t>
              </w:r>
            </w:ins>
          </w:p>
        </w:tc>
        <w:tc>
          <w:tcPr>
            <w:tcW w:w="755" w:type="pct"/>
            <w:tcBorders>
              <w:top w:val="single" w:sz="4" w:space="0" w:color="auto"/>
            </w:tcBorders>
            <w:vAlign w:val="center"/>
          </w:tcPr>
          <w:p w14:paraId="37E600DE" w14:textId="1E20AD2E" w:rsidR="00287F3B" w:rsidRPr="00783292" w:rsidRDefault="0084772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0DBC2130" w14:textId="3645378A" w:rsidR="00287F3B" w:rsidRPr="00783292" w:rsidRDefault="0084772B" w:rsidP="00231F0B">
            <w:pPr>
              <w:widowControl/>
              <w:spacing w:before="0"/>
              <w:ind w:firstLine="0"/>
              <w:jc w:val="center"/>
              <w:rPr>
                <w:sz w:val="16"/>
                <w:szCs w:val="16"/>
              </w:rPr>
            </w:pPr>
            <w:r>
              <w:rPr>
                <w:sz w:val="16"/>
                <w:szCs w:val="16"/>
              </w:rPr>
              <w:t>23</w:t>
            </w:r>
          </w:p>
        </w:tc>
        <w:tc>
          <w:tcPr>
            <w:tcW w:w="756" w:type="pct"/>
            <w:tcBorders>
              <w:top w:val="single" w:sz="4" w:space="0" w:color="auto"/>
            </w:tcBorders>
            <w:vAlign w:val="center"/>
          </w:tcPr>
          <w:p w14:paraId="0551EE6E" w14:textId="7BEC233D" w:rsidR="00287F3B" w:rsidRPr="00783292" w:rsidRDefault="00C8113D" w:rsidP="00231F0B">
            <w:pPr>
              <w:widowControl/>
              <w:spacing w:before="0"/>
              <w:ind w:firstLine="0"/>
              <w:jc w:val="center"/>
              <w:rPr>
                <w:sz w:val="16"/>
                <w:szCs w:val="16"/>
              </w:rPr>
            </w:pPr>
            <w:r>
              <w:rPr>
                <w:sz w:val="16"/>
                <w:szCs w:val="16"/>
              </w:rPr>
              <w:t>0.55%</w:t>
            </w:r>
          </w:p>
        </w:tc>
        <w:tc>
          <w:tcPr>
            <w:tcW w:w="755" w:type="pct"/>
            <w:tcBorders>
              <w:top w:val="single" w:sz="4" w:space="0" w:color="auto"/>
            </w:tcBorders>
            <w:vAlign w:val="center"/>
          </w:tcPr>
          <w:p w14:paraId="3334AA15" w14:textId="02F7B27D" w:rsidR="00287F3B" w:rsidRPr="00783292" w:rsidRDefault="0084772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32EFA6FC" w14:textId="0FFC6909" w:rsidR="00287F3B" w:rsidRPr="00783292" w:rsidRDefault="00941372" w:rsidP="00231F0B">
            <w:pPr>
              <w:widowControl/>
              <w:spacing w:before="0"/>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pPr>
              <w:widowControl/>
              <w:spacing w:before="0"/>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231F0B">
            <w:pPr>
              <w:widowControl/>
              <w:spacing w:before="0"/>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231F0B">
            <w:pPr>
              <w:widowControl/>
              <w:spacing w:before="0"/>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231F0B">
            <w:pPr>
              <w:widowControl/>
              <w:spacing w:before="0"/>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231F0B">
            <w:pPr>
              <w:widowControl/>
              <w:spacing w:before="0"/>
              <w:ind w:firstLine="0"/>
              <w:jc w:val="center"/>
              <w:rPr>
                <w:sz w:val="16"/>
                <w:szCs w:val="16"/>
              </w:rPr>
            </w:pPr>
            <w:r>
              <w:rPr>
                <w:sz w:val="16"/>
                <w:szCs w:val="16"/>
              </w:rPr>
              <w:t>7</w:t>
            </w:r>
          </w:p>
        </w:tc>
      </w:tr>
      <w:tr w:rsidR="00287F3B" w:rsidRPr="00783292" w14:paraId="57B5F2C7" w14:textId="77777777" w:rsidTr="00231F0B">
        <w:trPr>
          <w:jc w:val="center"/>
        </w:trPr>
        <w:tc>
          <w:tcPr>
            <w:tcW w:w="1222" w:type="pct"/>
            <w:tcBorders>
              <w:top w:val="single" w:sz="4" w:space="0" w:color="auto"/>
            </w:tcBorders>
          </w:tcPr>
          <w:p w14:paraId="2B71958F" w14:textId="311279AE" w:rsidR="00287F3B" w:rsidRPr="004D1374" w:rsidRDefault="00287F3B">
            <w:pPr>
              <w:widowControl/>
              <w:spacing w:before="0"/>
              <w:ind w:firstLine="0"/>
              <w:jc w:val="left"/>
              <w:rPr>
                <w:b/>
                <w:bCs/>
                <w:sz w:val="16"/>
                <w:szCs w:val="16"/>
              </w:rPr>
            </w:pPr>
            <w:r w:rsidRPr="004D1374">
              <w:rPr>
                <w:b/>
                <w:bCs/>
                <w:sz w:val="16"/>
                <w:szCs w:val="16"/>
              </w:rPr>
              <w:t>North Carolina Legi</w:t>
            </w:r>
            <w:del w:id="3113" w:author="Bernie Grofman" w:date="2022-11-27T00:08:00Z">
              <w:r w:rsidRPr="004D1374" w:rsidDel="0076491B">
                <w:rPr>
                  <w:b/>
                  <w:bCs/>
                  <w:sz w:val="16"/>
                  <w:szCs w:val="16"/>
                </w:rPr>
                <w:delText>.</w:delText>
              </w:r>
            </w:del>
            <w:ins w:id="3114" w:author="Bernie Grofman" w:date="2022-11-27T00:08:00Z">
              <w:r w:rsidR="0076491B">
                <w:rPr>
                  <w:b/>
                  <w:bCs/>
                  <w:sz w:val="16"/>
                  <w:szCs w:val="16"/>
                </w:rPr>
                <w:t>slature</w:t>
              </w:r>
            </w:ins>
          </w:p>
        </w:tc>
        <w:tc>
          <w:tcPr>
            <w:tcW w:w="755" w:type="pct"/>
            <w:tcBorders>
              <w:top w:val="single" w:sz="4" w:space="0" w:color="auto"/>
            </w:tcBorders>
            <w:vAlign w:val="center"/>
          </w:tcPr>
          <w:p w14:paraId="3F835DED" w14:textId="0C27F808" w:rsidR="00287F3B" w:rsidRPr="00783292" w:rsidRDefault="00287F3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2DB711CF" w14:textId="64407599" w:rsidR="00287F3B" w:rsidRPr="00783292" w:rsidRDefault="00287F3B" w:rsidP="00231F0B">
            <w:pPr>
              <w:widowControl/>
              <w:spacing w:before="0"/>
              <w:ind w:firstLine="0"/>
              <w:jc w:val="center"/>
              <w:rPr>
                <w:sz w:val="16"/>
                <w:szCs w:val="16"/>
              </w:rPr>
            </w:pPr>
            <w:r>
              <w:rPr>
                <w:sz w:val="16"/>
                <w:szCs w:val="16"/>
              </w:rPr>
              <w:t>51</w:t>
            </w:r>
          </w:p>
        </w:tc>
        <w:tc>
          <w:tcPr>
            <w:tcW w:w="756" w:type="pct"/>
            <w:tcBorders>
              <w:top w:val="single" w:sz="4" w:space="0" w:color="auto"/>
            </w:tcBorders>
            <w:vAlign w:val="center"/>
          </w:tcPr>
          <w:p w14:paraId="6332FB54" w14:textId="4D925D78" w:rsidR="00287F3B" w:rsidRPr="00783292" w:rsidRDefault="00287F3B" w:rsidP="00231F0B">
            <w:pPr>
              <w:widowControl/>
              <w:spacing w:before="0"/>
              <w:ind w:firstLine="0"/>
              <w:jc w:val="center"/>
              <w:rPr>
                <w:sz w:val="16"/>
                <w:szCs w:val="16"/>
              </w:rPr>
            </w:pPr>
            <w:r w:rsidRPr="00B5228C">
              <w:rPr>
                <w:sz w:val="16"/>
                <w:szCs w:val="16"/>
              </w:rPr>
              <w:t>3.92%</w:t>
            </w:r>
          </w:p>
        </w:tc>
        <w:tc>
          <w:tcPr>
            <w:tcW w:w="755" w:type="pct"/>
            <w:tcBorders>
              <w:top w:val="single" w:sz="4" w:space="0" w:color="auto"/>
            </w:tcBorders>
            <w:vAlign w:val="center"/>
          </w:tcPr>
          <w:p w14:paraId="35E0AA25" w14:textId="2EF63EC4" w:rsidR="00287F3B" w:rsidRPr="00783292" w:rsidRDefault="00752F02"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06EC251C" w14:textId="6833381C" w:rsidR="00287F3B" w:rsidRPr="00783292" w:rsidRDefault="00941372" w:rsidP="00231F0B">
            <w:pPr>
              <w:widowControl/>
              <w:spacing w:before="0"/>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pPr>
              <w:widowControl/>
              <w:spacing w:before="0"/>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231F0B">
            <w:pPr>
              <w:widowControl/>
              <w:spacing w:before="0"/>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231F0B">
            <w:pPr>
              <w:widowControl/>
              <w:spacing w:before="0"/>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231F0B">
            <w:pPr>
              <w:widowControl/>
              <w:spacing w:before="0"/>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231F0B">
            <w:pPr>
              <w:widowControl/>
              <w:spacing w:before="0"/>
              <w:ind w:firstLine="0"/>
              <w:jc w:val="center"/>
              <w:rPr>
                <w:sz w:val="16"/>
                <w:szCs w:val="16"/>
              </w:rPr>
            </w:pPr>
            <w:r>
              <w:rPr>
                <w:sz w:val="16"/>
                <w:szCs w:val="16"/>
              </w:rPr>
              <w:t>7</w:t>
            </w:r>
          </w:p>
        </w:tc>
      </w:tr>
      <w:tr w:rsidR="00356ECD" w:rsidRPr="00783292" w14:paraId="53BDFA34" w14:textId="77777777" w:rsidTr="00231F0B">
        <w:trPr>
          <w:jc w:val="center"/>
        </w:trPr>
        <w:tc>
          <w:tcPr>
            <w:tcW w:w="1222" w:type="pct"/>
            <w:tcBorders>
              <w:top w:val="single" w:sz="4" w:space="0" w:color="auto"/>
            </w:tcBorders>
          </w:tcPr>
          <w:p w14:paraId="13C2FC8E" w14:textId="3761FE5E" w:rsidR="00356ECD" w:rsidRPr="004D1374" w:rsidRDefault="00356ECD">
            <w:pPr>
              <w:widowControl/>
              <w:spacing w:before="0"/>
              <w:ind w:firstLine="0"/>
              <w:jc w:val="left"/>
              <w:rPr>
                <w:b/>
                <w:bCs/>
                <w:sz w:val="16"/>
                <w:szCs w:val="16"/>
              </w:rPr>
            </w:pPr>
            <w:r w:rsidRPr="004D1374">
              <w:rPr>
                <w:b/>
                <w:bCs/>
                <w:sz w:val="16"/>
                <w:szCs w:val="16"/>
              </w:rPr>
              <w:t>N</w:t>
            </w:r>
            <w:del w:id="3115" w:author="Bernie Grofman" w:date="2022-11-27T00:08:00Z">
              <w:r w:rsidRPr="004D1374" w:rsidDel="0076491B">
                <w:rPr>
                  <w:b/>
                  <w:bCs/>
                  <w:sz w:val="16"/>
                  <w:szCs w:val="16"/>
                </w:rPr>
                <w:delText>.</w:delText>
              </w:r>
            </w:del>
            <w:ins w:id="3116" w:author="Bernie Grofman" w:date="2022-11-27T00:08:00Z">
              <w:r w:rsidR="0076491B">
                <w:rPr>
                  <w:b/>
                  <w:bCs/>
                  <w:sz w:val="16"/>
                  <w:szCs w:val="16"/>
                </w:rPr>
                <w:t>e</w:t>
              </w:r>
            </w:ins>
            <w:ins w:id="3117" w:author="Bernie Grofman" w:date="2022-11-27T00:09:00Z">
              <w:r w:rsidR="0076491B">
                <w:rPr>
                  <w:b/>
                  <w:bCs/>
                  <w:sz w:val="16"/>
                  <w:szCs w:val="16"/>
                </w:rPr>
                <w:t xml:space="preserve">w </w:t>
              </w:r>
            </w:ins>
            <w:r w:rsidRPr="004D1374">
              <w:rPr>
                <w:b/>
                <w:bCs/>
                <w:sz w:val="16"/>
                <w:szCs w:val="16"/>
              </w:rPr>
              <w:t>H</w:t>
            </w:r>
            <w:ins w:id="3118" w:author="Bernie Grofman" w:date="2022-11-27T00:09:00Z">
              <w:r w:rsidR="0076491B">
                <w:rPr>
                  <w:b/>
                  <w:bCs/>
                  <w:sz w:val="16"/>
                  <w:szCs w:val="16"/>
                </w:rPr>
                <w:t>ampshire</w:t>
              </w:r>
            </w:ins>
            <w:r w:rsidRPr="004D1374">
              <w:rPr>
                <w:b/>
                <w:bCs/>
                <w:sz w:val="16"/>
                <w:szCs w:val="16"/>
              </w:rPr>
              <w:t>. Legislature</w:t>
            </w:r>
          </w:p>
        </w:tc>
        <w:tc>
          <w:tcPr>
            <w:tcW w:w="755" w:type="pct"/>
            <w:tcBorders>
              <w:top w:val="single" w:sz="4" w:space="0" w:color="auto"/>
            </w:tcBorders>
            <w:vAlign w:val="center"/>
          </w:tcPr>
          <w:p w14:paraId="3A5F85DD" w14:textId="15AD678B" w:rsidR="00356ECD" w:rsidRDefault="00737C76" w:rsidP="00231F0B">
            <w:pPr>
              <w:widowControl/>
              <w:spacing w:before="0"/>
              <w:ind w:firstLine="0"/>
              <w:jc w:val="center"/>
              <w:rPr>
                <w:sz w:val="16"/>
                <w:szCs w:val="16"/>
              </w:rPr>
            </w:pPr>
            <w:r>
              <w:rPr>
                <w:sz w:val="16"/>
                <w:szCs w:val="16"/>
              </w:rPr>
              <w:t>3</w:t>
            </w:r>
          </w:p>
        </w:tc>
        <w:tc>
          <w:tcPr>
            <w:tcW w:w="755" w:type="pct"/>
            <w:tcBorders>
              <w:top w:val="single" w:sz="4" w:space="0" w:color="auto"/>
            </w:tcBorders>
            <w:vAlign w:val="center"/>
          </w:tcPr>
          <w:p w14:paraId="7D9F448D" w14:textId="54644313" w:rsidR="00356ECD" w:rsidRDefault="00737C76" w:rsidP="00231F0B">
            <w:pPr>
              <w:widowControl/>
              <w:spacing w:before="0"/>
              <w:ind w:firstLine="0"/>
              <w:jc w:val="center"/>
              <w:rPr>
                <w:sz w:val="16"/>
                <w:szCs w:val="16"/>
              </w:rPr>
            </w:pPr>
            <w:r>
              <w:rPr>
                <w:sz w:val="16"/>
                <w:szCs w:val="16"/>
              </w:rPr>
              <w:t>43</w:t>
            </w:r>
          </w:p>
        </w:tc>
        <w:tc>
          <w:tcPr>
            <w:tcW w:w="756" w:type="pct"/>
            <w:tcBorders>
              <w:top w:val="single" w:sz="4" w:space="0" w:color="auto"/>
            </w:tcBorders>
            <w:vAlign w:val="center"/>
          </w:tcPr>
          <w:p w14:paraId="6215CA2F" w14:textId="0CAAB98A" w:rsidR="00356ECD" w:rsidRDefault="00737C76" w:rsidP="00231F0B">
            <w:pPr>
              <w:widowControl/>
              <w:spacing w:before="0"/>
              <w:ind w:firstLine="0"/>
              <w:jc w:val="center"/>
              <w:rPr>
                <w:sz w:val="16"/>
                <w:szCs w:val="16"/>
              </w:rPr>
            </w:pPr>
            <w:r>
              <w:rPr>
                <w:sz w:val="16"/>
                <w:szCs w:val="16"/>
              </w:rPr>
              <w:t>-0.15%</w:t>
            </w:r>
          </w:p>
        </w:tc>
        <w:tc>
          <w:tcPr>
            <w:tcW w:w="755" w:type="pct"/>
            <w:tcBorders>
              <w:top w:val="single" w:sz="4" w:space="0" w:color="auto"/>
            </w:tcBorders>
            <w:vAlign w:val="center"/>
          </w:tcPr>
          <w:p w14:paraId="78FA5BBD" w14:textId="024BFA68" w:rsidR="00356ECD" w:rsidRDefault="00356ECD" w:rsidP="00231F0B">
            <w:pPr>
              <w:widowControl/>
              <w:spacing w:before="0"/>
              <w:ind w:firstLine="0"/>
              <w:jc w:val="center"/>
              <w:rPr>
                <w:sz w:val="16"/>
                <w:szCs w:val="16"/>
              </w:rPr>
            </w:pPr>
            <w:r>
              <w:rPr>
                <w:sz w:val="16"/>
                <w:szCs w:val="16"/>
              </w:rPr>
              <w:t>2</w:t>
            </w:r>
          </w:p>
        </w:tc>
        <w:tc>
          <w:tcPr>
            <w:tcW w:w="756" w:type="pct"/>
            <w:tcBorders>
              <w:top w:val="single" w:sz="4" w:space="0" w:color="auto"/>
            </w:tcBorders>
            <w:vAlign w:val="center"/>
          </w:tcPr>
          <w:p w14:paraId="379E6CBA" w14:textId="5B946D55" w:rsidR="00356ECD" w:rsidRPr="00783292" w:rsidRDefault="00941372" w:rsidP="00231F0B">
            <w:pPr>
              <w:widowControl/>
              <w:spacing w:before="0"/>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4E93C574" w:rsidR="00356ECD" w:rsidRPr="004D1374" w:rsidRDefault="00356ECD">
            <w:pPr>
              <w:widowControl/>
              <w:spacing w:before="0"/>
              <w:ind w:firstLine="0"/>
              <w:jc w:val="left"/>
              <w:rPr>
                <w:b/>
                <w:bCs/>
                <w:sz w:val="16"/>
                <w:szCs w:val="16"/>
              </w:rPr>
            </w:pPr>
            <w:r w:rsidRPr="004D1374">
              <w:rPr>
                <w:b/>
                <w:bCs/>
                <w:sz w:val="16"/>
                <w:szCs w:val="16"/>
              </w:rPr>
              <w:t>N</w:t>
            </w:r>
            <w:del w:id="3119" w:author="Bernie Grofman" w:date="2022-11-27T00:09:00Z">
              <w:r w:rsidRPr="004D1374" w:rsidDel="0076491B">
                <w:rPr>
                  <w:b/>
                  <w:bCs/>
                  <w:sz w:val="16"/>
                  <w:szCs w:val="16"/>
                </w:rPr>
                <w:delText>.</w:delText>
              </w:r>
            </w:del>
            <w:ins w:id="3120" w:author="Bernie Grofman" w:date="2022-11-27T00:09:00Z">
              <w:r w:rsidR="0076491B">
                <w:rPr>
                  <w:b/>
                  <w:bCs/>
                  <w:sz w:val="16"/>
                  <w:szCs w:val="16"/>
                </w:rPr>
                <w:t xml:space="preserve">ew </w:t>
              </w:r>
            </w:ins>
            <w:r w:rsidRPr="004D1374">
              <w:rPr>
                <w:b/>
                <w:bCs/>
                <w:sz w:val="16"/>
                <w:szCs w:val="16"/>
              </w:rPr>
              <w:t>H</w:t>
            </w:r>
            <w:del w:id="3121" w:author="Bernie Grofman" w:date="2022-11-27T00:09:00Z">
              <w:r w:rsidRPr="004D1374" w:rsidDel="0076491B">
                <w:rPr>
                  <w:b/>
                  <w:bCs/>
                  <w:sz w:val="16"/>
                  <w:szCs w:val="16"/>
                </w:rPr>
                <w:delText xml:space="preserve">. </w:delText>
              </w:r>
            </w:del>
            <w:ins w:id="3122" w:author="Bernie Grofman" w:date="2022-11-27T00:09:00Z">
              <w:r w:rsidR="0076491B">
                <w:rPr>
                  <w:b/>
                  <w:bCs/>
                  <w:sz w:val="16"/>
                  <w:szCs w:val="16"/>
                </w:rPr>
                <w:t>ampshire</w:t>
              </w:r>
              <w:r w:rsidR="0076491B" w:rsidRPr="004D1374">
                <w:rPr>
                  <w:b/>
                  <w:bCs/>
                  <w:sz w:val="16"/>
                  <w:szCs w:val="16"/>
                </w:rPr>
                <w:t xml:space="preserve"> </w:t>
              </w:r>
            </w:ins>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231F0B">
            <w:pPr>
              <w:widowControl/>
              <w:spacing w:before="0"/>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231F0B">
            <w:pPr>
              <w:widowControl/>
              <w:spacing w:before="0"/>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231F0B">
            <w:pPr>
              <w:widowControl/>
              <w:spacing w:before="0"/>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231F0B">
            <w:pPr>
              <w:widowControl/>
              <w:spacing w:before="0"/>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231F0B">
            <w:pPr>
              <w:widowControl/>
              <w:spacing w:before="0"/>
              <w:ind w:firstLine="0"/>
              <w:jc w:val="center"/>
              <w:rPr>
                <w:sz w:val="16"/>
                <w:szCs w:val="16"/>
              </w:rPr>
            </w:pPr>
            <w:r>
              <w:rPr>
                <w:sz w:val="16"/>
                <w:szCs w:val="16"/>
              </w:rPr>
              <w:t>2</w:t>
            </w:r>
          </w:p>
        </w:tc>
      </w:tr>
      <w:tr w:rsidR="00287F3B" w:rsidRPr="00783292" w14:paraId="4F36387D" w14:textId="77777777" w:rsidTr="00231F0B">
        <w:trPr>
          <w:jc w:val="center"/>
        </w:trPr>
        <w:tc>
          <w:tcPr>
            <w:tcW w:w="1222" w:type="pct"/>
            <w:tcBorders>
              <w:top w:val="single" w:sz="4" w:space="0" w:color="auto"/>
            </w:tcBorders>
          </w:tcPr>
          <w:p w14:paraId="76409357" w14:textId="58BD3C9C" w:rsidR="00287F3B" w:rsidRPr="004D1374" w:rsidRDefault="00287F3B">
            <w:pPr>
              <w:widowControl/>
              <w:spacing w:before="0"/>
              <w:ind w:firstLine="0"/>
              <w:jc w:val="left"/>
              <w:rPr>
                <w:b/>
                <w:bCs/>
                <w:sz w:val="16"/>
                <w:szCs w:val="16"/>
              </w:rPr>
            </w:pPr>
            <w:r w:rsidRPr="004D1374">
              <w:rPr>
                <w:b/>
                <w:bCs/>
                <w:sz w:val="16"/>
                <w:szCs w:val="16"/>
              </w:rPr>
              <w:t>New York Legi</w:t>
            </w:r>
            <w:del w:id="3123" w:author="Bernie Grofman" w:date="2022-11-27T17:07:00Z">
              <w:r w:rsidRPr="004D1374" w:rsidDel="00EC12AF">
                <w:rPr>
                  <w:b/>
                  <w:bCs/>
                  <w:sz w:val="16"/>
                  <w:szCs w:val="16"/>
                </w:rPr>
                <w:delText>.</w:delText>
              </w:r>
            </w:del>
            <w:ins w:id="3124" w:author="Bernie Grofman" w:date="2022-11-27T17:07:00Z">
              <w:r w:rsidR="00EC12AF">
                <w:rPr>
                  <w:b/>
                  <w:bCs/>
                  <w:sz w:val="16"/>
                  <w:szCs w:val="16"/>
                </w:rPr>
                <w:t>slature</w:t>
              </w:r>
            </w:ins>
          </w:p>
        </w:tc>
        <w:tc>
          <w:tcPr>
            <w:tcW w:w="755" w:type="pct"/>
            <w:tcBorders>
              <w:top w:val="single" w:sz="4" w:space="0" w:color="auto"/>
            </w:tcBorders>
            <w:vAlign w:val="center"/>
          </w:tcPr>
          <w:p w14:paraId="221B30D4" w14:textId="70DBE9E6" w:rsidR="00287F3B" w:rsidRPr="00783292" w:rsidRDefault="007B36E4" w:rsidP="00231F0B">
            <w:pPr>
              <w:widowControl/>
              <w:spacing w:before="0"/>
              <w:ind w:firstLine="0"/>
              <w:jc w:val="center"/>
              <w:rPr>
                <w:sz w:val="16"/>
                <w:szCs w:val="16"/>
              </w:rPr>
            </w:pPr>
            <w:r>
              <w:rPr>
                <w:sz w:val="16"/>
                <w:szCs w:val="16"/>
              </w:rPr>
              <w:t>56</w:t>
            </w:r>
          </w:p>
        </w:tc>
        <w:tc>
          <w:tcPr>
            <w:tcW w:w="755" w:type="pct"/>
            <w:tcBorders>
              <w:top w:val="single" w:sz="4" w:space="0" w:color="auto"/>
            </w:tcBorders>
            <w:vAlign w:val="center"/>
          </w:tcPr>
          <w:p w14:paraId="082CF77B" w14:textId="53DE25F3" w:rsidR="00287F3B" w:rsidRPr="00783292" w:rsidRDefault="007B36E4" w:rsidP="00231F0B">
            <w:pPr>
              <w:widowControl/>
              <w:spacing w:before="0"/>
              <w:ind w:firstLine="0"/>
              <w:jc w:val="center"/>
              <w:rPr>
                <w:sz w:val="16"/>
                <w:szCs w:val="16"/>
              </w:rPr>
            </w:pPr>
            <w:r>
              <w:rPr>
                <w:sz w:val="16"/>
                <w:szCs w:val="16"/>
              </w:rPr>
              <w:t>40</w:t>
            </w:r>
          </w:p>
        </w:tc>
        <w:tc>
          <w:tcPr>
            <w:tcW w:w="756" w:type="pct"/>
            <w:tcBorders>
              <w:top w:val="single" w:sz="4" w:space="0" w:color="auto"/>
            </w:tcBorders>
            <w:vAlign w:val="center"/>
          </w:tcPr>
          <w:p w14:paraId="401EE195" w14:textId="5646A039" w:rsidR="00287F3B" w:rsidRPr="00783292" w:rsidRDefault="007B36E4" w:rsidP="00231F0B">
            <w:pPr>
              <w:widowControl/>
              <w:spacing w:before="0"/>
              <w:ind w:firstLine="0"/>
              <w:jc w:val="center"/>
              <w:rPr>
                <w:sz w:val="16"/>
                <w:szCs w:val="16"/>
              </w:rPr>
            </w:pPr>
            <w:r>
              <w:rPr>
                <w:sz w:val="16"/>
                <w:szCs w:val="16"/>
              </w:rPr>
              <w:t>0.12%</w:t>
            </w:r>
          </w:p>
        </w:tc>
        <w:tc>
          <w:tcPr>
            <w:tcW w:w="755" w:type="pct"/>
            <w:tcBorders>
              <w:top w:val="single" w:sz="4" w:space="0" w:color="auto"/>
            </w:tcBorders>
            <w:vAlign w:val="center"/>
          </w:tcPr>
          <w:p w14:paraId="7BC0D7EF" w14:textId="632DE48A" w:rsidR="00287F3B" w:rsidRPr="00783292" w:rsidRDefault="006053DB" w:rsidP="00231F0B">
            <w:pPr>
              <w:widowControl/>
              <w:spacing w:before="0"/>
              <w:ind w:firstLine="0"/>
              <w:jc w:val="center"/>
              <w:rPr>
                <w:sz w:val="16"/>
                <w:szCs w:val="16"/>
              </w:rPr>
            </w:pPr>
            <w:r>
              <w:rPr>
                <w:sz w:val="16"/>
                <w:szCs w:val="16"/>
              </w:rPr>
              <w:t>22</w:t>
            </w:r>
          </w:p>
        </w:tc>
        <w:tc>
          <w:tcPr>
            <w:tcW w:w="756" w:type="pct"/>
            <w:tcBorders>
              <w:top w:val="single" w:sz="4" w:space="0" w:color="auto"/>
            </w:tcBorders>
            <w:vAlign w:val="center"/>
          </w:tcPr>
          <w:p w14:paraId="266165DF" w14:textId="30EFF028" w:rsidR="00287F3B" w:rsidRPr="00783292" w:rsidRDefault="00941372" w:rsidP="00231F0B">
            <w:pPr>
              <w:widowControl/>
              <w:spacing w:before="0"/>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pPr>
              <w:widowControl/>
              <w:spacing w:before="0"/>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231F0B">
            <w:pPr>
              <w:widowControl/>
              <w:spacing w:before="0"/>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231F0B">
            <w:pPr>
              <w:widowControl/>
              <w:spacing w:before="0"/>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231F0B">
            <w:pPr>
              <w:widowControl/>
              <w:spacing w:before="0"/>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231F0B">
            <w:pPr>
              <w:widowControl/>
              <w:spacing w:before="0"/>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231F0B">
            <w:pPr>
              <w:widowControl/>
              <w:spacing w:before="0"/>
              <w:ind w:firstLine="0"/>
              <w:jc w:val="center"/>
              <w:rPr>
                <w:sz w:val="16"/>
                <w:szCs w:val="16"/>
              </w:rPr>
            </w:pPr>
            <w:r>
              <w:rPr>
                <w:sz w:val="16"/>
                <w:szCs w:val="16"/>
              </w:rPr>
              <w:t>15</w:t>
            </w:r>
          </w:p>
        </w:tc>
      </w:tr>
      <w:tr w:rsidR="00FE0D8A" w:rsidRPr="00783292" w14:paraId="0B250F29" w14:textId="77777777" w:rsidTr="00231F0B">
        <w:trPr>
          <w:jc w:val="center"/>
        </w:trPr>
        <w:tc>
          <w:tcPr>
            <w:tcW w:w="1222" w:type="pct"/>
            <w:tcBorders>
              <w:top w:val="single" w:sz="4" w:space="0" w:color="auto"/>
            </w:tcBorders>
          </w:tcPr>
          <w:p w14:paraId="457A82E4" w14:textId="57D0031D" w:rsidR="00FE0D8A" w:rsidRPr="004D1374" w:rsidRDefault="00FE0D8A">
            <w:pPr>
              <w:widowControl/>
              <w:spacing w:before="0"/>
              <w:ind w:firstLine="0"/>
              <w:jc w:val="left"/>
              <w:rPr>
                <w:b/>
                <w:bCs/>
                <w:sz w:val="16"/>
                <w:szCs w:val="16"/>
              </w:rPr>
            </w:pPr>
            <w:r w:rsidRPr="004D1374">
              <w:rPr>
                <w:b/>
                <w:bCs/>
                <w:sz w:val="16"/>
                <w:szCs w:val="16"/>
              </w:rPr>
              <w:t>Ohio Legi</w:t>
            </w:r>
            <w:del w:id="3125" w:author="Bernie Grofman" w:date="2022-11-27T17:07:00Z">
              <w:r w:rsidRPr="004D1374" w:rsidDel="00EC12AF">
                <w:rPr>
                  <w:b/>
                  <w:bCs/>
                  <w:sz w:val="16"/>
                  <w:szCs w:val="16"/>
                </w:rPr>
                <w:delText>.</w:delText>
              </w:r>
            </w:del>
            <w:ins w:id="3126" w:author="Bernie Grofman" w:date="2022-11-27T17:07:00Z">
              <w:r w:rsidR="00EC12AF">
                <w:rPr>
                  <w:b/>
                  <w:bCs/>
                  <w:sz w:val="16"/>
                  <w:szCs w:val="16"/>
                </w:rPr>
                <w:t>slature</w:t>
              </w:r>
            </w:ins>
          </w:p>
        </w:tc>
        <w:tc>
          <w:tcPr>
            <w:tcW w:w="755" w:type="pct"/>
            <w:tcBorders>
              <w:top w:val="single" w:sz="4" w:space="0" w:color="auto"/>
            </w:tcBorders>
            <w:vAlign w:val="center"/>
          </w:tcPr>
          <w:p w14:paraId="07FC2B7D" w14:textId="386B4401" w:rsidR="00FE0D8A" w:rsidRPr="00783292" w:rsidRDefault="00532F78"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701D18E6" w14:textId="13995ED4" w:rsidR="00FE0D8A" w:rsidRPr="00783292" w:rsidRDefault="00532F78" w:rsidP="00231F0B">
            <w:pPr>
              <w:widowControl/>
              <w:spacing w:before="0"/>
              <w:ind w:firstLine="0"/>
              <w:jc w:val="center"/>
              <w:rPr>
                <w:sz w:val="16"/>
                <w:szCs w:val="16"/>
              </w:rPr>
            </w:pPr>
            <w:r>
              <w:rPr>
                <w:sz w:val="16"/>
                <w:szCs w:val="16"/>
              </w:rPr>
              <w:t>47</w:t>
            </w:r>
          </w:p>
        </w:tc>
        <w:tc>
          <w:tcPr>
            <w:tcW w:w="756" w:type="pct"/>
            <w:tcBorders>
              <w:top w:val="single" w:sz="4" w:space="0" w:color="auto"/>
            </w:tcBorders>
            <w:vAlign w:val="center"/>
          </w:tcPr>
          <w:p w14:paraId="27511C21" w14:textId="7DB4604C" w:rsidR="00FE0D8A" w:rsidRPr="00783292" w:rsidRDefault="00D40BCD" w:rsidP="00231F0B">
            <w:pPr>
              <w:widowControl/>
              <w:spacing w:before="0"/>
              <w:ind w:firstLine="0"/>
              <w:jc w:val="center"/>
              <w:rPr>
                <w:sz w:val="16"/>
                <w:szCs w:val="16"/>
              </w:rPr>
            </w:pPr>
            <w:r>
              <w:rPr>
                <w:sz w:val="16"/>
                <w:szCs w:val="16"/>
              </w:rPr>
              <w:t>2.08%</w:t>
            </w:r>
          </w:p>
        </w:tc>
        <w:tc>
          <w:tcPr>
            <w:tcW w:w="755" w:type="pct"/>
            <w:tcBorders>
              <w:top w:val="single" w:sz="4" w:space="0" w:color="auto"/>
            </w:tcBorders>
            <w:vAlign w:val="center"/>
          </w:tcPr>
          <w:p w14:paraId="6DB0D91B" w14:textId="43B0531C" w:rsidR="00FE0D8A" w:rsidRPr="00783292" w:rsidRDefault="00532F78"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3485C6B6" w14:textId="7FDCFAF4" w:rsidR="00FE0D8A" w:rsidRPr="00783292" w:rsidRDefault="00941372" w:rsidP="00231F0B">
            <w:pPr>
              <w:widowControl/>
              <w:spacing w:before="0"/>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pPr>
              <w:widowControl/>
              <w:spacing w:before="0"/>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231F0B">
            <w:pPr>
              <w:widowControl/>
              <w:spacing w:before="0"/>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231F0B">
            <w:pPr>
              <w:widowControl/>
              <w:spacing w:before="0"/>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231F0B">
            <w:pPr>
              <w:widowControl/>
              <w:spacing w:before="0"/>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231F0B">
            <w:pPr>
              <w:widowControl/>
              <w:spacing w:before="0"/>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231F0B">
            <w:pPr>
              <w:widowControl/>
              <w:spacing w:before="0"/>
              <w:ind w:firstLine="0"/>
              <w:jc w:val="center"/>
              <w:rPr>
                <w:sz w:val="16"/>
                <w:szCs w:val="16"/>
              </w:rPr>
            </w:pPr>
            <w:r>
              <w:rPr>
                <w:sz w:val="16"/>
                <w:szCs w:val="16"/>
              </w:rPr>
              <w:t>5</w:t>
            </w:r>
          </w:p>
        </w:tc>
      </w:tr>
      <w:tr w:rsidR="00FE0D8A" w:rsidRPr="00783292" w14:paraId="6091D8F5" w14:textId="77777777" w:rsidTr="00231F0B">
        <w:trPr>
          <w:jc w:val="center"/>
        </w:trPr>
        <w:tc>
          <w:tcPr>
            <w:tcW w:w="1222" w:type="pct"/>
            <w:tcBorders>
              <w:top w:val="single" w:sz="4" w:space="0" w:color="auto"/>
            </w:tcBorders>
          </w:tcPr>
          <w:p w14:paraId="6E10034E" w14:textId="688BE344" w:rsidR="00FE0D8A" w:rsidRPr="004D1374" w:rsidRDefault="00EA68CC">
            <w:pPr>
              <w:widowControl/>
              <w:spacing w:before="0"/>
              <w:ind w:firstLine="0"/>
              <w:jc w:val="left"/>
              <w:rPr>
                <w:b/>
                <w:bCs/>
                <w:sz w:val="16"/>
                <w:szCs w:val="16"/>
              </w:rPr>
            </w:pPr>
            <w:r w:rsidRPr="004D1374">
              <w:rPr>
                <w:b/>
                <w:bCs/>
                <w:sz w:val="16"/>
                <w:szCs w:val="16"/>
              </w:rPr>
              <w:t>Penns</w:t>
            </w:r>
            <w:del w:id="3127" w:author="Bernie Grofman" w:date="2022-11-27T18:20:00Z">
              <w:r w:rsidRPr="004D1374" w:rsidDel="00E74012">
                <w:rPr>
                  <w:b/>
                  <w:bCs/>
                  <w:sz w:val="16"/>
                  <w:szCs w:val="16"/>
                </w:rPr>
                <w:delText xml:space="preserve">. </w:delText>
              </w:r>
            </w:del>
            <w:ins w:id="3128" w:author="Bernie Grofman" w:date="2022-11-27T18:20:00Z">
              <w:r w:rsidR="00E74012">
                <w:rPr>
                  <w:b/>
                  <w:bCs/>
                  <w:sz w:val="16"/>
                  <w:szCs w:val="16"/>
                </w:rPr>
                <w:t>ylvania</w:t>
              </w:r>
              <w:r w:rsidR="00E74012" w:rsidRPr="004D1374">
                <w:rPr>
                  <w:b/>
                  <w:bCs/>
                  <w:sz w:val="16"/>
                  <w:szCs w:val="16"/>
                </w:rPr>
                <w:t xml:space="preserve"> </w:t>
              </w:r>
            </w:ins>
            <w:r w:rsidRPr="004D1374">
              <w:rPr>
                <w:b/>
                <w:bCs/>
                <w:sz w:val="16"/>
                <w:szCs w:val="16"/>
              </w:rPr>
              <w:t>Legi</w:t>
            </w:r>
            <w:del w:id="3129" w:author="Bernie Grofman" w:date="2022-11-27T17:07:00Z">
              <w:r w:rsidRPr="004D1374" w:rsidDel="00EC12AF">
                <w:rPr>
                  <w:b/>
                  <w:bCs/>
                  <w:sz w:val="16"/>
                  <w:szCs w:val="16"/>
                </w:rPr>
                <w:delText>.</w:delText>
              </w:r>
            </w:del>
            <w:ins w:id="3130" w:author="Bernie Grofman" w:date="2022-11-27T17:07:00Z">
              <w:r w:rsidR="00EC12AF">
                <w:rPr>
                  <w:b/>
                  <w:bCs/>
                  <w:sz w:val="16"/>
                  <w:szCs w:val="16"/>
                </w:rPr>
                <w:t>slature</w:t>
              </w:r>
            </w:ins>
          </w:p>
        </w:tc>
        <w:tc>
          <w:tcPr>
            <w:tcW w:w="755" w:type="pct"/>
            <w:tcBorders>
              <w:top w:val="single" w:sz="4" w:space="0" w:color="auto"/>
            </w:tcBorders>
            <w:vAlign w:val="center"/>
          </w:tcPr>
          <w:p w14:paraId="775BAE36" w14:textId="068523B6" w:rsidR="00FE0D8A" w:rsidRPr="00783292" w:rsidRDefault="00CA69A4" w:rsidP="00231F0B">
            <w:pPr>
              <w:widowControl/>
              <w:spacing w:before="0"/>
              <w:ind w:firstLine="0"/>
              <w:jc w:val="center"/>
              <w:rPr>
                <w:sz w:val="16"/>
                <w:szCs w:val="16"/>
              </w:rPr>
            </w:pPr>
            <w:r>
              <w:rPr>
                <w:sz w:val="16"/>
                <w:szCs w:val="16"/>
              </w:rPr>
              <w:t>18</w:t>
            </w:r>
          </w:p>
        </w:tc>
        <w:tc>
          <w:tcPr>
            <w:tcW w:w="755" w:type="pct"/>
            <w:tcBorders>
              <w:top w:val="single" w:sz="4" w:space="0" w:color="auto"/>
            </w:tcBorders>
            <w:vAlign w:val="center"/>
          </w:tcPr>
          <w:p w14:paraId="13373698" w14:textId="6BBFA2C1" w:rsidR="00FE0D8A" w:rsidRPr="00783292" w:rsidRDefault="00CA69A4" w:rsidP="00231F0B">
            <w:pPr>
              <w:widowControl/>
              <w:spacing w:before="0"/>
              <w:ind w:firstLine="0"/>
              <w:jc w:val="center"/>
              <w:rPr>
                <w:sz w:val="16"/>
                <w:szCs w:val="16"/>
              </w:rPr>
            </w:pPr>
            <w:r>
              <w:rPr>
                <w:sz w:val="16"/>
                <w:szCs w:val="16"/>
              </w:rPr>
              <w:t>55</w:t>
            </w:r>
          </w:p>
        </w:tc>
        <w:tc>
          <w:tcPr>
            <w:tcW w:w="756" w:type="pct"/>
            <w:tcBorders>
              <w:top w:val="single" w:sz="4" w:space="0" w:color="auto"/>
            </w:tcBorders>
            <w:vAlign w:val="center"/>
          </w:tcPr>
          <w:p w14:paraId="48362B20" w14:textId="134CF867" w:rsidR="00FE0D8A" w:rsidRPr="00783292" w:rsidRDefault="00CA69A4" w:rsidP="00231F0B">
            <w:pPr>
              <w:widowControl/>
              <w:spacing w:before="0"/>
              <w:ind w:firstLine="0"/>
              <w:jc w:val="center"/>
              <w:rPr>
                <w:sz w:val="16"/>
                <w:szCs w:val="16"/>
              </w:rPr>
            </w:pPr>
            <w:r>
              <w:rPr>
                <w:sz w:val="16"/>
                <w:szCs w:val="16"/>
              </w:rPr>
              <w:t>2.64%</w:t>
            </w:r>
          </w:p>
        </w:tc>
        <w:tc>
          <w:tcPr>
            <w:tcW w:w="755" w:type="pct"/>
            <w:tcBorders>
              <w:top w:val="single" w:sz="4" w:space="0" w:color="auto"/>
            </w:tcBorders>
            <w:vAlign w:val="center"/>
          </w:tcPr>
          <w:p w14:paraId="61215685" w14:textId="36FB3A22" w:rsidR="00FE0D8A" w:rsidRPr="00783292" w:rsidRDefault="005025B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57011BBC" w14:textId="3F51672D" w:rsidR="00FE0D8A" w:rsidRPr="00783292" w:rsidRDefault="00941372" w:rsidP="00231F0B">
            <w:pPr>
              <w:widowControl/>
              <w:spacing w:before="0"/>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6B8758A" w:rsidR="00EA68CC" w:rsidRPr="004D1374" w:rsidRDefault="00EA68CC">
            <w:pPr>
              <w:widowControl/>
              <w:spacing w:before="0"/>
              <w:ind w:firstLine="0"/>
              <w:jc w:val="left"/>
              <w:rPr>
                <w:b/>
                <w:bCs/>
                <w:sz w:val="16"/>
                <w:szCs w:val="16"/>
              </w:rPr>
            </w:pPr>
            <w:r w:rsidRPr="004D1374">
              <w:rPr>
                <w:b/>
                <w:bCs/>
                <w:sz w:val="16"/>
                <w:szCs w:val="16"/>
              </w:rPr>
              <w:t>Penns</w:t>
            </w:r>
            <w:del w:id="3131" w:author="Bernie Grofman" w:date="2022-11-27T18:20:00Z">
              <w:r w:rsidRPr="004D1374" w:rsidDel="00E74012">
                <w:rPr>
                  <w:b/>
                  <w:bCs/>
                  <w:sz w:val="16"/>
                  <w:szCs w:val="16"/>
                </w:rPr>
                <w:delText xml:space="preserve">. </w:delText>
              </w:r>
            </w:del>
            <w:ins w:id="3132" w:author="Bernie Grofman" w:date="2022-11-27T18:20:00Z">
              <w:r w:rsidR="00E74012">
                <w:rPr>
                  <w:b/>
                  <w:bCs/>
                  <w:sz w:val="16"/>
                  <w:szCs w:val="16"/>
                </w:rPr>
                <w:t>ylvania</w:t>
              </w:r>
              <w:r w:rsidR="00E74012" w:rsidRPr="004D1374">
                <w:rPr>
                  <w:b/>
                  <w:bCs/>
                  <w:sz w:val="16"/>
                  <w:szCs w:val="16"/>
                </w:rPr>
                <w:t xml:space="preserve"> </w:t>
              </w:r>
            </w:ins>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231F0B">
            <w:pPr>
              <w:widowControl/>
              <w:spacing w:before="0"/>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231F0B">
            <w:pPr>
              <w:widowControl/>
              <w:spacing w:before="0"/>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231F0B">
            <w:pPr>
              <w:widowControl/>
              <w:spacing w:before="0"/>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231F0B">
            <w:pPr>
              <w:widowControl/>
              <w:spacing w:before="0"/>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231F0B">
            <w:pPr>
              <w:widowControl/>
              <w:spacing w:before="0"/>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BA7ECB">
            <w:pPr>
              <w:widowControl/>
              <w:spacing w:before="0"/>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BA7ECB">
            <w:pPr>
              <w:widowControl/>
              <w:spacing w:before="0"/>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BA7ECB">
            <w:pPr>
              <w:widowControl/>
              <w:spacing w:before="0"/>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BA7ECB">
            <w:pPr>
              <w:widowControl/>
              <w:spacing w:before="0"/>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BA7ECB">
            <w:pPr>
              <w:widowControl/>
              <w:spacing w:before="0"/>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BA7ECB">
            <w:pPr>
              <w:widowControl/>
              <w:spacing w:before="0"/>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BA7ECB">
            <w:pPr>
              <w:widowControl/>
              <w:spacing w:before="0"/>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BA7ECB">
            <w:pPr>
              <w:widowControl/>
              <w:spacing w:before="0"/>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BA7ECB">
            <w:pPr>
              <w:widowControl/>
              <w:spacing w:before="0"/>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BA7ECB">
            <w:pPr>
              <w:widowControl/>
              <w:spacing w:before="0"/>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BA7ECB">
            <w:pPr>
              <w:widowControl/>
              <w:spacing w:before="0"/>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BA7ECB">
            <w:pPr>
              <w:widowControl/>
              <w:spacing w:before="0"/>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BA7ECB">
            <w:pPr>
              <w:widowControl/>
              <w:spacing w:before="0"/>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BA7ECB">
            <w:pPr>
              <w:widowControl/>
              <w:spacing w:before="0"/>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BA7ECB">
            <w:pPr>
              <w:widowControl/>
              <w:spacing w:before="0"/>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BA7ECB">
            <w:pPr>
              <w:widowControl/>
              <w:spacing w:before="0"/>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BA7ECB">
            <w:pPr>
              <w:widowControl/>
              <w:spacing w:before="0"/>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BA7ECB">
            <w:pPr>
              <w:widowControl/>
              <w:spacing w:before="0"/>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pPr>
              <w:widowControl/>
              <w:spacing w:before="0"/>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231F0B">
            <w:pPr>
              <w:widowControl/>
              <w:spacing w:before="0"/>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231F0B">
            <w:pPr>
              <w:widowControl/>
              <w:spacing w:before="0"/>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231F0B">
            <w:pPr>
              <w:widowControl/>
              <w:spacing w:before="0"/>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231F0B">
            <w:pPr>
              <w:widowControl/>
              <w:spacing w:before="0"/>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231F0B">
            <w:pPr>
              <w:widowControl/>
              <w:spacing w:before="0"/>
              <w:ind w:firstLine="0"/>
              <w:jc w:val="center"/>
              <w:rPr>
                <w:sz w:val="16"/>
                <w:szCs w:val="16"/>
              </w:rPr>
            </w:pPr>
            <w:r>
              <w:rPr>
                <w:sz w:val="16"/>
                <w:szCs w:val="16"/>
              </w:rPr>
              <w:t>2</w:t>
            </w:r>
          </w:p>
        </w:tc>
      </w:tr>
    </w:tbl>
    <w:p w14:paraId="06E176FB" w14:textId="18A3E11C" w:rsidR="006E17BC" w:rsidRPr="00BB4062" w:rsidRDefault="00EF115C" w:rsidP="00EF115C">
      <w:pPr>
        <w:ind w:firstLine="0"/>
        <w:rPr>
          <w:i/>
          <w:iCs/>
        </w:rPr>
      </w:pPr>
      <w:del w:id="3133" w:author="Bernie Grofman" w:date="2022-11-27T17:06:00Z">
        <w:r w:rsidRPr="00BB4062" w:rsidDel="00EC12AF">
          <w:rPr>
            <w:i/>
            <w:iCs/>
          </w:rPr>
          <w:delText>Notes</w:delText>
        </w:r>
      </w:del>
      <w:ins w:id="3134" w:author="Bernie Grofman" w:date="2022-11-27T17:06:00Z">
        <w:r w:rsidR="00EC12AF" w:rsidRPr="00BB4062">
          <w:rPr>
            <w:i/>
            <w:iCs/>
          </w:rPr>
          <w:t>N</w:t>
        </w:r>
        <w:r w:rsidR="00EC12AF">
          <w:rPr>
            <w:i/>
            <w:iCs/>
          </w:rPr>
          <w:t>OTES</w:t>
        </w:r>
      </w:ins>
      <w:r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A26D08" w:rsidRPr="00BB4062">
        <w:rPr>
          <w:i/>
          <w:iCs/>
        </w:rPr>
        <w:fldChar w:fldCharType="begin"/>
      </w:r>
      <w:r w:rsidR="00A26D08" w:rsidRPr="00BB4062">
        <w:rPr>
          <w:i/>
          <w:iCs/>
        </w:rPr>
        <w:instrText xml:space="preserve"> ADDIN ZOTERO_ITEM CSL_CITATION {"citationID":"YDutYCg3","properties":{"formattedCitation":"(Kaufman, King, and Komisarchik 2021)","plainCitation":"(Kaufman, King, and Komisarchik 2021)","noteIndex":0},"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rsidR="00A26D08" w:rsidRPr="00BB4062">
        <w:rPr>
          <w:i/>
          <w:iCs/>
        </w:rPr>
        <w:fldChar w:fldCharType="separate"/>
      </w:r>
      <w:r w:rsidR="00A26D08" w:rsidRPr="00BB4062">
        <w:rPr>
          <w:i/>
          <w:iCs/>
          <w:noProof/>
        </w:rPr>
        <w:t>(Kaufman, King, and Komisarchik 2021)</w:t>
      </w:r>
      <w:r w:rsidR="00A26D08" w:rsidRPr="00BB4062">
        <w:rPr>
          <w:i/>
          <w:iCs/>
        </w:rPr>
        <w:fldChar w:fldCharType="end"/>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EF115C"/>
    <w:p w14:paraId="167FB348" w14:textId="3612F30B" w:rsidR="0031738D" w:rsidRDefault="006E17BC" w:rsidP="00B24DE7">
      <w:pPr>
        <w:rPr>
          <w:ins w:id="3135" w:author="Bernie Grofman" w:date="2022-11-27T22:52:00Z"/>
          <w:b/>
        </w:rPr>
      </w:pPr>
      <w:r>
        <w:t xml:space="preserve">What we see from </w:t>
      </w:r>
      <w:r w:rsidR="009363BB">
        <w:fldChar w:fldCharType="begin"/>
      </w:r>
      <w:r w:rsidR="009363BB">
        <w:instrText xml:space="preserve"> REF _Ref120229773 \h </w:instrText>
      </w:r>
      <w:r w:rsidR="009363BB">
        <w:fldChar w:fldCharType="separate"/>
      </w:r>
      <w:r w:rsidR="009913A4">
        <w:t xml:space="preserve">Table </w:t>
      </w:r>
      <w:r w:rsidR="009913A4">
        <w:rPr>
          <w:noProof/>
        </w:rPr>
        <w:t>6</w:t>
      </w:r>
      <w:r w:rsidR="009363BB">
        <w:fldChar w:fldCharType="end"/>
      </w:r>
      <w:r w:rsidR="009363BB">
        <w:t xml:space="preserve"> </w:t>
      </w:r>
      <w:r>
        <w:t xml:space="preserve">is that the state court map </w:t>
      </w:r>
      <w:r w:rsidR="00CC3EF0">
        <w:t xml:space="preserve">usually </w:t>
      </w:r>
      <w:r>
        <w:t>dominates the legislative map</w:t>
      </w:r>
      <w:del w:id="3136" w:author="Bernie Grofman" w:date="2022-11-27T22:54:00Z">
        <w:r w:rsidDel="00D02572">
          <w:delText>.</w:delText>
        </w:r>
        <w:r w:rsidR="00AE551E" w:rsidDel="00D02572">
          <w:delText xml:space="preserve"> </w:delText>
        </w:r>
      </w:del>
      <w:ins w:id="3137" w:author="Bernie Grofman" w:date="2022-11-27T22:54:00Z">
        <w:r w:rsidR="00D02572">
          <w:t xml:space="preserve"> on n </w:t>
        </w:r>
      </w:ins>
      <w:ins w:id="3138" w:author="Bernie Grofman" w:date="2022-11-27T22:55:00Z">
        <w:r w:rsidR="00D02572">
          <w:t xml:space="preserve">a majority of the factors identified. </w:t>
        </w:r>
      </w:ins>
      <w:r w:rsidR="00554E53">
        <w:t>But</w:t>
      </w:r>
      <w:r w:rsidR="00AE551E">
        <w:t xml:space="preserve"> there are some notable exceptions</w:t>
      </w:r>
      <w:r w:rsidR="00554E53">
        <w:t xml:space="preserve"> illustrating tradeoffs.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gets slightly worse. </w:t>
      </w:r>
      <w:r w:rsidR="00101166">
        <w:t xml:space="preserve">We also notice that among </w:t>
      </w:r>
      <w:r w:rsidR="00B75713">
        <w:t>all</w:t>
      </w:r>
      <w:r w:rsidR="00101166">
        <w:t xml:space="preserve"> the court-imposed maps, the vote bias is extremely low, except in two </w:t>
      </w:r>
      <w:r w:rsidR="00B75713">
        <w:t>cases. First is Minnesota, where there is significant pro-Republican bias. The second is in Wisconsin, which also has an even greater amount of pro-Republican bias.</w:t>
      </w:r>
      <w:ins w:id="3139" w:author="Bernie Grofman" w:date="2022-11-27T21:27:00Z">
        <w:r w:rsidR="00314A3F">
          <w:t xml:space="preserve"> </w:t>
        </w:r>
      </w:ins>
      <w:ins w:id="3140" w:author="Bernie Grofman" w:date="2022-11-27T21:44:00Z">
        <w:r w:rsidR="009D3978" w:rsidRPr="009D3978">
          <w:rPr>
            <w:b/>
            <w:rPrChange w:id="3141" w:author="Bernie Grofman" w:date="2022-11-27T21:44:00Z">
              <w:rPr/>
            </w:rPrChange>
          </w:rPr>
          <w:t xml:space="preserve">We do not have an explanation for </w:t>
        </w:r>
      </w:ins>
      <w:ins w:id="3142" w:author="Bernie Grofman" w:date="2022-11-27T22:55:00Z">
        <w:r w:rsidR="00D02572">
          <w:rPr>
            <w:b/>
          </w:rPr>
          <w:t>high partisan bias in Minnesota</w:t>
        </w:r>
      </w:ins>
      <w:ins w:id="3143" w:author="Bernie Grofman" w:date="2022-11-27T21:44:00Z">
        <w:r w:rsidR="009D3978" w:rsidRPr="009D3978">
          <w:rPr>
            <w:b/>
            <w:rPrChange w:id="3144" w:author="Bernie Grofman" w:date="2022-11-27T21:44:00Z">
              <w:rPr/>
            </w:rPrChange>
          </w:rPr>
          <w:t>.</w:t>
        </w:r>
        <w:r w:rsidR="009D3978">
          <w:t xml:space="preserve"> </w:t>
        </w:r>
        <w:r w:rsidR="009D3978" w:rsidRPr="009D3978">
          <w:rPr>
            <w:color w:val="FF0000"/>
            <w:rPrChange w:id="3145" w:author="Bernie Grofman" w:date="2022-11-27T21:44:00Z">
              <w:rPr/>
            </w:rPrChange>
          </w:rPr>
          <w:t>JONATHAN PLEASE THINK ABOUT</w:t>
        </w:r>
        <w:r w:rsidR="009D3978">
          <w:t xml:space="preserve"> </w:t>
        </w:r>
      </w:ins>
      <w:ins w:id="3146" w:author="Bernie Grofman" w:date="2022-11-27T21:27:00Z">
        <w:r w:rsidR="00314A3F" w:rsidRPr="00D53CD2">
          <w:rPr>
            <w:b/>
            <w:rPrChange w:id="3147" w:author="Bernie Grofman" w:date="2022-11-27T22:04:00Z">
              <w:rPr/>
            </w:rPrChange>
          </w:rPr>
          <w:t xml:space="preserve">But the failure of the Wisconsin court-adopted map is </w:t>
        </w:r>
        <w:r w:rsidR="00314A3F" w:rsidRPr="00D53CD2">
          <w:rPr>
            <w:b/>
            <w:rPrChange w:id="3148" w:author="Bernie Grofman" w:date="2022-11-27T22:04:00Z">
              <w:rPr/>
            </w:rPrChange>
          </w:rPr>
          <w:lastRenderedPageBreak/>
          <w:t>easy to explain.  This was a least-change map</w:t>
        </w:r>
      </w:ins>
      <w:ins w:id="3149" w:author="Bernie Grofman" w:date="2022-11-27T21:28:00Z">
        <w:r w:rsidR="00314A3F" w:rsidRPr="00D53CD2">
          <w:rPr>
            <w:b/>
            <w:rPrChange w:id="3150" w:author="Bernie Grofman" w:date="2022-11-27T22:04:00Z">
              <w:rPr/>
            </w:rPrChange>
          </w:rPr>
          <w:t>;</w:t>
        </w:r>
      </w:ins>
      <w:ins w:id="3151" w:author="Bernie Grofman" w:date="2022-11-27T21:27:00Z">
        <w:r w:rsidR="00314A3F" w:rsidRPr="00D53CD2">
          <w:rPr>
            <w:b/>
            <w:rPrChange w:id="3152" w:author="Bernie Grofman" w:date="2022-11-27T22:04:00Z">
              <w:rPr/>
            </w:rPrChange>
          </w:rPr>
          <w:t xml:space="preserve"> where the b</w:t>
        </w:r>
      </w:ins>
      <w:ins w:id="3153" w:author="Bernie Grofman" w:date="2022-11-27T21:28:00Z">
        <w:r w:rsidR="009D3978" w:rsidRPr="00D53CD2">
          <w:rPr>
            <w:b/>
            <w:rPrChange w:id="3154" w:author="Bernie Grofman" w:date="2022-11-27T22:04:00Z">
              <w:rPr/>
            </w:rPrChange>
          </w:rPr>
          <w:t>aseline map was</w:t>
        </w:r>
        <w:r w:rsidR="00314A3F" w:rsidRPr="00D53CD2">
          <w:rPr>
            <w:b/>
            <w:rPrChange w:id="3155" w:author="Bernie Grofman" w:date="2022-11-27T22:04:00Z">
              <w:rPr/>
            </w:rPrChange>
          </w:rPr>
          <w:t xml:space="preserve"> </w:t>
        </w:r>
      </w:ins>
      <w:ins w:id="3156" w:author="Bernie Grofman" w:date="2022-11-27T21:45:00Z">
        <w:r w:rsidR="009D3978" w:rsidRPr="00D53CD2">
          <w:rPr>
            <w:b/>
            <w:rPrChange w:id="3157" w:author="Bernie Grofman" w:date="2022-11-27T22:04:00Z">
              <w:rPr/>
            </w:rPrChange>
          </w:rPr>
          <w:t xml:space="preserve">arguably </w:t>
        </w:r>
      </w:ins>
      <w:ins w:id="3158" w:author="Bernie Grofman" w:date="2022-11-27T21:28:00Z">
        <w:r w:rsidR="00314A3F" w:rsidRPr="00D53CD2">
          <w:rPr>
            <w:b/>
            <w:rPrChange w:id="3159" w:author="Bernie Grofman" w:date="2022-11-27T22:04:00Z">
              <w:rPr/>
            </w:rPrChange>
          </w:rPr>
          <w:t>a gerrymander</w:t>
        </w:r>
      </w:ins>
      <w:ins w:id="3160" w:author="Bernie Grofman" w:date="2022-11-27T22:47:00Z">
        <w:r w:rsidR="00CB1F2B">
          <w:rPr>
            <w:b/>
          </w:rPr>
          <w:t>;</w:t>
        </w:r>
      </w:ins>
      <w:ins w:id="3161" w:author="Bernie Grofman" w:date="2022-11-27T21:28:00Z">
        <w:r w:rsidR="00314A3F" w:rsidRPr="00D53CD2">
          <w:rPr>
            <w:b/>
            <w:rPrChange w:id="3162" w:author="Bernie Grofman" w:date="2022-11-27T22:04:00Z">
              <w:rPr/>
            </w:rPrChange>
          </w:rPr>
          <w:t xml:space="preserve"> least change simply perpetuate</w:t>
        </w:r>
      </w:ins>
      <w:ins w:id="3163" w:author="Bernie Grofman" w:date="2022-11-27T21:45:00Z">
        <w:r w:rsidR="009D3978" w:rsidRPr="00D53CD2">
          <w:rPr>
            <w:b/>
            <w:rPrChange w:id="3164" w:author="Bernie Grofman" w:date="2022-11-27T22:04:00Z">
              <w:rPr/>
            </w:rPrChange>
          </w:rPr>
          <w:t>d</w:t>
        </w:r>
      </w:ins>
      <w:ins w:id="3165" w:author="Bernie Grofman" w:date="2022-11-27T21:28:00Z">
        <w:r w:rsidR="00314A3F" w:rsidRPr="00D53CD2">
          <w:rPr>
            <w:b/>
            <w:rPrChange w:id="3166" w:author="Bernie Grofman" w:date="2022-11-27T22:04:00Z">
              <w:rPr/>
            </w:rPrChange>
          </w:rPr>
          <w:t xml:space="preserve"> that gerrymander. </w:t>
        </w:r>
      </w:ins>
    </w:p>
    <w:p w14:paraId="29B7EC54" w14:textId="29FB3F51" w:rsidR="00D02572" w:rsidRPr="003843B7" w:rsidRDefault="00D02572" w:rsidP="00D02572">
      <w:pPr>
        <w:rPr>
          <w:ins w:id="3167" w:author="Bernie Grofman" w:date="2022-11-27T22:52:00Z"/>
          <w:i/>
        </w:rPr>
      </w:pPr>
      <w:ins w:id="3168" w:author="Bernie Grofman" w:date="2022-11-27T22:52:00Z">
        <w:r>
          <w:rPr>
            <w:b/>
          </w:rPr>
          <w:t>The data in Table 6 only deals with cases that were reso</w:t>
        </w:r>
      </w:ins>
      <w:ins w:id="3169" w:author="Bernie Grofman" w:date="2022-11-27T22:53:00Z">
        <w:r>
          <w:rPr>
            <w:b/>
          </w:rPr>
          <w:t>lved in time for a remedial map to be drawn for the 2022 election</w:t>
        </w:r>
      </w:ins>
      <w:ins w:id="3170" w:author="Bernie Grofman" w:date="2022-11-27T22:52:00Z">
        <w:r w:rsidR="00D61F45">
          <w:rPr>
            <w:b/>
          </w:rPr>
          <w:t>.</w:t>
        </w:r>
        <w:r>
          <w:rPr>
            <w:b/>
          </w:rPr>
          <w:t xml:space="preserve">  </w:t>
        </w:r>
        <w:r w:rsidRPr="0080356A">
          <w:t>Four states have maps that are currently ruled unconstitutional being used in the 2022 election, accounting for 10% of all districts</w:t>
        </w:r>
      </w:ins>
      <w:ins w:id="3171" w:author="Bernie Grofman" w:date="2022-11-27T23:03:00Z">
        <w:r w:rsidR="00D61F45">
          <w:t xml:space="preserve">. </w:t>
        </w:r>
      </w:ins>
      <w:ins w:id="3172" w:author="Bernie Grofman" w:date="2022-11-27T22:52:00Z">
        <w:r>
          <w:t>Conservative estimates</w:t>
        </w:r>
        <w:r w:rsidRPr="0080356A">
          <w:t xml:space="preserve"> </w:t>
        </w:r>
        <w:r>
          <w:t xml:space="preserve">are that these unconstitutional plans </w:t>
        </w:r>
        <w:r w:rsidRPr="0080356A">
          <w:t>likely cost the Democrats between 5 and 6 seats</w:t>
        </w:r>
      </w:ins>
      <w:ins w:id="3173" w:author="Bernie Grofman" w:date="2022-11-27T23:58:00Z">
        <w:r w:rsidR="007071BC">
          <w:t xml:space="preserve"> in Congress</w:t>
        </w:r>
      </w:ins>
      <w:ins w:id="3174" w:author="Bernie Grofman" w:date="2022-11-27T22:52:00Z">
        <w:r w:rsidRPr="0080356A">
          <w:t>. If their unconstitutionality is sustained by higher courts, they will need to be redrawn for the 2024 election.</w:t>
        </w:r>
      </w:ins>
      <w:ins w:id="3175" w:author="Bernie Grofman" w:date="2022-11-27T22:58:00Z">
        <w:r w:rsidR="00D61F45">
          <w:rPr>
            <w:rStyle w:val="FootnoteReference"/>
          </w:rPr>
          <w:footnoteReference w:id="156"/>
        </w:r>
        <w:r w:rsidR="00D61F45">
          <w:t xml:space="preserve">  Other court cases are still pending. </w:t>
        </w:r>
      </w:ins>
      <w:ins w:id="3180" w:author="Bernie Grofman" w:date="2022-11-27T22:52:00Z">
        <w:r w:rsidRPr="0080356A">
          <w:t>But these</w:t>
        </w:r>
      </w:ins>
      <w:ins w:id="3181" w:author="Bernie Grofman" w:date="2022-11-27T23:59:00Z">
        <w:r w:rsidR="007071BC">
          <w:t xml:space="preserve"> cases</w:t>
        </w:r>
      </w:ins>
      <w:ins w:id="3182" w:author="Bernie Grofman" w:date="2022-11-27T22:52:00Z">
        <w:r w:rsidRPr="0080356A">
          <w:t xml:space="preserve"> will </w:t>
        </w:r>
      </w:ins>
      <w:ins w:id="3183" w:author="Bernie Grofman" w:date="2022-11-27T22:58:00Z">
        <w:r w:rsidR="00D61F45" w:rsidRPr="00D61F45">
          <w:rPr>
            <w:b/>
            <w:rPrChange w:id="3184" w:author="Bernie Grofman" w:date="2022-11-27T22:58:00Z">
              <w:rPr/>
            </w:rPrChange>
          </w:rPr>
          <w:t>probably</w:t>
        </w:r>
        <w:r w:rsidR="00D61F45">
          <w:t xml:space="preserve"> </w:t>
        </w:r>
      </w:ins>
      <w:ins w:id="3185" w:author="Bernie Grofman" w:date="2022-11-27T22:52:00Z">
        <w:r w:rsidRPr="007071BC">
          <w:rPr>
            <w:b/>
            <w:rPrChange w:id="3186" w:author="Bernie Grofman" w:date="2022-11-27T23:59:00Z">
              <w:rPr/>
            </w:rPrChange>
          </w:rPr>
          <w:t>not be the only</w:t>
        </w:r>
      </w:ins>
      <w:ins w:id="3187" w:author="Bernie Grofman" w:date="2022-11-27T23:59:00Z">
        <w:r w:rsidR="007071BC" w:rsidRPr="007071BC">
          <w:rPr>
            <w:b/>
            <w:rPrChange w:id="3188" w:author="Bernie Grofman" w:date="2022-11-27T23:59:00Z">
              <w:rPr/>
            </w:rPrChange>
          </w:rPr>
          <w:t xml:space="preserve"> ones to lead to</w:t>
        </w:r>
        <w:r w:rsidR="007071BC">
          <w:t xml:space="preserve"> </w:t>
        </w:r>
      </w:ins>
      <w:ins w:id="3189" w:author="Bernie Grofman" w:date="2022-11-27T22:52:00Z">
        <w:r w:rsidRPr="0080356A">
          <w:t xml:space="preserve"> “new” maps in 2024. The Supreme Court has held that there is no bar on mid-decadal congressional redistricting </w:t>
        </w:r>
      </w:ins>
      <w:ins w:id="3190" w:author="Bernie Grofman" w:date="2022-11-27T22:56:00Z">
        <w:r>
          <w:rPr>
            <w:rStyle w:val="FootnoteReference"/>
          </w:rPr>
          <w:footnoteReference w:id="157"/>
        </w:r>
        <w:r>
          <w:t xml:space="preserve"> </w:t>
        </w:r>
      </w:ins>
      <w:ins w:id="3193" w:author="Bernie Grofman" w:date="2022-11-27T22:52:00Z">
        <w:r w:rsidRPr="0080356A">
          <w:t>and states under trifecta role may well choose to polish their previous partisan gerrymandering efforts by tinkering with their map to improve its partisan performance.</w:t>
        </w:r>
      </w:ins>
      <w:ins w:id="3194" w:author="Bernie Grofman" w:date="2022-11-27T22:56:00Z">
        <w:r>
          <w:rPr>
            <w:rStyle w:val="FootnoteReference"/>
          </w:rPr>
          <w:footnoteReference w:id="158"/>
        </w:r>
      </w:ins>
      <w:ins w:id="3207" w:author="Bernie Grofman" w:date="2022-11-27T22:52:00Z">
        <w:r>
          <w:t xml:space="preserve"> </w:t>
        </w:r>
      </w:ins>
      <w:ins w:id="3208" w:author="Bernie Grofman" w:date="2022-11-27T23:04:00Z">
        <w:r w:rsidR="00D61F45">
          <w:t xml:space="preserve"> </w:t>
        </w:r>
        <w:r w:rsidR="00D61F45" w:rsidRPr="00D61F45">
          <w:rPr>
            <w:b/>
            <w:rPrChange w:id="3209" w:author="Bernie Grofman" w:date="2022-11-27T23:05:00Z">
              <w:rPr/>
            </w:rPrChange>
          </w:rPr>
          <w:t>Thus, we expect some state courts will still have plenty to keep them busy</w:t>
        </w:r>
      </w:ins>
      <w:ins w:id="3210" w:author="Bernie Grofman" w:date="2022-11-27T23:15:00Z">
        <w:r w:rsidR="0039124F">
          <w:rPr>
            <w:b/>
          </w:rPr>
          <w:t xml:space="preserve"> between now and the 2024 election </w:t>
        </w:r>
      </w:ins>
      <w:ins w:id="3211" w:author="Bernie Grofman" w:date="2022-11-27T23:04:00Z">
        <w:r w:rsidR="00D61F45" w:rsidRPr="00D61F45">
          <w:rPr>
            <w:b/>
            <w:rPrChange w:id="3212" w:author="Bernie Grofman" w:date="2022-11-27T23:05:00Z">
              <w:rPr/>
            </w:rPrChange>
          </w:rPr>
          <w:t>– and we have only been looking at congressional districting, not at state legislative districting.</w:t>
        </w:r>
      </w:ins>
    </w:p>
    <w:p w14:paraId="5AE0EE2B" w14:textId="033728FF" w:rsidR="00D02572" w:rsidRPr="00D53CD2" w:rsidRDefault="00D02572" w:rsidP="00B24DE7">
      <w:pPr>
        <w:rPr>
          <w:b/>
          <w:rPrChange w:id="3213" w:author="Bernie Grofman" w:date="2022-11-27T22:04:00Z">
            <w:rPr/>
          </w:rPrChange>
        </w:rPr>
      </w:pPr>
    </w:p>
    <w:p w14:paraId="7549D8FE" w14:textId="7E8D087F" w:rsidR="00221AB6" w:rsidRPr="006B7FA1" w:rsidDel="007071BC" w:rsidRDefault="005E5C4F" w:rsidP="006B7FA1">
      <w:pPr>
        <w:pStyle w:val="Heading1"/>
        <w:rPr>
          <w:del w:id="3214" w:author="Bernie Grofman" w:date="2022-11-27T23:56:00Z"/>
        </w:rPr>
      </w:pPr>
      <w:bookmarkStart w:id="3215" w:name="_Toc115802523"/>
      <w:bookmarkStart w:id="3216" w:name="_Toc120369158"/>
      <w:bookmarkEnd w:id="2459"/>
      <w:del w:id="3217" w:author="Bernie Grofman" w:date="2022-11-27T23:56:00Z">
        <w:r w:rsidRPr="006B7FA1" w:rsidDel="007071BC">
          <w:delText>D</w:delText>
        </w:r>
        <w:r w:rsidR="00436FC9" w:rsidDel="007071BC">
          <w:delText>iscussion</w:delText>
        </w:r>
        <w:bookmarkEnd w:id="3215"/>
        <w:bookmarkEnd w:id="3216"/>
        <w:r w:rsidR="0041484F" w:rsidRPr="006B7FA1" w:rsidDel="007071BC">
          <w:delText xml:space="preserve"> </w:delText>
        </w:r>
      </w:del>
    </w:p>
    <w:p w14:paraId="2D1681E2" w14:textId="2736CAC4" w:rsidR="00221AB6" w:rsidRPr="00406783" w:rsidDel="009D3978" w:rsidRDefault="00221AB6" w:rsidP="00406783">
      <w:pPr>
        <w:rPr>
          <w:moveFrom w:id="3218" w:author="Bernie Grofman" w:date="2022-11-27T21:46:00Z"/>
        </w:rPr>
      </w:pPr>
      <w:moveFromRangeStart w:id="3219" w:author="Bernie Grofman" w:date="2022-11-27T21:46:00Z" w:name="move120478001"/>
      <w:moveFrom w:id="3220" w:author="Bernie Grofman" w:date="2022-11-27T21:46:00Z">
        <w:r w:rsidRPr="0080356A" w:rsidDel="009D3978">
          <w:t>As we discussed above, there</w:t>
        </w:r>
        <w:r w:rsidR="00876ED8" w:rsidRPr="0080356A" w:rsidDel="009D3978">
          <w:t xml:space="preserve"> </w:t>
        </w:r>
        <w:r w:rsidRPr="0080356A" w:rsidDel="009D3978">
          <w:t>are many reasons why the 2020 round of redistricting is different from previous round, with one key aspect of that difference being the</w:t>
        </w:r>
        <w:r w:rsidR="0041484F" w:rsidRPr="0080356A" w:rsidDel="009D3978">
          <w:t xml:space="preserve"> </w:t>
        </w:r>
        <w:r w:rsidR="00D00659" w:rsidDel="009D3978">
          <w:t xml:space="preserve">U.S. </w:t>
        </w:r>
        <w:r w:rsidRPr="0080356A" w:rsidDel="009D3978">
          <w:t>Supreme Court’s definitive opting out of any role in controlling gerrymandering and the concomitant new</w:t>
        </w:r>
        <w:r w:rsidR="00876ED8" w:rsidRPr="0080356A" w:rsidDel="009D3978">
          <w:t xml:space="preserve"> </w:t>
        </w:r>
        <w:r w:rsidRPr="0080356A" w:rsidDel="009D3978">
          <w:t>role of state courts in regulating partisan gerrymandering as the last avenue of defense. The existence of new constitutional amendments with explicit prohibitions on partisan gerrymandering has given some state courts power to address the issue of partisan gerrymandering.</w:t>
        </w:r>
        <w:r w:rsidR="00876ED8" w:rsidRPr="0080356A" w:rsidDel="009D3978">
          <w:t xml:space="preserve"> </w:t>
        </w:r>
        <w:r w:rsidRPr="0080356A" w:rsidDel="009D3978">
          <w:t>But state courts have also shown creativity in</w:t>
        </w:r>
        <w:r w:rsidR="00876ED8" w:rsidRPr="0080356A" w:rsidDel="009D3978">
          <w:t xml:space="preserve"> </w:t>
        </w:r>
        <w:r w:rsidRPr="0080356A" w:rsidDel="009D3978">
          <w:t xml:space="preserve">reinterpreting </w:t>
        </w:r>
        <w:r w:rsidR="00406783" w:rsidDel="009D3978">
          <w:t>other</w:t>
        </w:r>
        <w:r w:rsidRPr="0080356A" w:rsidDel="009D3978">
          <w:t xml:space="preserve"> state constitutional provisions. Not all state court justices, however, have been willing to consider partisan gerrymandering to be something appropriate for state courts to deal with using state constitutional provisions, at least in the absence of specific provisions for them to rely upon. </w:t>
        </w:r>
        <w:r w:rsidRPr="00406783" w:rsidDel="009D3978">
          <w:t>And even when there are such provisions, some state court justices</w:t>
        </w:r>
        <w:r w:rsidR="000B5476" w:rsidRPr="00406783" w:rsidDel="009D3978">
          <w:t xml:space="preserve"> </w:t>
        </w:r>
        <w:r w:rsidRPr="00406783" w:rsidDel="009D3978">
          <w:t>have found reasons to conclude that the challenged map really does not rise to the level of a constitutional violation</w:t>
        </w:r>
        <w:r w:rsidR="00E91229" w:rsidRPr="00406783" w:rsidDel="009D3978">
          <w:t xml:space="preserve"> even when academic scholarship suggests that it did</w:t>
        </w:r>
        <w:r w:rsidR="002D400F" w:rsidDel="009D3978">
          <w:t>. We have not here detailed the decisions by the court and the justifications for hold a plan to be unconstitutional. Nor did we attempt to determine what factors would cause a justice to either ignore the law or to interpret the evidence differently than from those justices that did find a violation.</w:t>
        </w:r>
      </w:moveFrom>
    </w:p>
    <w:p w14:paraId="731A5353" w14:textId="5ED72B3F" w:rsidR="004E254B" w:rsidRPr="00805AFA" w:rsidDel="009D3978" w:rsidRDefault="00221AB6" w:rsidP="00805AFA">
      <w:pPr>
        <w:rPr>
          <w:moveFrom w:id="3221" w:author="Bernie Grofman" w:date="2022-11-27T21:46:00Z"/>
        </w:rPr>
      </w:pPr>
      <w:moveFrom w:id="3222" w:author="Bernie Grofman" w:date="2022-11-27T21:46:00Z">
        <w:r w:rsidRPr="0080356A" w:rsidDel="009D3978">
          <w:t xml:space="preserve">As we assess the overall </w:t>
        </w:r>
        <w:r w:rsidRPr="002D400F" w:rsidDel="009D3978">
          <w:t>evidence,</w:t>
        </w:r>
        <w:r w:rsidR="00876ED8" w:rsidRPr="002D400F" w:rsidDel="009D3978">
          <w:t xml:space="preserve"> </w:t>
        </w:r>
        <w:r w:rsidR="000D238A" w:rsidRPr="002D400F" w:rsidDel="009D3978">
          <w:t xml:space="preserve">attempted </w:t>
        </w:r>
        <w:r w:rsidRPr="002D400F" w:rsidDel="009D3978">
          <w:t xml:space="preserve">gerrymandering </w:t>
        </w:r>
        <w:r w:rsidR="001A38EB" w:rsidDel="009D3978">
          <w:t>was as</w:t>
        </w:r>
        <w:r w:rsidRPr="002D400F" w:rsidDel="009D3978">
          <w:t xml:space="preserve"> egregious and pervasive than in the past</w:t>
        </w:r>
        <w:r w:rsidR="001A38EB" w:rsidDel="009D3978">
          <w:t xml:space="preserve">. </w:t>
        </w:r>
        <w:r w:rsidR="00A929C7" w:rsidDel="009D3978">
          <w:t xml:space="preserve">Several factors </w:t>
        </w:r>
        <w:r w:rsidRPr="002D400F" w:rsidDel="009D3978">
          <w:t>combin</w:t>
        </w:r>
        <w:r w:rsidR="00A929C7" w:rsidDel="009D3978">
          <w:t xml:space="preserve">ed </w:t>
        </w:r>
        <w:r w:rsidR="00530A00" w:rsidDel="009D3978">
          <w:t xml:space="preserve">has meant that the national </w:t>
        </w:r>
        <w:r w:rsidR="00530A00" w:rsidRPr="00530A00" w:rsidDel="009D3978">
          <w:rPr>
            <w:i/>
            <w:iCs/>
          </w:rPr>
          <w:t>effect</w:t>
        </w:r>
        <w:r w:rsidR="00530A00" w:rsidDel="009D3978">
          <w:t xml:space="preserve"> of gerrymandering was largely offsetting. First,</w:t>
        </w:r>
        <w:r w:rsidRPr="002D400F" w:rsidDel="009D3978">
          <w:t xml:space="preserve"> taking redistricting out of the hands of the legislature</w:t>
        </w:r>
        <w:r w:rsidR="000D238A" w:rsidRPr="002D400F" w:rsidDel="009D3978">
          <w:t xml:space="preserve"> in several states</w:t>
        </w:r>
        <w:r w:rsidR="00AB66E5" w:rsidDel="009D3978">
          <w:t xml:space="preserve"> meant that some trifecta states were left impotent. Second,</w:t>
        </w:r>
        <w:r w:rsidRPr="002D400F" w:rsidDel="009D3978">
          <w:t xml:space="preserve"> state courts t</w:t>
        </w:r>
        <w:r w:rsidR="00AB66E5" w:rsidDel="009D3978">
          <w:t>ook</w:t>
        </w:r>
        <w:r w:rsidRPr="002D400F" w:rsidDel="009D3978">
          <w:t xml:space="preserve"> a much more aggressive stance in applying provisions of their state constitution as bars to </w:t>
        </w:r>
        <w:r w:rsidRPr="00AB66E5" w:rsidDel="009D3978">
          <w:t>gerrymandering</w:t>
        </w:r>
        <w:r w:rsidR="00D1739E" w:rsidRPr="00AB66E5" w:rsidDel="009D3978">
          <w:t xml:space="preserve"> and drawing maps of their own</w:t>
        </w:r>
        <w:r w:rsidR="00AB66E5" w:rsidDel="009D3978">
          <w:t xml:space="preserve">. Third, </w:t>
        </w:r>
        <w:r w:rsidR="00805AFA" w:rsidDel="009D3978">
          <w:t>the relative balance in state where each party had control over the process meant a decrease in the advantage for the Republicans comparted to the 2010 redistricting cycle. T</w:t>
        </w:r>
        <w:r w:rsidRPr="0080356A" w:rsidDel="009D3978">
          <w:t>he overall level of egregious gerrymandering is less in the congressional maps being used in 2022</w:t>
        </w:r>
        <w:r w:rsidR="0041484F" w:rsidRPr="0080356A" w:rsidDel="009D3978">
          <w:t xml:space="preserve"> </w:t>
        </w:r>
        <w:r w:rsidRPr="0080356A" w:rsidDel="009D3978">
          <w:t xml:space="preserve">than many scholars anticipated would be the case after </w:t>
        </w:r>
        <w:r w:rsidRPr="0080356A" w:rsidDel="009D3978">
          <w:rPr>
            <w:i/>
            <w:iCs/>
          </w:rPr>
          <w:t>Rucho</w:t>
        </w:r>
        <w:r w:rsidRPr="0080356A" w:rsidDel="009D3978">
          <w:t xml:space="preserve"> was decided in 2018. But in </w:t>
        </w:r>
        <w:r w:rsidRPr="00C279A1" w:rsidDel="009D3978">
          <w:t xml:space="preserve">our view, </w:t>
        </w:r>
        <w:r w:rsidR="000D238A" w:rsidRPr="00C279A1" w:rsidDel="009D3978">
          <w:t xml:space="preserve">in some states, such as Florida, </w:t>
        </w:r>
        <w:r w:rsidRPr="00C279A1" w:rsidDel="009D3978">
          <w:t>it is still unacceptably high, and a threat to democracy</w:t>
        </w:r>
        <w:r w:rsidR="00C279A1" w:rsidDel="009D3978">
          <w:t xml:space="preserve">. Moreover, the failures of the Ohio and New York commissions, along with </w:t>
        </w:r>
        <w:r w:rsidR="00335FF9" w:rsidDel="009D3978">
          <w:t xml:space="preserve">significant bias in some commission drawn maps, lead us to additional questions about the best path forward for fair districting </w:t>
        </w:r>
        <w:r w:rsidR="004945C6" w:rsidDel="009D3978">
          <w:t>considering</w:t>
        </w:r>
        <w:r w:rsidR="00335FF9" w:rsidDel="009D3978">
          <w:t xml:space="preserve"> the federal judiciary’s </w:t>
        </w:r>
        <w:r w:rsidR="003843B7" w:rsidDel="009D3978">
          <w:t>abdication.</w:t>
        </w:r>
        <w:r w:rsidR="00876ED8" w:rsidRPr="000D238A" w:rsidDel="009D3978">
          <w:rPr>
            <w:color w:val="FF0000"/>
            <w:sz w:val="32"/>
            <w:szCs w:val="32"/>
          </w:rPr>
          <w:t xml:space="preserve"> </w:t>
        </w:r>
      </w:moveFrom>
    </w:p>
    <w:p w14:paraId="4CB2C10B" w14:textId="34091624" w:rsidR="00D87C0B" w:rsidDel="00CA7FF9" w:rsidRDefault="00097ABD" w:rsidP="00BA7ECB">
      <w:pPr>
        <w:pStyle w:val="Heading1"/>
        <w:rPr>
          <w:del w:id="3223" w:author="Bernie Grofman" w:date="2022-11-27T23:38:00Z"/>
        </w:rPr>
      </w:pPr>
      <w:bookmarkStart w:id="3224" w:name="_Toc120369159"/>
      <w:moveFromRangeEnd w:id="3219"/>
      <w:del w:id="3225" w:author="Bernie Grofman" w:date="2022-11-27T23:38:00Z">
        <w:r w:rsidRPr="0080356A" w:rsidDel="00CA7FF9">
          <w:delText>L</w:delText>
        </w:r>
        <w:r w:rsidR="00D87C0B" w:rsidDel="00CA7FF9">
          <w:delText>ooking to the Future</w:delText>
        </w:r>
        <w:bookmarkEnd w:id="3224"/>
      </w:del>
    </w:p>
    <w:p w14:paraId="54706946" w14:textId="31BDBE21" w:rsidR="00436FC9" w:rsidDel="00CA7FF9" w:rsidRDefault="00971DBE" w:rsidP="00436FC9">
      <w:pPr>
        <w:pStyle w:val="Heading2"/>
        <w:rPr>
          <w:del w:id="3226" w:author="Bernie Grofman" w:date="2022-11-27T23:38:00Z"/>
        </w:rPr>
      </w:pPr>
      <w:bookmarkStart w:id="3227" w:name="_Toc120369160"/>
      <w:del w:id="3228" w:author="Bernie Grofman" w:date="2022-11-27T23:38:00Z">
        <w:r w:rsidRPr="003843B7" w:rsidDel="00CA7FF9">
          <w:delText>Further institutional remedies to limit partisan gerrymandering are going to be hard to implement</w:delText>
        </w:r>
        <w:r w:rsidR="00FC3AF1" w:rsidRPr="003843B7" w:rsidDel="00CA7FF9">
          <w:delText xml:space="preserve"> and/or</w:delText>
        </w:r>
        <w:r w:rsidR="002C5684" w:rsidRPr="003843B7" w:rsidDel="00CA7FF9">
          <w:delText xml:space="preserve"> of</w:delText>
        </w:r>
        <w:r w:rsidR="00FC3AF1" w:rsidRPr="003843B7" w:rsidDel="00CA7FF9">
          <w:delText xml:space="preserve"> limited utility</w:delText>
        </w:r>
        <w:bookmarkEnd w:id="3227"/>
      </w:del>
    </w:p>
    <w:p w14:paraId="49744FE1" w14:textId="61F87CCA" w:rsidR="002C5684" w:rsidRPr="0080356A" w:rsidDel="007071BC" w:rsidRDefault="00FC3AF1" w:rsidP="007071BC">
      <w:pPr>
        <w:ind w:firstLine="0"/>
        <w:rPr>
          <w:del w:id="3229" w:author="Bernie Grofman" w:date="2022-11-27T23:57:00Z"/>
        </w:rPr>
        <w:pPrChange w:id="3230" w:author="Bernie Grofman" w:date="2022-11-28T00:00:00Z">
          <w:pPr/>
        </w:pPrChange>
      </w:pPr>
      <w:del w:id="3231" w:author="Bernie Grofman" w:date="2022-11-27T23:57:00Z">
        <w:r w:rsidRPr="0080356A" w:rsidDel="007071BC">
          <w:delText>In rejecting a federal role in policing gerrymandering while not condoning gerrymand</w:delText>
        </w:r>
        <w:r w:rsidR="002C5684" w:rsidRPr="0080356A" w:rsidDel="007071BC">
          <w:delText>er</w:delText>
        </w:r>
        <w:r w:rsidRPr="0080356A" w:rsidDel="007071BC">
          <w:delText>ing,</w:delText>
        </w:r>
        <w:r w:rsidR="00840DC6" w:rsidDel="007071BC">
          <w:delText xml:space="preserve"> the</w:delText>
        </w:r>
        <w:r w:rsidRPr="0080356A" w:rsidDel="007071BC">
          <w:delText xml:space="preserve"> </w:delText>
        </w:r>
        <w:r w:rsidR="00840DC6" w:rsidRPr="00840DC6" w:rsidDel="007071BC">
          <w:rPr>
            <w:i/>
            <w:iCs/>
          </w:rPr>
          <w:delText>Rucho</w:delText>
        </w:r>
        <w:r w:rsidR="00840DC6" w:rsidDel="007071BC">
          <w:delText xml:space="preserve"> court </w:delText>
        </w:r>
        <w:r w:rsidRPr="0080356A" w:rsidDel="007071BC">
          <w:delText>majority explicitly states that it is not</w:delText>
        </w:r>
        <w:r w:rsidR="002C5684" w:rsidRPr="0080356A" w:rsidDel="007071BC">
          <w:delText xml:space="preserve"> expect to</w:delText>
        </w:r>
        <w:r w:rsidR="00876ED8" w:rsidRPr="0080356A" w:rsidDel="007071BC">
          <w:delText xml:space="preserve"> </w:delText>
        </w:r>
        <w:r w:rsidRPr="0080356A" w:rsidDel="007071BC">
          <w:delText>“condemn</w:delText>
        </w:r>
        <w:r w:rsidR="00876ED8" w:rsidRPr="0080356A" w:rsidDel="007071BC">
          <w:delText xml:space="preserve"> </w:delText>
        </w:r>
        <w:r w:rsidRPr="0080356A" w:rsidDel="007071BC">
          <w:delText>complaints about districting to echo into a void</w:delText>
        </w:r>
        <w:r w:rsidR="00F1459C" w:rsidDel="007071BC">
          <w:delText>.</w:delText>
        </w:r>
        <w:r w:rsidRPr="0080356A" w:rsidDel="007071BC">
          <w:delText>”</w:delText>
        </w:r>
        <w:r w:rsidR="00F1459C" w:rsidDel="007071BC">
          <w:rPr>
            <w:rStyle w:val="FootnoteReference"/>
          </w:rPr>
          <w:footnoteReference w:id="159"/>
        </w:r>
        <w:r w:rsidRPr="0080356A" w:rsidDel="007071BC">
          <w:delText xml:space="preserve"> Among the options left available to police bad behavior, according to the Court, are “state amendments and legislation placing power to draw electoral districts in the hands of independent commissions, mandating particular districting criteria for their mapmakers, or prohibiting drawing district lines for partisan advantage</w:delText>
        </w:r>
        <w:r w:rsidR="00034E00" w:rsidDel="007071BC">
          <w:delText>.</w:delText>
        </w:r>
        <w:r w:rsidRPr="0080356A" w:rsidDel="007071BC">
          <w:delText>”</w:delText>
        </w:r>
        <w:r w:rsidR="00034E00" w:rsidDel="007071BC">
          <w:rPr>
            <w:rStyle w:val="FootnoteReference"/>
          </w:rPr>
          <w:footnoteReference w:id="160"/>
        </w:r>
        <w:r w:rsidRPr="0080356A" w:rsidDel="007071BC">
          <w:delText xml:space="preserve"> </w:delText>
        </w:r>
        <w:r w:rsidR="000638A7" w:rsidRPr="0080356A" w:rsidDel="007071BC">
          <w:delText>But</w:delText>
        </w:r>
        <w:r w:rsidRPr="0080356A" w:rsidDel="007071BC">
          <w:delText xml:space="preserve">, as we have emphasized, the </w:delText>
        </w:r>
        <w:r w:rsidRPr="0080356A" w:rsidDel="007071BC">
          <w:rPr>
            <w:i/>
            <w:iCs/>
          </w:rPr>
          <w:delText>Rucho</w:delText>
        </w:r>
        <w:r w:rsidRPr="0080356A" w:rsidDel="007071BC">
          <w:delText xml:space="preserve"> opinion, in effect, encouraged state courts to involve themselves in policing gerrymandering </w:delText>
        </w:r>
        <w:r w:rsidR="002C5684" w:rsidRPr="0080356A" w:rsidDel="007071BC">
          <w:delText>and left open the potential for a state court to take</w:delText>
        </w:r>
        <w:r w:rsidR="00876ED8" w:rsidRPr="0080356A" w:rsidDel="007071BC">
          <w:delText xml:space="preserve"> </w:delText>
        </w:r>
        <w:r w:rsidRPr="0080356A" w:rsidDel="007071BC">
          <w:delText>partisan considerations into account if it was given responsibility for state redistricting because of the failures of redistricting bodies.</w:delText>
        </w:r>
        <w:r w:rsidR="00876ED8" w:rsidRPr="0080356A" w:rsidDel="007071BC">
          <w:delText xml:space="preserve"> </w:delText>
        </w:r>
        <w:r w:rsidRPr="0080356A" w:rsidDel="007071BC">
          <w:delText>Further, the Court says that Congress can use the Election Clause to reform the redistricting process.</w:delText>
        </w:r>
        <w:r w:rsidR="00AC7B90" w:rsidDel="007071BC">
          <w:rPr>
            <w:rStyle w:val="FootnoteReference"/>
          </w:rPr>
          <w:footnoteReference w:id="161"/>
        </w:r>
        <w:r w:rsidRPr="0080356A" w:rsidDel="007071BC">
          <w:delText xml:space="preserve"> </w:delText>
        </w:r>
        <w:r w:rsidR="00E32558" w:rsidRPr="0080356A" w:rsidDel="007071BC">
          <w:delText>And it mentions</w:delText>
        </w:r>
        <w:r w:rsidR="00E32558" w:rsidRPr="0080356A" w:rsidDel="007071BC">
          <w:rPr>
            <w:i/>
            <w:iCs/>
          </w:rPr>
          <w:delText xml:space="preserve"> </w:delText>
        </w:r>
        <w:r w:rsidR="00E32558" w:rsidRPr="0080356A" w:rsidDel="007071BC">
          <w:delText xml:space="preserve">other ways states can limit partisanship in districting. </w:delText>
        </w:r>
      </w:del>
      <w:del w:id="3238" w:author="Bernie Grofman" w:date="2022-11-27T22:05:00Z">
        <w:r w:rsidR="00E32558" w:rsidRPr="0080356A" w:rsidDel="00D53CD2">
          <w:delText>“Missouri is trying a different tack. Voters there overwhelmingly approved the creation of a new position—state demographer—to draw state legislative district lines. Mo. Const., Art. III, § 3.”</w:delText>
        </w:r>
        <w:r w:rsidR="00DD0791" w:rsidDel="00D53CD2">
          <w:rPr>
            <w:rStyle w:val="FootnoteReference"/>
          </w:rPr>
          <w:footnoteReference w:id="162"/>
        </w:r>
        <w:r w:rsidR="00E32558" w:rsidRPr="0080356A" w:rsidDel="00D53CD2">
          <w:delText xml:space="preserve"> </w:delText>
        </w:r>
      </w:del>
    </w:p>
    <w:p w14:paraId="0320834B" w14:textId="4278D133" w:rsidR="00971DBE" w:rsidRPr="0080356A" w:rsidDel="007071BC" w:rsidRDefault="00FC3AF1" w:rsidP="007071BC">
      <w:pPr>
        <w:ind w:firstLine="0"/>
        <w:rPr>
          <w:del w:id="3241" w:author="Bernie Grofman" w:date="2022-11-27T23:57:00Z"/>
        </w:rPr>
        <w:pPrChange w:id="3242" w:author="Bernie Grofman" w:date="2022-11-28T00:00:00Z">
          <w:pPr/>
        </w:pPrChange>
      </w:pPr>
      <w:del w:id="3243" w:author="Bernie Grofman" w:date="2022-11-27T23:57:00Z">
        <w:r w:rsidRPr="0080356A" w:rsidDel="007071BC">
          <w:rPr>
            <w:i/>
            <w:iCs/>
          </w:rPr>
          <w:delText xml:space="preserve"> </w:delText>
        </w:r>
        <w:r w:rsidRPr="0080356A" w:rsidDel="007071BC">
          <w:delText>But each of</w:delText>
        </w:r>
        <w:r w:rsidR="00876ED8" w:rsidRPr="0080356A" w:rsidDel="007071BC">
          <w:delText xml:space="preserve"> </w:delText>
        </w:r>
        <w:r w:rsidRPr="0080356A" w:rsidDel="007071BC">
          <w:delText>these potential</w:delText>
        </w:r>
        <w:r w:rsidR="00876ED8" w:rsidRPr="0080356A" w:rsidDel="007071BC">
          <w:delText xml:space="preserve"> </w:delText>
        </w:r>
        <w:r w:rsidRPr="0080356A" w:rsidDel="007071BC">
          <w:delText xml:space="preserve">mechanisms is </w:delText>
        </w:r>
        <w:r w:rsidR="002C5684" w:rsidRPr="0080356A" w:rsidDel="007071BC">
          <w:delText>limited</w:delText>
        </w:r>
        <w:r w:rsidRPr="0080356A" w:rsidDel="007071BC">
          <w:delText>.</w:delText>
        </w:r>
        <w:r w:rsidR="00DD0791" w:rsidDel="007071BC">
          <w:delText xml:space="preserve"> </w:delText>
        </w:r>
        <w:r w:rsidRPr="0080356A" w:rsidDel="007071BC">
          <w:delText>S</w:delText>
        </w:r>
        <w:r w:rsidR="00971DBE" w:rsidRPr="0080356A" w:rsidDel="007071BC">
          <w:delText>tate legislatures in control of redistricting are the same ones that benefit from the self-perpetuation of incumbents and the maintenance of partisan control based in part on partisan gerrymandering and have little incentive to eliminate their own power to gerrymander</w:delText>
        </w:r>
        <w:r w:rsidR="00DD0791" w:rsidDel="007071BC">
          <w:rPr>
            <w:color w:val="000000"/>
          </w:rPr>
          <w:delText xml:space="preserve"> </w:delText>
        </w:r>
        <w:r w:rsidR="00DD0791" w:rsidDel="007071BC">
          <w:rPr>
            <w:color w:val="000000"/>
          </w:rPr>
          <w:fldChar w:fldCharType="begin"/>
        </w:r>
        <w:r w:rsidR="00FD2060" w:rsidDel="007071BC">
          <w:rPr>
            <w:color w:val="000000"/>
          </w:rPr>
          <w:delInstrText xml:space="preserve"> ADDIN ZOTERO_ITEM CSL_CITATION {"citationID":"lD9aijow","properties":{"formattedCitation":"(Wang, Cervas, Grofman, and Lipsitz 2021)","plainCitation":"(Wang, Cervas, Grofman, and Lipsitz 2021)","noteIndex":0},"citationItems":[{"id":4631,"uris":["http://zotero.org/users/10395840/items/4BZCZ5JX"],"itemData":{"id":4631,"type":"article-journal","abstrac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container-title":"Proceedings of the National Academy of Sciences","DOI":"10.1073/pnas.2102154118","ISSN":"0027-8424, 1091-6490","issue":"50","journalAbbreviation":"Proc. Natl. Acad. Sci. U.S.A.","language":"en","page":"e2102154118","source":"DOI.org (Crossref)","title":"A systems framework for remedying dysfunction in US democracy","volume":"118","author":[{"family":"Wang","given":"Samuel S.-H."},{"family":"Cervas","given":"Jonathan"},{"family":"Grofman","given":"Bernard"},{"family":"Lipsitz","given":"Keena"}],"issued":{"date-parts":[["2021",12,14]]}}}],"schema":"https://github.com/citation-style-language/schema/raw/master/csl-citation.json"} </w:delInstrText>
        </w:r>
        <w:r w:rsidR="00DD0791" w:rsidDel="007071BC">
          <w:rPr>
            <w:color w:val="000000"/>
          </w:rPr>
          <w:fldChar w:fldCharType="separate"/>
        </w:r>
        <w:r w:rsidR="00FD2060" w:rsidDel="007071BC">
          <w:rPr>
            <w:noProof/>
            <w:color w:val="000000"/>
          </w:rPr>
          <w:delText>(Wang, Cervas, Grofman, and Lipsitz 2021)</w:delText>
        </w:r>
        <w:r w:rsidR="00DD0791" w:rsidDel="007071BC">
          <w:rPr>
            <w:color w:val="000000"/>
          </w:rPr>
          <w:fldChar w:fldCharType="end"/>
        </w:r>
        <w:r w:rsidR="00971DBE" w:rsidRPr="0080356A" w:rsidDel="007071BC">
          <w:delText xml:space="preserve">. </w:delText>
        </w:r>
        <w:r w:rsidR="00DE1B60" w:rsidDel="007071BC">
          <w:delText>State legislatures are unlikely to limit their own power</w:delText>
        </w:r>
        <w:r w:rsidR="007A1A78" w:rsidDel="007071BC">
          <w:delText xml:space="preserve"> to draw districts. </w:delText>
        </w:r>
        <w:r w:rsidR="00FD2060" w:rsidDel="007071BC">
          <w:delText>A</w:delText>
        </w:r>
        <w:r w:rsidR="007A1A78" w:rsidDel="007071BC">
          <w:delText>s such,</w:delText>
        </w:r>
        <w:r w:rsidR="00FD2060" w:rsidDel="007071BC">
          <w:delText xml:space="preserve"> state</w:delText>
        </w:r>
        <w:r w:rsidR="00DE1B60" w:rsidDel="007071BC">
          <w:delText xml:space="preserve"> usually needs to</w:delText>
        </w:r>
        <w:r w:rsidR="002C5684" w:rsidRPr="0080356A" w:rsidDel="007071BC">
          <w:delText xml:space="preserve"> </w:delText>
        </w:r>
        <w:r w:rsidR="00971DBE" w:rsidRPr="0080356A" w:rsidDel="007071BC">
          <w:delText xml:space="preserve">permit citizen initiatives </w:delText>
        </w:r>
        <w:r w:rsidR="00DE1B60" w:rsidDel="007071BC">
          <w:delText>to</w:delText>
        </w:r>
        <w:r w:rsidR="00971DBE" w:rsidRPr="0080356A" w:rsidDel="007071BC">
          <w:delText xml:space="preserve"> take control of redistricting out of the hands of legislatures</w:delText>
        </w:r>
        <w:r w:rsidR="002C5684" w:rsidRPr="0080356A" w:rsidDel="007071BC">
          <w:delText xml:space="preserve"> or add language which</w:delText>
        </w:r>
        <w:r w:rsidR="00876ED8" w:rsidRPr="0080356A" w:rsidDel="007071BC">
          <w:delText xml:space="preserve"> </w:delText>
        </w:r>
        <w:r w:rsidR="002C5684" w:rsidRPr="0080356A" w:rsidDel="007071BC">
          <w:delText>might directly or indirectly limit gerrymandering.</w:delText>
        </w:r>
        <w:r w:rsidR="007A1A78" w:rsidDel="007071BC">
          <w:delText xml:space="preserve"> Many states do not have these procedures, and often when they do, the legislature is still able to evade</w:delText>
        </w:r>
        <w:r w:rsidR="007B7CC7" w:rsidDel="007071BC">
          <w:delText xml:space="preserve"> them by rending the commissions as advisory or eliminating them completely (Utah, Missouri).</w:delText>
        </w:r>
        <w:r w:rsidR="002C5684" w:rsidRPr="0080356A" w:rsidDel="007071BC">
          <w:delText xml:space="preserve"> </w:delText>
        </w:r>
        <w:r w:rsidR="00971DBE" w:rsidRPr="0080356A" w:rsidDel="007071BC">
          <w:delText>Even where initiative potential exists,</w:delText>
        </w:r>
        <w:r w:rsidR="00876ED8" w:rsidRPr="0080356A" w:rsidDel="007071BC">
          <w:delText xml:space="preserve"> </w:delText>
        </w:r>
        <w:r w:rsidR="00971DBE" w:rsidRPr="0080356A" w:rsidDel="007071BC">
          <w:delText>initiatives are very expensive to get on the ballot and then very expensive to run if you want any chance of success, especially if there is a determined and well-funded opposition.</w:delText>
        </w:r>
        <w:r w:rsidR="00876ED8" w:rsidRPr="0080356A" w:rsidDel="007071BC">
          <w:delText xml:space="preserve"> </w:delText>
        </w:r>
        <w:r w:rsidR="000869B1" w:rsidRPr="0080356A" w:rsidDel="007071BC">
          <w:delText>Still, we know such initiatives did get on the ballot in the past and some did pass, and so we can expect at least some states to change their constitution to take redistricting out of the hands of the legislature in the future or attempt to limit gerrymandering in other ways.</w:delText>
        </w:r>
      </w:del>
    </w:p>
    <w:p w14:paraId="6E2E3C9E" w14:textId="0C292E5F" w:rsidR="00A846BF" w:rsidDel="007071BC" w:rsidRDefault="007A20F8" w:rsidP="007071BC">
      <w:pPr>
        <w:ind w:firstLine="0"/>
        <w:rPr>
          <w:del w:id="3244" w:author="Bernie Grofman" w:date="2022-11-27T23:57:00Z"/>
        </w:rPr>
        <w:pPrChange w:id="3245" w:author="Bernie Grofman" w:date="2022-11-28T00:00:00Z">
          <w:pPr/>
        </w:pPrChange>
      </w:pPr>
      <w:del w:id="3246" w:author="Bernie Grofman" w:date="2022-11-27T23:57:00Z">
        <w:r w:rsidRPr="0080356A" w:rsidDel="007071BC">
          <w:delText>Unfortunately,</w:delText>
        </w:r>
        <w:r w:rsidR="00876ED8" w:rsidRPr="0080356A" w:rsidDel="007071BC">
          <w:delText xml:space="preserve"> </w:delText>
        </w:r>
        <w:r w:rsidRPr="0080356A" w:rsidDel="007071BC">
          <w:delText>however, few redistricting</w:delText>
        </w:r>
        <w:r w:rsidR="00876ED8" w:rsidRPr="0080356A" w:rsidDel="007071BC">
          <w:delText xml:space="preserve"> </w:delText>
        </w:r>
        <w:r w:rsidRPr="0080356A" w:rsidDel="007071BC">
          <w:delText>commissions are</w:delText>
        </w:r>
        <w:r w:rsidR="00876ED8" w:rsidRPr="0080356A" w:rsidDel="007071BC">
          <w:delText xml:space="preserve"> </w:delText>
        </w:r>
        <w:r w:rsidRPr="0080356A" w:rsidDel="007071BC">
          <w:delText xml:space="preserve">truly independent of partisanship, and the newest ones are, on balance, as flawed as ones created earlier. Many have legislators or other political figures on them; others have the nomination process for some or </w:delText>
        </w:r>
        <w:r w:rsidR="00492C34" w:rsidRPr="0080356A" w:rsidDel="007071BC">
          <w:delText>all</w:delText>
        </w:r>
        <w:r w:rsidRPr="0080356A" w:rsidDel="007071BC">
          <w:delText xml:space="preserve"> the commission members in the hands of politicians; and some have rules that allow legislatures to amend commission recommendations or reject them entirely. </w:delText>
        </w:r>
      </w:del>
    </w:p>
    <w:p w14:paraId="12CE19AC" w14:textId="580D19B5" w:rsidR="00B5093B" w:rsidRPr="0080356A" w:rsidDel="007071BC" w:rsidRDefault="007A20F8" w:rsidP="007071BC">
      <w:pPr>
        <w:ind w:firstLine="0"/>
        <w:rPr>
          <w:del w:id="3247" w:author="Bernie Grofman" w:date="2022-11-27T23:57:00Z"/>
        </w:rPr>
        <w:pPrChange w:id="3248" w:author="Bernie Grofman" w:date="2022-11-28T00:00:00Z">
          <w:pPr/>
        </w:pPrChange>
      </w:pPr>
      <w:del w:id="3249" w:author="Bernie Grofman" w:date="2022-11-27T23:57:00Z">
        <w:r w:rsidRPr="0080356A" w:rsidDel="007071BC">
          <w:delText>Moreover, some of the new commission rules were, in essence, designed as recipes for failure, because they were likely to lead to partisan deadlock (</w:delText>
        </w:r>
        <w:r w:rsidR="00687798" w:rsidDel="007071BC">
          <w:delText xml:space="preserve">New York, </w:delText>
        </w:r>
        <w:r w:rsidRPr="0080356A" w:rsidDel="007071BC">
          <w:delText>Virginia), or to a cycle of irreconcilable conflict between the state legislature and the state court (Ohio), or simply to a bipartisan deal with incumbents of both parties protected and the status quo frozen. Thus, even though some states have attempted to remove</w:delText>
        </w:r>
        <w:r w:rsidR="00876ED8" w:rsidRPr="0080356A" w:rsidDel="007071BC">
          <w:delText xml:space="preserve"> </w:delText>
        </w:r>
        <w:r w:rsidRPr="0080356A" w:rsidDel="007071BC">
          <w:delText xml:space="preserve">partisanship from the redistricting process by </w:delText>
        </w:r>
        <w:r w:rsidR="007E66F7" w:rsidRPr="0080356A" w:rsidDel="007071BC">
          <w:delText>shifting</w:delText>
        </w:r>
        <w:r w:rsidRPr="0080356A" w:rsidDel="007071BC">
          <w:delText xml:space="preserve"> responsibility </w:delText>
        </w:r>
        <w:r w:rsidR="00933405" w:rsidDel="007071BC">
          <w:delText>to</w:delText>
        </w:r>
        <w:r w:rsidRPr="0080356A" w:rsidDel="007071BC">
          <w:delText xml:space="preserve"> redistricting commissions, not all commission states are likely to end </w:delText>
        </w:r>
        <w:r w:rsidR="007E66F7" w:rsidRPr="0080356A" w:rsidDel="007071BC">
          <w:delText xml:space="preserve">up </w:delText>
        </w:r>
        <w:r w:rsidRPr="0080356A" w:rsidDel="007071BC">
          <w:delText>with good government maps.</w:delText>
        </w:r>
      </w:del>
    </w:p>
    <w:p w14:paraId="00DED480" w14:textId="6F0A4A1D" w:rsidR="00F66CFB" w:rsidDel="007071BC" w:rsidRDefault="00F85FAB" w:rsidP="007071BC">
      <w:pPr>
        <w:pStyle w:val="ListParagraph"/>
        <w:ind w:left="0" w:firstLine="0"/>
        <w:rPr>
          <w:del w:id="3250" w:author="Bernie Grofman" w:date="2022-11-27T23:57:00Z"/>
        </w:rPr>
        <w:pPrChange w:id="3251" w:author="Bernie Grofman" w:date="2022-11-28T00:00:00Z">
          <w:pPr/>
        </w:pPrChange>
      </w:pPr>
      <w:del w:id="3252" w:author="Bernie Grofman" w:date="2022-11-27T23:57:00Z">
        <w:r w:rsidRPr="0080356A" w:rsidDel="007071BC">
          <w:delText>P</w:delText>
        </w:r>
        <w:r w:rsidR="00225EA3" w:rsidRPr="0080356A" w:rsidDel="007071BC">
          <w:delText xml:space="preserve">assing new initiatives </w:delText>
        </w:r>
        <w:r w:rsidR="0039527C" w:rsidRPr="0080356A" w:rsidDel="007071BC">
          <w:delText>specif</w:delText>
        </w:r>
        <w:r w:rsidR="0039527C" w:rsidDel="007071BC">
          <w:delText>ying</w:delText>
        </w:r>
        <w:r w:rsidRPr="0080356A" w:rsidDel="007071BC">
          <w:delText xml:space="preserve"> redistricting criteria has the same problem as passing new initiatives to take redistricting out</w:delText>
        </w:r>
        <w:r w:rsidR="00876ED8" w:rsidRPr="0080356A" w:rsidDel="007071BC">
          <w:delText xml:space="preserve"> </w:delText>
        </w:r>
        <w:r w:rsidR="00225EA3" w:rsidRPr="0080356A" w:rsidDel="007071BC">
          <w:delText xml:space="preserve">of the </w:delText>
        </w:r>
        <w:r w:rsidRPr="0080356A" w:rsidDel="007071BC">
          <w:delText xml:space="preserve">hands of the </w:delText>
        </w:r>
        <w:r w:rsidR="00225EA3" w:rsidRPr="0080356A" w:rsidDel="007071BC">
          <w:delText>legislature</w:delText>
        </w:r>
        <w:r w:rsidRPr="0080356A" w:rsidDel="007071BC">
          <w:delText xml:space="preserve">. </w:delText>
        </w:r>
        <w:r w:rsidR="00225EA3" w:rsidRPr="0080356A" w:rsidDel="007071BC">
          <w:delText xml:space="preserve">But perhaps even more </w:delText>
        </w:r>
        <w:r w:rsidRPr="0080356A" w:rsidDel="007071BC">
          <w:delText>importantly, it is an error to rely</w:delText>
        </w:r>
        <w:r w:rsidR="00876ED8" w:rsidRPr="0080356A" w:rsidDel="007071BC">
          <w:delText xml:space="preserve"> </w:delText>
        </w:r>
        <w:r w:rsidRPr="0080356A" w:rsidDel="007071BC">
          <w:delText>on</w:delText>
        </w:r>
        <w:r w:rsidR="00876ED8" w:rsidRPr="0080356A" w:rsidDel="007071BC">
          <w:delText xml:space="preserve"> </w:delText>
        </w:r>
        <w:r w:rsidRPr="0080356A" w:rsidDel="007071BC">
          <w:delText>specifying criteria to be</w:delText>
        </w:r>
        <w:r w:rsidR="00876ED8" w:rsidRPr="0080356A" w:rsidDel="007071BC">
          <w:delText xml:space="preserve"> </w:delText>
        </w:r>
        <w:r w:rsidRPr="0080356A" w:rsidDel="007071BC">
          <w:delText xml:space="preserve">used for redistricting </w:delText>
        </w:r>
        <w:r w:rsidR="0001650D" w:rsidRPr="0080356A" w:rsidDel="007071BC">
          <w:delText>to</w:delText>
        </w:r>
        <w:r w:rsidRPr="0080356A" w:rsidDel="007071BC">
          <w:delText xml:space="preserve"> prevent partisan gerrymandering. </w:delText>
        </w:r>
      </w:del>
      <w:del w:id="3253" w:author="Bernie Grofman" w:date="2022-11-27T00:12:00Z">
        <w:r w:rsidRPr="0080356A" w:rsidDel="0076491B">
          <w:delText>As we have seen,</w:delText>
        </w:r>
        <w:r w:rsidR="00876ED8" w:rsidRPr="0080356A" w:rsidDel="0076491B">
          <w:delText xml:space="preserve"> </w:delText>
        </w:r>
        <w:r w:rsidRPr="0080356A" w:rsidDel="0076491B">
          <w:delText>even states with clear anti-gerrymandering rules may fail to see those rules enforced, and e</w:delText>
        </w:r>
      </w:del>
      <w:del w:id="3254" w:author="Bernie Grofman" w:date="2022-11-27T23:57:00Z">
        <w:r w:rsidRPr="0080356A" w:rsidDel="007071BC">
          <w:delText xml:space="preserve">ven with a litany of good government criteria enshrined, </w:delText>
        </w:r>
        <w:r w:rsidRPr="00A71BCB" w:rsidDel="007071BC">
          <w:delText xml:space="preserve">unless partisan bias is directly evaluated, </w:delText>
        </w:r>
      </w:del>
      <w:del w:id="3255" w:author="Bernie Grofman" w:date="2022-11-27T00:11:00Z">
        <w:r w:rsidRPr="0080356A" w:rsidDel="0076491B">
          <w:delText>there is always the potential for what we have called a “stealth gerrymander”</w:delText>
        </w:r>
        <w:r w:rsidR="0039527C" w:rsidDel="0076491B">
          <w:delText xml:space="preserve"> </w:delText>
        </w:r>
        <w:r w:rsidR="0039527C" w:rsidDel="0076491B">
          <w:fldChar w:fldCharType="begin"/>
        </w:r>
        <w:r w:rsidR="0039527C" w:rsidDel="0076491B">
          <w:delInstrText xml:space="preserve"> ADDIN ZOTERO_ITEM CSL_CITATION {"citationID":"iB1rEKsN","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delInstrText>
        </w:r>
        <w:r w:rsidR="0039527C" w:rsidDel="0076491B">
          <w:fldChar w:fldCharType="separate"/>
        </w:r>
        <w:r w:rsidR="0039527C" w:rsidDel="0076491B">
          <w:rPr>
            <w:noProof/>
          </w:rPr>
          <w:delText>(Cervas and Grofman 2020)</w:delText>
        </w:r>
        <w:r w:rsidR="0039527C" w:rsidDel="0076491B">
          <w:fldChar w:fldCharType="end"/>
        </w:r>
        <w:r w:rsidR="0039527C" w:rsidDel="0076491B">
          <w:delText xml:space="preserve">. </w:delText>
        </w:r>
      </w:del>
      <w:del w:id="3256" w:author="Bernie Grofman" w:date="2022-11-27T23:57:00Z">
        <w:r w:rsidRPr="0080356A" w:rsidDel="007071BC">
          <w:delText>Moreover, parchment rules are only as good as the will</w:delText>
        </w:r>
        <w:r w:rsidR="00876ED8" w:rsidRPr="0080356A" w:rsidDel="007071BC">
          <w:delText xml:space="preserve"> </w:delText>
        </w:r>
        <w:r w:rsidRPr="0080356A" w:rsidDel="007071BC">
          <w:delText>and efficacy of the enforcing agency</w:delText>
        </w:r>
      </w:del>
      <w:del w:id="3257" w:author="Bernie Grofman" w:date="2022-11-27T23:56:00Z">
        <w:r w:rsidRPr="0080356A" w:rsidDel="007071BC">
          <w:delText>.</w:delText>
        </w:r>
      </w:del>
      <w:del w:id="3258" w:author="Bernie Grofman" w:date="2022-11-27T23:50:00Z">
        <w:r w:rsidRPr="0080356A" w:rsidDel="00475A54">
          <w:delText xml:space="preserve"> </w:delText>
        </w:r>
      </w:del>
    </w:p>
    <w:p w14:paraId="2DB7CA34" w14:textId="1F56EE67" w:rsidR="007A20F8" w:rsidRPr="0080356A" w:rsidDel="007071BC" w:rsidRDefault="00B5093B" w:rsidP="007071BC">
      <w:pPr>
        <w:ind w:firstLine="0"/>
        <w:rPr>
          <w:del w:id="3259" w:author="Bernie Grofman" w:date="2022-11-27T23:57:00Z"/>
        </w:rPr>
        <w:pPrChange w:id="3260" w:author="Bernie Grofman" w:date="2022-11-28T00:00:00Z">
          <w:pPr/>
        </w:pPrChange>
      </w:pPr>
      <w:del w:id="3261" w:author="Bernie Grofman" w:date="2022-11-27T23:57:00Z">
        <w:r w:rsidRPr="0080356A" w:rsidDel="007071BC">
          <w:delText>Moreover</w:delText>
        </w:r>
        <w:r w:rsidR="007A20F8" w:rsidRPr="0080356A" w:rsidDel="007071BC">
          <w:delText>, waiting for Congress to act</w:delText>
        </w:r>
        <w:r w:rsidR="00876ED8" w:rsidRPr="0080356A" w:rsidDel="007071BC">
          <w:delText xml:space="preserve"> </w:delText>
        </w:r>
        <w:r w:rsidR="007A20F8" w:rsidRPr="0080356A" w:rsidDel="007071BC">
          <w:delText>to remedy gerrymandering is likely to be futile, since it would require trifecta control</w:delText>
        </w:r>
        <w:r w:rsidR="00876ED8" w:rsidRPr="0080356A" w:rsidDel="007071BC">
          <w:delText xml:space="preserve"> </w:delText>
        </w:r>
        <w:r w:rsidR="007A20F8" w:rsidRPr="0080356A" w:rsidDel="007071BC">
          <w:delText xml:space="preserve">of Congress in the hands of the party </w:delText>
        </w:r>
        <w:r w:rsidR="007F6E31" w:rsidDel="007071BC">
          <w:delText>that</w:delText>
        </w:r>
        <w:r w:rsidR="007A20F8" w:rsidRPr="0080356A" w:rsidDel="007071BC">
          <w:delText xml:space="preserve"> most greatly suffer</w:delText>
        </w:r>
        <w:r w:rsidR="007F6E31" w:rsidDel="007071BC">
          <w:delText>s</w:delText>
        </w:r>
        <w:r w:rsidR="007A20F8" w:rsidRPr="0080356A" w:rsidDel="007071BC">
          <w:delText xml:space="preserve"> from gerrymandering</w:delText>
        </w:r>
        <w:r w:rsidR="007F6E31" w:rsidDel="007071BC">
          <w:delText>.</w:delText>
        </w:r>
        <w:r w:rsidR="007A20F8" w:rsidRPr="0080356A" w:rsidDel="007071BC">
          <w:delText xml:space="preserve"> </w:delText>
        </w:r>
        <w:r w:rsidR="007F6E31" w:rsidDel="007071BC">
          <w:delText>G</w:delText>
        </w:r>
        <w:r w:rsidR="007A20F8" w:rsidRPr="0080356A" w:rsidDel="007071BC">
          <w:delText xml:space="preserve">errymandering </w:delText>
        </w:r>
        <w:r w:rsidR="007F6E31" w:rsidDel="007071BC">
          <w:delText xml:space="preserve">itself </w:delText>
        </w:r>
        <w:r w:rsidR="007A20F8" w:rsidRPr="0080356A" w:rsidDel="007071BC">
          <w:delText>makes it unlikely that that</w:delText>
        </w:r>
        <w:r w:rsidRPr="0080356A" w:rsidDel="007071BC">
          <w:delText xml:space="preserve"> would be the</w:delText>
        </w:r>
        <w:r w:rsidR="00876ED8" w:rsidRPr="0080356A" w:rsidDel="007071BC">
          <w:delText xml:space="preserve"> </w:delText>
        </w:r>
        <w:r w:rsidR="007A20F8" w:rsidRPr="0080356A" w:rsidDel="007071BC">
          <w:delText>party would have such trifecta control.</w:delText>
        </w:r>
        <w:r w:rsidR="00876ED8" w:rsidRPr="0080356A" w:rsidDel="007071BC">
          <w:delText xml:space="preserve"> </w:delText>
        </w:r>
        <w:r w:rsidRPr="0080356A" w:rsidDel="007071BC">
          <w:delText>Moreover, even with trifecta control it is likely that there would be divergence of opinion among the party’s House members.</w:delText>
        </w:r>
        <w:r w:rsidR="0008189D" w:rsidDel="007071BC">
          <w:delText xml:space="preserve"> Some House members are beneficiaries of partisan gerrymandering. Moreover, action would have to overcome a supermajority filibuster in the U.S. Senate.</w:delText>
        </w:r>
        <w:r w:rsidR="002C235B" w:rsidRPr="002C235B" w:rsidDel="007071BC">
          <w:delText xml:space="preserve"> </w:delText>
        </w:r>
        <w:r w:rsidR="002C235B" w:rsidRPr="0080356A" w:rsidDel="007071BC">
          <w:delText>Expecting Congress to police partisan gerrymandering is highly unrealistic. Congress is highly polarized, and both the Senate and the House are closely divided in party terms so that even if one party controlled both branches and the presidency, it would be hard to get sufficient agreement that a bill regulating gerrymandering could pass. Moreover, if there were trifecta control at the federal level, it is highly likely that the political party with that control would also be the party that was benefiting the most from partisan gerrymandering and thus unlikely to want to undo its current advantages no matter how concerned it might be about what might happen to it in future redistricting decades.</w:delText>
        </w:r>
      </w:del>
    </w:p>
    <w:p w14:paraId="772653F7" w14:textId="25A745B9" w:rsidR="000869B1" w:rsidRPr="0080356A" w:rsidDel="00AE171C" w:rsidRDefault="00B41807" w:rsidP="007071BC">
      <w:pPr>
        <w:ind w:firstLine="0"/>
        <w:rPr>
          <w:del w:id="3262" w:author="Bernie Grofman" w:date="2022-11-27T23:20:00Z"/>
        </w:rPr>
        <w:pPrChange w:id="3263" w:author="Bernie Grofman" w:date="2022-11-28T00:00:00Z">
          <w:pPr/>
        </w:pPrChange>
      </w:pPr>
      <w:moveToRangeStart w:id="3264" w:author="Bernie Grofman" w:date="2022-11-27T18:59:00Z" w:name="move120467999"/>
      <w:moveTo w:id="3265" w:author="Bernie Grofman" w:date="2022-11-27T18:59:00Z">
        <w:del w:id="3266" w:author="Bernie Grofman" w:date="2022-11-27T23:27:00Z">
          <w:r w:rsidRPr="0080356A" w:rsidDel="00AE171C">
            <w:delText>One reason for concern is that political parties are now seeing control of state courts as much more important than it had been seen in the past, with the actual or potential role of state courts in redistricting a major element of that increased concern. Much more money is being spent on state court judicial contests</w:delText>
          </w:r>
          <w:r w:rsidDel="00AE171C">
            <w:delText xml:space="preserve"> than in the past</w:delText>
          </w:r>
          <w:r w:rsidRPr="0080356A" w:rsidDel="00AE171C">
            <w:delText>.</w:delText>
          </w:r>
          <w:r w:rsidDel="00AE171C">
            <w:rPr>
              <w:rStyle w:val="FootnoteReference"/>
            </w:rPr>
            <w:footnoteReference w:id="163"/>
          </w:r>
          <w:r w:rsidRPr="0080356A" w:rsidDel="00AE171C">
            <w:delText xml:space="preserve"> As money in judicial elections become more important it is also likely that state judges will be more ideological and more partisan than in the past.</w:delText>
          </w:r>
        </w:del>
      </w:moveTo>
      <w:moveToRangeEnd w:id="3264"/>
      <w:del w:id="3275" w:author="Bernie Grofman" w:date="2022-11-27T18:55:00Z">
        <w:r w:rsidR="00E32558" w:rsidRPr="0080356A" w:rsidDel="00141AC8">
          <w:delText xml:space="preserve">Similarly </w:delText>
        </w:r>
        <w:r w:rsidR="00B5093B" w:rsidRPr="0080356A" w:rsidDel="00141AC8">
          <w:delText>r</w:delText>
        </w:r>
      </w:del>
      <w:del w:id="3276" w:author="Bernie Grofman" w:date="2022-11-27T18:56:00Z">
        <w:r w:rsidR="000869B1" w:rsidRPr="0080356A" w:rsidDel="00141AC8">
          <w:delText>elying on state courts to police gerrymandering is also limited</w:delText>
        </w:r>
      </w:del>
      <w:del w:id="3277" w:author="Bernie Grofman" w:date="2022-11-27T20:00:00Z">
        <w:r w:rsidR="003D7A3F" w:rsidDel="007361B8">
          <w:delText>.</w:delText>
        </w:r>
        <w:r w:rsidR="000869B1" w:rsidRPr="0080356A" w:rsidDel="007361B8">
          <w:delText xml:space="preserve"> </w:delText>
        </w:r>
      </w:del>
      <w:del w:id="3278" w:author="Bernie Grofman" w:date="2022-11-27T23:20:00Z">
        <w:r w:rsidR="003D7A3F" w:rsidDel="00AE171C">
          <w:delText>We</w:delText>
        </w:r>
        <w:r w:rsidR="000869B1" w:rsidRPr="0080356A" w:rsidDel="00AE171C">
          <w:delText xml:space="preserve"> have seen its importance in the 2010 round in three states</w:delText>
        </w:r>
        <w:r w:rsidR="003D7A3F" w:rsidDel="00AE171C">
          <w:delText>. I</w:delText>
        </w:r>
        <w:r w:rsidR="000869B1" w:rsidRPr="0080356A" w:rsidDel="00AE171C">
          <w:delText>n the 2020 round</w:delText>
        </w:r>
        <w:r w:rsidR="003D7A3F" w:rsidDel="00AE171C">
          <w:delText>,</w:delText>
        </w:r>
        <w:r w:rsidR="000869B1" w:rsidRPr="0080356A" w:rsidDel="00AE171C">
          <w:delText xml:space="preserve"> </w:delText>
        </w:r>
        <w:r w:rsidR="001F2AE8" w:rsidDel="00AE171C">
          <w:delText>five</w:delText>
        </w:r>
        <w:r w:rsidR="000869B1" w:rsidRPr="0080356A" w:rsidDel="00AE171C">
          <w:delText xml:space="preserve"> states</w:delText>
        </w:r>
        <w:r w:rsidR="003D7A3F" w:rsidDel="00AE171C">
          <w:delText xml:space="preserve"> were found to violate state laws regarding partisan gerrymandering </w:delText>
        </w:r>
      </w:del>
      <w:del w:id="3279" w:author="Bernie Grofman" w:date="2022-11-27T18:55:00Z">
        <w:r w:rsidR="003D7A3F" w:rsidDel="00141AC8">
          <w:delText>before maps were even enacted</w:delText>
        </w:r>
        <w:r w:rsidR="001F2AE8" w:rsidDel="00141AC8">
          <w:delText>, with many more</w:delText>
        </w:r>
      </w:del>
      <w:del w:id="3280" w:author="Bernie Grofman" w:date="2022-11-27T23:20:00Z">
        <w:r w:rsidR="001F2AE8" w:rsidDel="00AE171C">
          <w:delText xml:space="preserve"> states </w:delText>
        </w:r>
      </w:del>
      <w:del w:id="3281" w:author="Bernie Grofman" w:date="2022-11-27T18:55:00Z">
        <w:r w:rsidR="001F2AE8" w:rsidDel="00141AC8">
          <w:delText>under pending</w:delText>
        </w:r>
      </w:del>
      <w:del w:id="3282" w:author="Bernie Grofman" w:date="2022-11-27T23:20:00Z">
        <w:r w:rsidR="001F2AE8" w:rsidDel="00AE171C">
          <w:delText xml:space="preserve"> litigation</w:delText>
        </w:r>
        <w:r w:rsidR="003D7A3F" w:rsidDel="00AE171C">
          <w:delText>.</w:delText>
        </w:r>
        <w:r w:rsidR="000869B1" w:rsidRPr="0080356A" w:rsidDel="00AE171C">
          <w:delText xml:space="preserve"> </w:delText>
        </w:r>
      </w:del>
      <w:moveFromRangeStart w:id="3283" w:author="Bernie Grofman" w:date="2022-11-27T18:59:00Z" w:name="move120467999"/>
      <w:moveFrom w:id="3284" w:author="Bernie Grofman" w:date="2022-11-27T18:59:00Z">
        <w:del w:id="3285" w:author="Bernie Grofman" w:date="2022-11-27T23:20:00Z">
          <w:r w:rsidR="000869B1" w:rsidRPr="0080356A" w:rsidDel="00AE171C">
            <w:delText>One reason for concern is that political parties are now seeing control of state courts as much more important than it had been seen in the past, with the actual or potential role of state courts in redistricting</w:delText>
          </w:r>
          <w:r w:rsidR="00876ED8" w:rsidRPr="0080356A" w:rsidDel="00AE171C">
            <w:delText xml:space="preserve"> </w:delText>
          </w:r>
          <w:r w:rsidR="000869B1" w:rsidRPr="0080356A" w:rsidDel="00AE171C">
            <w:delText>a major</w:delText>
          </w:r>
          <w:r w:rsidR="00876ED8" w:rsidRPr="0080356A" w:rsidDel="00AE171C">
            <w:delText xml:space="preserve"> </w:delText>
          </w:r>
          <w:r w:rsidR="000869B1" w:rsidRPr="0080356A" w:rsidDel="00AE171C">
            <w:delText>element</w:delText>
          </w:r>
          <w:r w:rsidR="00876ED8" w:rsidRPr="0080356A" w:rsidDel="00AE171C">
            <w:delText xml:space="preserve"> </w:delText>
          </w:r>
          <w:r w:rsidR="000869B1" w:rsidRPr="0080356A" w:rsidDel="00AE171C">
            <w:delText>of that increased concern.</w:delText>
          </w:r>
          <w:r w:rsidR="00876ED8" w:rsidRPr="0080356A" w:rsidDel="00AE171C">
            <w:delText xml:space="preserve"> </w:delText>
          </w:r>
          <w:r w:rsidR="000869B1" w:rsidRPr="0080356A" w:rsidDel="00AE171C">
            <w:delText>Much more money is being spent on state court judicial contest</w:delText>
          </w:r>
          <w:r w:rsidR="00023FD6" w:rsidRPr="0080356A" w:rsidDel="00AE171C">
            <w:delText>s</w:delText>
          </w:r>
          <w:r w:rsidR="00485D95" w:rsidDel="00AE171C">
            <w:delText xml:space="preserve"> than in the past</w:delText>
          </w:r>
          <w:r w:rsidR="000869B1" w:rsidRPr="0080356A" w:rsidDel="00AE171C">
            <w:delText>.</w:delText>
          </w:r>
          <w:r w:rsidR="00C41934" w:rsidDel="00AE171C">
            <w:rPr>
              <w:rStyle w:val="FootnoteReference"/>
            </w:rPr>
            <w:footnoteReference w:id="164"/>
          </w:r>
          <w:r w:rsidR="0041484F" w:rsidRPr="0080356A" w:rsidDel="00AE171C">
            <w:delText xml:space="preserve"> </w:delText>
          </w:r>
          <w:r w:rsidR="00B5093B" w:rsidRPr="0080356A" w:rsidDel="00AE171C">
            <w:delText>As money in judicial elections become more important it is also likely that state judges will be more ideological and more partisan than in the past.</w:delText>
          </w:r>
        </w:del>
      </w:moveFrom>
      <w:moveFromRangeEnd w:id="3283"/>
    </w:p>
    <w:p w14:paraId="425E68D8" w14:textId="01C566D7" w:rsidR="00023FD6" w:rsidRPr="0080356A" w:rsidDel="00D02572" w:rsidRDefault="00023FD6" w:rsidP="007071BC">
      <w:pPr>
        <w:pStyle w:val="Heading2"/>
        <w:rPr>
          <w:del w:id="3290" w:author="Bernie Grofman" w:date="2022-11-27T22:49:00Z"/>
        </w:rPr>
        <w:pPrChange w:id="3291" w:author="Bernie Grofman" w:date="2022-11-28T00:00:00Z">
          <w:pPr>
            <w:pStyle w:val="Heading2"/>
          </w:pPr>
        </w:pPrChange>
      </w:pPr>
      <w:bookmarkStart w:id="3292" w:name="_Toc120369161"/>
      <w:del w:id="3293" w:author="Bernie Grofman" w:date="2022-11-27T22:49:00Z">
        <w:r w:rsidRPr="0080356A" w:rsidDel="00D02572">
          <w:delText>Mid-decadal redistricting</w:delText>
        </w:r>
        <w:bookmarkEnd w:id="3292"/>
        <w:r w:rsidRPr="0080356A" w:rsidDel="00D02572">
          <w:delText xml:space="preserve"> </w:delText>
        </w:r>
      </w:del>
    </w:p>
    <w:p w14:paraId="32CAC3F0" w14:textId="681C33F9" w:rsidR="003843B7" w:rsidRPr="003843B7" w:rsidDel="00D02572" w:rsidRDefault="004E254B" w:rsidP="007071BC">
      <w:pPr>
        <w:ind w:firstLine="0"/>
        <w:rPr>
          <w:del w:id="3294" w:author="Bernie Grofman" w:date="2022-11-27T22:49:00Z"/>
          <w:i/>
        </w:rPr>
        <w:pPrChange w:id="3295" w:author="Bernie Grofman" w:date="2022-11-28T00:00:00Z">
          <w:pPr/>
        </w:pPrChange>
      </w:pPr>
      <w:del w:id="3296" w:author="Bernie Grofman" w:date="2022-11-27T22:49:00Z">
        <w:r w:rsidRPr="0080356A" w:rsidDel="00D02572">
          <w:delText>Four states have maps that are currently ruled unconstitutional being used in the 2022 election, accounting for 10% of all districts</w:delText>
        </w:r>
        <w:r w:rsidR="008353B1" w:rsidDel="00D02572">
          <w:delText>.</w:delText>
        </w:r>
        <w:r w:rsidR="00A81557" w:rsidDel="00D02572">
          <w:rPr>
            <w:rStyle w:val="FootnoteReference"/>
          </w:rPr>
          <w:footnoteReference w:id="165"/>
        </w:r>
        <w:r w:rsidR="008353B1" w:rsidDel="00D02572">
          <w:delText xml:space="preserve"> Conservative estimates</w:delText>
        </w:r>
        <w:r w:rsidRPr="0080356A" w:rsidDel="00D02572">
          <w:delText xml:space="preserve"> </w:delText>
        </w:r>
        <w:r w:rsidR="008353B1" w:rsidDel="00D02572">
          <w:delText xml:space="preserve">are that these unconstitutional plans </w:delText>
        </w:r>
        <w:r w:rsidRPr="0080356A" w:rsidDel="00D02572">
          <w:delText>likely cost the Democrats between 5 and 6 seats.</w:delText>
        </w:r>
        <w:r w:rsidR="00876ED8" w:rsidRPr="0080356A" w:rsidDel="00D02572">
          <w:delText xml:space="preserve"> </w:delText>
        </w:r>
        <w:r w:rsidRPr="0080356A" w:rsidDel="00D02572">
          <w:delText>If their unconstitutionality is sustained by higher courts, they will need to be redrawn for the 2024 election.</w:delText>
        </w:r>
        <w:r w:rsidR="00876ED8" w:rsidRPr="0080356A" w:rsidDel="00D02572">
          <w:delText xml:space="preserve"> </w:delText>
        </w:r>
        <w:r w:rsidRPr="0080356A" w:rsidDel="00D02572">
          <w:delText>But these will not be the only “new” maps in 2024. The Supreme Court has held that there is no bar on mid-decadal congressional redistricting and states under trifecta role may well choose to polish their previous partisan gerrymandering efforts by tinkering with their map to improve its partisan performance.</w:delText>
        </w:r>
        <w:r w:rsidR="00583E5C" w:rsidDel="00D02572">
          <w:rPr>
            <w:rStyle w:val="FootnoteReference"/>
          </w:rPr>
          <w:footnoteReference w:id="166"/>
        </w:r>
        <w:r w:rsidR="00523AD1" w:rsidDel="00D02572">
          <w:delText xml:space="preserve"> Moreover, there is historic </w:delText>
        </w:r>
        <w:r w:rsidR="005011DD" w:rsidDel="00D02572">
          <w:delText xml:space="preserve">precedent for mid-decade redistricting </w:delText>
        </w:r>
        <w:r w:rsidR="005011DD" w:rsidDel="00D02572">
          <w:fldChar w:fldCharType="begin"/>
        </w:r>
        <w:r w:rsidR="005011DD" w:rsidDel="00D02572">
          <w:delInstrText xml:space="preserve"> ADDIN ZOTERO_ITEM CSL_CITATION {"citationID":"l7nnbfCE","properties":{"formattedCitation":"(Engstrom 2013)","plainCitation":"(Engstrom 2013)","noteIndex":0},"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delInstrText>
        </w:r>
        <w:r w:rsidR="005011DD" w:rsidDel="00D02572">
          <w:fldChar w:fldCharType="separate"/>
        </w:r>
        <w:r w:rsidR="005011DD" w:rsidDel="00D02572">
          <w:rPr>
            <w:noProof/>
          </w:rPr>
          <w:delText>(Engstrom 2013)</w:delText>
        </w:r>
        <w:r w:rsidR="005011DD" w:rsidDel="00D02572">
          <w:fldChar w:fldCharType="end"/>
        </w:r>
        <w:r w:rsidR="005011DD" w:rsidDel="00D02572">
          <w:delText>.</w:delText>
        </w:r>
      </w:del>
    </w:p>
    <w:p w14:paraId="35D9B8C4" w14:textId="7445D13E" w:rsidR="000D72E0" w:rsidRPr="0080356A" w:rsidDel="00CA3DC8" w:rsidRDefault="000D72E0" w:rsidP="007071BC">
      <w:pPr>
        <w:pStyle w:val="Heading2"/>
        <w:rPr>
          <w:del w:id="3303" w:author="Bernie Grofman" w:date="2022-11-27T21:56:00Z"/>
          <w:iCs/>
        </w:rPr>
        <w:pPrChange w:id="3304" w:author="Bernie Grofman" w:date="2022-11-28T00:00:00Z">
          <w:pPr>
            <w:pStyle w:val="Heading2"/>
          </w:pPr>
        </w:pPrChange>
      </w:pPr>
      <w:bookmarkStart w:id="3305" w:name="_Toc120369162"/>
      <w:del w:id="3306" w:author="Bernie Grofman" w:date="2022-11-27T21:56:00Z">
        <w:r w:rsidRPr="0080356A" w:rsidDel="00CA3DC8">
          <w:rPr>
            <w:iCs/>
          </w:rPr>
          <w:delText>Congressional power to seat members</w:delText>
        </w:r>
        <w:bookmarkEnd w:id="3305"/>
      </w:del>
    </w:p>
    <w:p w14:paraId="7C91F5FD" w14:textId="5AA273FF" w:rsidR="000D72E0" w:rsidRPr="0080356A" w:rsidDel="00CA3DC8" w:rsidRDefault="000D72E0" w:rsidP="007071BC">
      <w:pPr>
        <w:ind w:firstLine="0"/>
        <w:rPr>
          <w:del w:id="3307" w:author="Bernie Grofman" w:date="2022-11-27T21:56:00Z"/>
        </w:rPr>
        <w:pPrChange w:id="3308" w:author="Bernie Grofman" w:date="2022-11-28T00:00:00Z">
          <w:pPr/>
        </w:pPrChange>
      </w:pPr>
      <w:del w:id="3309" w:author="Bernie Grofman" w:date="2022-11-27T21:56:00Z">
        <w:r w:rsidRPr="0080356A" w:rsidDel="00CA3DC8">
          <w:delText>There are several issues</w:delText>
        </w:r>
        <w:r w:rsidDel="00CA3DC8">
          <w:delText xml:space="preserve"> to consider</w:delText>
        </w:r>
        <w:r w:rsidRPr="0080356A" w:rsidDel="00CA3DC8">
          <w:delText xml:space="preserve"> </w:delText>
        </w:r>
        <w:r w:rsidDel="00CA3DC8">
          <w:delText xml:space="preserve">regarding election </w:delText>
        </w:r>
        <w:r w:rsidRPr="0080356A" w:rsidDel="00CA3DC8">
          <w:delText xml:space="preserve">administration </w:delText>
        </w:r>
        <w:r w:rsidDel="00CA3DC8">
          <w:delText>and</w:delText>
        </w:r>
        <w:r w:rsidRPr="0080356A" w:rsidDel="00CA3DC8">
          <w:delText xml:space="preserve"> the power of entities under partisan control to refuse to accept the (legitimate) results of elections</w:delText>
        </w:r>
        <w:r w:rsidDel="00CA3DC8">
          <w:delText xml:space="preserve"> </w:delText>
        </w:r>
        <w:r w:rsidDel="00CA3DC8">
          <w:fldChar w:fldCharType="begin"/>
        </w:r>
        <w:r w:rsidDel="00CA3DC8">
          <w:delInstrText xml:space="preserve"> ADDIN ZOTERO_ITEM CSL_CITATION {"citationID":"IIykELSZ","properties":{"formattedCitation":"(Grofman 2022)","plainCitation":"(Grofman 2022)","noteIndex":0},"citationItems":[{"id":5711,"uris":["http://zotero.org/users/10395840/items/MGXVCMFG"],"itemData":{"id":5711,"type":"article-journal","abstract":"The greatest threat of democratic breakdown stems from the federal structure of the US Constitution and from false claims of election fraud with the potential for state- or congressional- level reversals of popular vote outcomes. The potential for such a breakdown was revealed by the events of January 6, 2021, with tens of millions of voters still believing in the big lie and the repetition of that lie by legislators and government officials. It is exacerbated by hyperpolarization, minoritarian control caused by partisan gerrymandering for state legislative districts and in the US House, malapportionment in the US Senate, and the highest likelihood of Electoral College reversals of popular vote outcomes in more than a century. Democratic breakdown is also made more likely by recent legislation that makes it easier for legislators in some gerrymandered states to reverse the outcomes of the popular vote in their states.","container-title":"Perspectives on Politics","DOI":"10.1017/S1537592721003285","ISSN":"1537-5927, 1541-0986","issue":"3","journalAbbreviation":"Perspect. polit.","language":"en","page":"1040-1047","source":"DOI.org (Crossref)","title":"Prospects for Democratic Breakdown in the United States: Bringing the States Back In","title-short":"Prospects for Democratic Breakdown in the United States","volume":"20","author":[{"family":"Grofman","given":"Bernard"}],"issued":{"date-parts":[["2022",9]]}}}],"schema":"https://github.com/citation-style-language/schema/raw/master/csl-citation.json"} </w:delInstrText>
        </w:r>
        <w:r w:rsidDel="00CA3DC8">
          <w:fldChar w:fldCharType="separate"/>
        </w:r>
        <w:r w:rsidDel="00CA3DC8">
          <w:rPr>
            <w:noProof/>
          </w:rPr>
          <w:delText>(Grofman 2022)</w:delText>
        </w:r>
        <w:r w:rsidDel="00CA3DC8">
          <w:fldChar w:fldCharType="end"/>
        </w:r>
        <w:r w:rsidRPr="0080356A" w:rsidDel="00CA3DC8">
          <w:delText>. One that is particularly relevant to redistricting is about the use of Congressional power to refuse to seat members. Could the House refuse to seat members from a state whose map they viewed as a partisan gerrymander? What about refusing to seat just those members whose individual districts were categorized as partisan gerrymanders? Were this to happen, one can readily imagine a constitutional crisis.</w:delText>
        </w:r>
        <w:r w:rsidR="008819F6" w:rsidDel="00CA3DC8">
          <w:delText xml:space="preserve"> Though this is not a proposal that has been floated, </w:delText>
        </w:r>
        <w:r w:rsidR="00B475A3" w:rsidDel="00CA3DC8">
          <w:delText xml:space="preserve">especially since a majority in Congress would need to agree and that majority would have had to already overcome the </w:delText>
        </w:r>
        <w:r w:rsidR="003E2DF7" w:rsidDel="00CA3DC8">
          <w:delText>bias from gerrymandering, we view it as important to recognize.</w:delText>
        </w:r>
      </w:del>
    </w:p>
    <w:p w14:paraId="407914AC" w14:textId="1D02BCEA" w:rsidR="00097ABD" w:rsidRPr="0080356A" w:rsidDel="00D02572" w:rsidRDefault="00097ABD" w:rsidP="007071BC">
      <w:pPr>
        <w:pStyle w:val="Heading2"/>
        <w:rPr>
          <w:del w:id="3310" w:author="Bernie Grofman" w:date="2022-11-27T22:49:00Z"/>
        </w:rPr>
        <w:pPrChange w:id="3311" w:author="Bernie Grofman" w:date="2022-11-28T00:00:00Z">
          <w:pPr>
            <w:pStyle w:val="Heading2"/>
          </w:pPr>
        </w:pPrChange>
      </w:pPr>
      <w:bookmarkStart w:id="3312" w:name="_Toc120369163"/>
      <w:del w:id="3313" w:author="Bernie Grofman" w:date="2022-11-27T22:49:00Z">
        <w:r w:rsidRPr="0080356A" w:rsidDel="00D02572">
          <w:delText>Independent state legislature theory</w:delText>
        </w:r>
        <w:bookmarkEnd w:id="3312"/>
        <w:r w:rsidRPr="0080356A" w:rsidDel="00D02572">
          <w:delText xml:space="preserve"> </w:delText>
        </w:r>
      </w:del>
    </w:p>
    <w:p w14:paraId="001AD38B" w14:textId="2341FFC8" w:rsidR="00097ABD" w:rsidRPr="0080356A" w:rsidDel="00D02572" w:rsidRDefault="00097ABD" w:rsidP="007071BC">
      <w:pPr>
        <w:ind w:firstLine="0"/>
        <w:rPr>
          <w:del w:id="3314" w:author="Bernie Grofman" w:date="2022-11-27T22:49:00Z"/>
        </w:rPr>
        <w:pPrChange w:id="3315" w:author="Bernie Grofman" w:date="2022-11-28T00:00:00Z">
          <w:pPr/>
        </w:pPrChange>
      </w:pPr>
      <w:del w:id="3316" w:author="Bernie Grofman" w:date="2022-11-27T22:49:00Z">
        <w:r w:rsidRPr="0080356A" w:rsidDel="00D02572">
          <w:delText>Can state courts constrain partisan gerrymandering?</w:delText>
        </w:r>
        <w:r w:rsidR="0041484F" w:rsidRPr="0080356A" w:rsidDel="00D02572">
          <w:delText xml:space="preserve"> </w:delText>
        </w:r>
        <w:r w:rsidR="00792BFC" w:rsidRPr="0080356A" w:rsidDel="00D02572">
          <w:delText>In both the 2010 round and the 2020 round</w:delText>
        </w:r>
        <w:r w:rsidRPr="0080356A" w:rsidDel="00D02572">
          <w:delText xml:space="preserve"> state courts have</w:delText>
        </w:r>
        <w:r w:rsidR="00876ED8" w:rsidRPr="0080356A" w:rsidDel="00D02572">
          <w:delText xml:space="preserve"> </w:delText>
        </w:r>
        <w:r w:rsidR="00792BFC" w:rsidRPr="0080356A" w:rsidDel="00D02572">
          <w:delText>rejected</w:delText>
        </w:r>
        <w:r w:rsidRPr="0080356A" w:rsidDel="00D02572">
          <w:delText xml:space="preserve"> plans they determined to be partisan gerrymandering, using a variety of evidence</w:delText>
        </w:r>
        <w:r w:rsidR="00792BFC" w:rsidRPr="0080356A" w:rsidDel="00D02572">
          <w:delText xml:space="preserve">, even if they then allowed the previous redistricting authority to propose a revised map which they </w:delText>
        </w:r>
        <w:r w:rsidR="007E66F7" w:rsidRPr="0080356A" w:rsidDel="00D02572">
          <w:delText>subsequently</w:delText>
        </w:r>
        <w:r w:rsidR="00792BFC" w:rsidRPr="0080356A" w:rsidDel="00D02572">
          <w:delText xml:space="preserve"> approved.</w:delText>
        </w:r>
        <w:r w:rsidR="0041484F" w:rsidRPr="0080356A" w:rsidDel="00D02572">
          <w:delText xml:space="preserve"> </w:delText>
        </w:r>
        <w:r w:rsidRPr="0080356A" w:rsidDel="00D02572">
          <w:delText xml:space="preserve">However, a new challenge has emerged that would threaten this power to hold accountable political manipulation of district maps for </w:delText>
        </w:r>
        <w:r w:rsidRPr="0080356A" w:rsidDel="00D02572">
          <w:rPr>
            <w:u w:val="single"/>
          </w:rPr>
          <w:delText>federal</w:delText>
        </w:r>
        <w:r w:rsidRPr="0080356A" w:rsidDel="00D02572">
          <w:delText xml:space="preserve"> elections. The independent state legislature theory is based on the premise that state legislatures are vested with full and unconstrainted authority in the </w:delText>
        </w:r>
        <w:r w:rsidR="00A14C29" w:rsidDel="00D02572">
          <w:delText>U.S.</w:delText>
        </w:r>
        <w:r w:rsidRPr="0080356A" w:rsidDel="00D02572">
          <w:delText xml:space="preserve"> constitution for exercising its power over federal elections. </w:delText>
        </w:r>
        <w:r w:rsidR="00023FD6" w:rsidRPr="0080356A" w:rsidDel="00D02572">
          <w:delText>This theory asserts that</w:delText>
        </w:r>
        <w:r w:rsidR="00876ED8" w:rsidRPr="0080356A" w:rsidDel="00D02572">
          <w:delText xml:space="preserve"> </w:delText>
        </w:r>
        <w:r w:rsidRPr="0080356A" w:rsidDel="00D02572">
          <w:delText xml:space="preserve">the Electors Clause and Elections Clause found in Article 2, Section 2, and Article I, Section 4, respectively, “vests state legislatures with plenary power to craft rules for Congressional and Presidential elections </w:delText>
        </w:r>
        <w:r w:rsidRPr="0080356A" w:rsidDel="00D02572">
          <w:rPr>
            <w:u w:val="single"/>
          </w:rPr>
          <w:delText>unbound by state constitutions and free from review by state courts</w:delText>
        </w:r>
        <w:r w:rsidRPr="0080356A" w:rsidDel="00D02572">
          <w:delText xml:space="preserve">” </w:delText>
        </w:r>
      </w:del>
      <w:customXmlDelRangeStart w:id="3317" w:author="Bernie Grofman" w:date="2022-11-27T22:49:00Z"/>
      <w:sdt>
        <w:sdtPr>
          <w:rPr>
            <w:color w:val="000000"/>
          </w:rPr>
          <w:tag w:val="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
          <w:id w:val="1612702415"/>
          <w:placeholder>
            <w:docPart w:val="6A20FB430809475B8A1F8E7F8E9B1066"/>
          </w:placeholder>
        </w:sdtPr>
        <w:sdtContent>
          <w:customXmlDelRangeEnd w:id="3317"/>
          <w:del w:id="3318" w:author="Bernie Grofman" w:date="2022-11-27T22:49:00Z">
            <w:r w:rsidR="00090C48" w:rsidDel="00D02572">
              <w:rPr>
                <w:color w:val="000000"/>
              </w:rPr>
              <w:fldChar w:fldCharType="begin"/>
            </w:r>
            <w:r w:rsidR="004945C6" w:rsidDel="00D02572">
              <w:rPr>
                <w:color w:val="000000"/>
              </w:rPr>
              <w:delInstrText xml:space="preserve"> ADDIN ZOTERO_ITEM CSL_CITATION {"citationID":"klierjCd","properties":{"formattedCitation":"(Weingartner 2021 emphasis added)","plainCitation":"(Weingartner 2021 emphasis added)","noteIndex":0},"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delInstrText>
            </w:r>
            <w:r w:rsidR="00090C48" w:rsidDel="00D02572">
              <w:rPr>
                <w:color w:val="000000"/>
              </w:rPr>
              <w:fldChar w:fldCharType="separate"/>
            </w:r>
            <w:r w:rsidR="004945C6" w:rsidDel="00D02572">
              <w:rPr>
                <w:noProof/>
                <w:color w:val="000000"/>
              </w:rPr>
              <w:delText>(Weingartner 2021 emphasis added)</w:delText>
            </w:r>
            <w:r w:rsidR="00090C48" w:rsidDel="00D02572">
              <w:rPr>
                <w:color w:val="000000"/>
              </w:rPr>
              <w:fldChar w:fldCharType="end"/>
            </w:r>
          </w:del>
          <w:customXmlDelRangeStart w:id="3319" w:author="Bernie Grofman" w:date="2022-11-27T22:49:00Z"/>
        </w:sdtContent>
      </w:sdt>
      <w:customXmlDelRangeEnd w:id="3319"/>
      <w:del w:id="3320" w:author="Bernie Grofman" w:date="2022-11-27T22:49:00Z">
        <w:r w:rsidRPr="0080356A" w:rsidDel="00D02572">
          <w:delText>.</w:delText>
        </w:r>
        <w:r w:rsidRPr="0080356A" w:rsidDel="00D02572">
          <w:rPr>
            <w:vertAlign w:val="superscript"/>
          </w:rPr>
          <w:footnoteReference w:id="167"/>
        </w:r>
        <w:r w:rsidRPr="0080356A" w:rsidDel="00D02572">
          <w:delText xml:space="preserve"> </w:delText>
        </w:r>
      </w:del>
    </w:p>
    <w:p w14:paraId="75C9363E" w14:textId="32241989" w:rsidR="00E74012" w:rsidRDefault="00097ABD" w:rsidP="007071BC">
      <w:pPr>
        <w:ind w:firstLine="0"/>
        <w:rPr>
          <w:ins w:id="3326" w:author="Bernie Grofman" w:date="2022-11-27T18:23:00Z"/>
        </w:rPr>
        <w:pPrChange w:id="3327" w:author="Bernie Grofman" w:date="2022-11-28T00:00:00Z">
          <w:pPr/>
        </w:pPrChange>
      </w:pPr>
      <w:del w:id="3328" w:author="Bernie Grofman" w:date="2022-11-27T22:49:00Z">
        <w:r w:rsidRPr="0080356A" w:rsidDel="00D02572">
          <w:delText xml:space="preserve">The </w:delText>
        </w:r>
        <w:r w:rsidR="00A14C29" w:rsidDel="00D02572">
          <w:delText>U.S.</w:delText>
        </w:r>
        <w:r w:rsidRPr="0080356A" w:rsidDel="00D02572">
          <w:delText xml:space="preserve"> Supreme Court has agreed to hear a case in the October 2022 term that challenges the North Carolina Supreme Court’s ability to replace a congressional plan</w:delText>
        </w:r>
        <w:r w:rsidR="00876ED8" w:rsidRPr="0080356A" w:rsidDel="00D02572">
          <w:delText xml:space="preserve"> </w:delText>
        </w:r>
        <w:r w:rsidR="007E66F7" w:rsidRPr="0080356A" w:rsidDel="00D02572">
          <w:delText>from</w:delText>
        </w:r>
        <w:r w:rsidRPr="0080356A" w:rsidDel="00D02572">
          <w:delText xml:space="preserve"> the state legislature with one of their own, after </w:delText>
        </w:r>
        <w:r w:rsidR="007E66F7" w:rsidRPr="0080356A" w:rsidDel="00D02572">
          <w:delText xml:space="preserve">having ruled </w:delText>
        </w:r>
        <w:r w:rsidRPr="0080356A" w:rsidDel="00D02572">
          <w:delText>that the legislature’s plan violates the state constitution.</w:delText>
        </w:r>
        <w:r w:rsidR="00876ED8" w:rsidRPr="0080356A" w:rsidDel="00D02572">
          <w:delText xml:space="preserve"> </w:delText>
        </w:r>
        <w:r w:rsidR="007E66F7" w:rsidRPr="0080356A" w:rsidDel="00D02572">
          <w:delText xml:space="preserve">If the petitioners are successful in </w:delText>
        </w:r>
        <w:r w:rsidR="007E66F7" w:rsidRPr="0080356A" w:rsidDel="00D02572">
          <w:rPr>
            <w:i/>
            <w:iCs/>
          </w:rPr>
          <w:delText>Moore v. Harper</w:delText>
        </w:r>
        <w:r w:rsidR="004C6AF6" w:rsidDel="00D02572">
          <w:delText>,</w:delText>
        </w:r>
        <w:r w:rsidR="004C6AF6" w:rsidDel="00D02572">
          <w:rPr>
            <w:rStyle w:val="FootnoteReference"/>
          </w:rPr>
          <w:footnoteReference w:id="168"/>
        </w:r>
        <w:r w:rsidR="007E66F7" w:rsidRPr="0080356A" w:rsidDel="00D02572">
          <w:delText xml:space="preserve"> all</w:delText>
        </w:r>
        <w:r w:rsidR="00876ED8" w:rsidRPr="0080356A" w:rsidDel="00D02572">
          <w:delText xml:space="preserve"> </w:delText>
        </w:r>
        <w:r w:rsidR="007E66F7" w:rsidRPr="0080356A" w:rsidDel="00D02572">
          <w:delText>non-legislative solutions to cure partisan gerrymandering are suspect.</w:delText>
        </w:r>
        <w:r w:rsidR="00876ED8" w:rsidRPr="0080356A" w:rsidDel="00D02572">
          <w:delText xml:space="preserve"> </w:delText>
        </w:r>
        <w:r w:rsidR="007E66F7" w:rsidRPr="0080356A" w:rsidDel="00D02572">
          <w:delText xml:space="preserve">In particular, the 2022 </w:delText>
        </w:r>
        <w:r w:rsidRPr="0080356A" w:rsidDel="00D02572">
          <w:delText xml:space="preserve">plans in Pennsylvania and New York </w:delText>
        </w:r>
        <w:r w:rsidR="007E66F7" w:rsidRPr="0080356A" w:rsidDel="00D02572">
          <w:delText>would also be unconstitutional</w:delText>
        </w:r>
        <w:r w:rsidRPr="0080356A" w:rsidDel="00D02572">
          <w:delText>, since they</w:delText>
        </w:r>
        <w:r w:rsidR="007E66F7" w:rsidRPr="0080356A" w:rsidDel="00D02572">
          <w:delText>,</w:delText>
        </w:r>
        <w:r w:rsidRPr="0080356A" w:rsidDel="00D02572">
          <w:delText xml:space="preserve"> too</w:delText>
        </w:r>
        <w:r w:rsidR="007E66F7" w:rsidRPr="0080356A" w:rsidDel="00D02572">
          <w:delText>,</w:delText>
        </w:r>
        <w:r w:rsidRPr="0080356A" w:rsidDel="00D02572">
          <w:delText xml:space="preserve"> were put into place by state courts. </w:delText>
        </w:r>
        <w:r w:rsidR="007E66F7" w:rsidRPr="0080356A" w:rsidDel="00D02572">
          <w:delText>Of course, were the U</w:delText>
        </w:r>
        <w:r w:rsidR="0016138E" w:rsidDel="00D02572">
          <w:delText>.</w:delText>
        </w:r>
        <w:r w:rsidR="007E66F7" w:rsidRPr="0080356A" w:rsidDel="00D02572">
          <w:delText>S</w:delText>
        </w:r>
        <w:r w:rsidR="0016138E" w:rsidDel="00D02572">
          <w:delText>.</w:delText>
        </w:r>
        <w:r w:rsidR="007E66F7" w:rsidRPr="0080356A" w:rsidDel="00D02572">
          <w:delText xml:space="preserve"> Supreme Court to adopt the independent state legislature theory it would have to reject one of its own recent precedents, that</w:delText>
        </w:r>
        <w:r w:rsidR="00876ED8" w:rsidRPr="0080356A" w:rsidDel="00D02572">
          <w:delText xml:space="preserve"> </w:delText>
        </w:r>
        <w:r w:rsidR="007E66F7" w:rsidRPr="0080356A" w:rsidDel="00D02572">
          <w:delText xml:space="preserve">in </w:delText>
        </w:r>
        <w:r w:rsidR="007E66F7" w:rsidRPr="0080356A" w:rsidDel="00D02572">
          <w:rPr>
            <w:i/>
            <w:iCs/>
          </w:rPr>
          <w:delText>Rucho</w:delText>
        </w:r>
        <w:r w:rsidR="007E66F7" w:rsidRPr="0080356A" w:rsidDel="00D02572">
          <w:delText xml:space="preserve">, where the Court, </w:delText>
        </w:r>
        <w:r w:rsidR="007E66F7" w:rsidRPr="0080356A" w:rsidDel="00D02572">
          <w:rPr>
            <w:i/>
            <w:iCs/>
          </w:rPr>
          <w:delText>after its own condemnation of</w:delText>
        </w:r>
        <w:r w:rsidR="00876ED8" w:rsidRPr="0080356A" w:rsidDel="00D02572">
          <w:rPr>
            <w:i/>
            <w:iCs/>
          </w:rPr>
          <w:delText xml:space="preserve"> </w:delText>
        </w:r>
        <w:r w:rsidR="007E66F7" w:rsidRPr="0080356A" w:rsidDel="00D02572">
          <w:rPr>
            <w:i/>
            <w:iCs/>
          </w:rPr>
          <w:delText>excessive partisan gerrymandering,</w:delText>
        </w:r>
        <w:r w:rsidR="007E66F7" w:rsidRPr="0080356A" w:rsidDel="00D02572">
          <w:delText xml:space="preserve"> points to state courts as a potential remedy -- in language quoted earlier in this essay.</w:delText>
        </w:r>
      </w:del>
    </w:p>
    <w:p w14:paraId="39534DBA" w14:textId="4354E4D9" w:rsidR="00E74012" w:rsidRDefault="00F6465C">
      <w:pPr>
        <w:pStyle w:val="Heading1"/>
        <w:rPr>
          <w:ins w:id="3331" w:author="Bernie Grofman" w:date="2022-11-27T18:28:00Z"/>
        </w:rPr>
        <w:pPrChange w:id="3332" w:author="Bernie Grofman" w:date="2022-11-27T18:28:00Z">
          <w:pPr/>
        </w:pPrChange>
      </w:pPr>
      <w:ins w:id="3333" w:author="Bernie Grofman" w:date="2022-11-27T23:49:00Z">
        <w:r>
          <w:t xml:space="preserve"> </w:t>
        </w:r>
      </w:ins>
      <w:ins w:id="3334" w:author="Bernie Grofman" w:date="2022-11-27T21:24:00Z">
        <w:r w:rsidR="00314A3F">
          <w:t xml:space="preserve"> </w:t>
        </w:r>
      </w:ins>
      <w:ins w:id="3335" w:author="Bernie Grofman" w:date="2022-11-27T18:24:00Z">
        <w:r w:rsidR="00E74012">
          <w:t>CONCLUSIONS</w:t>
        </w:r>
      </w:ins>
    </w:p>
    <w:p w14:paraId="484C681B" w14:textId="37ADF98C" w:rsidR="009D3978" w:rsidRPr="00D61F45" w:rsidDel="00F6465C" w:rsidRDefault="009D3978" w:rsidP="009D3978">
      <w:pPr>
        <w:rPr>
          <w:del w:id="3336" w:author="Bernie Grofman" w:date="2022-11-27T23:49:00Z"/>
          <w:moveTo w:id="3337" w:author="Bernie Grofman" w:date="2022-11-27T21:46:00Z"/>
          <w:b/>
          <w:rPrChange w:id="3338" w:author="Bernie Grofman" w:date="2022-11-27T23:02:00Z">
            <w:rPr>
              <w:del w:id="3339" w:author="Bernie Grofman" w:date="2022-11-27T23:49:00Z"/>
              <w:moveTo w:id="3340" w:author="Bernie Grofman" w:date="2022-11-27T21:46:00Z"/>
            </w:rPr>
          </w:rPrChange>
        </w:rPr>
      </w:pPr>
      <w:moveToRangeStart w:id="3341" w:author="Bernie Grofman" w:date="2022-11-27T21:46:00Z" w:name="move120478001"/>
      <w:moveTo w:id="3342" w:author="Bernie Grofman" w:date="2022-11-27T21:46:00Z">
        <w:del w:id="3343" w:author="Bernie Grofman" w:date="2022-11-27T23:49:00Z">
          <w:r w:rsidRPr="0080356A" w:rsidDel="00F6465C">
            <w:delText xml:space="preserve">As we discussed above, there are many reasons why the 2020 round of redistricting is different from previous round, </w:delText>
          </w:r>
        </w:del>
        <w:del w:id="3344" w:author="Bernie Grofman" w:date="2022-11-27T23:23:00Z">
          <w:r w:rsidRPr="0080356A" w:rsidDel="00AE171C">
            <w:delText xml:space="preserve">with one key aspect of that difference being the </w:delText>
          </w:r>
          <w:r w:rsidDel="00AE171C">
            <w:delText xml:space="preserve">U.S. </w:delText>
          </w:r>
          <w:r w:rsidRPr="0080356A" w:rsidDel="00AE171C">
            <w:delText xml:space="preserve">Supreme Court’s definitive opting out of any role in controlling gerrymandering </w:delText>
          </w:r>
        </w:del>
        <w:del w:id="3345" w:author="Bernie Grofman" w:date="2022-11-27T23:49:00Z">
          <w:r w:rsidRPr="0080356A" w:rsidDel="00F6465C">
            <w:delText xml:space="preserve">and the concomitant new role of state courts in regulating partisan gerrymandering as the last avenue of defense. </w:delText>
          </w:r>
        </w:del>
        <w:del w:id="3346" w:author="Bernie Grofman" w:date="2022-11-27T23:43:00Z">
          <w:r w:rsidRPr="0080356A" w:rsidDel="00F6465C">
            <w:delText xml:space="preserve">The existence of new constitutional amendments with explicit prohibitions on partisan gerrymandering has given some state courts power to address the issue of partisan gerrymandering. </w:delText>
          </w:r>
        </w:del>
        <w:del w:id="3347" w:author="Bernie Grofman" w:date="2022-11-27T23:49:00Z">
          <w:r w:rsidRPr="0080356A" w:rsidDel="00F6465C">
            <w:delText xml:space="preserve">But state courts have also shown creativity in reinterpreting </w:delText>
          </w:r>
          <w:r w:rsidDel="00F6465C">
            <w:delText>other</w:delText>
          </w:r>
          <w:r w:rsidRPr="0080356A" w:rsidDel="00F6465C">
            <w:delText xml:space="preserve"> state constitutional provisions. </w:delText>
          </w:r>
        </w:del>
        <w:del w:id="3348" w:author="Bernie Grofman" w:date="2022-11-27T23:25:00Z">
          <w:r w:rsidRPr="0080356A" w:rsidDel="00AE171C">
            <w:delText xml:space="preserve">Not all state court justices, however, have been willing to consider partisan gerrymandering to be something appropriate for state courts to deal with using state constitutional provisions, at least in the absence of specific provisions for them to rely upon. </w:delText>
          </w:r>
          <w:r w:rsidRPr="00406783" w:rsidDel="00AE171C">
            <w:delText xml:space="preserve">And even when there are such provisions, some state court justices have found reasons to conclude that the challenged map really does not rise to the level of a constitutional violation </w:delText>
          </w:r>
          <w:r w:rsidRPr="00D61F45" w:rsidDel="00AE171C">
            <w:rPr>
              <w:b/>
              <w:rPrChange w:id="3349" w:author="Bernie Grofman" w:date="2022-11-27T23:02:00Z">
                <w:rPr/>
              </w:rPrChange>
            </w:rPr>
            <w:delText xml:space="preserve">even when </w:delText>
          </w:r>
        </w:del>
        <w:del w:id="3350" w:author="Bernie Grofman" w:date="2022-11-27T23:02:00Z">
          <w:r w:rsidRPr="00D61F45" w:rsidDel="00D61F45">
            <w:rPr>
              <w:b/>
              <w:rPrChange w:id="3351" w:author="Bernie Grofman" w:date="2022-11-27T23:02:00Z">
                <w:rPr/>
              </w:rPrChange>
            </w:rPr>
            <w:delText xml:space="preserve">academic scholarship suggests that it did. </w:delText>
          </w:r>
        </w:del>
        <w:del w:id="3352" w:author="Bernie Grofman" w:date="2022-11-27T21:47:00Z">
          <w:r w:rsidRPr="00D61F45" w:rsidDel="009D3978">
            <w:rPr>
              <w:b/>
              <w:rPrChange w:id="3353" w:author="Bernie Grofman" w:date="2022-11-27T23:02:00Z">
                <w:rPr/>
              </w:rPrChange>
            </w:rPr>
            <w:delText xml:space="preserve">We have not here detailed the decisions by the court and the justifications for hold a plan to be unconstitutional. Nor did we attempt to determine what factors would cause a justice to either ignore the law or to interpret the evidence differently than from those justices that did find a violation. </w:delText>
          </w:r>
        </w:del>
      </w:moveTo>
    </w:p>
    <w:p w14:paraId="3642A448" w14:textId="5279420B" w:rsidR="009D3978" w:rsidRPr="00805AFA" w:rsidDel="00D53CD2" w:rsidRDefault="009D3978" w:rsidP="009D3978">
      <w:pPr>
        <w:rPr>
          <w:del w:id="3354" w:author="Bernie Grofman" w:date="2022-11-27T22:10:00Z"/>
          <w:moveTo w:id="3355" w:author="Bernie Grofman" w:date="2022-11-27T21:46:00Z"/>
        </w:rPr>
      </w:pPr>
      <w:moveTo w:id="3356" w:author="Bernie Grofman" w:date="2022-11-27T21:46:00Z">
        <w:del w:id="3357" w:author="Bernie Grofman" w:date="2022-11-27T22:10:00Z">
          <w:r w:rsidRPr="0080356A" w:rsidDel="00D53CD2">
            <w:delText xml:space="preserve">As we assess the overall </w:delText>
          </w:r>
          <w:r w:rsidRPr="002D400F" w:rsidDel="00D53CD2">
            <w:delText xml:space="preserve">evidence, attempted gerrymandering </w:delText>
          </w:r>
          <w:r w:rsidDel="00D53CD2">
            <w:delText>was as</w:delText>
          </w:r>
          <w:r w:rsidRPr="002D400F" w:rsidDel="00D53CD2">
            <w:delText xml:space="preserve"> egregious and pervasive than in the past</w:delText>
          </w:r>
          <w:r w:rsidDel="00D53CD2">
            <w:delText xml:space="preserve">. Several factors </w:delText>
          </w:r>
          <w:r w:rsidRPr="002D400F" w:rsidDel="00D53CD2">
            <w:delText>combin</w:delText>
          </w:r>
          <w:r w:rsidDel="00D53CD2">
            <w:delText xml:space="preserve">ed has meant that the national </w:delText>
          </w:r>
          <w:r w:rsidRPr="00530A00" w:rsidDel="00D53CD2">
            <w:rPr>
              <w:i/>
              <w:iCs/>
            </w:rPr>
            <w:delText>effect</w:delText>
          </w:r>
          <w:r w:rsidDel="00D53CD2">
            <w:delText xml:space="preserve"> of gerrymandering was largely offsetting. First,</w:delText>
          </w:r>
          <w:r w:rsidRPr="002D400F" w:rsidDel="00D53CD2">
            <w:delText xml:space="preserve"> taking redistricting out of the hands of the legislature in several states</w:delText>
          </w:r>
          <w:r w:rsidDel="00D53CD2">
            <w:delText xml:space="preserve"> meant that some trifecta states were left impotent. Second,</w:delText>
          </w:r>
          <w:r w:rsidRPr="002D400F" w:rsidDel="00D53CD2">
            <w:delText xml:space="preserve"> state courts t</w:delText>
          </w:r>
          <w:r w:rsidDel="00D53CD2">
            <w:delText>ook</w:delText>
          </w:r>
          <w:r w:rsidRPr="002D400F" w:rsidDel="00D53CD2">
            <w:delText xml:space="preserve"> a much more aggressive stance in applying provisions of their state constitution as bars to </w:delText>
          </w:r>
          <w:r w:rsidRPr="00AB66E5" w:rsidDel="00D53CD2">
            <w:delText>gerrymandering and drawing maps of their own</w:delText>
          </w:r>
          <w:r w:rsidDel="00D53CD2">
            <w:delText>. Third, the relative balance in state where each party had control over the process meant a decrease in the advantage for the Republicans comparted to the 2010 redistricting cycle. T</w:delText>
          </w:r>
          <w:r w:rsidRPr="0080356A" w:rsidDel="00D53CD2">
            <w:delText xml:space="preserve">he overall level of egregious gerrymandering is less in the congressional maps being used in 2022 than many scholars anticipated would be the case after </w:delText>
          </w:r>
          <w:r w:rsidRPr="0080356A" w:rsidDel="00D53CD2">
            <w:rPr>
              <w:i/>
              <w:iCs/>
            </w:rPr>
            <w:delText>Rucho</w:delText>
          </w:r>
          <w:r w:rsidRPr="0080356A" w:rsidDel="00D53CD2">
            <w:delText xml:space="preserve"> was decided in 2018. But in </w:delText>
          </w:r>
          <w:r w:rsidRPr="00C279A1" w:rsidDel="00D53CD2">
            <w:delText>our view, in some states, such as Florida, it is still unacceptably high, and a threat to democracy</w:delText>
          </w:r>
          <w:r w:rsidDel="00D53CD2">
            <w:delText>. Moreover, the failures of the Ohio and New York commissions, along with significant bias in some commission drawn maps, lead us to additional questions about the best path forward for fair districting considering the federal judiciary’s abdication.</w:delText>
          </w:r>
          <w:r w:rsidRPr="000D238A" w:rsidDel="00D53CD2">
            <w:rPr>
              <w:color w:val="FF0000"/>
              <w:sz w:val="32"/>
              <w:szCs w:val="32"/>
            </w:rPr>
            <w:delText xml:space="preserve"> </w:delText>
          </w:r>
        </w:del>
      </w:moveTo>
    </w:p>
    <w:moveToRangeEnd w:id="3341"/>
    <w:p w14:paraId="0EC72FF6" w14:textId="65F47F6B" w:rsidR="00314A3F" w:rsidRDefault="00314A3F" w:rsidP="00F6465C">
      <w:pPr>
        <w:ind w:firstLine="0"/>
        <w:rPr>
          <w:ins w:id="3358" w:author="Bernie Grofman" w:date="2022-11-27T18:24:00Z"/>
        </w:rPr>
        <w:pPrChange w:id="3359" w:author="Bernie Grofman" w:date="2022-11-27T23:49:00Z">
          <w:pPr/>
        </w:pPrChange>
      </w:pPr>
    </w:p>
    <w:p w14:paraId="01ED7E0A" w14:textId="7454C385" w:rsidR="0039124F" w:rsidRDefault="00E74012" w:rsidP="005429F0">
      <w:pPr>
        <w:rPr>
          <w:ins w:id="3360" w:author="Bernie Grofman" w:date="2022-11-27T23:17:00Z"/>
          <w:b/>
        </w:rPr>
      </w:pPr>
      <w:ins w:id="3361" w:author="Bernie Grofman" w:date="2022-11-27T18:24:00Z">
        <w:r>
          <w:t xml:space="preserve"> </w:t>
        </w:r>
        <w:r w:rsidRPr="0039124F">
          <w:rPr>
            <w:b/>
            <w:rPrChange w:id="3362" w:author="Bernie Grofman" w:date="2022-11-27T23:17:00Z">
              <w:rPr/>
            </w:rPrChange>
          </w:rPr>
          <w:t>1</w:t>
        </w:r>
        <w:r>
          <w:t xml:space="preserve">. </w:t>
        </w:r>
      </w:ins>
      <w:ins w:id="3363" w:author="Bernie Grofman" w:date="2022-11-27T18:33:00Z">
        <w:r w:rsidR="00E1289D">
          <w:t xml:space="preserve"> </w:t>
        </w:r>
        <w:r w:rsidR="00E1289D" w:rsidRPr="00E1289D">
          <w:rPr>
            <w:b/>
            <w:rPrChange w:id="3364" w:author="Bernie Grofman" w:date="2022-11-27T18:36:00Z">
              <w:rPr/>
            </w:rPrChange>
          </w:rPr>
          <w:t xml:space="preserve">It is now state courts rather than federal courts whom litigants turn to </w:t>
        </w:r>
      </w:ins>
      <w:ins w:id="3365" w:author="Bernie Grofman" w:date="2022-11-28T00:00:00Z">
        <w:r w:rsidR="007071BC">
          <w:rPr>
            <w:b/>
          </w:rPr>
          <w:t xml:space="preserve">to </w:t>
        </w:r>
      </w:ins>
      <w:ins w:id="3366" w:author="Bernie Grofman" w:date="2022-11-27T18:33:00Z">
        <w:r w:rsidR="00E1289D" w:rsidRPr="00E1289D">
          <w:rPr>
            <w:b/>
            <w:rPrChange w:id="3367" w:author="Bernie Grofman" w:date="2022-11-27T18:36:00Z">
              <w:rPr/>
            </w:rPrChange>
          </w:rPr>
          <w:t>challenge what they regard as egregious partisan gerrymanders</w:t>
        </w:r>
      </w:ins>
      <w:ins w:id="3368" w:author="Bernie Grofman" w:date="2022-11-27T23:23:00Z">
        <w:r w:rsidR="00AE171C">
          <w:rPr>
            <w:b/>
          </w:rPr>
          <w:t xml:space="preserve">, with one key reason for that difference being </w:t>
        </w:r>
        <w:r w:rsidR="00AE171C" w:rsidRPr="0080356A">
          <w:t xml:space="preserve">the </w:t>
        </w:r>
        <w:r w:rsidR="00AE171C">
          <w:t xml:space="preserve">U.S. </w:t>
        </w:r>
        <w:r w:rsidR="00AE171C" w:rsidRPr="0080356A">
          <w:t xml:space="preserve">Supreme Court’s definitive opting out of any role in controlling </w:t>
        </w:r>
      </w:ins>
      <w:ins w:id="3369" w:author="Bernie Grofman" w:date="2022-11-28T00:00:00Z">
        <w:r w:rsidR="00CF15E8">
          <w:t xml:space="preserve">partisan </w:t>
        </w:r>
      </w:ins>
      <w:ins w:id="3370" w:author="Bernie Grofman" w:date="2022-11-27T23:23:00Z">
        <w:r w:rsidR="00AE171C" w:rsidRPr="0080356A">
          <w:t>gerrymandering</w:t>
        </w:r>
      </w:ins>
      <w:ins w:id="3371" w:author="Bernie Grofman" w:date="2022-11-28T00:00:00Z">
        <w:r w:rsidR="00CF15E8">
          <w:t>.</w:t>
        </w:r>
      </w:ins>
      <w:ins w:id="3372" w:author="Bernie Grofman" w:date="2022-11-27T18:33:00Z">
        <w:r w:rsidR="00E1289D" w:rsidRPr="00E1289D">
          <w:rPr>
            <w:b/>
            <w:rPrChange w:id="3373" w:author="Bernie Grofman" w:date="2022-11-27T18:36:00Z">
              <w:rPr/>
            </w:rPrChange>
          </w:rPr>
          <w:t xml:space="preserve"> </w:t>
        </w:r>
      </w:ins>
    </w:p>
    <w:p w14:paraId="3EFA1489" w14:textId="4E5B3413" w:rsidR="00E1289D" w:rsidRDefault="0039124F" w:rsidP="005429F0">
      <w:pPr>
        <w:rPr>
          <w:ins w:id="3374" w:author="Bernie Grofman" w:date="2022-11-27T18:39:00Z"/>
        </w:rPr>
      </w:pPr>
      <w:ins w:id="3375" w:author="Bernie Grofman" w:date="2022-11-27T23:17:00Z">
        <w:r>
          <w:rPr>
            <w:b/>
          </w:rPr>
          <w:t xml:space="preserve">2. </w:t>
        </w:r>
      </w:ins>
      <w:ins w:id="3376" w:author="Bernie Grofman" w:date="2022-11-27T18:33:00Z">
        <w:r w:rsidR="00E1289D" w:rsidRPr="00E1289D">
          <w:rPr>
            <w:b/>
            <w:rPrChange w:id="3377" w:author="Bernie Grofman" w:date="2022-11-27T18:36:00Z">
              <w:rPr/>
            </w:rPrChange>
          </w:rPr>
          <w:t xml:space="preserve"> S</w:t>
        </w:r>
      </w:ins>
      <w:ins w:id="3378" w:author="Bernie Grofman" w:date="2022-11-27T18:29:00Z">
        <w:r w:rsidR="00E1289D" w:rsidRPr="00E1289D">
          <w:rPr>
            <w:b/>
            <w:rPrChange w:id="3379" w:author="Bernie Grofman" w:date="2022-11-27T18:36:00Z">
              <w:rPr/>
            </w:rPrChange>
          </w:rPr>
          <w:t xml:space="preserve">tate courts have taken up the challenge of </w:t>
        </w:r>
        <w:r w:rsidR="00E1289D" w:rsidRPr="00E1289D">
          <w:rPr>
            <w:b/>
            <w:i/>
            <w:rPrChange w:id="3380" w:author="Bernie Grofman" w:date="2022-11-27T18:36:00Z">
              <w:rPr/>
            </w:rPrChange>
          </w:rPr>
          <w:t>Rucho</w:t>
        </w:r>
        <w:r w:rsidR="00E1289D" w:rsidRPr="00E1289D">
          <w:rPr>
            <w:b/>
            <w:rPrChange w:id="3381" w:author="Bernie Grofman" w:date="2022-11-27T18:36:00Z">
              <w:rPr/>
            </w:rPrChange>
          </w:rPr>
          <w:t xml:space="preserve"> to </w:t>
        </w:r>
      </w:ins>
      <w:ins w:id="3382" w:author="Bernie Grofman" w:date="2022-11-27T18:31:00Z">
        <w:r w:rsidR="00E1289D" w:rsidRPr="00E1289D">
          <w:rPr>
            <w:b/>
            <w:rPrChange w:id="3383" w:author="Bernie Grofman" w:date="2022-11-27T18:36:00Z">
              <w:rPr/>
            </w:rPrChange>
          </w:rPr>
          <w:t>find manageable standards to measure gerrymandering</w:t>
        </w:r>
      </w:ins>
      <w:ins w:id="3384" w:author="Bernie Grofman" w:date="2022-11-27T18:34:00Z">
        <w:r w:rsidR="00E1289D" w:rsidRPr="00E1289D">
          <w:rPr>
            <w:b/>
            <w:rPrChange w:id="3385" w:author="Bernie Grofman" w:date="2022-11-27T18:36:00Z">
              <w:rPr/>
            </w:rPrChange>
          </w:rPr>
          <w:t xml:space="preserve"> </w:t>
        </w:r>
      </w:ins>
      <w:ins w:id="3386" w:author="Bernie Grofman" w:date="2022-11-27T18:31:00Z">
        <w:r w:rsidR="00E1289D" w:rsidRPr="00E1289D">
          <w:rPr>
            <w:b/>
            <w:rPrChange w:id="3387" w:author="Bernie Grofman" w:date="2022-11-27T18:36:00Z">
              <w:rPr/>
            </w:rPrChange>
          </w:rPr>
          <w:t xml:space="preserve">by </w:t>
        </w:r>
      </w:ins>
      <w:ins w:id="3388" w:author="Bernie Grofman" w:date="2022-11-27T18:29:00Z">
        <w:r w:rsidR="00E1289D" w:rsidRPr="00E1289D">
          <w:rPr>
            <w:b/>
            <w:rPrChange w:id="3389" w:author="Bernie Grofman" w:date="2022-11-27T18:36:00Z">
              <w:rPr/>
            </w:rPrChange>
          </w:rPr>
          <w:t>us</w:t>
        </w:r>
      </w:ins>
      <w:ins w:id="3390" w:author="Bernie Grofman" w:date="2022-11-27T18:31:00Z">
        <w:r w:rsidR="00E1289D" w:rsidRPr="00E1289D">
          <w:rPr>
            <w:b/>
            <w:rPrChange w:id="3391" w:author="Bernie Grofman" w:date="2022-11-27T18:36:00Z">
              <w:rPr/>
            </w:rPrChange>
          </w:rPr>
          <w:t>ing</w:t>
        </w:r>
      </w:ins>
      <w:ins w:id="3392" w:author="Bernie Grofman" w:date="2022-11-27T18:29:00Z">
        <w:r w:rsidR="00E1289D" w:rsidRPr="00E1289D">
          <w:rPr>
            <w:b/>
            <w:rPrChange w:id="3393" w:author="Bernie Grofman" w:date="2022-11-27T18:36:00Z">
              <w:rPr/>
            </w:rPrChange>
          </w:rPr>
          <w:t xml:space="preserve"> state constitutional provisions to craft state</w:t>
        </w:r>
      </w:ins>
      <w:ins w:id="3394" w:author="Bernie Grofman" w:date="2022-11-27T18:31:00Z">
        <w:r w:rsidR="00E1289D" w:rsidRPr="00E1289D">
          <w:rPr>
            <w:b/>
            <w:rPrChange w:id="3395" w:author="Bernie Grofman" w:date="2022-11-27T18:36:00Z">
              <w:rPr/>
            </w:rPrChange>
          </w:rPr>
          <w:t>-</w:t>
        </w:r>
      </w:ins>
      <w:ins w:id="3396" w:author="Bernie Grofman" w:date="2022-11-27T18:29:00Z">
        <w:r w:rsidR="00E1289D" w:rsidRPr="00E1289D">
          <w:rPr>
            <w:b/>
            <w:rPrChange w:id="3397" w:author="Bernie Grofman" w:date="2022-11-27T18:36:00Z">
              <w:rPr/>
            </w:rPrChange>
          </w:rPr>
          <w:t xml:space="preserve">specific standards for a finding that a plan was an unconstitutional </w:t>
        </w:r>
      </w:ins>
      <w:ins w:id="3398" w:author="Bernie Grofman" w:date="2022-11-27T18:30:00Z">
        <w:r w:rsidR="00E1289D" w:rsidRPr="00E1289D">
          <w:rPr>
            <w:b/>
            <w:rPrChange w:id="3399" w:author="Bernie Grofman" w:date="2022-11-27T18:36:00Z">
              <w:rPr/>
            </w:rPrChange>
          </w:rPr>
          <w:t xml:space="preserve">partisan </w:t>
        </w:r>
      </w:ins>
      <w:ins w:id="3400" w:author="Bernie Grofman" w:date="2022-11-27T18:29:00Z">
        <w:r w:rsidR="00E1289D" w:rsidRPr="00E1289D">
          <w:rPr>
            <w:b/>
            <w:rPrChange w:id="3401" w:author="Bernie Grofman" w:date="2022-11-27T18:36:00Z">
              <w:rPr/>
            </w:rPrChange>
          </w:rPr>
          <w:t>gerrymander</w:t>
        </w:r>
      </w:ins>
      <w:ins w:id="3402" w:author="Bernie Grofman" w:date="2022-11-27T18:30:00Z">
        <w:r w:rsidR="00E1289D" w:rsidRPr="00E1289D">
          <w:rPr>
            <w:b/>
            <w:rPrChange w:id="3403" w:author="Bernie Grofman" w:date="2022-11-27T18:36:00Z">
              <w:rPr/>
            </w:rPrChange>
          </w:rPr>
          <w:t>. In our view they have by and large done so successfully</w:t>
        </w:r>
      </w:ins>
      <w:ins w:id="3404" w:author="Bernie Grofman" w:date="2022-11-27T18:31:00Z">
        <w:r w:rsidR="00E1289D" w:rsidRPr="00E1289D">
          <w:rPr>
            <w:b/>
            <w:rPrChange w:id="3405" w:author="Bernie Grofman" w:date="2022-11-27T18:36:00Z">
              <w:rPr/>
            </w:rPrChange>
          </w:rPr>
          <w:t>.</w:t>
        </w:r>
      </w:ins>
      <w:ins w:id="3406" w:author="Bernie Grofman" w:date="2022-11-27T18:30:00Z">
        <w:r w:rsidR="00E1289D" w:rsidRPr="00E1289D">
          <w:rPr>
            <w:b/>
            <w:rPrChange w:id="3407" w:author="Bernie Grofman" w:date="2022-11-27T18:36:00Z">
              <w:rPr/>
            </w:rPrChange>
          </w:rPr>
          <w:t xml:space="preserve"> </w:t>
        </w:r>
      </w:ins>
      <w:ins w:id="3408" w:author="Bernie Grofman" w:date="2022-11-27T18:34:00Z">
        <w:r w:rsidR="00E1289D" w:rsidRPr="00E1289D">
          <w:rPr>
            <w:b/>
            <w:rPrChange w:id="3409" w:author="Bernie Grofman" w:date="2022-11-27T18:36:00Z">
              <w:rPr/>
            </w:rPrChange>
          </w:rPr>
          <w:t xml:space="preserve">In so doing they have drawn on the repertoire of tools developed by social scientists, computer scientists and others, </w:t>
        </w:r>
      </w:ins>
      <w:ins w:id="3410" w:author="Bernie Grofman" w:date="2022-11-27T18:35:00Z">
        <w:r w:rsidR="00E1289D" w:rsidRPr="00E1289D">
          <w:rPr>
            <w:b/>
            <w:rPrChange w:id="3411" w:author="Bernie Grofman" w:date="2022-11-27T18:36:00Z">
              <w:rPr/>
            </w:rPrChange>
          </w:rPr>
          <w:t xml:space="preserve">including metrics for measuring the extent of </w:t>
        </w:r>
      </w:ins>
      <w:ins w:id="3412" w:author="Bernie Grofman" w:date="2022-11-27T18:36:00Z">
        <w:r w:rsidR="00E1289D" w:rsidRPr="00E1289D">
          <w:rPr>
            <w:b/>
            <w:rPrChange w:id="3413" w:author="Bernie Grofman" w:date="2022-11-27T18:36:00Z">
              <w:rPr/>
            </w:rPrChange>
          </w:rPr>
          <w:lastRenderedPageBreak/>
          <w:t xml:space="preserve">partisan </w:t>
        </w:r>
      </w:ins>
      <w:ins w:id="3414" w:author="Bernie Grofman" w:date="2022-11-27T18:35:00Z">
        <w:r w:rsidR="00E1289D" w:rsidRPr="00E1289D">
          <w:rPr>
            <w:b/>
            <w:rPrChange w:id="3415" w:author="Bernie Grofman" w:date="2022-11-27T18:36:00Z">
              <w:rPr/>
            </w:rPrChange>
          </w:rPr>
          <w:t xml:space="preserve">gerrymandering and to assess likely durability, but also computer-based ways to evaluate </w:t>
        </w:r>
      </w:ins>
      <w:ins w:id="3416" w:author="Bernie Grofman" w:date="2022-11-27T18:36:00Z">
        <w:r w:rsidR="00E1289D" w:rsidRPr="00E1289D">
          <w:rPr>
            <w:b/>
            <w:rPrChange w:id="3417" w:author="Bernie Grofman" w:date="2022-11-27T18:36:00Z">
              <w:rPr/>
            </w:rPrChange>
          </w:rPr>
          <w:t>plans with respect to how well they satisfy good government standards</w:t>
        </w:r>
        <w:r w:rsidR="00E1289D">
          <w:t>.</w:t>
        </w:r>
      </w:ins>
      <w:ins w:id="3418" w:author="Bernie Grofman" w:date="2022-11-27T18:34:00Z">
        <w:r w:rsidR="00E1289D">
          <w:t xml:space="preserve"> </w:t>
        </w:r>
      </w:ins>
    </w:p>
    <w:p w14:paraId="6D474683" w14:textId="6C5B8A20" w:rsidR="00BA7E13" w:rsidRDefault="0039124F">
      <w:pPr>
        <w:rPr>
          <w:ins w:id="3419" w:author="Bernie Grofman" w:date="2022-11-27T22:14:00Z"/>
          <w:b/>
        </w:rPr>
      </w:pPr>
      <w:ins w:id="3420" w:author="Bernie Grofman" w:date="2022-11-27T23:17:00Z">
        <w:r>
          <w:rPr>
            <w:b/>
          </w:rPr>
          <w:t>3</w:t>
        </w:r>
      </w:ins>
      <w:ins w:id="3421" w:author="Bernie Grofman" w:date="2022-11-27T18:39:00Z">
        <w:r w:rsidR="00BA7E13" w:rsidRPr="00BA7E13">
          <w:rPr>
            <w:rPrChange w:id="3422" w:author="Bernie Grofman" w:date="2022-11-27T18:39:00Z">
              <w:rPr>
                <w:b/>
              </w:rPr>
            </w:rPrChange>
          </w:rPr>
          <w:t>.</w:t>
        </w:r>
        <w:r w:rsidR="00BA7E13">
          <w:t xml:space="preserve"> </w:t>
        </w:r>
      </w:ins>
      <w:ins w:id="3423" w:author="Bernie Grofman" w:date="2022-11-27T23:44:00Z">
        <w:r w:rsidR="00F6465C">
          <w:t>While t</w:t>
        </w:r>
      </w:ins>
      <w:ins w:id="3424" w:author="Bernie Grofman" w:date="2022-11-27T23:43:00Z">
        <w:r w:rsidR="00F6465C" w:rsidRPr="0080356A">
          <w:t>he existence of new constitutional amendments with explicit prohibitions on partisan gerrymandering has given some state courts power to address the issue of partisan gerrymandering</w:t>
        </w:r>
        <w:r w:rsidR="00F6465C">
          <w:t xml:space="preserve">, </w:t>
        </w:r>
      </w:ins>
      <w:ins w:id="3425" w:author="Bernie Grofman" w:date="2022-11-27T23:44:00Z">
        <w:r w:rsidR="00F6465C">
          <w:rPr>
            <w:b/>
          </w:rPr>
          <w:t>s</w:t>
        </w:r>
      </w:ins>
      <w:ins w:id="3426" w:author="Bernie Grofman" w:date="2022-11-27T18:39:00Z">
        <w:r w:rsidR="00BA7E13" w:rsidRPr="00BA7E13">
          <w:rPr>
            <w:b/>
            <w:rPrChange w:id="3427" w:author="Bernie Grofman" w:date="2022-11-27T18:42:00Z">
              <w:rPr/>
            </w:rPrChange>
          </w:rPr>
          <w:t>tate courts have made use of both old and new language in their state’s constitution</w:t>
        </w:r>
      </w:ins>
      <w:ins w:id="3428" w:author="Bernie Grofman" w:date="2022-11-27T23:48:00Z">
        <w:r w:rsidR="00F6465C">
          <w:rPr>
            <w:b/>
          </w:rPr>
          <w:t xml:space="preserve"> – with a particularly creative interpretation of </w:t>
        </w:r>
      </w:ins>
      <w:ins w:id="3429" w:author="Bernie Grofman" w:date="2022-11-27T23:49:00Z">
        <w:r w:rsidR="00F6465C">
          <w:rPr>
            <w:b/>
          </w:rPr>
          <w:t>the thrust of language long in the</w:t>
        </w:r>
      </w:ins>
      <w:ins w:id="3430" w:author="Bernie Grofman" w:date="2022-11-28T00:00:00Z">
        <w:r w:rsidR="00CF15E8">
          <w:rPr>
            <w:b/>
          </w:rPr>
          <w:t>ir</w:t>
        </w:r>
      </w:ins>
      <w:ins w:id="3431" w:author="Bernie Grofman" w:date="2022-11-27T23:49:00Z">
        <w:r w:rsidR="00F6465C">
          <w:rPr>
            <w:b/>
          </w:rPr>
          <w:t xml:space="preserve"> constitution.</w:t>
        </w:r>
      </w:ins>
      <w:ins w:id="3432" w:author="Bernie Grofman" w:date="2022-11-27T18:39:00Z">
        <w:r w:rsidR="00BA7E13" w:rsidRPr="00BA7E13">
          <w:rPr>
            <w:b/>
            <w:rPrChange w:id="3433" w:author="Bernie Grofman" w:date="2022-11-27T18:42:00Z">
              <w:rPr/>
            </w:rPrChange>
          </w:rPr>
          <w:t xml:space="preserve"> When maps have been challenged</w:t>
        </w:r>
      </w:ins>
      <w:ins w:id="3434" w:author="Bernie Grofman" w:date="2022-11-27T18:40:00Z">
        <w:r w:rsidR="00BA7E13" w:rsidRPr="00BA7E13">
          <w:rPr>
            <w:b/>
            <w:rPrChange w:id="3435" w:author="Bernie Grofman" w:date="2022-11-27T18:42:00Z">
              <w:rPr/>
            </w:rPrChange>
          </w:rPr>
          <w:t xml:space="preserve"> as partisan gerrymanders</w:t>
        </w:r>
      </w:ins>
      <w:ins w:id="3436" w:author="Bernie Grofman" w:date="2022-11-27T18:39:00Z">
        <w:r w:rsidR="00BA7E13" w:rsidRPr="00BA7E13">
          <w:rPr>
            <w:b/>
            <w:rPrChange w:id="3437" w:author="Bernie Grofman" w:date="2022-11-27T18:42:00Z">
              <w:rPr/>
            </w:rPrChange>
          </w:rPr>
          <w:t xml:space="preserve">, most </w:t>
        </w:r>
      </w:ins>
      <w:ins w:id="3438" w:author="Bernie Grofman" w:date="2022-11-27T18:40:00Z">
        <w:r w:rsidR="00BA7E13" w:rsidRPr="00BA7E13">
          <w:rPr>
            <w:b/>
            <w:rPrChange w:id="3439" w:author="Bernie Grofman" w:date="2022-11-27T18:42:00Z">
              <w:rPr/>
            </w:rPrChange>
          </w:rPr>
          <w:t>of those case</w:t>
        </w:r>
      </w:ins>
      <w:ins w:id="3440" w:author="Bernie Grofman" w:date="2022-11-27T19:31:00Z">
        <w:r w:rsidR="00627008">
          <w:rPr>
            <w:b/>
          </w:rPr>
          <w:t>s</w:t>
        </w:r>
      </w:ins>
      <w:ins w:id="3441" w:author="Bernie Grofman" w:date="2022-11-27T18:40:00Z">
        <w:r w:rsidR="00BA7E13" w:rsidRPr="00BA7E13">
          <w:rPr>
            <w:b/>
            <w:rPrChange w:id="3442" w:author="Bernie Grofman" w:date="2022-11-27T18:42:00Z">
              <w:rPr/>
            </w:rPrChange>
          </w:rPr>
          <w:t xml:space="preserve"> where there was either direct or indirect language in the state constitution that would form the basis for a legal rejection of a plan as an unconstitutional gerrymander have generated successful challenges</w:t>
        </w:r>
      </w:ins>
      <w:ins w:id="3443" w:author="Bernie Grofman" w:date="2022-11-27T19:16:00Z">
        <w:r w:rsidR="001F1EA9">
          <w:rPr>
            <w:b/>
          </w:rPr>
          <w:t>, with Oregon a notable exception.</w:t>
        </w:r>
      </w:ins>
      <w:ins w:id="3444" w:author="Bernie Grofman" w:date="2022-11-27T23:44:00Z">
        <w:r w:rsidR="00F6465C">
          <w:rPr>
            <w:rStyle w:val="FootnoteReference"/>
            <w:b/>
          </w:rPr>
          <w:footnoteReference w:id="169"/>
        </w:r>
      </w:ins>
      <w:ins w:id="3447" w:author="Bernie Grofman" w:date="2022-11-27T19:16:00Z">
        <w:r w:rsidR="001F1EA9">
          <w:rPr>
            <w:b/>
          </w:rPr>
          <w:t xml:space="preserve"> </w:t>
        </w:r>
      </w:ins>
      <w:ins w:id="3448" w:author="Bernie Grofman" w:date="2022-11-27T18:45:00Z">
        <w:r w:rsidR="00BA7E13">
          <w:rPr>
            <w:b/>
          </w:rPr>
          <w:t>On the other hand,</w:t>
        </w:r>
      </w:ins>
      <w:ins w:id="3449" w:author="Bernie Grofman" w:date="2022-11-27T18:40:00Z">
        <w:r w:rsidR="00BA7E13" w:rsidRPr="00BA7E13">
          <w:rPr>
            <w:b/>
            <w:rPrChange w:id="3450" w:author="Bernie Grofman" w:date="2022-11-27T18:42:00Z">
              <w:rPr/>
            </w:rPrChange>
          </w:rPr>
          <w:t xml:space="preserve"> </w:t>
        </w:r>
      </w:ins>
      <w:ins w:id="3451" w:author="Bernie Grofman" w:date="2022-11-27T18:41:00Z">
        <w:r w:rsidR="00BA7E13" w:rsidRPr="00BA7E13">
          <w:rPr>
            <w:b/>
            <w:rPrChange w:id="3452" w:author="Bernie Grofman" w:date="2022-11-27T18:42:00Z">
              <w:rPr/>
            </w:rPrChange>
          </w:rPr>
          <w:t xml:space="preserve">in </w:t>
        </w:r>
      </w:ins>
      <w:ins w:id="3453" w:author="Bernie Grofman" w:date="2022-11-27T18:40:00Z">
        <w:r w:rsidR="00BA7E13" w:rsidRPr="00BA7E13">
          <w:rPr>
            <w:b/>
            <w:rPrChange w:id="3454" w:author="Bernie Grofman" w:date="2022-11-27T18:42:00Z">
              <w:rPr/>
            </w:rPrChange>
          </w:rPr>
          <w:t>those situation where no language existed in the state constituti</w:t>
        </w:r>
      </w:ins>
      <w:ins w:id="3455" w:author="Bernie Grofman" w:date="2022-11-27T18:41:00Z">
        <w:r w:rsidR="00BA7E13" w:rsidRPr="00BA7E13">
          <w:rPr>
            <w:b/>
            <w:rPrChange w:id="3456" w:author="Bernie Grofman" w:date="2022-11-27T18:42:00Z">
              <w:rPr/>
            </w:rPrChange>
          </w:rPr>
          <w:t>o</w:t>
        </w:r>
      </w:ins>
      <w:ins w:id="3457" w:author="Bernie Grofman" w:date="2022-11-27T18:40:00Z">
        <w:r w:rsidR="00BA7E13" w:rsidRPr="00BA7E13">
          <w:rPr>
            <w:b/>
            <w:rPrChange w:id="3458" w:author="Bernie Grofman" w:date="2022-11-27T18:42:00Z">
              <w:rPr/>
            </w:rPrChange>
          </w:rPr>
          <w:t>n</w:t>
        </w:r>
      </w:ins>
      <w:ins w:id="3459" w:author="Bernie Grofman" w:date="2022-11-27T18:45:00Z">
        <w:r w:rsidR="00BA7E13">
          <w:rPr>
            <w:b/>
          </w:rPr>
          <w:t xml:space="preserve"> that </w:t>
        </w:r>
      </w:ins>
      <w:ins w:id="3460" w:author="Bernie Grofman" w:date="2022-11-27T18:46:00Z">
        <w:r w:rsidR="00BA7E13">
          <w:rPr>
            <w:b/>
          </w:rPr>
          <w:t>c</w:t>
        </w:r>
      </w:ins>
      <w:ins w:id="3461" w:author="Bernie Grofman" w:date="2022-11-27T18:45:00Z">
        <w:r w:rsidR="00BA7E13">
          <w:rPr>
            <w:b/>
          </w:rPr>
          <w:t>ould provide the basis for a state court to invalidate a plan as an egregious partisan gerrymander</w:t>
        </w:r>
      </w:ins>
      <w:ins w:id="3462" w:author="Bernie Grofman" w:date="2022-11-27T18:49:00Z">
        <w:r w:rsidR="00141AC8">
          <w:rPr>
            <w:b/>
          </w:rPr>
          <w:t>,</w:t>
        </w:r>
      </w:ins>
      <w:ins w:id="3463" w:author="Bernie Grofman" w:date="2022-11-27T18:42:00Z">
        <w:r w:rsidR="00BA7E13" w:rsidRPr="00BA7E13">
          <w:rPr>
            <w:b/>
            <w:rPrChange w:id="3464" w:author="Bernie Grofman" w:date="2022-11-27T18:42:00Z">
              <w:rPr/>
            </w:rPrChange>
          </w:rPr>
          <w:t xml:space="preserve"> partisan gerrymandering challenges have been rejected by state courts</w:t>
        </w:r>
      </w:ins>
      <w:ins w:id="3465" w:author="Bernie Grofman" w:date="2022-11-27T19:33:00Z">
        <w:r w:rsidR="00627008">
          <w:rPr>
            <w:b/>
          </w:rPr>
          <w:t xml:space="preserve"> on jurisprudential grounds even when the court held the map to be a partisan gerrymander</w:t>
        </w:r>
      </w:ins>
      <w:ins w:id="3466" w:author="Bernie Grofman" w:date="2022-11-27T19:42:00Z">
        <w:r w:rsidR="00F3433A">
          <w:rPr>
            <w:b/>
          </w:rPr>
          <w:t xml:space="preserve"> (Kansas)</w:t>
        </w:r>
      </w:ins>
      <w:ins w:id="3467" w:author="Bernie Grofman" w:date="2022-11-27T19:33:00Z">
        <w:r w:rsidR="00627008">
          <w:rPr>
            <w:b/>
          </w:rPr>
          <w:t>.</w:t>
        </w:r>
      </w:ins>
      <w:ins w:id="3468" w:author="Bernie Grofman" w:date="2022-11-27T18:43:00Z">
        <w:r w:rsidR="00BA7E13">
          <w:rPr>
            <w:b/>
          </w:rPr>
          <w:t xml:space="preserve"> </w:t>
        </w:r>
      </w:ins>
    </w:p>
    <w:p w14:paraId="68A1863E" w14:textId="277C3477" w:rsidR="00D53CD2" w:rsidRPr="00D53CD2" w:rsidRDefault="0039124F">
      <w:pPr>
        <w:rPr>
          <w:ins w:id="3469" w:author="Bernie Grofman" w:date="2022-11-27T19:31:00Z"/>
          <w:rPrChange w:id="3470" w:author="Bernie Grofman" w:date="2022-11-27T22:20:00Z">
            <w:rPr>
              <w:ins w:id="3471" w:author="Bernie Grofman" w:date="2022-11-27T19:31:00Z"/>
              <w:b/>
            </w:rPr>
          </w:rPrChange>
        </w:rPr>
      </w:pPr>
      <w:ins w:id="3472" w:author="Bernie Grofman" w:date="2022-11-27T23:17:00Z">
        <w:r>
          <w:rPr>
            <w:b/>
          </w:rPr>
          <w:t>4</w:t>
        </w:r>
      </w:ins>
      <w:ins w:id="3473" w:author="Bernie Grofman" w:date="2022-11-27T22:14:00Z">
        <w:r w:rsidR="00D53CD2">
          <w:rPr>
            <w:b/>
          </w:rPr>
          <w:t xml:space="preserve">. </w:t>
        </w:r>
        <w:r w:rsidR="00D53CD2" w:rsidRPr="00871839">
          <w:rPr>
            <w:b/>
          </w:rPr>
          <w:t xml:space="preserve"> </w:t>
        </w:r>
        <w:r w:rsidR="00D53CD2" w:rsidRPr="00871839">
          <w:rPr>
            <w:b/>
            <w:rPrChange w:id="3474" w:author="Bernie Grofman" w:date="2022-11-27T22:22:00Z">
              <w:rPr/>
            </w:rPrChange>
          </w:rPr>
          <w:t xml:space="preserve">As we assess the overall evidence, </w:t>
        </w:r>
      </w:ins>
      <w:ins w:id="3475" w:author="Bernie Grofman" w:date="2022-11-27T22:21:00Z">
        <w:r w:rsidR="00D53CD2" w:rsidRPr="00871839">
          <w:rPr>
            <w:b/>
            <w:rPrChange w:id="3476" w:author="Bernie Grofman" w:date="2022-11-27T22:22:00Z">
              <w:rPr/>
            </w:rPrChange>
          </w:rPr>
          <w:t>in those settings where party control made that possible</w:t>
        </w:r>
        <w:r w:rsidR="00871839">
          <w:t>,</w:t>
        </w:r>
        <w:r w:rsidR="00D53CD2">
          <w:t xml:space="preserve"> </w:t>
        </w:r>
      </w:ins>
      <w:ins w:id="3477" w:author="Bernie Grofman" w:date="2022-11-27T22:20:00Z">
        <w:r w:rsidR="00D53CD2">
          <w:t>partisan g</w:t>
        </w:r>
      </w:ins>
      <w:ins w:id="3478" w:author="Bernie Grofman" w:date="2022-11-27T22:14:00Z">
        <w:r w:rsidR="00D53CD2" w:rsidRPr="002D400F">
          <w:t xml:space="preserve">errymandering </w:t>
        </w:r>
        <w:r w:rsidR="00D53CD2">
          <w:t>was as</w:t>
        </w:r>
        <w:r w:rsidR="00D53CD2" w:rsidRPr="002D400F">
          <w:t xml:space="preserve"> egregious and pervasive </w:t>
        </w:r>
        <w:r w:rsidR="00D53CD2">
          <w:t>as</w:t>
        </w:r>
        <w:r w:rsidR="00D53CD2" w:rsidRPr="002D400F">
          <w:t xml:space="preserve"> in the past</w:t>
        </w:r>
      </w:ins>
      <w:ins w:id="3479" w:author="Bernie Grofman" w:date="2022-11-27T22:21:00Z">
        <w:r w:rsidR="00D53CD2">
          <w:t xml:space="preserve"> </w:t>
        </w:r>
      </w:ins>
      <w:ins w:id="3480" w:author="Bernie Grofman" w:date="2022-11-27T22:22:00Z">
        <w:r w:rsidR="00D53CD2">
          <w:t>–</w:t>
        </w:r>
      </w:ins>
      <w:ins w:id="3481" w:author="Bernie Grofman" w:date="2022-11-27T22:21:00Z">
        <w:r w:rsidR="00D53CD2">
          <w:t xml:space="preserve"> or </w:t>
        </w:r>
      </w:ins>
      <w:ins w:id="3482" w:author="Bernie Grofman" w:date="2022-11-27T22:22:00Z">
        <w:r w:rsidR="00D53CD2">
          <w:t xml:space="preserve">even more so. </w:t>
        </w:r>
      </w:ins>
      <w:ins w:id="3483" w:author="Bernie Grofman" w:date="2022-11-27T22:20:00Z">
        <w:r w:rsidR="00D53CD2">
          <w:t xml:space="preserve">But </w:t>
        </w:r>
        <w:r w:rsidR="00D53CD2">
          <w:rPr>
            <w:b/>
          </w:rPr>
          <w:t>s</w:t>
        </w:r>
      </w:ins>
      <w:ins w:id="3484" w:author="Bernie Grofman" w:date="2022-11-27T22:14:00Z">
        <w:r w:rsidR="00D53CD2" w:rsidRPr="00D53CD2">
          <w:rPr>
            <w:b/>
            <w:rPrChange w:id="3485" w:author="Bernie Grofman" w:date="2022-11-27T22:19:00Z">
              <w:rPr/>
            </w:rPrChange>
          </w:rPr>
          <w:t xml:space="preserve">everal factors combined </w:t>
        </w:r>
      </w:ins>
      <w:ins w:id="3486" w:author="Bernie Grofman" w:date="2022-11-27T22:15:00Z">
        <w:r w:rsidR="00D53CD2" w:rsidRPr="00D53CD2">
          <w:rPr>
            <w:b/>
            <w:rPrChange w:id="3487" w:author="Bernie Grofman" w:date="2022-11-27T22:19:00Z">
              <w:rPr/>
            </w:rPrChange>
          </w:rPr>
          <w:t>to create a situation in which</w:t>
        </w:r>
      </w:ins>
      <w:ins w:id="3488" w:author="Bernie Grofman" w:date="2022-11-27T22:14:00Z">
        <w:r w:rsidR="00D53CD2" w:rsidRPr="00D53CD2">
          <w:rPr>
            <w:b/>
            <w:rPrChange w:id="3489" w:author="Bernie Grofman" w:date="2022-11-27T22:19:00Z">
              <w:rPr/>
            </w:rPrChange>
          </w:rPr>
          <w:t xml:space="preserve"> </w:t>
        </w:r>
      </w:ins>
      <w:ins w:id="3490" w:author="Bernie Grofman" w:date="2022-11-27T22:16:00Z">
        <w:r w:rsidR="00D53CD2" w:rsidRPr="00D53CD2">
          <w:rPr>
            <w:b/>
            <w:rPrChange w:id="3491" w:author="Bernie Grofman" w:date="2022-11-27T22:19:00Z">
              <w:rPr/>
            </w:rPrChange>
          </w:rPr>
          <w:t xml:space="preserve">the net </w:t>
        </w:r>
      </w:ins>
      <w:ins w:id="3492" w:author="Bernie Grofman" w:date="2022-11-28T00:01:00Z">
        <w:r w:rsidR="00CF15E8">
          <w:rPr>
            <w:b/>
          </w:rPr>
          <w:t xml:space="preserve">partisan </w:t>
        </w:r>
      </w:ins>
      <w:ins w:id="3493" w:author="Bernie Grofman" w:date="2022-11-27T22:14:00Z">
        <w:r w:rsidR="00D53CD2" w:rsidRPr="00D53CD2">
          <w:rPr>
            <w:b/>
            <w:i/>
            <w:iCs/>
            <w:rPrChange w:id="3494" w:author="Bernie Grofman" w:date="2022-11-27T22:19:00Z">
              <w:rPr>
                <w:i/>
                <w:iCs/>
              </w:rPr>
            </w:rPrChange>
          </w:rPr>
          <w:t>effect</w:t>
        </w:r>
      </w:ins>
      <w:ins w:id="3495" w:author="Bernie Grofman" w:date="2022-11-27T22:19:00Z">
        <w:r w:rsidR="00D53CD2" w:rsidRPr="00D53CD2">
          <w:rPr>
            <w:b/>
            <w:i/>
            <w:iCs/>
            <w:rPrChange w:id="3496" w:author="Bernie Grofman" w:date="2022-11-27T22:19:00Z">
              <w:rPr>
                <w:i/>
                <w:iCs/>
              </w:rPr>
            </w:rPrChange>
          </w:rPr>
          <w:t>s</w:t>
        </w:r>
      </w:ins>
      <w:ins w:id="3497" w:author="Bernie Grofman" w:date="2022-11-27T22:14:00Z">
        <w:r w:rsidR="00D53CD2" w:rsidRPr="00D53CD2">
          <w:rPr>
            <w:b/>
            <w:rPrChange w:id="3498" w:author="Bernie Grofman" w:date="2022-11-27T22:19:00Z">
              <w:rPr/>
            </w:rPrChange>
          </w:rPr>
          <w:t xml:space="preserve"> of</w:t>
        </w:r>
      </w:ins>
      <w:ins w:id="3499" w:author="Bernie Grofman" w:date="2022-11-27T22:20:00Z">
        <w:r w:rsidR="00D53CD2">
          <w:rPr>
            <w:b/>
          </w:rPr>
          <w:t xml:space="preserve"> partisan </w:t>
        </w:r>
      </w:ins>
      <w:ins w:id="3500" w:author="Bernie Grofman" w:date="2022-11-27T22:14:00Z">
        <w:r w:rsidR="00D53CD2" w:rsidRPr="00D53CD2">
          <w:rPr>
            <w:b/>
            <w:rPrChange w:id="3501" w:author="Bernie Grofman" w:date="2022-11-27T22:19:00Z">
              <w:rPr/>
            </w:rPrChange>
          </w:rPr>
          <w:t xml:space="preserve">gerrymandering </w:t>
        </w:r>
      </w:ins>
      <w:ins w:id="3502" w:author="Bernie Grofman" w:date="2022-11-27T22:16:00Z">
        <w:r w:rsidR="00D53CD2" w:rsidRPr="00D53CD2">
          <w:rPr>
            <w:b/>
            <w:rPrChange w:id="3503" w:author="Bernie Grofman" w:date="2022-11-27T22:19:00Z">
              <w:rPr/>
            </w:rPrChange>
          </w:rPr>
          <w:t>were substantially reduced from what might have been expected based on the willingness of state legislators to gerrymander maps to favor their party.</w:t>
        </w:r>
        <w:r w:rsidR="00D53CD2">
          <w:t xml:space="preserve"> </w:t>
        </w:r>
      </w:ins>
      <w:ins w:id="3504" w:author="Bernie Grofman" w:date="2022-11-27T22:14:00Z">
        <w:r w:rsidR="00D53CD2">
          <w:t xml:space="preserve"> First,</w:t>
        </w:r>
        <w:r w:rsidR="00D53CD2" w:rsidRPr="002D400F">
          <w:t xml:space="preserve"> taking redistricting out of the hands of the legislature </w:t>
        </w:r>
      </w:ins>
      <w:ins w:id="3505" w:author="Bernie Grofman" w:date="2022-11-27T22:17:00Z">
        <w:r w:rsidR="00D53CD2">
          <w:t>by creating commissions in some states</w:t>
        </w:r>
      </w:ins>
      <w:ins w:id="3506" w:author="Bernie Grofman" w:date="2022-11-27T22:14:00Z">
        <w:r w:rsidR="00D53CD2">
          <w:t xml:space="preserve"> meant that in some trifecta states partisan majorities were left impotent</w:t>
        </w:r>
      </w:ins>
      <w:ins w:id="3507" w:author="Bernie Grofman" w:date="2022-11-27T22:15:00Z">
        <w:r w:rsidR="00D53CD2">
          <w:t xml:space="preserve"> to effectuate partisan gerrymanders, and a failure of the commission to draw a map </w:t>
        </w:r>
        <w:r w:rsidR="00D53CD2" w:rsidRPr="00AE171C">
          <w:rPr>
            <w:b/>
            <w:rPrChange w:id="3508" w:author="Bernie Grofman" w:date="2022-11-27T23:24:00Z">
              <w:rPr/>
            </w:rPrChange>
          </w:rPr>
          <w:t>in a timely fas</w:t>
        </w:r>
      </w:ins>
      <w:ins w:id="3509" w:author="Bernie Grofman" w:date="2022-11-27T22:18:00Z">
        <w:r w:rsidR="00D53CD2" w:rsidRPr="00AE171C">
          <w:rPr>
            <w:b/>
            <w:rPrChange w:id="3510" w:author="Bernie Grofman" w:date="2022-11-27T23:24:00Z">
              <w:rPr/>
            </w:rPrChange>
          </w:rPr>
          <w:t>hion generally</w:t>
        </w:r>
        <w:r w:rsidRPr="00AE171C">
          <w:rPr>
            <w:b/>
            <w:rPrChange w:id="3511" w:author="Bernie Grofman" w:date="2022-11-27T23:24:00Z">
              <w:rPr/>
            </w:rPrChange>
          </w:rPr>
          <w:t xml:space="preserve"> brought state courts into the</w:t>
        </w:r>
      </w:ins>
      <w:ins w:id="3512" w:author="Bernie Grofman" w:date="2022-11-27T23:24:00Z">
        <w:r w:rsidR="00AE171C" w:rsidRPr="00AE171C">
          <w:rPr>
            <w:b/>
            <w:rPrChange w:id="3513" w:author="Bernie Grofman" w:date="2022-11-27T23:24:00Z">
              <w:rPr/>
            </w:rPrChange>
          </w:rPr>
          <w:t xml:space="preserve"> </w:t>
        </w:r>
      </w:ins>
      <w:ins w:id="3514" w:author="Bernie Grofman" w:date="2022-11-27T23:16:00Z">
        <w:r w:rsidRPr="00AE171C">
          <w:rPr>
            <w:b/>
            <w:rPrChange w:id="3515" w:author="Bernie Grofman" w:date="2022-11-27T23:24:00Z">
              <w:rPr/>
            </w:rPrChange>
          </w:rPr>
          <w:t>p</w:t>
        </w:r>
      </w:ins>
      <w:ins w:id="3516" w:author="Bernie Grofman" w:date="2022-11-27T22:18:00Z">
        <w:r w:rsidR="00D53CD2" w:rsidRPr="00AE171C">
          <w:rPr>
            <w:b/>
            <w:rPrChange w:id="3517" w:author="Bernie Grofman" w:date="2022-11-27T23:24:00Z">
              <w:rPr/>
            </w:rPrChange>
          </w:rPr>
          <w:t>icture.</w:t>
        </w:r>
        <w:r w:rsidR="00D53CD2">
          <w:t xml:space="preserve"> </w:t>
        </w:r>
      </w:ins>
      <w:ins w:id="3518" w:author="Bernie Grofman" w:date="2022-11-27T22:14:00Z">
        <w:r w:rsidR="00D53CD2">
          <w:t xml:space="preserve"> Second,</w:t>
        </w:r>
        <w:r w:rsidR="00D53CD2" w:rsidRPr="002D400F">
          <w:t xml:space="preserve"> state courts t</w:t>
        </w:r>
        <w:r w:rsidR="00D53CD2">
          <w:t>ook</w:t>
        </w:r>
        <w:r w:rsidR="00D53CD2" w:rsidRPr="002D400F">
          <w:t xml:space="preserve"> a much more aggressive stance in applying provisions of their state constitution as bars to </w:t>
        </w:r>
        <w:r w:rsidR="00D53CD2" w:rsidRPr="00AB66E5">
          <w:t>gerrymandering and drawing maps of their own</w:t>
        </w:r>
      </w:ins>
      <w:ins w:id="3519" w:author="Bernie Grofman" w:date="2022-11-27T22:19:00Z">
        <w:r w:rsidR="00D53CD2">
          <w:t xml:space="preserve"> than in past decades. </w:t>
        </w:r>
      </w:ins>
      <w:ins w:id="3520" w:author="Bernie Grofman" w:date="2022-11-27T22:14:00Z">
        <w:r w:rsidR="00D53CD2">
          <w:t xml:space="preserve"> Third, the relative balance in state</w:t>
        </w:r>
      </w:ins>
      <w:ins w:id="3521" w:author="Bernie Grofman" w:date="2022-11-28T00:01:00Z">
        <w:r w:rsidR="00CF15E8">
          <w:t>s</w:t>
        </w:r>
      </w:ins>
      <w:ins w:id="3522" w:author="Bernie Grofman" w:date="2022-11-27T22:14:00Z">
        <w:r w:rsidR="00D53CD2">
          <w:t xml:space="preserve"> where each party had control over the process meant a decrease in the advantage for the Republicans comparted to the 2010 redistricting cycle. T</w:t>
        </w:r>
        <w:r w:rsidR="00D53CD2" w:rsidRPr="0080356A">
          <w:t xml:space="preserve">he overall level of egregious gerrymandering is less in the congressional maps being used in 2022 than many scholars anticipated would be the case after </w:t>
        </w:r>
        <w:r w:rsidR="00D53CD2" w:rsidRPr="0080356A">
          <w:rPr>
            <w:i/>
            <w:iCs/>
          </w:rPr>
          <w:t>Rucho</w:t>
        </w:r>
        <w:r w:rsidR="00D53CD2" w:rsidRPr="0080356A">
          <w:t xml:space="preserve"> was </w:t>
        </w:r>
        <w:r w:rsidR="00D53CD2" w:rsidRPr="0080356A">
          <w:lastRenderedPageBreak/>
          <w:t>decided in 2018</w:t>
        </w:r>
      </w:ins>
    </w:p>
    <w:p w14:paraId="476EBB82" w14:textId="0B5EA83B" w:rsidR="00627008" w:rsidRPr="00CA7FF9" w:rsidRDefault="0039124F" w:rsidP="00475A54">
      <w:pPr>
        <w:rPr>
          <w:ins w:id="3523" w:author="Bernie Grofman" w:date="2022-11-27T19:38:00Z"/>
          <w:rPrChange w:id="3524" w:author="Bernie Grofman" w:date="2022-11-27T23:36:00Z">
            <w:rPr>
              <w:ins w:id="3525" w:author="Bernie Grofman" w:date="2022-11-27T19:38:00Z"/>
              <w:b/>
            </w:rPr>
          </w:rPrChange>
        </w:rPr>
        <w:pPrChange w:id="3526" w:author="Bernie Grofman" w:date="2022-11-27T23:51:00Z">
          <w:pPr/>
        </w:pPrChange>
      </w:pPr>
      <w:ins w:id="3527" w:author="Bernie Grofman" w:date="2022-11-27T23:18:00Z">
        <w:r>
          <w:rPr>
            <w:b/>
          </w:rPr>
          <w:t>5</w:t>
        </w:r>
      </w:ins>
      <w:ins w:id="3528" w:author="Bernie Grofman" w:date="2022-11-27T19:31:00Z">
        <w:r w:rsidR="00627008">
          <w:rPr>
            <w:b/>
          </w:rPr>
          <w:t xml:space="preserve">. </w:t>
        </w:r>
      </w:ins>
      <w:ins w:id="3529" w:author="Bernie Grofman" w:date="2022-11-27T19:32:00Z">
        <w:r w:rsidR="00627008">
          <w:rPr>
            <w:b/>
          </w:rPr>
          <w:t xml:space="preserve"> </w:t>
        </w:r>
      </w:ins>
      <w:ins w:id="3530" w:author="Bernie Grofman" w:date="2022-11-27T19:31:00Z">
        <w:r w:rsidR="00627008">
          <w:rPr>
            <w:b/>
          </w:rPr>
          <w:t xml:space="preserve">Both </w:t>
        </w:r>
      </w:ins>
      <w:ins w:id="3531" w:author="Bernie Grofman" w:date="2022-11-27T19:32:00Z">
        <w:r w:rsidR="00627008">
          <w:rPr>
            <w:b/>
          </w:rPr>
          <w:t xml:space="preserve">congressional </w:t>
        </w:r>
      </w:ins>
      <w:ins w:id="3532" w:author="Bernie Grofman" w:date="2022-11-27T19:31:00Z">
        <w:r w:rsidR="00627008">
          <w:rPr>
            <w:b/>
          </w:rPr>
          <w:t>maps drawn in states where Democrats had party control and maps from states where Republicans</w:t>
        </w:r>
      </w:ins>
      <w:ins w:id="3533" w:author="Bernie Grofman" w:date="2022-11-27T19:32:00Z">
        <w:r w:rsidR="00627008">
          <w:rPr>
            <w:b/>
          </w:rPr>
          <w:t xml:space="preserve"> had party control </w:t>
        </w:r>
      </w:ins>
      <w:ins w:id="3534" w:author="Bernie Grofman" w:date="2022-11-27T19:53:00Z">
        <w:r w:rsidR="00E22E8F">
          <w:rPr>
            <w:b/>
          </w:rPr>
          <w:t>have been</w:t>
        </w:r>
      </w:ins>
      <w:ins w:id="3535" w:author="Bernie Grofman" w:date="2022-11-27T19:32:00Z">
        <w:r w:rsidR="00627008">
          <w:rPr>
            <w:b/>
          </w:rPr>
          <w:t xml:space="preserve"> overturned by state courts.</w:t>
        </w:r>
      </w:ins>
      <w:ins w:id="3536" w:author="Bernie Grofman" w:date="2022-11-27T23:26:00Z">
        <w:r w:rsidR="00AE171C">
          <w:rPr>
            <w:b/>
          </w:rPr>
          <w:t xml:space="preserve"> </w:t>
        </w:r>
      </w:ins>
      <w:ins w:id="3537" w:author="Bernie Grofman" w:date="2022-11-28T00:02:00Z">
        <w:r w:rsidR="00CF15E8">
          <w:t>However, e</w:t>
        </w:r>
      </w:ins>
      <w:ins w:id="3538" w:author="Bernie Grofman" w:date="2022-11-27T23:28:00Z">
        <w:r w:rsidR="00AE171C" w:rsidRPr="00406783">
          <w:t xml:space="preserve">ven when there are </w:t>
        </w:r>
      </w:ins>
      <w:ins w:id="3539" w:author="Bernie Grofman" w:date="2022-11-27T23:30:00Z">
        <w:r w:rsidR="00CA7FF9">
          <w:t xml:space="preserve">state constitutional </w:t>
        </w:r>
      </w:ins>
      <w:ins w:id="3540" w:author="Bernie Grofman" w:date="2022-11-27T23:28:00Z">
        <w:r w:rsidR="00AE171C" w:rsidRPr="00406783">
          <w:t>provisions</w:t>
        </w:r>
      </w:ins>
      <w:ins w:id="3541" w:author="Bernie Grofman" w:date="2022-11-27T23:30:00Z">
        <w:r w:rsidR="00CA7FF9">
          <w:t xml:space="preserve"> that</w:t>
        </w:r>
      </w:ins>
      <w:ins w:id="3542" w:author="Bernie Grofman" w:date="2022-11-27T23:28:00Z">
        <w:r w:rsidR="00AE171C" w:rsidRPr="00406783">
          <w:t xml:space="preserve"> state court justices </w:t>
        </w:r>
      </w:ins>
      <w:ins w:id="3543" w:author="Bernie Grofman" w:date="2022-11-27T23:30:00Z">
        <w:r w:rsidR="00CA7FF9">
          <w:t xml:space="preserve">can use, some </w:t>
        </w:r>
      </w:ins>
      <w:ins w:id="3544" w:author="Bernie Grofman" w:date="2022-11-27T23:28:00Z">
        <w:r w:rsidR="00AE171C" w:rsidRPr="00406783">
          <w:t xml:space="preserve">have found reasons to conclude that the challenged map really does not rise to the level of a constitutional violation </w:t>
        </w:r>
        <w:r w:rsidR="00AE171C" w:rsidRPr="00F13046">
          <w:rPr>
            <w:b/>
          </w:rPr>
          <w:t xml:space="preserve">even when </w:t>
        </w:r>
        <w:r w:rsidR="00AE171C" w:rsidRPr="00F13046">
          <w:rPr>
            <w:b/>
          </w:rPr>
          <w:t>other justices concluded that it did.</w:t>
        </w:r>
        <w:r w:rsidR="00AE171C">
          <w:rPr>
            <w:b/>
          </w:rPr>
          <w:t xml:space="preserve"> </w:t>
        </w:r>
      </w:ins>
      <w:ins w:id="3545" w:author="Bernie Grofman" w:date="2022-11-28T00:02:00Z">
        <w:r w:rsidR="00CF15E8">
          <w:rPr>
            <w:b/>
          </w:rPr>
          <w:t>Nonetheless, in</w:t>
        </w:r>
      </w:ins>
      <w:ins w:id="3546" w:author="Bernie Grofman" w:date="2022-11-27T23:48:00Z">
        <w:r w:rsidR="00F6465C">
          <w:rPr>
            <w:b/>
          </w:rPr>
          <w:t xml:space="preserve"> </w:t>
        </w:r>
      </w:ins>
      <w:ins w:id="3547" w:author="Bernie Grofman" w:date="2022-11-27T23:47:00Z">
        <w:r w:rsidR="00F6465C">
          <w:rPr>
            <w:b/>
          </w:rPr>
          <w:t>the 2020 round</w:t>
        </w:r>
        <w:r w:rsidR="00F6465C">
          <w:rPr>
            <w:b/>
          </w:rPr>
          <w:t xml:space="preserve"> of redistricting, </w:t>
        </w:r>
      </w:ins>
      <w:ins w:id="3548" w:author="Bernie Grofman" w:date="2022-11-28T00:02:00Z">
        <w:r w:rsidR="00CF15E8">
          <w:rPr>
            <w:b/>
          </w:rPr>
          <w:t xml:space="preserve"> while</w:t>
        </w:r>
      </w:ins>
      <w:ins w:id="3549" w:author="Bernie Grofman" w:date="2022-11-27T23:47:00Z">
        <w:r w:rsidR="00F6465C">
          <w:rPr>
            <w:b/>
          </w:rPr>
          <w:t xml:space="preserve"> partisanship of  state court justices appeared to play a role</w:t>
        </w:r>
      </w:ins>
      <w:ins w:id="3550" w:author="Bernie Grofman" w:date="2022-11-27T23:48:00Z">
        <w:r w:rsidR="00F6465C">
          <w:rPr>
            <w:b/>
          </w:rPr>
          <w:t xml:space="preserve"> in their decision-making</w:t>
        </w:r>
      </w:ins>
      <w:ins w:id="3551" w:author="Bernie Grofman" w:date="2022-11-27T23:47:00Z">
        <w:r w:rsidR="00F6465C">
          <w:rPr>
            <w:b/>
          </w:rPr>
          <w:t xml:space="preserve">, </w:t>
        </w:r>
      </w:ins>
      <w:ins w:id="3552" w:author="Bernie Grofman" w:date="2022-11-28T00:02:00Z">
        <w:r w:rsidR="00CF15E8">
          <w:rPr>
            <w:b/>
          </w:rPr>
          <w:t xml:space="preserve">it was </w:t>
        </w:r>
      </w:ins>
      <w:ins w:id="3553" w:author="Bernie Grofman" w:date="2022-11-27T23:47:00Z">
        <w:r w:rsidR="00F6465C">
          <w:rPr>
            <w:b/>
          </w:rPr>
          <w:t xml:space="preserve">only a muted one. </w:t>
        </w:r>
        <w:r w:rsidR="00F6465C" w:rsidRPr="00F13046">
          <w:rPr>
            <w:b/>
            <w:color w:val="FF0000"/>
            <w:sz w:val="32"/>
            <w:szCs w:val="32"/>
          </w:rPr>
          <w:t>JONATHAN, PLEASETHINK ABOUT LANGUGE AND WHETHER WE WANT TO ELABORATE</w:t>
        </w:r>
      </w:ins>
    </w:p>
    <w:p w14:paraId="3C4F0FE5" w14:textId="3FDB00E6" w:rsidR="00575289" w:rsidRPr="0039124F" w:rsidRDefault="0039124F" w:rsidP="0039124F">
      <w:pPr>
        <w:rPr>
          <w:ins w:id="3554" w:author="Bernie Grofman" w:date="2022-11-27T19:46:00Z"/>
          <w:rPrChange w:id="3555" w:author="Bernie Grofman" w:date="2022-11-27T23:16:00Z">
            <w:rPr>
              <w:ins w:id="3556" w:author="Bernie Grofman" w:date="2022-11-27T19:46:00Z"/>
              <w:b/>
            </w:rPr>
          </w:rPrChange>
        </w:rPr>
        <w:pPrChange w:id="3557" w:author="Bernie Grofman" w:date="2022-11-27T23:16:00Z">
          <w:pPr/>
        </w:pPrChange>
      </w:pPr>
      <w:ins w:id="3558" w:author="Bernie Grofman" w:date="2022-11-27T23:18:00Z">
        <w:r>
          <w:rPr>
            <w:b/>
          </w:rPr>
          <w:t>6</w:t>
        </w:r>
      </w:ins>
      <w:ins w:id="3559" w:author="Bernie Grofman" w:date="2022-11-27T19:39:00Z">
        <w:r w:rsidR="00575289">
          <w:rPr>
            <w:b/>
          </w:rPr>
          <w:t>. Because Republican</w:t>
        </w:r>
        <w:r w:rsidR="00F3433A">
          <w:rPr>
            <w:b/>
          </w:rPr>
          <w:t xml:space="preserve">s are still in control of more </w:t>
        </w:r>
        <w:r w:rsidR="00575289">
          <w:rPr>
            <w:b/>
          </w:rPr>
          <w:t>state legislatures the role of state courts in the 2020 round has had greater consequences in blocking Republican gerrymanders than in blocking Democratic ge</w:t>
        </w:r>
      </w:ins>
      <w:ins w:id="3560" w:author="Bernie Grofman" w:date="2022-11-27T19:40:00Z">
        <w:r w:rsidR="00575289">
          <w:rPr>
            <w:b/>
          </w:rPr>
          <w:t>rrymanders.</w:t>
        </w:r>
      </w:ins>
      <w:ins w:id="3561" w:author="Bernie Grofman" w:date="2022-11-27T23:25:00Z">
        <w:r w:rsidR="00AE171C">
          <w:t xml:space="preserve"> </w:t>
        </w:r>
      </w:ins>
    </w:p>
    <w:p w14:paraId="7FC47D70" w14:textId="3A4A880A" w:rsidR="00F3433A" w:rsidRDefault="0039124F">
      <w:pPr>
        <w:rPr>
          <w:ins w:id="3562" w:author="Bernie Grofman" w:date="2022-11-27T18:48:00Z"/>
          <w:b/>
        </w:rPr>
      </w:pPr>
      <w:ins w:id="3563" w:author="Bernie Grofman" w:date="2022-11-27T23:18:00Z">
        <w:r>
          <w:rPr>
            <w:b/>
          </w:rPr>
          <w:t>7</w:t>
        </w:r>
      </w:ins>
      <w:ins w:id="3564" w:author="Bernie Grofman" w:date="2022-11-27T19:46:00Z">
        <w:r w:rsidR="00F3433A">
          <w:rPr>
            <w:b/>
          </w:rPr>
          <w:t>.  Despite the variety</w:t>
        </w:r>
      </w:ins>
      <w:ins w:id="3565" w:author="Bernie Grofman" w:date="2022-11-27T19:47:00Z">
        <w:r w:rsidR="00F3433A">
          <w:rPr>
            <w:b/>
          </w:rPr>
          <w:t xml:space="preserve"> of state constitutional provisions referenced by courts, and variation in language even in similar provisions, we find that state courts have been remarkably consistent in drawing on metrics for identifying gerrymandering effects</w:t>
        </w:r>
      </w:ins>
      <w:ins w:id="3566" w:author="Bernie Grofman" w:date="2022-11-27T19:48:00Z">
        <w:r w:rsidR="00F3433A">
          <w:rPr>
            <w:b/>
          </w:rPr>
          <w:t xml:space="preserve"> and on ensemble-based tools</w:t>
        </w:r>
      </w:ins>
      <w:ins w:id="3567" w:author="Bernie Grofman" w:date="2022-11-27T22:11:00Z">
        <w:r w:rsidR="00D53CD2">
          <w:rPr>
            <w:b/>
          </w:rPr>
          <w:t>.</w:t>
        </w:r>
      </w:ins>
      <w:ins w:id="3568" w:author="Bernie Grofman" w:date="2022-11-27T19:49:00Z">
        <w:r w:rsidR="00E22E8F">
          <w:rPr>
            <w:rStyle w:val="FootnoteReference"/>
            <w:b/>
          </w:rPr>
          <w:footnoteReference w:id="170"/>
        </w:r>
      </w:ins>
      <w:ins w:id="3575" w:author="Bernie Grofman" w:date="2022-11-27T19:48:00Z">
        <w:r w:rsidR="00F3433A">
          <w:rPr>
            <w:b/>
          </w:rPr>
          <w:t xml:space="preserve"> </w:t>
        </w:r>
      </w:ins>
    </w:p>
    <w:p w14:paraId="141EB141" w14:textId="76DBBE3F" w:rsidR="00314A3F" w:rsidRDefault="0039124F">
      <w:pPr>
        <w:rPr>
          <w:ins w:id="3576" w:author="Bernie Grofman" w:date="2022-11-27T21:23:00Z"/>
          <w:b/>
        </w:rPr>
      </w:pPr>
      <w:ins w:id="3577" w:author="Bernie Grofman" w:date="2022-11-27T23:18:00Z">
        <w:r>
          <w:rPr>
            <w:b/>
          </w:rPr>
          <w:t>8</w:t>
        </w:r>
      </w:ins>
      <w:ins w:id="3578" w:author="Bernie Grofman" w:date="2022-11-27T18:48:00Z">
        <w:r w:rsidR="00141AC8">
          <w:rPr>
            <w:b/>
          </w:rPr>
          <w:t xml:space="preserve">. </w:t>
        </w:r>
      </w:ins>
      <w:ins w:id="3579" w:author="Bernie Grofman" w:date="2022-11-27T18:38:00Z">
        <w:r w:rsidR="005429F0">
          <w:t xml:space="preserve"> </w:t>
        </w:r>
      </w:ins>
      <w:ins w:id="3580" w:author="Bernie Grofman" w:date="2022-11-27T18:24:00Z">
        <w:r w:rsidR="00E74012" w:rsidRPr="00BA7E13">
          <w:rPr>
            <w:b/>
            <w:rPrChange w:id="3581" w:author="Bernie Grofman" w:date="2022-11-27T18:43:00Z">
              <w:rPr/>
            </w:rPrChange>
          </w:rPr>
          <w:t>Not only have partisan gerrymandering claims shifted from federal courts to state courts, but even si</w:t>
        </w:r>
        <w:r w:rsidR="00E22E8F">
          <w:rPr>
            <w:b/>
          </w:rPr>
          <w:t>tuations</w:t>
        </w:r>
      </w:ins>
      <w:ins w:id="3582" w:author="Bernie Grofman" w:date="2022-11-27T19:54:00Z">
        <w:r w:rsidR="00E22E8F">
          <w:rPr>
            <w:b/>
          </w:rPr>
          <w:t xml:space="preserve"> </w:t>
        </w:r>
      </w:ins>
      <w:ins w:id="3583" w:author="Bernie Grofman" w:date="2022-11-27T18:24:00Z">
        <w:r w:rsidR="00E74012" w:rsidRPr="00BA7E13">
          <w:rPr>
            <w:b/>
            <w:rPrChange w:id="3584" w:author="Bernie Grofman" w:date="2022-11-27T18:43:00Z">
              <w:rPr/>
            </w:rPrChange>
          </w:rPr>
          <w:t xml:space="preserve">where </w:t>
        </w:r>
      </w:ins>
      <w:ins w:id="3585" w:author="Bernie Grofman" w:date="2022-11-27T18:25:00Z">
        <w:r w:rsidR="00E74012" w:rsidRPr="00BA7E13">
          <w:rPr>
            <w:b/>
            <w:rPrChange w:id="3586" w:author="Bernie Grofman" w:date="2022-11-27T18:43:00Z">
              <w:rPr/>
            </w:rPrChange>
          </w:rPr>
          <w:t xml:space="preserve">those with primary authority over redistricting fail to act in a timely fashion now appear to </w:t>
        </w:r>
      </w:ins>
      <w:ins w:id="3587" w:author="Bernie Grofman" w:date="2022-11-27T21:22:00Z">
        <w:r w:rsidR="00314A3F">
          <w:rPr>
            <w:b/>
          </w:rPr>
          <w:t xml:space="preserve">almost </w:t>
        </w:r>
      </w:ins>
      <w:ins w:id="3588" w:author="Bernie Grofman" w:date="2022-11-27T18:25:00Z">
        <w:r w:rsidR="00E74012" w:rsidRPr="00BA7E13">
          <w:rPr>
            <w:b/>
            <w:rPrChange w:id="3589" w:author="Bernie Grofman" w:date="2022-11-27T18:43:00Z">
              <w:rPr/>
            </w:rPrChange>
          </w:rPr>
          <w:t>invariably</w:t>
        </w:r>
      </w:ins>
      <w:ins w:id="3590" w:author="Bernie Grofman" w:date="2022-11-27T18:26:00Z">
        <w:r w:rsidR="00E74012" w:rsidRPr="00BA7E13">
          <w:rPr>
            <w:b/>
            <w:rPrChange w:id="3591" w:author="Bernie Grofman" w:date="2022-11-27T18:43:00Z">
              <w:rPr/>
            </w:rPrChange>
          </w:rPr>
          <w:t xml:space="preserve"> have litigants seeking a remedial map drawn by </w:t>
        </w:r>
      </w:ins>
      <w:ins w:id="3592" w:author="Bernie Grofman" w:date="2022-11-27T18:25:00Z">
        <w:r w:rsidR="00E74012" w:rsidRPr="00BA7E13">
          <w:rPr>
            <w:b/>
            <w:rPrChange w:id="3593" w:author="Bernie Grofman" w:date="2022-11-27T18:43:00Z">
              <w:rPr/>
            </w:rPrChange>
          </w:rPr>
          <w:t>a state court rather than a federal court.  This is a change from the practice of previous decades</w:t>
        </w:r>
      </w:ins>
      <w:ins w:id="3594" w:author="Bernie Grofman" w:date="2022-11-27T18:27:00Z">
        <w:r w:rsidR="00E1289D" w:rsidRPr="00BA7E13">
          <w:rPr>
            <w:b/>
            <w:rPrChange w:id="3595" w:author="Bernie Grofman" w:date="2022-11-27T18:43:00Z">
              <w:rPr/>
            </w:rPrChange>
          </w:rPr>
          <w:t xml:space="preserve"> where the fact that the past map violated federal one person, one vote standards made it most likely that</w:t>
        </w:r>
      </w:ins>
      <w:ins w:id="3596" w:author="Bernie Grofman" w:date="2022-11-27T18:28:00Z">
        <w:r w:rsidR="00E1289D" w:rsidRPr="00BA7E13">
          <w:rPr>
            <w:b/>
            <w:rPrChange w:id="3597" w:author="Bernie Grofman" w:date="2022-11-27T18:43:00Z">
              <w:rPr/>
            </w:rPrChange>
          </w:rPr>
          <w:t xml:space="preserve">, when </w:t>
        </w:r>
      </w:ins>
      <w:ins w:id="3598" w:author="Bernie Grofman" w:date="2022-11-27T18:27:00Z">
        <w:r w:rsidR="00E1289D" w:rsidRPr="00BA7E13">
          <w:rPr>
            <w:b/>
            <w:rPrChange w:id="3599" w:author="Bernie Grofman" w:date="2022-11-27T18:43:00Z">
              <w:rPr/>
            </w:rPrChange>
          </w:rPr>
          <w:t xml:space="preserve">a new map </w:t>
        </w:r>
      </w:ins>
      <w:ins w:id="3600" w:author="Bernie Grofman" w:date="2022-11-27T18:28:00Z">
        <w:r w:rsidR="00E1289D" w:rsidRPr="00BA7E13">
          <w:rPr>
            <w:b/>
            <w:rPrChange w:id="3601" w:author="Bernie Grofman" w:date="2022-11-27T18:43:00Z">
              <w:rPr/>
            </w:rPrChange>
          </w:rPr>
          <w:t>was required by an institutional failure, it would be a federal court that would draw the remedy.</w:t>
        </w:r>
      </w:ins>
      <w:ins w:id="3602" w:author="Bernie Grofman" w:date="2022-11-27T19:54:00Z">
        <w:r w:rsidR="00E22E8F">
          <w:rPr>
            <w:b/>
          </w:rPr>
          <w:t xml:space="preserve"> Such</w:t>
        </w:r>
        <w:r w:rsidR="00314A3F">
          <w:rPr>
            <w:b/>
          </w:rPr>
          <w:t xml:space="preserve"> suits were still being brought in 2020 when there was a failure t</w:t>
        </w:r>
      </w:ins>
      <w:ins w:id="3603" w:author="Bernie Grofman" w:date="2022-11-27T21:22:00Z">
        <w:r w:rsidR="00314A3F">
          <w:rPr>
            <w:b/>
          </w:rPr>
          <w:t>o draw a map in a timely fashion</w:t>
        </w:r>
      </w:ins>
      <w:ins w:id="3604" w:author="Bernie Grofman" w:date="2022-11-27T19:54:00Z">
        <w:r w:rsidR="00E22E8F">
          <w:rPr>
            <w:b/>
          </w:rPr>
          <w:t xml:space="preserve"> but the ultimate action </w:t>
        </w:r>
      </w:ins>
      <w:ins w:id="3605" w:author="Bernie Grofman" w:date="2022-11-27T21:23:00Z">
        <w:r w:rsidR="00314A3F">
          <w:rPr>
            <w:b/>
          </w:rPr>
          <w:t>re map drawing ended up</w:t>
        </w:r>
      </w:ins>
      <w:ins w:id="3606" w:author="Bernie Grofman" w:date="2022-11-27T19:54:00Z">
        <w:r w:rsidR="00E22E8F">
          <w:rPr>
            <w:b/>
          </w:rPr>
          <w:t xml:space="preserve"> in the state courts</w:t>
        </w:r>
      </w:ins>
      <w:ins w:id="3607" w:author="Bernie Grofman" w:date="2022-11-27T21:23:00Z">
        <w:r w:rsidR="00314A3F">
          <w:rPr>
            <w:b/>
          </w:rPr>
          <w:t xml:space="preserve">, except for cases involving the VRA or </w:t>
        </w:r>
        <w:r w:rsidR="00314A3F" w:rsidRPr="00314A3F">
          <w:rPr>
            <w:b/>
            <w:i/>
            <w:rPrChange w:id="3608" w:author="Bernie Grofman" w:date="2022-11-27T21:24:00Z">
              <w:rPr>
                <w:b/>
              </w:rPr>
            </w:rPrChange>
          </w:rPr>
          <w:t>Shaw</w:t>
        </w:r>
      </w:ins>
      <w:ins w:id="3609" w:author="Bernie Grofman" w:date="2022-11-27T21:24:00Z">
        <w:r w:rsidR="00314A3F">
          <w:rPr>
            <w:b/>
          </w:rPr>
          <w:t>-related litigation.</w:t>
        </w:r>
      </w:ins>
    </w:p>
    <w:p w14:paraId="5F6D3507" w14:textId="05F4FB39" w:rsidR="00D069C7" w:rsidRDefault="0039124F">
      <w:pPr>
        <w:rPr>
          <w:ins w:id="3610" w:author="Bernie Grofman" w:date="2022-11-27T23:18:00Z"/>
          <w:b/>
          <w:color w:val="FF0000"/>
          <w:sz w:val="32"/>
          <w:szCs w:val="32"/>
        </w:rPr>
      </w:pPr>
      <w:ins w:id="3611" w:author="Bernie Grofman" w:date="2022-11-27T23:18:00Z">
        <w:r>
          <w:rPr>
            <w:b/>
          </w:rPr>
          <w:t>9</w:t>
        </w:r>
      </w:ins>
      <w:ins w:id="3612" w:author="Bernie Grofman" w:date="2022-11-27T20:10:00Z">
        <w:r w:rsidR="00D069C7">
          <w:rPr>
            <w:b/>
          </w:rPr>
          <w:t>.  While the pict</w:t>
        </w:r>
        <w:r w:rsidR="00314A3F">
          <w:rPr>
            <w:b/>
          </w:rPr>
          <w:t xml:space="preserve">ure is partly mixed, on balance, </w:t>
        </w:r>
        <w:r w:rsidR="00D069C7">
          <w:rPr>
            <w:b/>
          </w:rPr>
          <w:t>state court maps are superior to those they replace with respect to partisan symmetry and good government criteria.</w:t>
        </w:r>
      </w:ins>
      <w:ins w:id="3613" w:author="Bernie Grofman" w:date="2022-11-27T20:12:00Z">
        <w:r w:rsidR="00EB3426">
          <w:rPr>
            <w:b/>
          </w:rPr>
          <w:t xml:space="preserve"> </w:t>
        </w:r>
        <w:r w:rsidR="00EB3426" w:rsidRPr="00EB3426">
          <w:rPr>
            <w:b/>
            <w:color w:val="FF0000"/>
            <w:sz w:val="32"/>
            <w:szCs w:val="32"/>
            <w:rPrChange w:id="3614" w:author="Bernie Grofman" w:date="2022-11-27T20:12:00Z">
              <w:rPr>
                <w:b/>
              </w:rPr>
            </w:rPrChange>
          </w:rPr>
          <w:t xml:space="preserve">JONATHAN THINK MORE </w:t>
        </w:r>
        <w:r w:rsidR="00EB3426" w:rsidRPr="00EB3426">
          <w:rPr>
            <w:b/>
            <w:color w:val="FF0000"/>
            <w:sz w:val="32"/>
            <w:szCs w:val="32"/>
            <w:rPrChange w:id="3615" w:author="Bernie Grofman" w:date="2022-11-27T20:12:00Z">
              <w:rPr>
                <w:b/>
              </w:rPr>
            </w:rPrChange>
          </w:rPr>
          <w:lastRenderedPageBreak/>
          <w:t>ABOUT THIS LANGUAGE</w:t>
        </w:r>
      </w:ins>
    </w:p>
    <w:p w14:paraId="22565B5A" w14:textId="7C24CB3E" w:rsidR="0039124F" w:rsidRDefault="0039124F">
      <w:pPr>
        <w:rPr>
          <w:ins w:id="3616" w:author="Bernie Grofman" w:date="2022-11-27T23:20:00Z"/>
          <w:b/>
          <w:szCs w:val="24"/>
        </w:rPr>
      </w:pPr>
      <w:ins w:id="3617" w:author="Bernie Grofman" w:date="2022-11-27T23:18:00Z">
        <w:r w:rsidRPr="00AE171C">
          <w:rPr>
            <w:b/>
            <w:szCs w:val="24"/>
            <w:rPrChange w:id="3618" w:author="Bernie Grofman" w:date="2022-11-27T23:19:00Z">
              <w:rPr>
                <w:b/>
                <w:color w:val="FF0000"/>
                <w:sz w:val="32"/>
                <w:szCs w:val="32"/>
              </w:rPr>
            </w:rPrChange>
          </w:rPr>
          <w:t xml:space="preserve">10. While it might appear that the future for </w:t>
        </w:r>
      </w:ins>
      <w:ins w:id="3619" w:author="Bernie Grofman" w:date="2022-11-27T23:19:00Z">
        <w:r w:rsidR="00AE171C">
          <w:rPr>
            <w:b/>
            <w:szCs w:val="24"/>
          </w:rPr>
          <w:t xml:space="preserve">a strong </w:t>
        </w:r>
      </w:ins>
      <w:ins w:id="3620" w:author="Bernie Grofman" w:date="2022-11-27T23:18:00Z">
        <w:r w:rsidRPr="00AE171C">
          <w:rPr>
            <w:b/>
            <w:szCs w:val="24"/>
            <w:rPrChange w:id="3621" w:author="Bernie Grofman" w:date="2022-11-27T23:19:00Z">
              <w:rPr>
                <w:b/>
                <w:color w:val="FF0000"/>
                <w:sz w:val="32"/>
                <w:szCs w:val="32"/>
              </w:rPr>
            </w:rPrChange>
          </w:rPr>
          <w:t xml:space="preserve"> state court role in checking the excesses of partisan gerrymandering at the congressional level is now clear, that is a premature verdict</w:t>
        </w:r>
      </w:ins>
      <w:ins w:id="3622" w:author="Bernie Grofman" w:date="2022-11-27T23:21:00Z">
        <w:r w:rsidR="00AE171C">
          <w:rPr>
            <w:b/>
            <w:szCs w:val="24"/>
          </w:rPr>
          <w:t>.</w:t>
        </w:r>
      </w:ins>
      <w:ins w:id="3623" w:author="Bernie Grofman" w:date="2022-11-27T23:22:00Z">
        <w:r w:rsidR="00AE171C">
          <w:rPr>
            <w:rStyle w:val="FootnoteReference"/>
            <w:b/>
            <w:szCs w:val="24"/>
          </w:rPr>
          <w:footnoteReference w:id="171"/>
        </w:r>
      </w:ins>
      <w:ins w:id="3644" w:author="Bernie Grofman" w:date="2022-11-27T23:21:00Z">
        <w:r w:rsidR="00AE171C">
          <w:rPr>
            <w:b/>
            <w:szCs w:val="24"/>
          </w:rPr>
          <w:t xml:space="preserve"> </w:t>
        </w:r>
      </w:ins>
      <w:ins w:id="3645" w:author="Bernie Grofman" w:date="2022-11-27T23:35:00Z">
        <w:r w:rsidR="00CA7FF9">
          <w:rPr>
            <w:b/>
            <w:szCs w:val="24"/>
          </w:rPr>
          <w:t xml:space="preserve"> </w:t>
        </w:r>
        <w:r w:rsidR="00CA7FF9">
          <w:t>P</w:t>
        </w:r>
        <w:r w:rsidR="00CA7FF9" w:rsidRPr="0080356A">
          <w:t>olitical parties are now seeing control of state courts as much more important than it had been seen in the past, with the actual or potential role of state courts in redistricting a major element of that increased concern. Much more money is being spent on state court judicial contests</w:t>
        </w:r>
        <w:r w:rsidR="00CA7FF9">
          <w:t xml:space="preserve"> than in the past</w:t>
        </w:r>
        <w:r w:rsidR="00CA7FF9" w:rsidRPr="0080356A">
          <w:t>.</w:t>
        </w:r>
        <w:r w:rsidR="00CA7FF9">
          <w:rPr>
            <w:rStyle w:val="FootnoteReference"/>
          </w:rPr>
          <w:footnoteReference w:id="172"/>
        </w:r>
        <w:r w:rsidR="00CA7FF9" w:rsidRPr="0080356A">
          <w:t xml:space="preserve"> As money in judicial elections become more important it is also likely that state judges will be more ideological and more partisan than in the past.</w:t>
        </w:r>
        <w:r w:rsidR="00CA7FF9">
          <w:t xml:space="preserve"> </w:t>
        </w:r>
        <w:r w:rsidR="00CA7FF9">
          <w:t>As a consequence we may see more situations were state court justices refuse to police partisan gerrymanders done by co-partisans.</w:t>
        </w:r>
      </w:ins>
      <w:ins w:id="3650" w:author="Bernie Grofman" w:date="2022-11-27T23:53:00Z">
        <w:r w:rsidR="00475A54">
          <w:rPr>
            <w:rStyle w:val="FootnoteReference"/>
          </w:rPr>
          <w:footnoteReference w:id="173"/>
        </w:r>
      </w:ins>
      <w:ins w:id="3661" w:author="Bernie Grofman" w:date="2022-11-27T23:39:00Z">
        <w:r w:rsidR="00CA7FF9" w:rsidRPr="00CA7FF9">
          <w:rPr>
            <w:rStyle w:val="FootnoteReference"/>
            <w:b/>
          </w:rPr>
          <w:t xml:space="preserve"> </w:t>
        </w:r>
      </w:ins>
      <w:ins w:id="3662" w:author="Bernie Grofman" w:date="2022-11-27T23:51:00Z">
        <w:r w:rsidR="00475A54" w:rsidRPr="00243BB3">
          <w:rPr>
            <w:b/>
          </w:rPr>
          <w:t>Language that more explicitly bars partisan gerrymandering may be more efficacious than good government criteria in making partisan gerrymandering less likely, but even provisions explicitly barring partisan gerrymandering may not be efficacious if there is not adequate enforcement</w:t>
        </w:r>
      </w:ins>
      <w:ins w:id="3663" w:author="Bernie Grofman" w:date="2022-11-27T23:52:00Z">
        <w:r w:rsidR="00475A54">
          <w:rPr>
            <w:b/>
          </w:rPr>
          <w:t xml:space="preserve"> by state courts.</w:t>
        </w:r>
      </w:ins>
      <w:ins w:id="3664" w:author="Bernie Grofman" w:date="2022-11-27T23:54:00Z">
        <w:r w:rsidR="00475A54" w:rsidRPr="00475A54">
          <w:rPr>
            <w:rStyle w:val="FootnoteReference"/>
            <w:b/>
          </w:rPr>
          <w:t xml:space="preserve"> </w:t>
        </w:r>
        <w:r w:rsidR="00475A54">
          <w:rPr>
            <w:rStyle w:val="FootnoteReference"/>
            <w:b/>
          </w:rPr>
          <w:footnoteReference w:id="174"/>
        </w:r>
      </w:ins>
    </w:p>
    <w:p w14:paraId="0FBADA2C" w14:textId="43A7ECA1" w:rsidR="00AE171C" w:rsidRPr="00AE171C" w:rsidRDefault="00AE171C">
      <w:pPr>
        <w:rPr>
          <w:szCs w:val="24"/>
          <w:rPrChange w:id="3672" w:author="Bernie Grofman" w:date="2022-11-27T23:19:00Z">
            <w:rPr>
              <w:iCs/>
            </w:rPr>
          </w:rPrChange>
        </w:rPr>
      </w:pPr>
    </w:p>
    <w:p w14:paraId="5EA985F8" w14:textId="4E512A80" w:rsidR="00D87C0B" w:rsidDel="00E22E8F" w:rsidRDefault="00D87C0B" w:rsidP="00BA7ECB">
      <w:pPr>
        <w:pStyle w:val="Heading1"/>
        <w:rPr>
          <w:del w:id="3673" w:author="Bernie Grofman" w:date="2022-11-27T19:51:00Z"/>
        </w:rPr>
      </w:pPr>
      <w:bookmarkStart w:id="3674" w:name="_Toc120369164"/>
      <w:del w:id="3675" w:author="Bernie Grofman" w:date="2022-11-27T19:51:00Z">
        <w:r w:rsidRPr="0080356A" w:rsidDel="00E22E8F">
          <w:delText>R</w:delText>
        </w:r>
        <w:r w:rsidDel="00E22E8F">
          <w:delText>ecommendations</w:delText>
        </w:r>
        <w:bookmarkEnd w:id="3674"/>
      </w:del>
    </w:p>
    <w:p w14:paraId="184886A9" w14:textId="24CB420F" w:rsidR="003843B7" w:rsidDel="00E22E8F" w:rsidRDefault="00221AB6" w:rsidP="00D87C0B">
      <w:pPr>
        <w:rPr>
          <w:del w:id="3676" w:author="Bernie Grofman" w:date="2022-11-27T19:51:00Z"/>
        </w:rPr>
      </w:pPr>
      <w:del w:id="3677" w:author="Bernie Grofman" w:date="2022-11-27T19:51:00Z">
        <w:r w:rsidRPr="0080356A" w:rsidDel="00E22E8F">
          <w:delText xml:space="preserve"> </w:delText>
        </w:r>
        <w:r w:rsidR="00CE7615" w:rsidRPr="0080356A" w:rsidDel="00E22E8F">
          <w:delText xml:space="preserve">There are </w:delText>
        </w:r>
        <w:r w:rsidR="0016138E" w:rsidRPr="0080356A" w:rsidDel="00E22E8F">
          <w:delText>several</w:delText>
        </w:r>
        <w:r w:rsidR="00CE7615" w:rsidRPr="0080356A" w:rsidDel="00E22E8F">
          <w:delText xml:space="preserve"> aspects of the 2022 redistricting</w:delText>
        </w:r>
        <w:r w:rsidR="00876ED8" w:rsidRPr="0080356A" w:rsidDel="00E22E8F">
          <w:delText xml:space="preserve"> </w:delText>
        </w:r>
        <w:r w:rsidR="00CE7615" w:rsidRPr="0080356A" w:rsidDel="00E22E8F">
          <w:delText>that we think can and should be improved prior to 2030 districting.</w:delText>
        </w:r>
      </w:del>
    </w:p>
    <w:p w14:paraId="7F505DC2" w14:textId="318F6619" w:rsidR="00350898" w:rsidDel="00E22E8F" w:rsidRDefault="00CE7615" w:rsidP="00350898">
      <w:pPr>
        <w:pStyle w:val="ListParagraph"/>
        <w:numPr>
          <w:ilvl w:val="0"/>
          <w:numId w:val="18"/>
        </w:numPr>
        <w:rPr>
          <w:del w:id="3678" w:author="Bernie Grofman" w:date="2022-11-27T19:51:00Z"/>
        </w:rPr>
      </w:pPr>
      <w:del w:id="3679" w:author="Bernie Grofman" w:date="2022-11-27T19:51:00Z">
        <w:r w:rsidRPr="0080356A" w:rsidDel="00E22E8F">
          <w:delText xml:space="preserve">The notion that changes in election law should not come too close to an election is a sensible insofar as there is </w:delText>
        </w:r>
        <w:r w:rsidR="00453337" w:rsidDel="00E22E8F">
          <w:delText>‘</w:delText>
        </w:r>
        <w:r w:rsidRPr="0080356A" w:rsidDel="00E22E8F">
          <w:delText>potential for public confusion and election chaos</w:delText>
        </w:r>
        <w:r w:rsidR="00453337" w:rsidDel="00E22E8F">
          <w:delText>’.</w:delText>
        </w:r>
        <w:r w:rsidRPr="0080356A" w:rsidDel="00E22E8F">
          <w:delText xml:space="preserve"> </w:delText>
        </w:r>
        <w:r w:rsidR="00453337" w:rsidDel="00E22E8F">
          <w:delText>B</w:delText>
        </w:r>
        <w:r w:rsidRPr="0080356A" w:rsidDel="00E22E8F">
          <w:delText>ut,</w:delText>
        </w:r>
        <w:r w:rsidR="0041484F" w:rsidRPr="0080356A" w:rsidDel="00E22E8F">
          <w:delText xml:space="preserve"> </w:delText>
        </w:r>
        <w:r w:rsidRPr="0080356A" w:rsidDel="00E22E8F">
          <w:delText xml:space="preserve">in our view, the </w:delText>
        </w:r>
        <w:r w:rsidRPr="007A4051" w:rsidDel="00E22E8F">
          <w:rPr>
            <w:i/>
            <w:iCs/>
          </w:rPr>
          <w:delText>Purcell</w:delText>
        </w:r>
        <w:r w:rsidRPr="0080356A" w:rsidDel="00E22E8F">
          <w:delText xml:space="preserve"> </w:delText>
        </w:r>
        <w:r w:rsidR="005D7D74" w:rsidRPr="007A4051" w:rsidDel="00E22E8F">
          <w:rPr>
            <w:i/>
            <w:iCs/>
          </w:rPr>
          <w:delText>P</w:delText>
        </w:r>
        <w:r w:rsidRPr="007A4051" w:rsidDel="00E22E8F">
          <w:rPr>
            <w:i/>
            <w:iCs/>
          </w:rPr>
          <w:delText>rinciple</w:delText>
        </w:r>
        <w:r w:rsidRPr="0080356A" w:rsidDel="00E22E8F">
          <w:delText xml:space="preserve"> has been wrongly applied in the 2020 round.</w:delText>
        </w:r>
        <w:r w:rsidR="00876ED8" w:rsidRPr="0080356A" w:rsidDel="00E22E8F">
          <w:delText xml:space="preserve"> </w:delText>
        </w:r>
        <w:r w:rsidRPr="0080356A" w:rsidDel="00E22E8F">
          <w:delText>The Supreme Court has given too much credibility to state legislative claims that there was not enough time to draw a congressional map that was constitutional.</w:delText>
        </w:r>
        <w:r w:rsidR="00876ED8" w:rsidRPr="0080356A" w:rsidDel="00E22E8F">
          <w:delText xml:space="preserve"> </w:delText>
        </w:r>
        <w:r w:rsidRPr="0080356A" w:rsidDel="00E22E8F">
          <w:delText xml:space="preserve">Even in New York it took a team led by one of </w:delText>
        </w:r>
        <w:r w:rsidR="00A14C29" w:rsidDel="00E22E8F">
          <w:delText>U.S.</w:delText>
        </w:r>
        <w:r w:rsidRPr="0080356A" w:rsidDel="00E22E8F">
          <w:delText xml:space="preserve"> </w:delText>
        </w:r>
        <w:r w:rsidR="004F55EA" w:rsidDel="00E22E8F">
          <w:delText>less than 30</w:delText>
        </w:r>
        <w:r w:rsidRPr="0080356A" w:rsidDel="00E22E8F">
          <w:delText xml:space="preserve"> </w:delText>
        </w:r>
        <w:r w:rsidR="00ED2BFB" w:rsidRPr="0080356A" w:rsidDel="00E22E8F">
          <w:delText>days</w:delText>
        </w:r>
        <w:r w:rsidRPr="0080356A" w:rsidDel="00E22E8F">
          <w:delText xml:space="preserve"> to draw the congressional map for a state court and make it available for public comment and redraw it extensively after public comment was received.</w:delText>
        </w:r>
        <w:r w:rsidR="00876ED8" w:rsidRPr="0080356A" w:rsidDel="00E22E8F">
          <w:delText xml:space="preserve"> </w:delText>
        </w:r>
        <w:r w:rsidRPr="0080356A" w:rsidDel="00E22E8F">
          <w:delText>It was</w:delText>
        </w:r>
        <w:r w:rsidR="00ED2BFB" w:rsidRPr="0080356A" w:rsidDel="00E22E8F">
          <w:delText>, in</w:delText>
        </w:r>
        <w:r w:rsidRPr="0080356A" w:rsidDel="00E22E8F">
          <w:delText xml:space="preserve"> our view</w:delText>
        </w:r>
        <w:r w:rsidR="00ED2BFB" w:rsidRPr="0080356A" w:rsidDel="00E22E8F">
          <w:delText>,</w:delText>
        </w:r>
        <w:r w:rsidRPr="0080356A" w:rsidDel="00E22E8F">
          <w:delText xml:space="preserve"> clearly a superior map to the partisan gerrymander proffered by</w:delText>
        </w:r>
        <w:r w:rsidR="00876ED8" w:rsidRPr="0080356A" w:rsidDel="00E22E8F">
          <w:delText xml:space="preserve"> </w:delText>
        </w:r>
        <w:r w:rsidRPr="0080356A" w:rsidDel="00E22E8F">
          <w:delText>the state.</w:delText>
        </w:r>
        <w:r w:rsidR="0041484F" w:rsidRPr="0080356A" w:rsidDel="00E22E8F">
          <w:delText xml:space="preserve"> </w:delText>
        </w:r>
        <w:r w:rsidRPr="0080356A" w:rsidDel="00E22E8F">
          <w:delText>Moreover,</w:delText>
        </w:r>
        <w:r w:rsidR="00876ED8" w:rsidRPr="0080356A" w:rsidDel="00E22E8F">
          <w:delText xml:space="preserve"> </w:delText>
        </w:r>
        <w:r w:rsidRPr="0080356A" w:rsidDel="00E22E8F">
          <w:delText xml:space="preserve">as Hasen </w:delText>
        </w:r>
        <w:r w:rsidR="004F55EA" w:rsidDel="00E22E8F">
          <w:fldChar w:fldCharType="begin"/>
        </w:r>
        <w:r w:rsidR="00B32CA3" w:rsidDel="00E22E8F">
          <w:delInstrText xml:space="preserve"> ADDIN ZOTERO_ITEM CSL_CITATION {"citationID":"H6q8nGnl","properties":{"formattedCitation":"(2016)","plainCitation":"(2016)","noteIndex":0},"citationItems":[{"id":843,"uris":["http://zotero.org/users/10395840/items/YPTXQWBN"],"itemData":{"id":843,"type":"article-journal","issue":"2","language":"en","page":"427","source":"Zotero","title":"Reining in the Purcell Principle","volume":"43","author":[{"family":"Hasen","given":"Richard L"}],"issued":{"date-parts":[["2016"]]}},"label":"page","suppress-author":true}],"schema":"https://github.com/citation-style-language/schema/raw/master/csl-citation.json"} </w:delInstrText>
        </w:r>
        <w:r w:rsidR="004F55EA" w:rsidDel="00E22E8F">
          <w:fldChar w:fldCharType="separate"/>
        </w:r>
        <w:r w:rsidR="00B32CA3" w:rsidDel="00E22E8F">
          <w:rPr>
            <w:noProof/>
          </w:rPr>
          <w:delText>(2016)</w:delText>
        </w:r>
        <w:r w:rsidR="004F55EA" w:rsidDel="00E22E8F">
          <w:fldChar w:fldCharType="end"/>
        </w:r>
        <w:r w:rsidR="00B32CA3" w:rsidDel="00E22E8F">
          <w:delText xml:space="preserve"> </w:delText>
        </w:r>
        <w:r w:rsidRPr="0080356A" w:rsidDel="00E22E8F">
          <w:delText xml:space="preserve">argues, the public interest of having constitutional plans </w:delText>
        </w:r>
        <w:r w:rsidR="00974764" w:rsidRPr="0080356A" w:rsidDel="00E22E8F">
          <w:delText xml:space="preserve">(as judged by the trial court) </w:delText>
        </w:r>
        <w:r w:rsidRPr="0080356A" w:rsidDel="00E22E8F">
          <w:delText>at the time of an election outweighs overstated</w:delText>
        </w:r>
        <w:r w:rsidR="00876ED8" w:rsidRPr="0080356A" w:rsidDel="00E22E8F">
          <w:delText xml:space="preserve"> </w:delText>
        </w:r>
        <w:r w:rsidR="00ED2BFB" w:rsidRPr="0080356A" w:rsidDel="00E22E8F">
          <w:delText xml:space="preserve">claims about the dangers of changing deadlines for things like the collection of nomination petitions. </w:delText>
        </w:r>
        <w:r w:rsidR="00974764" w:rsidRPr="0080356A" w:rsidDel="00E22E8F">
          <w:delText>Even if the</w:delText>
        </w:r>
        <w:r w:rsidR="00B32CA3" w:rsidDel="00E22E8F">
          <w:delText xml:space="preserve"> U.S.</w:delText>
        </w:r>
        <w:r w:rsidR="00974764" w:rsidRPr="0080356A" w:rsidDel="00E22E8F">
          <w:delText xml:space="preserve"> Supreme Court were to eventually overturn a lower court map</w:delText>
        </w:r>
        <w:r w:rsidR="00A47FE0" w:rsidDel="00E22E8F">
          <w:delText>,</w:delText>
        </w:r>
        <w:r w:rsidR="00974764" w:rsidRPr="0080356A" w:rsidDel="00E22E8F">
          <w:delText xml:space="preserve"> the balance of risks seems to </w:delText>
        </w:r>
        <w:r w:rsidR="00A47FE0" w:rsidDel="00E22E8F">
          <w:delText>us</w:delText>
        </w:r>
        <w:r w:rsidR="00974764" w:rsidRPr="0080356A" w:rsidDel="00E22E8F">
          <w:delText xml:space="preserve"> such that we are better off using that map for one election than using a map the trial court found unconstitutional for that same election.</w:delText>
        </w:r>
        <w:r w:rsidR="00AE67A7" w:rsidDel="00E22E8F">
          <w:delText xml:space="preserve"> </w:delText>
        </w:r>
        <w:r w:rsidR="005D7D74" w:rsidRPr="0080356A" w:rsidDel="00E22E8F">
          <w:delText>We propose</w:delText>
        </w:r>
        <w:r w:rsidR="0099639A" w:rsidRPr="0080356A" w:rsidDel="00E22E8F">
          <w:delText xml:space="preserve"> a simple solution</w:delText>
        </w:r>
        <w:r w:rsidR="005D7D74" w:rsidRPr="0080356A" w:rsidDel="00E22E8F">
          <w:delText xml:space="preserve"> as to how to avoid situations where the </w:delText>
        </w:r>
        <w:r w:rsidR="005D7D74" w:rsidRPr="007A4051" w:rsidDel="00E22E8F">
          <w:rPr>
            <w:i/>
            <w:iCs/>
          </w:rPr>
          <w:delText>Purcell Principle</w:delText>
        </w:r>
        <w:r w:rsidR="005D7D74" w:rsidRPr="0080356A" w:rsidDel="00E22E8F">
          <w:delText xml:space="preserve"> might </w:delText>
        </w:r>
        <w:r w:rsidR="00974764" w:rsidRPr="0080356A" w:rsidDel="00E22E8F">
          <w:delText>be likely to</w:delText>
        </w:r>
        <w:r w:rsidR="00876ED8" w:rsidRPr="0080356A" w:rsidDel="00E22E8F">
          <w:delText xml:space="preserve"> </w:delText>
        </w:r>
        <w:r w:rsidR="005D7D74" w:rsidRPr="0080356A" w:rsidDel="00E22E8F">
          <w:delText>apply</w:delText>
        </w:r>
        <w:r w:rsidR="0099639A" w:rsidRPr="0080356A" w:rsidDel="00E22E8F">
          <w:delText>. Once it appears that the legislature may not be able to offer a constitutional map in a timely enough fashion, the Court should bring in a special master in advance</w:delText>
        </w:r>
        <w:commentRangeStart w:id="3680"/>
        <w:r w:rsidR="00AE67A7" w:rsidDel="00E22E8F">
          <w:rPr>
            <w:rStyle w:val="FootnoteReference"/>
          </w:rPr>
          <w:footnoteReference w:id="175"/>
        </w:r>
        <w:r w:rsidR="0099639A" w:rsidRPr="0080356A" w:rsidDel="00E22E8F">
          <w:delText xml:space="preserve"> </w:delText>
        </w:r>
        <w:commentRangeEnd w:id="3680"/>
        <w:r w:rsidR="00D211D2" w:rsidDel="00E22E8F">
          <w:rPr>
            <w:rStyle w:val="CommentReference"/>
          </w:rPr>
          <w:commentReference w:id="3680"/>
        </w:r>
        <w:r w:rsidR="00AE67A7" w:rsidRPr="0080356A" w:rsidDel="00E22E8F">
          <w:delText>to</w:delText>
        </w:r>
        <w:r w:rsidR="0099639A" w:rsidRPr="0080356A" w:rsidDel="00E22E8F">
          <w:delText xml:space="preserve"> have a map in place that can then be circulated for public comment on a very tight schedule.</w:delText>
        </w:r>
        <w:r w:rsidR="00AE67A7" w:rsidDel="00E22E8F">
          <w:rPr>
            <w:rStyle w:val="FootnoteReference"/>
          </w:rPr>
          <w:footnoteReference w:id="176"/>
        </w:r>
      </w:del>
    </w:p>
    <w:p w14:paraId="512CCC59" w14:textId="7D7DA282" w:rsidR="00350898" w:rsidDel="00E22E8F" w:rsidRDefault="00225EA3" w:rsidP="00350898">
      <w:pPr>
        <w:pStyle w:val="ListParagraph"/>
        <w:numPr>
          <w:ilvl w:val="0"/>
          <w:numId w:val="18"/>
        </w:numPr>
        <w:rPr>
          <w:del w:id="3685" w:author="Bernie Grofman" w:date="2022-11-27T19:51:00Z"/>
        </w:rPr>
      </w:pPr>
      <w:del w:id="3686" w:author="Bernie Grofman" w:date="2022-11-27T19:51:00Z">
        <w:r w:rsidRPr="0080356A" w:rsidDel="00E22E8F">
          <w:delText>As we suggested above most legislative commissions are badly designed.</w:delText>
        </w:r>
        <w:r w:rsidR="00876ED8" w:rsidRPr="0080356A" w:rsidDel="00E22E8F">
          <w:delText xml:space="preserve"> </w:delText>
        </w:r>
        <w:r w:rsidRPr="0080356A" w:rsidDel="00E22E8F">
          <w:delText>Here we suggest the California model, with a mix of citizens with different partisan preferences, including those who have no expressed party preference.</w:delText>
        </w:r>
        <w:r w:rsidR="00876ED8" w:rsidRPr="0080356A" w:rsidDel="00E22E8F">
          <w:delText xml:space="preserve"> </w:delText>
        </w:r>
        <w:r w:rsidRPr="0080356A" w:rsidDel="00E22E8F">
          <w:delText xml:space="preserve">One thing to </w:delText>
        </w:r>
        <w:r w:rsidR="00EF400F" w:rsidRPr="0080356A" w:rsidDel="00E22E8F">
          <w:delText>avoid</w:delText>
        </w:r>
        <w:r w:rsidRPr="0080356A" w:rsidDel="00E22E8F">
          <w:delText xml:space="preserve"> are commissions with an even number of members and no “neutral”</w:delText>
        </w:r>
        <w:r w:rsidR="00876ED8" w:rsidRPr="0080356A" w:rsidDel="00E22E8F">
          <w:delText xml:space="preserve"> </w:delText>
        </w:r>
        <w:r w:rsidRPr="0080356A" w:rsidDel="00E22E8F">
          <w:delText>chair to steer the progress away from partisan extremism or simple incumbency protection.</w:delText>
        </w:r>
      </w:del>
    </w:p>
    <w:p w14:paraId="342B8D50" w14:textId="6F0D4C1A" w:rsidR="00EF400F" w:rsidRPr="00765757" w:rsidDel="00E22E8F" w:rsidRDefault="008E0ADE" w:rsidP="00350898">
      <w:pPr>
        <w:pStyle w:val="ListParagraph"/>
        <w:numPr>
          <w:ilvl w:val="0"/>
          <w:numId w:val="18"/>
        </w:numPr>
        <w:rPr>
          <w:del w:id="3687" w:author="Bernie Grofman" w:date="2022-11-27T19:51:00Z"/>
          <w:b/>
          <w:rPrChange w:id="3688" w:author="Bernie Grofman" w:date="2022-11-26T21:27:00Z">
            <w:rPr>
              <w:del w:id="3689" w:author="Bernie Grofman" w:date="2022-11-27T19:51:00Z"/>
            </w:rPr>
          </w:rPrChange>
        </w:rPr>
      </w:pPr>
      <w:del w:id="3690" w:author="Bernie Grofman" w:date="2022-11-26T21:23:00Z">
        <w:r w:rsidDel="00765757">
          <w:delText xml:space="preserve">we </w:delText>
        </w:r>
      </w:del>
      <w:del w:id="3691" w:author="Bernie Grofman" w:date="2022-11-27T19:51:00Z">
        <w:r w:rsidDel="00E22E8F">
          <w:delText xml:space="preserve">do not view </w:delText>
        </w:r>
      </w:del>
      <w:del w:id="3692" w:author="Bernie Grofman" w:date="2022-11-26T21:17:00Z">
        <w:r w:rsidDel="0003490C">
          <w:delText xml:space="preserve">direct </w:delText>
        </w:r>
      </w:del>
      <w:del w:id="3693" w:author="Bernie Grofman" w:date="2022-11-27T19:51:00Z">
        <w:r w:rsidDel="00E22E8F">
          <w:delText xml:space="preserve">criteria in state </w:delText>
        </w:r>
      </w:del>
      <w:del w:id="3694" w:author="Bernie Grofman" w:date="2022-11-26T21:18:00Z">
        <w:r w:rsidDel="0003490C">
          <w:delText xml:space="preserve">law </w:delText>
        </w:r>
      </w:del>
      <w:del w:id="3695" w:author="Bernie Grofman" w:date="2022-11-27T19:51:00Z">
        <w:r w:rsidDel="00E22E8F">
          <w:delText xml:space="preserve">as sufficient to prevent partisan gerrymandering, we do view it as necessary. </w:delText>
        </w:r>
      </w:del>
      <w:del w:id="3696" w:author="Bernie Grofman" w:date="2022-11-26T21:18:00Z">
        <w:r w:rsidRPr="0003490C" w:rsidDel="0003490C">
          <w:rPr>
            <w:b/>
            <w:rPrChange w:id="3697" w:author="Bernie Grofman" w:date="2022-11-26T21:18:00Z">
              <w:rPr/>
            </w:rPrChange>
          </w:rPr>
          <w:delText>Drafting a set of criteria</w:delText>
        </w:r>
      </w:del>
      <w:del w:id="3698" w:author="Bernie Grofman" w:date="2022-11-27T19:51:00Z">
        <w:r w:rsidDel="00E22E8F">
          <w:delText xml:space="preserve"> that prohibits </w:delText>
        </w:r>
        <w:r w:rsidR="00BA1263" w:rsidDel="00E22E8F">
          <w:delText>favoring or disfavoring a political party seems to have a significant effect on reducing partisanship in districting schemes.</w:delText>
        </w:r>
        <w:r w:rsidR="00325B09" w:rsidDel="00E22E8F">
          <w:delText xml:space="preserve"> In terms of ordering criteria, </w:delText>
        </w:r>
      </w:del>
      <w:del w:id="3699" w:author="Bernie Grofman" w:date="2022-11-26T21:21:00Z">
        <w:r w:rsidR="00325B09" w:rsidRPr="00765757" w:rsidDel="00765757">
          <w:rPr>
            <w:b/>
            <w:rPrChange w:id="3700" w:author="Bernie Grofman" w:date="2022-11-26T21:22:00Z">
              <w:rPr/>
            </w:rPrChange>
          </w:rPr>
          <w:delText>this s</w:delText>
        </w:r>
      </w:del>
      <w:del w:id="3701" w:author="Bernie Grofman" w:date="2022-11-26T21:20:00Z">
        <w:r w:rsidR="00325B09" w:rsidRPr="00765757" w:rsidDel="00765757">
          <w:rPr>
            <w:b/>
            <w:rPrChange w:id="3702" w:author="Bernie Grofman" w:date="2022-11-26T21:22:00Z">
              <w:rPr/>
            </w:rPrChange>
          </w:rPr>
          <w:delText xml:space="preserve">hould </w:delText>
        </w:r>
      </w:del>
      <w:del w:id="3703" w:author="Bernie Grofman" w:date="2022-11-26T21:21:00Z">
        <w:r w:rsidR="00325B09" w:rsidRPr="00765757" w:rsidDel="00765757">
          <w:rPr>
            <w:b/>
            <w:rPrChange w:id="3704" w:author="Bernie Grofman" w:date="2022-11-26T21:22:00Z">
              <w:rPr/>
            </w:rPrChange>
          </w:rPr>
          <w:delText xml:space="preserve">be listed </w:delText>
        </w:r>
      </w:del>
      <w:del w:id="3705" w:author="Bernie Grofman" w:date="2022-11-26T21:19:00Z">
        <w:r w:rsidR="00325B09" w:rsidRPr="00765757" w:rsidDel="0003490C">
          <w:rPr>
            <w:b/>
            <w:rPrChange w:id="3706" w:author="Bernie Grofman" w:date="2022-11-26T21:22:00Z">
              <w:rPr/>
            </w:rPrChange>
          </w:rPr>
          <w:delText xml:space="preserve">as most important, </w:delText>
        </w:r>
      </w:del>
      <w:del w:id="3707" w:author="Bernie Grofman" w:date="2022-11-26T21:21:00Z">
        <w:r w:rsidR="00325B09" w:rsidRPr="00765757" w:rsidDel="00765757">
          <w:rPr>
            <w:b/>
            <w:rPrChange w:id="3708" w:author="Bernie Grofman" w:date="2022-11-26T21:22:00Z">
              <w:rPr/>
            </w:rPrChange>
          </w:rPr>
          <w:delText xml:space="preserve">above other </w:delText>
        </w:r>
      </w:del>
      <w:del w:id="3709" w:author="Bernie Grofman" w:date="2022-11-26T21:17:00Z">
        <w:r w:rsidR="00325B09" w:rsidRPr="00765757" w:rsidDel="0003490C">
          <w:rPr>
            <w:b/>
            <w:rPrChange w:id="3710" w:author="Bernie Grofman" w:date="2022-11-26T21:22:00Z">
              <w:rPr/>
            </w:rPrChange>
          </w:rPr>
          <w:delText xml:space="preserve">limiting </w:delText>
        </w:r>
      </w:del>
      <w:del w:id="3711" w:author="Bernie Grofman" w:date="2022-11-26T21:21:00Z">
        <w:r w:rsidR="00325B09" w:rsidRPr="00765757" w:rsidDel="00765757">
          <w:rPr>
            <w:b/>
            <w:rPrChange w:id="3712" w:author="Bernie Grofman" w:date="2022-11-26T21:22:00Z">
              <w:rPr/>
            </w:rPrChange>
          </w:rPr>
          <w:delText>criteria</w:delText>
        </w:r>
      </w:del>
      <w:del w:id="3713" w:author="Bernie Grofman" w:date="2022-11-27T19:51:00Z">
        <w:r w:rsidR="00325B09" w:rsidDel="00E22E8F">
          <w:delText xml:space="preserve"> </w:delText>
        </w:r>
      </w:del>
      <w:del w:id="3714" w:author="Bernie Grofman" w:date="2022-11-26T21:20:00Z">
        <w:r w:rsidR="00325B09" w:rsidRPr="00765757" w:rsidDel="00765757">
          <w:rPr>
            <w:b/>
            <w:rPrChange w:id="3715" w:author="Bernie Grofman" w:date="2022-11-26T21:24:00Z">
              <w:rPr/>
            </w:rPrChange>
          </w:rPr>
          <w:delText xml:space="preserve">such as limiting political subdivision splits, </w:delText>
        </w:r>
      </w:del>
      <w:del w:id="3716" w:author="Bernie Grofman" w:date="2022-11-27T19:51:00Z">
        <w:r w:rsidR="00325B09" w:rsidRPr="00765757" w:rsidDel="00E22E8F">
          <w:rPr>
            <w:b/>
            <w:rPrChange w:id="3717" w:author="Bernie Grofman" w:date="2022-11-26T21:24:00Z">
              <w:rPr/>
            </w:rPrChange>
          </w:rPr>
          <w:delText xml:space="preserve">since </w:delText>
        </w:r>
      </w:del>
      <w:del w:id="3718" w:author="Bernie Grofman" w:date="2022-11-26T21:22:00Z">
        <w:r w:rsidR="005656CF" w:rsidRPr="00765757" w:rsidDel="00765757">
          <w:rPr>
            <w:b/>
            <w:rPrChange w:id="3719" w:author="Bernie Grofman" w:date="2022-11-26T21:24:00Z">
              <w:rPr/>
            </w:rPrChange>
          </w:rPr>
          <w:delText>a revers ordering can lead to a</w:delText>
        </w:r>
      </w:del>
      <w:del w:id="3720" w:author="Bernie Grofman" w:date="2022-11-27T19:51:00Z">
        <w:r w:rsidR="005656CF" w:rsidDel="00E22E8F">
          <w:delText xml:space="preserve"> </w:delText>
        </w:r>
        <w:r w:rsidR="005656CF" w:rsidRPr="005656CF" w:rsidDel="00E22E8F">
          <w:rPr>
            <w:i/>
            <w:iCs/>
          </w:rPr>
          <w:delText>stealth gerrymander</w:delText>
        </w:r>
      </w:del>
      <w:del w:id="3721" w:author="Bernie Grofman" w:date="2022-11-26T21:23:00Z">
        <w:r w:rsidR="005656CF" w:rsidDel="00765757">
          <w:delText>.</w:delText>
        </w:r>
      </w:del>
    </w:p>
    <w:p w14:paraId="4E728D40" w14:textId="6C2D63AD" w:rsidR="00687E77" w:rsidRPr="00765757" w:rsidDel="00E22E8F" w:rsidRDefault="00687E77" w:rsidP="00021928">
      <w:pPr>
        <w:rPr>
          <w:del w:id="3722" w:author="Bernie Grofman" w:date="2022-11-27T19:51:00Z"/>
          <w:b/>
          <w:color w:val="FF0000"/>
          <w:rPrChange w:id="3723" w:author="Bernie Grofman" w:date="2022-11-26T21:24:00Z">
            <w:rPr>
              <w:del w:id="3724" w:author="Bernie Grofman" w:date="2022-11-27T19:51:00Z"/>
            </w:rPr>
          </w:rPrChange>
        </w:rPr>
      </w:pPr>
    </w:p>
    <w:p w14:paraId="164B979B" w14:textId="77777777" w:rsidR="00966299" w:rsidRPr="00765757" w:rsidRDefault="00966299">
      <w:pPr>
        <w:widowControl/>
        <w:spacing w:before="0"/>
        <w:ind w:firstLine="0"/>
        <w:jc w:val="left"/>
        <w:rPr>
          <w:b/>
          <w:color w:val="FF0000"/>
          <w:sz w:val="36"/>
          <w:szCs w:val="36"/>
          <w:rPrChange w:id="3725" w:author="Bernie Grofman" w:date="2022-11-26T21:24:00Z">
            <w:rPr>
              <w:sz w:val="36"/>
              <w:szCs w:val="36"/>
            </w:rPr>
          </w:rPrChange>
        </w:rPr>
      </w:pPr>
      <w:r w:rsidRPr="00765757">
        <w:rPr>
          <w:b/>
          <w:color w:val="FF0000"/>
          <w:sz w:val="36"/>
          <w:szCs w:val="36"/>
          <w:rPrChange w:id="3726" w:author="Bernie Grofman" w:date="2022-11-26T21:24:00Z">
            <w:rPr>
              <w:sz w:val="36"/>
              <w:szCs w:val="36"/>
            </w:rPr>
          </w:rPrChange>
        </w:rPr>
        <w:br w:type="page"/>
      </w:r>
    </w:p>
    <w:p w14:paraId="09603673" w14:textId="77777777" w:rsidR="00CD5337" w:rsidRPr="0080356A" w:rsidRDefault="00CD5337" w:rsidP="00CD5337">
      <w:pPr>
        <w:rPr>
          <w:sz w:val="36"/>
          <w:szCs w:val="36"/>
        </w:rPr>
      </w:pPr>
    </w:p>
    <w:p w14:paraId="332835E0" w14:textId="77777777" w:rsidR="003F3780" w:rsidRPr="0080356A" w:rsidRDefault="003F3780" w:rsidP="003F3780">
      <w:pPr>
        <w:pStyle w:val="Heading1"/>
      </w:pPr>
      <w:bookmarkStart w:id="3727" w:name="_Toc120369165"/>
      <w:r w:rsidRPr="0080356A">
        <w:t>Cases Referenced</w:t>
      </w:r>
      <w:bookmarkEnd w:id="3727"/>
    </w:p>
    <w:p w14:paraId="50526A34" w14:textId="77777777" w:rsidR="009C1209" w:rsidRPr="0080356A" w:rsidRDefault="009C1209" w:rsidP="009C1209">
      <w:pPr>
        <w:pStyle w:val="Default"/>
        <w:rPr>
          <w:color w:val="auto"/>
        </w:rPr>
      </w:pPr>
      <w:r w:rsidRPr="0080356A">
        <w:rPr>
          <w:i/>
          <w:iCs/>
          <w:color w:val="auto"/>
        </w:rPr>
        <w:t>Alabama v. Alabama Legislative Black Caucus v. Alabama</w:t>
      </w:r>
      <w:r w:rsidRPr="0080356A">
        <w:rPr>
          <w:color w:val="auto"/>
        </w:rPr>
        <w:t>, 575 U.S. 254 (2015)</w:t>
      </w:r>
    </w:p>
    <w:p w14:paraId="1AA0D61B" w14:textId="4E8B35E4" w:rsidR="009C1209" w:rsidRPr="0080356A" w:rsidRDefault="009C1209" w:rsidP="009C1209">
      <w:pPr>
        <w:pStyle w:val="Default"/>
        <w:rPr>
          <w:color w:val="auto"/>
        </w:rPr>
      </w:pPr>
      <w:r w:rsidRPr="0080356A">
        <w:rPr>
          <w:i/>
          <w:iCs/>
          <w:color w:val="auto"/>
        </w:rPr>
        <w:t>Carter v. Chapman</w:t>
      </w:r>
      <w:r w:rsidRPr="0080356A">
        <w:rPr>
          <w:color w:val="auto"/>
        </w:rPr>
        <w:t xml:space="preserve">, 7 MM 2022 (Pa. Mar. 9, 2022) </w:t>
      </w:r>
      <w:hyperlink r:id="rId10" w:history="1">
        <w:r w:rsidRPr="0080356A">
          <w:rPr>
            <w:rStyle w:val="Hyperlink"/>
            <w:color w:val="auto"/>
          </w:rPr>
          <w:t>https://casetext.com/case/carter-v-chapman-7</w:t>
        </w:r>
      </w:hyperlink>
    </w:p>
    <w:p w14:paraId="6E71E87E" w14:textId="7351A1F8" w:rsidR="004866F5" w:rsidRPr="0080356A" w:rsidRDefault="004866F5" w:rsidP="004866F5">
      <w:pPr>
        <w:pStyle w:val="Default"/>
        <w:rPr>
          <w:rStyle w:val="Hyperlink"/>
          <w:color w:val="auto"/>
        </w:rPr>
      </w:pPr>
      <w:r w:rsidRPr="0080356A">
        <w:rPr>
          <w:i/>
          <w:iCs/>
          <w:color w:val="auto"/>
        </w:rPr>
        <w:t>Common Cause v. Rucho,</w:t>
      </w:r>
      <w:r w:rsidRPr="0080356A">
        <w:rPr>
          <w:color w:val="auto"/>
        </w:rPr>
        <w:t xml:space="preserve"> No. 1:16-CV-1026 318 F.Supp.3d 777 </w:t>
      </w:r>
      <w:hyperlink r:id="rId11" w:history="1">
        <w:r w:rsidRPr="0080356A">
          <w:rPr>
            <w:rStyle w:val="Hyperlink"/>
            <w:color w:val="auto"/>
          </w:rPr>
          <w:t>https://case-law.vlex.com/vid/common-cause-v-rucho-893750595</w:t>
        </w:r>
      </w:hyperlink>
    </w:p>
    <w:p w14:paraId="43B1A9B6" w14:textId="5A0F3C8C" w:rsidR="003F3780" w:rsidRPr="0080356A" w:rsidRDefault="003F3780" w:rsidP="003F3780">
      <w:pPr>
        <w:pStyle w:val="Default"/>
        <w:rPr>
          <w:color w:val="auto"/>
        </w:rPr>
      </w:pPr>
      <w:r w:rsidRPr="0080356A">
        <w:rPr>
          <w:i/>
          <w:iCs/>
          <w:color w:val="auto"/>
        </w:rPr>
        <w:t>Davis v. Bandemer</w:t>
      </w:r>
      <w:r w:rsidRPr="0080356A">
        <w:rPr>
          <w:color w:val="auto"/>
          <w:shd w:val="clear" w:color="auto" w:fill="FFFFFF"/>
        </w:rPr>
        <w:t>, 478 U.S. 109, 106 S. Ct. 2797 (1986)</w:t>
      </w:r>
      <w:r w:rsidRPr="0080356A">
        <w:rPr>
          <w:color w:val="auto"/>
        </w:rPr>
        <w:t xml:space="preserve"> </w:t>
      </w:r>
      <w:hyperlink r:id="rId12" w:anchor="p116" w:history="1">
        <w:r w:rsidRPr="0080356A">
          <w:rPr>
            <w:rStyle w:val="Hyperlink"/>
            <w:color w:val="auto"/>
          </w:rPr>
          <w:t>https://casetext.com/case/davis-v-bandemer#p116</w:t>
        </w:r>
      </w:hyperlink>
    </w:p>
    <w:p w14:paraId="1C953FD9" w14:textId="388CFDC6" w:rsidR="004866F5" w:rsidRPr="0080356A" w:rsidRDefault="004866F5" w:rsidP="004866F5">
      <w:pPr>
        <w:pStyle w:val="Default"/>
        <w:rPr>
          <w:color w:val="auto"/>
        </w:rPr>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hyperlink r:id="rId13" w:anchor="p738" w:history="1">
        <w:r w:rsidRPr="0080356A">
          <w:rPr>
            <w:rStyle w:val="Hyperlink"/>
            <w:color w:val="auto"/>
          </w:rPr>
          <w:t>https://casetext.com/case/gaffney-v-cummings#p738</w:t>
        </w:r>
      </w:hyperlink>
    </w:p>
    <w:p w14:paraId="2FB72ED9" w14:textId="77777777" w:rsidR="009C1209" w:rsidRPr="0080356A" w:rsidRDefault="009C1209" w:rsidP="009C1209">
      <w:pPr>
        <w:pStyle w:val="Default"/>
        <w:rPr>
          <w:color w:val="auto"/>
        </w:rPr>
      </w:pPr>
      <w:r w:rsidRPr="0080356A">
        <w:rPr>
          <w:i/>
          <w:iCs/>
          <w:color w:val="auto"/>
        </w:rPr>
        <w:t>Galmon v. Ardoin</w:t>
      </w:r>
      <w:r w:rsidRPr="0080356A">
        <w:rPr>
          <w:color w:val="auto"/>
        </w:rPr>
        <w:t>, No. 3:22-CV-214 (M.D. La. Mar. 30, 2022).</w:t>
      </w:r>
    </w:p>
    <w:p w14:paraId="07221B5F" w14:textId="24BF3AA1" w:rsidR="004866F5" w:rsidRDefault="004866F5" w:rsidP="003F3780">
      <w:pPr>
        <w:pStyle w:val="Default"/>
        <w:rPr>
          <w:i/>
          <w:iCs/>
          <w:color w:val="auto"/>
        </w:rPr>
      </w:pPr>
      <w:r w:rsidRPr="004866F5">
        <w:rPr>
          <w:i/>
          <w:iCs/>
        </w:rPr>
        <w:t>Gill v. Whitford</w:t>
      </w:r>
      <w:r w:rsidRPr="00464EA9">
        <w:t>, 585 U.S. ___</w:t>
      </w:r>
    </w:p>
    <w:p w14:paraId="656EB384" w14:textId="07D98422" w:rsidR="003F3780" w:rsidRPr="0080356A" w:rsidRDefault="003F3780" w:rsidP="003F3780">
      <w:pPr>
        <w:pStyle w:val="Default"/>
        <w:rPr>
          <w:color w:val="auto"/>
        </w:rPr>
      </w:pPr>
      <w:r w:rsidRPr="0080356A">
        <w:rPr>
          <w:i/>
          <w:iCs/>
          <w:color w:val="auto"/>
        </w:rPr>
        <w:t>Harper v. Lewis</w:t>
      </w:r>
      <w:r w:rsidRPr="0080356A">
        <w:rPr>
          <w:color w:val="auto"/>
          <w:shd w:val="clear" w:color="auto" w:fill="FFFFFF"/>
        </w:rPr>
        <w:t>, NO. 5:19-CV-452-FL (E.D.N.C. Oct. 22, 2019)</w:t>
      </w:r>
      <w:r w:rsidRPr="0080356A">
        <w:rPr>
          <w:color w:val="auto"/>
        </w:rPr>
        <w:t xml:space="preserve"> </w:t>
      </w:r>
      <w:hyperlink r:id="rId14" w:history="1">
        <w:r w:rsidRPr="0080356A">
          <w:rPr>
            <w:rStyle w:val="Hyperlink"/>
            <w:color w:val="auto"/>
          </w:rPr>
          <w:t>https://casetext.com/case/harper-v-lewis-1</w:t>
        </w:r>
      </w:hyperlink>
    </w:p>
    <w:p w14:paraId="23B820CE" w14:textId="5104D98F" w:rsidR="004866F5" w:rsidRDefault="003F3780" w:rsidP="003F3780">
      <w:pPr>
        <w:pStyle w:val="Default"/>
        <w:rPr>
          <w:color w:val="auto"/>
        </w:rPr>
      </w:pPr>
      <w:r w:rsidRPr="0080356A">
        <w:rPr>
          <w:i/>
          <w:iCs/>
          <w:color w:val="auto"/>
        </w:rPr>
        <w:t>Harris v. McCrory</w:t>
      </w:r>
      <w:r w:rsidRPr="0080356A">
        <w:rPr>
          <w:color w:val="auto"/>
        </w:rPr>
        <w:t xml:space="preserve">, 159 F. Supp. 3d 600 (M.D.N.C. 2016) </w:t>
      </w:r>
      <w:hyperlink r:id="rId15" w:history="1">
        <w:r w:rsidR="000142F8" w:rsidRPr="0080356A">
          <w:rPr>
            <w:rStyle w:val="Hyperlink"/>
            <w:color w:val="auto"/>
          </w:rPr>
          <w:t>https://casetext.com/case/harris-v-mccrory</w:t>
        </w:r>
      </w:hyperlink>
    </w:p>
    <w:p w14:paraId="1EC44E92" w14:textId="77777777" w:rsidR="00583E5C" w:rsidRDefault="00583E5C" w:rsidP="004866F5">
      <w:pPr>
        <w:pStyle w:val="Default"/>
        <w:rPr>
          <w:i/>
          <w:iCs/>
          <w:color w:val="auto"/>
        </w:rPr>
      </w:pPr>
      <w:r w:rsidRPr="00583E5C">
        <w:rPr>
          <w:i/>
          <w:iCs/>
          <w:color w:val="auto"/>
        </w:rPr>
        <w:t>League of United Latin American Citizens v. Perry</w:t>
      </w:r>
      <w:r w:rsidRPr="00583E5C">
        <w:rPr>
          <w:color w:val="auto"/>
        </w:rPr>
        <w:t>, 548 U.S. 399 (2006)</w:t>
      </w:r>
    </w:p>
    <w:p w14:paraId="69CF4857" w14:textId="347244C0" w:rsidR="004866F5" w:rsidRPr="0080356A" w:rsidRDefault="004866F5" w:rsidP="004866F5">
      <w:pPr>
        <w:pStyle w:val="Default"/>
        <w:rPr>
          <w:color w:val="auto"/>
        </w:rPr>
      </w:pPr>
      <w:r w:rsidRPr="0080356A">
        <w:rPr>
          <w:i/>
          <w:iCs/>
          <w:color w:val="auto"/>
        </w:rPr>
        <w:t>League of Women Voters of Pa. v. Commonwealth</w:t>
      </w:r>
      <w:r w:rsidRPr="0080356A">
        <w:rPr>
          <w:color w:val="auto"/>
          <w:shd w:val="clear" w:color="auto" w:fill="FFFFFF"/>
        </w:rPr>
        <w:t>, 178 A.3d 737 (Pa. 2018)</w:t>
      </w:r>
      <w:r w:rsidRPr="0080356A">
        <w:rPr>
          <w:color w:val="auto"/>
        </w:rPr>
        <w:t xml:space="preserve"> </w:t>
      </w:r>
      <w:hyperlink r:id="rId16" w:history="1">
        <w:r w:rsidRPr="0080356A">
          <w:rPr>
            <w:rStyle w:val="Hyperlink"/>
            <w:color w:val="auto"/>
          </w:rPr>
          <w:t>https://casetext.com/case/league-of-women-voters-of-pa-v-commonwealth-15</w:t>
        </w:r>
      </w:hyperlink>
    </w:p>
    <w:p w14:paraId="385B22F8" w14:textId="38817F2D" w:rsidR="003F3780" w:rsidRPr="0080356A" w:rsidRDefault="003F3780" w:rsidP="003F3780">
      <w:pPr>
        <w:pStyle w:val="Default"/>
        <w:rPr>
          <w:i/>
          <w:iCs/>
          <w:color w:val="auto"/>
        </w:rPr>
      </w:pPr>
      <w:r w:rsidRPr="0080356A">
        <w:rPr>
          <w:rStyle w:val="serif"/>
          <w:i/>
          <w:iCs/>
          <w:color w:val="auto"/>
        </w:rPr>
        <w:t>Harkenrider v. Hochul</w:t>
      </w:r>
      <w:r w:rsidRPr="0080356A">
        <w:rPr>
          <w:rStyle w:val="serif"/>
          <w:color w:val="auto"/>
        </w:rPr>
        <w:t>, 2022 N.Y. Slip Op. 31471 (N.Y. Sup. Ct. 2022)</w:t>
      </w:r>
      <w:r w:rsidRPr="0080356A">
        <w:rPr>
          <w:i/>
          <w:iCs/>
          <w:color w:val="auto"/>
        </w:rPr>
        <w:t xml:space="preserve">. </w:t>
      </w:r>
      <w:hyperlink r:id="rId17" w:history="1">
        <w:r w:rsidRPr="0080356A">
          <w:rPr>
            <w:rStyle w:val="Hyperlink"/>
            <w:i/>
            <w:iCs/>
            <w:color w:val="auto"/>
          </w:rPr>
          <w:t>https://casetext.com/case/harkenrider-v-hochul-7</w:t>
        </w:r>
      </w:hyperlink>
    </w:p>
    <w:p w14:paraId="1B5953AC" w14:textId="148802B9" w:rsidR="003F3780" w:rsidRPr="0080356A" w:rsidRDefault="003F3780" w:rsidP="003F3780">
      <w:pPr>
        <w:pStyle w:val="Default"/>
        <w:rPr>
          <w:color w:val="auto"/>
        </w:rPr>
      </w:pPr>
      <w:r w:rsidRPr="0080356A">
        <w:rPr>
          <w:i/>
          <w:iCs/>
          <w:color w:val="auto"/>
        </w:rPr>
        <w:t>Shelby County. v. Holder</w:t>
      </w:r>
      <w:r w:rsidRPr="0080356A">
        <w:rPr>
          <w:color w:val="auto"/>
        </w:rPr>
        <w:t xml:space="preserve">, 570 U.S. 529 (2013) </w:t>
      </w:r>
      <w:hyperlink r:id="rId18" w:history="1">
        <w:r w:rsidRPr="0080356A">
          <w:rPr>
            <w:rStyle w:val="Hyperlink"/>
            <w:color w:val="auto"/>
          </w:rPr>
          <w:t>https://casetext.com/case/shelby-cnty-v-holder-8</w:t>
        </w:r>
      </w:hyperlink>
    </w:p>
    <w:p w14:paraId="63A646C1" w14:textId="77777777" w:rsidR="009C1209" w:rsidRDefault="009C1209" w:rsidP="009C1209">
      <w:pPr>
        <w:ind w:firstLine="0"/>
      </w:pPr>
      <w:r w:rsidRPr="0080356A">
        <w:rPr>
          <w:i/>
          <w:iCs/>
        </w:rPr>
        <w:t>Lamone v. Benisek</w:t>
      </w:r>
      <w:r w:rsidRPr="0080356A">
        <w:t>, 139 S. Ct. 783 (2019</w:t>
      </w:r>
      <w:r>
        <w:t>)</w:t>
      </w:r>
    </w:p>
    <w:p w14:paraId="1AFCD2EF" w14:textId="004FABAC" w:rsidR="009C1209" w:rsidRPr="0080356A" w:rsidRDefault="009C1209" w:rsidP="009C1209">
      <w:pPr>
        <w:pStyle w:val="Default"/>
        <w:rPr>
          <w:color w:val="auto"/>
        </w:rPr>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hyperlink r:id="rId19" w:anchor="p414" w:history="1">
        <w:r w:rsidRPr="0080356A">
          <w:rPr>
            <w:rStyle w:val="Hyperlink"/>
            <w:color w:val="auto"/>
          </w:rPr>
          <w:t>https://casetext.com/case/league-v-perry-3#p414</w:t>
        </w:r>
      </w:hyperlink>
      <w:r w:rsidRPr="0080356A">
        <w:rPr>
          <w:color w:val="auto"/>
        </w:rPr>
        <w:t xml:space="preserve"> (or is this Romo v. Detzner?)</w:t>
      </w:r>
    </w:p>
    <w:p w14:paraId="57120CBF" w14:textId="77777777" w:rsidR="009C1209" w:rsidRDefault="009C1209" w:rsidP="009C1209">
      <w:pPr>
        <w:pStyle w:val="Default"/>
        <w:rPr>
          <w:color w:val="auto"/>
        </w:rPr>
      </w:pPr>
      <w:r w:rsidRPr="0080356A">
        <w:rPr>
          <w:i/>
          <w:iCs/>
          <w:color w:val="auto"/>
        </w:rPr>
        <w:t>Merrill v. Milligan</w:t>
      </w:r>
      <w:r w:rsidRPr="0080356A">
        <w:rPr>
          <w:color w:val="auto"/>
        </w:rPr>
        <w:t>, No. 21A375 (U.S. Feb. 7, 2022)</w:t>
      </w:r>
    </w:p>
    <w:p w14:paraId="4CEB9D37" w14:textId="77777777" w:rsidR="003F3780" w:rsidRPr="0080356A" w:rsidRDefault="003F3780" w:rsidP="003F3780">
      <w:pPr>
        <w:pStyle w:val="Default"/>
        <w:rPr>
          <w:color w:val="auto"/>
        </w:rPr>
      </w:pPr>
      <w:r w:rsidRPr="0080356A">
        <w:rPr>
          <w:i/>
          <w:iCs/>
          <w:color w:val="auto"/>
        </w:rPr>
        <w:t>Miller v. Johnson</w:t>
      </w:r>
      <w:r w:rsidRPr="0080356A">
        <w:rPr>
          <w:color w:val="auto"/>
        </w:rPr>
        <w:t xml:space="preserve">, 515 U.S. 900, 916 (1995). </w:t>
      </w:r>
    </w:p>
    <w:p w14:paraId="2D38EE74" w14:textId="7F304F92" w:rsidR="009C1209" w:rsidRPr="0080356A" w:rsidRDefault="009C1209" w:rsidP="003F3780">
      <w:pPr>
        <w:pStyle w:val="Default"/>
        <w:rPr>
          <w:color w:val="auto"/>
        </w:rPr>
      </w:pPr>
      <w:r w:rsidRPr="0080356A">
        <w:rPr>
          <w:i/>
          <w:iCs/>
          <w:color w:val="auto"/>
        </w:rPr>
        <w:t>Purcell v. Gonzalez</w:t>
      </w:r>
      <w:r w:rsidRPr="0080356A">
        <w:rPr>
          <w:color w:val="auto"/>
        </w:rPr>
        <w:t>, 549 U.S. 1 (2006)</w:t>
      </w:r>
    </w:p>
    <w:p w14:paraId="12222C6E" w14:textId="115BBC35" w:rsidR="00021928" w:rsidRPr="0080356A" w:rsidRDefault="008F4561" w:rsidP="008F4561">
      <w:pPr>
        <w:ind w:firstLine="0"/>
        <w:rPr>
          <w:szCs w:val="24"/>
        </w:rPr>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1728213F" w14:textId="51419A4F" w:rsidR="009C1209" w:rsidRPr="0080356A" w:rsidRDefault="009C1209" w:rsidP="009C1209">
      <w:pPr>
        <w:pStyle w:val="Default"/>
        <w:rPr>
          <w:color w:val="auto"/>
        </w:rPr>
      </w:pPr>
      <w:r w:rsidRPr="0080356A">
        <w:rPr>
          <w:i/>
          <w:iCs/>
          <w:color w:val="auto"/>
        </w:rPr>
        <w:t>Rucho v. Common Cause</w:t>
      </w:r>
      <w:r w:rsidRPr="0080356A">
        <w:rPr>
          <w:color w:val="auto"/>
          <w:shd w:val="clear" w:color="auto" w:fill="FFFFFF"/>
        </w:rPr>
        <w:t>, 139 S. Ct. 2484, 204 L. Ed. 2d 931 (2019)</w:t>
      </w:r>
      <w:r w:rsidRPr="0080356A">
        <w:rPr>
          <w:color w:val="auto"/>
        </w:rPr>
        <w:t xml:space="preserve"> </w:t>
      </w:r>
      <w:hyperlink r:id="rId20" w:history="1">
        <w:r w:rsidRPr="0080356A">
          <w:rPr>
            <w:rStyle w:val="Hyperlink"/>
            <w:color w:val="auto"/>
          </w:rPr>
          <w:t>https://casetext.com/case/rucho-v-common-cause-2</w:t>
        </w:r>
      </w:hyperlink>
    </w:p>
    <w:p w14:paraId="6C77CFDA" w14:textId="77777777" w:rsidR="009C1209" w:rsidRPr="0080356A" w:rsidRDefault="009C1209" w:rsidP="009C1209">
      <w:pPr>
        <w:pStyle w:val="Default"/>
        <w:rPr>
          <w:i/>
          <w:iCs/>
          <w:color w:val="auto"/>
        </w:rPr>
      </w:pPr>
      <w:r w:rsidRPr="0080356A">
        <w:rPr>
          <w:i/>
          <w:iCs/>
          <w:color w:val="auto"/>
        </w:rPr>
        <w:t>Shaw v. Reno, 509 U.S. 630, 642 (1993) (Shaw I)</w:t>
      </w:r>
    </w:p>
    <w:p w14:paraId="3A95BA82" w14:textId="77777777" w:rsidR="009C1209" w:rsidRPr="0080356A" w:rsidRDefault="009C1209" w:rsidP="009C1209">
      <w:pPr>
        <w:pStyle w:val="Default"/>
        <w:rPr>
          <w:color w:val="auto"/>
        </w:rPr>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75F47C85" w14:textId="408C455A" w:rsidR="004866F5" w:rsidRPr="0080356A" w:rsidRDefault="004866F5" w:rsidP="004866F5">
      <w:pPr>
        <w:pStyle w:val="Default"/>
        <w:rPr>
          <w:color w:val="auto"/>
        </w:rPr>
      </w:pPr>
      <w:r w:rsidRPr="0080356A">
        <w:rPr>
          <w:i/>
          <w:iCs/>
          <w:color w:val="auto"/>
        </w:rPr>
        <w:t>Vieth v. Jubelirer</w:t>
      </w:r>
      <w:r w:rsidRPr="0080356A">
        <w:rPr>
          <w:color w:val="auto"/>
          <w:shd w:val="clear" w:color="auto" w:fill="FFFFFF"/>
        </w:rPr>
        <w:t>, 541 U.S. 267, 124 S. Ct. 1769 (2004)</w:t>
      </w:r>
      <w:r w:rsidRPr="0080356A">
        <w:rPr>
          <w:color w:val="auto"/>
        </w:rPr>
        <w:t xml:space="preserve"> </w:t>
      </w:r>
      <w:hyperlink r:id="rId21" w:anchor="p272" w:history="1">
        <w:r w:rsidRPr="0080356A">
          <w:rPr>
            <w:rStyle w:val="Hyperlink"/>
            <w:color w:val="auto"/>
          </w:rPr>
          <w:t>https://casetext.com/case/vieth-v-jubelirer-4#p272</w:t>
        </w:r>
      </w:hyperlink>
    </w:p>
    <w:p w14:paraId="01B29A17" w14:textId="3F59EB62" w:rsidR="0098600F" w:rsidRDefault="0084091B" w:rsidP="008F4561">
      <w:pPr>
        <w:ind w:firstLine="0"/>
      </w:pPr>
      <w:r w:rsidRPr="0084091B">
        <w:rPr>
          <w:i/>
          <w:iCs/>
        </w:rPr>
        <w:lastRenderedPageBreak/>
        <w:t>Wis. Legislature v. Wisconsin Elections Comm'n</w:t>
      </w:r>
      <w:r>
        <w:t>, 142 S. Ct. 1245 (2022)</w:t>
      </w:r>
    </w:p>
    <w:p w14:paraId="42063982" w14:textId="77777777" w:rsidR="004866F5" w:rsidRDefault="004866F5" w:rsidP="008F4561">
      <w:pPr>
        <w:ind w:firstLine="0"/>
      </w:pPr>
    </w:p>
    <w:p w14:paraId="211FDB24" w14:textId="18868A82" w:rsidR="009913A4" w:rsidRDefault="009913A4" w:rsidP="009913A4">
      <w:pPr>
        <w:pStyle w:val="Heading1"/>
      </w:pPr>
      <w:bookmarkStart w:id="3728" w:name="_Toc120369166"/>
      <w:r>
        <w:t>References</w:t>
      </w:r>
      <w:bookmarkEnd w:id="3728"/>
    </w:p>
    <w:p w14:paraId="1CA57352" w14:textId="77777777" w:rsidR="00B32CA3" w:rsidRPr="00B32CA3" w:rsidRDefault="0098600F" w:rsidP="00B32CA3">
      <w:pPr>
        <w:pStyle w:val="Bibliography"/>
      </w:pPr>
      <w:r>
        <w:fldChar w:fldCharType="begin"/>
      </w:r>
      <w:r>
        <w:instrText xml:space="preserve"> ADDIN ZOTERO_BIBL {"uncited":[],"omitted":[],"custom":[]} CSL_BIBLIOGRAPHY </w:instrText>
      </w:r>
      <w:r>
        <w:fldChar w:fldCharType="separate"/>
      </w:r>
      <w:r w:rsidR="00B32CA3" w:rsidRPr="00B32CA3">
        <w:t xml:space="preserve">Aldrich, J.H., and J.D. Griffin. 2018. </w:t>
      </w:r>
      <w:r w:rsidR="00B32CA3" w:rsidRPr="00B32CA3">
        <w:rPr>
          <w:i/>
          <w:iCs/>
        </w:rPr>
        <w:t>Why Parties Matter: Political Competition and Democracy in the American South</w:t>
      </w:r>
      <w:r w:rsidR="00B32CA3" w:rsidRPr="00B32CA3">
        <w:t>. University of Chicago Press. https://books.google.com/books?id=bSE-DwAAQBAJ.</w:t>
      </w:r>
    </w:p>
    <w:p w14:paraId="1245D8CC" w14:textId="77777777" w:rsidR="00B32CA3" w:rsidRPr="00B32CA3" w:rsidRDefault="00B32CA3" w:rsidP="00B32CA3">
      <w:pPr>
        <w:pStyle w:val="Bibliography"/>
      </w:pPr>
      <w:r w:rsidRPr="00B32CA3">
        <w:t xml:space="preserve">Becker, Amariah, Moon Duchin, Dara Gold, and Sam Hirsch. 2021. “Computational Redistricting and the Voting Rights Act.” </w:t>
      </w:r>
      <w:r w:rsidRPr="00B32CA3">
        <w:rPr>
          <w:i/>
          <w:iCs/>
        </w:rPr>
        <w:t>Election Law Journal: Rules, Politics, and Policy</w:t>
      </w:r>
      <w:r w:rsidRPr="00B32CA3">
        <w:t xml:space="preserve"> 20(4): 407–441.</w:t>
      </w:r>
    </w:p>
    <w:p w14:paraId="1C9AD2F1" w14:textId="77777777" w:rsidR="00B32CA3" w:rsidRPr="00B32CA3" w:rsidRDefault="00B32CA3" w:rsidP="00B32CA3">
      <w:pPr>
        <w:pStyle w:val="Bibliography"/>
      </w:pPr>
      <w:r w:rsidRPr="00B32CA3">
        <w:t xml:space="preserve">Becker, Amariah, and Dara Gold. 2022. “The gameability of redistricting criteria.” </w:t>
      </w:r>
      <w:r w:rsidRPr="00B32CA3">
        <w:rPr>
          <w:i/>
          <w:iCs/>
        </w:rPr>
        <w:t>Journal of Computational Social Science</w:t>
      </w:r>
      <w:r w:rsidRPr="00B32CA3">
        <w:t>. https://doi.org/10.1007/s42001-022-00180-w (Accessed November 24, 2022).</w:t>
      </w:r>
    </w:p>
    <w:p w14:paraId="7A9B304E" w14:textId="77777777" w:rsidR="00B32CA3" w:rsidRPr="00B32CA3" w:rsidRDefault="00B32CA3" w:rsidP="00B32CA3">
      <w:pPr>
        <w:pStyle w:val="Bibliography"/>
      </w:pPr>
      <w:r w:rsidRPr="00B32CA3">
        <w:t xml:space="preserve">Blacksher, James, and Lani Guinier. 2014. “Free at Last: Rejecting Equal Sovereignty and Restoring the Constitutional Right to Vote Shelby County v. Holder.” </w:t>
      </w:r>
      <w:r w:rsidRPr="00B32CA3">
        <w:rPr>
          <w:i/>
          <w:iCs/>
        </w:rPr>
        <w:t>Harvard Law &amp; Policy Review</w:t>
      </w:r>
      <w:r w:rsidRPr="00B32CA3">
        <w:t xml:space="preserve"> 8(1): 39–70.</w:t>
      </w:r>
    </w:p>
    <w:p w14:paraId="2E99087D" w14:textId="77777777" w:rsidR="00B32CA3" w:rsidRPr="00B32CA3" w:rsidRDefault="00B32CA3" w:rsidP="00B32CA3">
      <w:pPr>
        <w:pStyle w:val="Bibliography"/>
      </w:pPr>
      <w:r w:rsidRPr="00B32CA3">
        <w:t xml:space="preserve">Cervas, Jonathan R., and Bernard Grofman. 2020. “Tools for identifying partisan gerrymandering with an application to congressional districting in Pennsylvania.” </w:t>
      </w:r>
      <w:r w:rsidRPr="00B32CA3">
        <w:rPr>
          <w:i/>
          <w:iCs/>
        </w:rPr>
        <w:t>Political Geography</w:t>
      </w:r>
      <w:r w:rsidRPr="00B32CA3">
        <w:t xml:space="preserve"> 76: 102069.</w:t>
      </w:r>
    </w:p>
    <w:p w14:paraId="3FE76978" w14:textId="77777777" w:rsidR="00B32CA3" w:rsidRPr="00B32CA3" w:rsidRDefault="00B32CA3" w:rsidP="00B32CA3">
      <w:pPr>
        <w:pStyle w:val="Bibliography"/>
      </w:pPr>
      <w:r w:rsidRPr="00B32CA3">
        <w:t xml:space="preserve">Douglas, Joshua A. 2014. “The Right to Vote Under State Constitutions.” </w:t>
      </w:r>
      <w:r w:rsidRPr="00B32CA3">
        <w:rPr>
          <w:i/>
          <w:iCs/>
        </w:rPr>
        <w:t>VANDERBILT LAW REVIEW</w:t>
      </w:r>
      <w:r w:rsidRPr="00B32CA3">
        <w:t xml:space="preserve"> 67: 61.</w:t>
      </w:r>
    </w:p>
    <w:p w14:paraId="2BC5F411" w14:textId="77777777" w:rsidR="00B32CA3" w:rsidRPr="00B32CA3" w:rsidRDefault="00B32CA3" w:rsidP="00B32CA3">
      <w:pPr>
        <w:pStyle w:val="Bibliography"/>
      </w:pPr>
      <w:r w:rsidRPr="00B32CA3">
        <w:t>Duchin, Moon, and Douglas M Spencer. 2021. “Models, Race, and the Law.” : 54.</w:t>
      </w:r>
    </w:p>
    <w:p w14:paraId="6430F0FD" w14:textId="77777777" w:rsidR="00B32CA3" w:rsidRPr="00B32CA3" w:rsidRDefault="00B32CA3" w:rsidP="00B32CA3">
      <w:pPr>
        <w:pStyle w:val="Bibliography"/>
      </w:pPr>
      <w:r w:rsidRPr="00B32CA3">
        <w:t xml:space="preserve">Duchin, Moon, and Olivia Walch, eds. 2022. </w:t>
      </w:r>
      <w:r w:rsidRPr="00B32CA3">
        <w:rPr>
          <w:i/>
          <w:iCs/>
        </w:rPr>
        <w:t>Political Geometry: Rethinking Redistricting in the US with Math, Law, and Everything In Between</w:t>
      </w:r>
      <w:r w:rsidRPr="00B32CA3">
        <w:t>. Cham: Springer International Publishing. https://link.springer.com/10.1007/978-3-319-69161-9 (Accessed October 18, 2022).</w:t>
      </w:r>
    </w:p>
    <w:p w14:paraId="4499F852" w14:textId="77777777" w:rsidR="00B32CA3" w:rsidRPr="00B32CA3" w:rsidRDefault="00B32CA3" w:rsidP="00B32CA3">
      <w:pPr>
        <w:pStyle w:val="Bibliography"/>
      </w:pPr>
      <w:r w:rsidRPr="00B32CA3">
        <w:t xml:space="preserve">Engstrom, Erik J. 2013. </w:t>
      </w:r>
      <w:r w:rsidRPr="00B32CA3">
        <w:rPr>
          <w:i/>
          <w:iCs/>
        </w:rPr>
        <w:t>Partisan Gerrymandering and the Construction of American Democracy</w:t>
      </w:r>
      <w:r w:rsidRPr="00B32CA3">
        <w:t>. University of Michigan Press. http://www.jstor.org/stable/10.2307/j.ctt1gk086k (Accessed October 21, 2022).</w:t>
      </w:r>
    </w:p>
    <w:p w14:paraId="61D83688" w14:textId="77777777" w:rsidR="00B32CA3" w:rsidRPr="00B32CA3" w:rsidRDefault="00B32CA3" w:rsidP="00B32CA3">
      <w:pPr>
        <w:pStyle w:val="Bibliography"/>
      </w:pPr>
      <w:r w:rsidRPr="00B32CA3">
        <w:t xml:space="preserve">Engstrom, Richard L. 2014. “Shelby County v. Holder and the gutting of federal preclearance of election law changes.” </w:t>
      </w:r>
      <w:r w:rsidRPr="00B32CA3">
        <w:rPr>
          <w:i/>
          <w:iCs/>
        </w:rPr>
        <w:t>Politics, Groups, and Identities</w:t>
      </w:r>
      <w:r w:rsidRPr="00B32CA3">
        <w:t xml:space="preserve"> 2(3): 530–548.</w:t>
      </w:r>
    </w:p>
    <w:p w14:paraId="3EB0E9F4" w14:textId="77777777" w:rsidR="00B32CA3" w:rsidRPr="00B32CA3" w:rsidRDefault="00B32CA3" w:rsidP="00B32CA3">
      <w:pPr>
        <w:pStyle w:val="Bibliography"/>
      </w:pPr>
      <w:r w:rsidRPr="00B32CA3">
        <w:t xml:space="preserve">Fiorina, Morris P. 2017. </w:t>
      </w:r>
      <w:r w:rsidRPr="00B32CA3">
        <w:rPr>
          <w:i/>
          <w:iCs/>
        </w:rPr>
        <w:t>An Era of Tenuous Majorities</w:t>
      </w:r>
      <w:r w:rsidRPr="00B32CA3">
        <w:t>. Hoover Institute. https://www.hoover.org/research/era-tenuous-majorities (Accessed November 4, 2022).</w:t>
      </w:r>
    </w:p>
    <w:p w14:paraId="240C1AB9" w14:textId="77777777" w:rsidR="00B32CA3" w:rsidRPr="00B32CA3" w:rsidRDefault="00B32CA3" w:rsidP="00B32CA3">
      <w:pPr>
        <w:pStyle w:val="Bibliography"/>
      </w:pPr>
      <w:r w:rsidRPr="00B32CA3">
        <w:t xml:space="preserve">Fiorina, Morris P. 1994. “Divided Government in the American States: A </w:t>
      </w:r>
      <w:r w:rsidRPr="00B32CA3">
        <w:lastRenderedPageBreak/>
        <w:t xml:space="preserve">Byproduct of Legislative Professionalism?” </w:t>
      </w:r>
      <w:r w:rsidRPr="00B32CA3">
        <w:rPr>
          <w:i/>
          <w:iCs/>
        </w:rPr>
        <w:t>The American Political Science Review</w:t>
      </w:r>
      <w:r w:rsidRPr="00B32CA3">
        <w:t xml:space="preserve"> 88(2): 304–316.</w:t>
      </w:r>
    </w:p>
    <w:p w14:paraId="7F69DFF4" w14:textId="77777777" w:rsidR="00B32CA3" w:rsidRPr="00B32CA3" w:rsidRDefault="00B32CA3" w:rsidP="00B32CA3">
      <w:pPr>
        <w:pStyle w:val="Bibliography"/>
      </w:pPr>
      <w:r w:rsidRPr="00B32CA3">
        <w:t xml:space="preserve">Fiorina, Morris P., and Samuel J. Abrams. 2008. “Political Polarization in the American Public.” </w:t>
      </w:r>
      <w:r w:rsidRPr="00B32CA3">
        <w:rPr>
          <w:i/>
          <w:iCs/>
        </w:rPr>
        <w:t>Annual Review of Political Science</w:t>
      </w:r>
      <w:r w:rsidRPr="00B32CA3">
        <w:t xml:space="preserve"> 11(1): 563–588.</w:t>
      </w:r>
    </w:p>
    <w:p w14:paraId="1BC18F0D" w14:textId="77777777" w:rsidR="00B32CA3" w:rsidRPr="00B32CA3" w:rsidRDefault="00B32CA3" w:rsidP="00B32CA3">
      <w:pPr>
        <w:pStyle w:val="Bibliography"/>
      </w:pPr>
      <w:r w:rsidRPr="00B32CA3">
        <w:t xml:space="preserve">Grofman, Bernard. 1982. “For Single-Member Districts, Random is Not Equal.” In </w:t>
      </w:r>
      <w:r w:rsidRPr="00B32CA3">
        <w:rPr>
          <w:i/>
          <w:iCs/>
        </w:rPr>
        <w:t>Representation and Redistricting Issues,</w:t>
      </w:r>
      <w:r w:rsidRPr="00B32CA3">
        <w:t xml:space="preserve"> eds. Bernard Grofman et al. Lexington Books, p. 55–58.</w:t>
      </w:r>
    </w:p>
    <w:p w14:paraId="6B999F7D" w14:textId="77777777" w:rsidR="00B32CA3" w:rsidRPr="00B32CA3" w:rsidRDefault="00B32CA3" w:rsidP="00B32CA3">
      <w:pPr>
        <w:pStyle w:val="Bibliography"/>
      </w:pPr>
      <w:r w:rsidRPr="00B32CA3">
        <w:t xml:space="preserve">Grofman, Bernard. 2022. “Prospects for Democratic Breakdown in the United States: Bringing the States Back In.” </w:t>
      </w:r>
      <w:r w:rsidRPr="00B32CA3">
        <w:rPr>
          <w:i/>
          <w:iCs/>
        </w:rPr>
        <w:t>Perspectives on Politics</w:t>
      </w:r>
      <w:r w:rsidRPr="00B32CA3">
        <w:t xml:space="preserve"> 20(3): 1040–1047.</w:t>
      </w:r>
    </w:p>
    <w:p w14:paraId="7F888055" w14:textId="77777777" w:rsidR="00B32CA3" w:rsidRPr="00B32CA3" w:rsidRDefault="00B32CA3" w:rsidP="00B32CA3">
      <w:pPr>
        <w:pStyle w:val="Bibliography"/>
      </w:pPr>
      <w:r w:rsidRPr="00B32CA3">
        <w:t xml:space="preserve">Grofman, Bernard, and Gary King. 2007. “The Future of Partisan Symmetry as a Judicial Test for Partisan Gerrymandering after </w:t>
      </w:r>
      <w:r w:rsidRPr="00B32CA3">
        <w:rPr>
          <w:i/>
          <w:iCs/>
        </w:rPr>
        <w:t>LULAC v. Perry</w:t>
      </w:r>
      <w:r w:rsidRPr="00B32CA3">
        <w:t xml:space="preserve">.” </w:t>
      </w:r>
      <w:r w:rsidRPr="00B32CA3">
        <w:rPr>
          <w:i/>
          <w:iCs/>
        </w:rPr>
        <w:t>Election Law Journal: Rules, Politics, and Policy</w:t>
      </w:r>
      <w:r w:rsidRPr="00B32CA3">
        <w:t xml:space="preserve"> 6(1): 2–35.</w:t>
      </w:r>
    </w:p>
    <w:p w14:paraId="32B03BE2" w14:textId="77777777" w:rsidR="00B32CA3" w:rsidRPr="00B32CA3" w:rsidRDefault="00B32CA3" w:rsidP="00B32CA3">
      <w:pPr>
        <w:pStyle w:val="Bibliography"/>
      </w:pPr>
      <w:r w:rsidRPr="00B32CA3">
        <w:t xml:space="preserve">Hasen, Richard L. 2018. “Race Or Party, Race As Party, Or Party All The Time: Three Uneasy Approaches To Conjoined Polarization In Redistricting And Voting Cases.” </w:t>
      </w:r>
      <w:r w:rsidRPr="00B32CA3">
        <w:rPr>
          <w:i/>
          <w:iCs/>
        </w:rPr>
        <w:t>William &amp; Mary Law Review</w:t>
      </w:r>
      <w:r w:rsidRPr="00B32CA3">
        <w:t xml:space="preserve"> 59(5): 50.</w:t>
      </w:r>
    </w:p>
    <w:p w14:paraId="2DF62272" w14:textId="77777777" w:rsidR="00B32CA3" w:rsidRPr="00B32CA3" w:rsidRDefault="00B32CA3" w:rsidP="00B32CA3">
      <w:pPr>
        <w:pStyle w:val="Bibliography"/>
      </w:pPr>
      <w:r w:rsidRPr="00B32CA3">
        <w:t>Hasen, Richard L. 2016. “Reining in the Purcell Principle.” 43(2): 427.</w:t>
      </w:r>
    </w:p>
    <w:p w14:paraId="569444FB" w14:textId="77777777" w:rsidR="00B32CA3" w:rsidRPr="00B32CA3" w:rsidRDefault="00B32CA3" w:rsidP="00B32CA3">
      <w:pPr>
        <w:pStyle w:val="Bibliography"/>
      </w:pPr>
      <w:r w:rsidRPr="00B32CA3">
        <w:t>Hasen, Richard L. 2013. “Shelby County and the Illusion of Minimalism.” 22(3): 713.</w:t>
      </w:r>
    </w:p>
    <w:p w14:paraId="11273BA9" w14:textId="77777777" w:rsidR="00B32CA3" w:rsidRPr="00B32CA3" w:rsidRDefault="00B32CA3" w:rsidP="00B32CA3">
      <w:pPr>
        <w:pStyle w:val="Bibliography"/>
      </w:pPr>
      <w:r w:rsidRPr="00B32CA3">
        <w:t xml:space="preserve">Issacharoff, Samuel, and Richard H. Pildes. 2022. “Majoritarianism and Minoritarianism in the Law of Democracy.” </w:t>
      </w:r>
      <w:r w:rsidRPr="00B32CA3">
        <w:rPr>
          <w:i/>
          <w:iCs/>
        </w:rPr>
        <w:t>SSRN Electronic Journal</w:t>
      </w:r>
      <w:r w:rsidRPr="00B32CA3">
        <w:t>. https://www.ssrn.com/abstract=4240006 (Accessed October 21, 2022).</w:t>
      </w:r>
    </w:p>
    <w:p w14:paraId="29287A25" w14:textId="77777777" w:rsidR="00B32CA3" w:rsidRPr="00B32CA3" w:rsidRDefault="00B32CA3" w:rsidP="00B32CA3">
      <w:pPr>
        <w:pStyle w:val="Bibliography"/>
      </w:pPr>
      <w:r w:rsidRPr="00B32CA3">
        <w:t xml:space="preserve">Jacobson, Gary C. 2015a. “How Do Campaigns Matter?” </w:t>
      </w:r>
      <w:r w:rsidRPr="00B32CA3">
        <w:rPr>
          <w:i/>
          <w:iCs/>
        </w:rPr>
        <w:t>Annual Review of Political Science</w:t>
      </w:r>
      <w:r w:rsidRPr="00B32CA3">
        <w:t xml:space="preserve"> 18(1): 31–47.</w:t>
      </w:r>
    </w:p>
    <w:p w14:paraId="10E29651" w14:textId="77777777" w:rsidR="00B32CA3" w:rsidRPr="00B32CA3" w:rsidRDefault="00B32CA3" w:rsidP="00B32CA3">
      <w:pPr>
        <w:pStyle w:val="Bibliography"/>
      </w:pPr>
      <w:r w:rsidRPr="00B32CA3">
        <w:t xml:space="preserve">Jacobson, Gary C. 2015b. “It’s Nothing Personal: The Decline of the Incumbency Advantage in US House Elections.” </w:t>
      </w:r>
      <w:r w:rsidRPr="00B32CA3">
        <w:rPr>
          <w:i/>
          <w:iCs/>
        </w:rPr>
        <w:t>The Journal of Politics</w:t>
      </w:r>
      <w:r w:rsidRPr="00B32CA3">
        <w:t xml:space="preserve"> 77(3): 861–873.</w:t>
      </w:r>
    </w:p>
    <w:p w14:paraId="5FAD4FBB" w14:textId="77777777" w:rsidR="00B32CA3" w:rsidRPr="00B32CA3" w:rsidRDefault="00B32CA3" w:rsidP="00B32CA3">
      <w:pPr>
        <w:pStyle w:val="Bibliography"/>
      </w:pPr>
      <w:r w:rsidRPr="00B32CA3">
        <w:t xml:space="preserve">Kaufman, Aaron R., Gary King, and Mayya Komisarchik. 2021. “How to Measure Legislative District Compactness If You Only Know It When You See It.” </w:t>
      </w:r>
      <w:r w:rsidRPr="00B32CA3">
        <w:rPr>
          <w:i/>
          <w:iCs/>
        </w:rPr>
        <w:t>American Journal of Political Science</w:t>
      </w:r>
      <w:r w:rsidRPr="00B32CA3">
        <w:t xml:space="preserve"> 65(3): 533–550.</w:t>
      </w:r>
    </w:p>
    <w:p w14:paraId="16D89C84" w14:textId="77777777" w:rsidR="00B32CA3" w:rsidRPr="00B32CA3" w:rsidRDefault="00B32CA3" w:rsidP="00B32CA3">
      <w:pPr>
        <w:pStyle w:val="Bibliography"/>
      </w:pPr>
      <w:r w:rsidRPr="00B32CA3">
        <w:t xml:space="preserve">Kousser, J. Morgan. 2010. “The Immutability of Categories and the Reshaping of Southern Politics.” </w:t>
      </w:r>
      <w:r w:rsidRPr="00B32CA3">
        <w:rPr>
          <w:i/>
          <w:iCs/>
        </w:rPr>
        <w:t>Annual Review of Political Science</w:t>
      </w:r>
      <w:r w:rsidRPr="00B32CA3">
        <w:t xml:space="preserve"> 13(1): 365–383.</w:t>
      </w:r>
    </w:p>
    <w:p w14:paraId="0EF936CB" w14:textId="77777777" w:rsidR="00B32CA3" w:rsidRPr="00B32CA3" w:rsidRDefault="00B32CA3" w:rsidP="00B32CA3">
      <w:pPr>
        <w:pStyle w:val="Bibliography"/>
      </w:pPr>
      <w:r w:rsidRPr="00B32CA3">
        <w:t xml:space="preserve">Lee, Frances E. 2015. “How Party Polarization Affects Governance.” </w:t>
      </w:r>
      <w:r w:rsidRPr="00B32CA3">
        <w:rPr>
          <w:i/>
          <w:iCs/>
        </w:rPr>
        <w:t>Annual Review of Political Science</w:t>
      </w:r>
      <w:r w:rsidRPr="00B32CA3">
        <w:t xml:space="preserve"> 18(1): 261–282.</w:t>
      </w:r>
    </w:p>
    <w:p w14:paraId="09B7BE20" w14:textId="77777777" w:rsidR="00B32CA3" w:rsidRPr="00B32CA3" w:rsidRDefault="00B32CA3" w:rsidP="00B32CA3">
      <w:pPr>
        <w:pStyle w:val="Bibliography"/>
      </w:pPr>
      <w:r w:rsidRPr="00B32CA3">
        <w:t xml:space="preserve">Lee, Frances E. 2016. </w:t>
      </w:r>
      <w:r w:rsidRPr="00B32CA3">
        <w:rPr>
          <w:i/>
          <w:iCs/>
        </w:rPr>
        <w:t>Insecure Majorities: Congress and the Perpetual Campaign</w:t>
      </w:r>
      <w:r w:rsidRPr="00B32CA3">
        <w:t xml:space="preserve">. Chicago, IL: University of Chicago Press. </w:t>
      </w:r>
      <w:r w:rsidRPr="00B32CA3">
        <w:lastRenderedPageBreak/>
        <w:t>https://press.uchicago.edu/ucp/books/book/chicago/I/bo24732099.html (Accessed October 30, 2022).</w:t>
      </w:r>
    </w:p>
    <w:p w14:paraId="690583D3" w14:textId="77777777" w:rsidR="00B32CA3" w:rsidRPr="00B32CA3" w:rsidRDefault="00B32CA3" w:rsidP="00B32CA3">
      <w:pPr>
        <w:pStyle w:val="Bibliography"/>
      </w:pPr>
      <w:r w:rsidRPr="00B32CA3">
        <w:t xml:space="preserve">Lublin, David, Lisa Handley, Thomas L. Brunell, and Bernard Grofman. 2020. “Minority Success in Non-Majority Minority Districts: Finding the ‘Sweet Spot.’” </w:t>
      </w:r>
      <w:r w:rsidRPr="00B32CA3">
        <w:rPr>
          <w:i/>
          <w:iCs/>
        </w:rPr>
        <w:t>The Journal of Race, Ethnicity, and Politics</w:t>
      </w:r>
      <w:r w:rsidRPr="00B32CA3">
        <w:t xml:space="preserve"> 5(2): 275–298.</w:t>
      </w:r>
    </w:p>
    <w:p w14:paraId="139F2A52" w14:textId="77777777" w:rsidR="00B32CA3" w:rsidRPr="00B32CA3" w:rsidRDefault="00B32CA3" w:rsidP="00B32CA3">
      <w:pPr>
        <w:pStyle w:val="Bibliography"/>
      </w:pPr>
      <w:r w:rsidRPr="00B32CA3">
        <w:t xml:space="preserve">McCarty, N., K.T. Poole, and H. Rosenthal. 2016. </w:t>
      </w:r>
      <w:r w:rsidRPr="00B32CA3">
        <w:rPr>
          <w:i/>
          <w:iCs/>
        </w:rPr>
        <w:t>Polarized America, second edition: The Dance of Ideology and Unequal Riches</w:t>
      </w:r>
      <w:r w:rsidRPr="00B32CA3">
        <w:t>. MIT Press. https://books.google.com/books?id=58mpCwAAQBAJ.</w:t>
      </w:r>
    </w:p>
    <w:p w14:paraId="5C273825" w14:textId="77777777" w:rsidR="00B32CA3" w:rsidRPr="00B32CA3" w:rsidRDefault="00B32CA3" w:rsidP="00B32CA3">
      <w:pPr>
        <w:pStyle w:val="Bibliography"/>
      </w:pPr>
      <w:r w:rsidRPr="00B32CA3">
        <w:t xml:space="preserve">McGann, Anthony J., Charles Anthony Smith, Michael Latner, and Alex Keena. 2016. </w:t>
      </w:r>
      <w:r w:rsidRPr="00B32CA3">
        <w:rPr>
          <w:i/>
          <w:iCs/>
        </w:rPr>
        <w:t>Gerrymandering in America: the House of Representatives, the Supreme Court, and the future of popular sovereignty</w:t>
      </w:r>
      <w:r w:rsidRPr="00B32CA3">
        <w:t>. Cambridge, United Kingdom ; New York, NY, USA: Cambridge University Press.</w:t>
      </w:r>
    </w:p>
    <w:p w14:paraId="67A1D1A9" w14:textId="77777777" w:rsidR="00B32CA3" w:rsidRPr="00B32CA3" w:rsidRDefault="00B32CA3" w:rsidP="00B32CA3">
      <w:pPr>
        <w:pStyle w:val="Bibliography"/>
      </w:pPr>
      <w:r w:rsidRPr="00B32CA3">
        <w:t xml:space="preserve">Mood III, M.V., and Seth C. McKee. 2022. </w:t>
      </w:r>
      <w:r w:rsidRPr="00B32CA3">
        <w:rPr>
          <w:i/>
          <w:iCs/>
        </w:rPr>
        <w:t>Rural Republican Realignment in the Modern South: The Untold Story</w:t>
      </w:r>
      <w:r w:rsidRPr="00B32CA3">
        <w:t>. University of South Carolina Press.</w:t>
      </w:r>
    </w:p>
    <w:p w14:paraId="45F521A7" w14:textId="77777777" w:rsidR="00B32CA3" w:rsidRPr="00B32CA3" w:rsidRDefault="00B32CA3" w:rsidP="00B32CA3">
      <w:pPr>
        <w:pStyle w:val="Bibliography"/>
      </w:pPr>
      <w:r w:rsidRPr="00B32CA3">
        <w:t xml:space="preserve">NCSL. 2009. </w:t>
      </w:r>
      <w:r w:rsidRPr="00B32CA3">
        <w:rPr>
          <w:i/>
          <w:iCs/>
        </w:rPr>
        <w:t>Redistricting Law 2010</w:t>
      </w:r>
      <w:r w:rsidRPr="00B32CA3">
        <w:t>. National Conference of State Legislatures.</w:t>
      </w:r>
    </w:p>
    <w:p w14:paraId="6818D4AA" w14:textId="77777777" w:rsidR="00B32CA3" w:rsidRPr="00B32CA3" w:rsidRDefault="00B32CA3" w:rsidP="00B32CA3">
      <w:pPr>
        <w:pStyle w:val="Bibliography"/>
      </w:pPr>
      <w:r w:rsidRPr="00B32CA3">
        <w:t xml:space="preserve">NCSL. 2019. </w:t>
      </w:r>
      <w:r w:rsidRPr="00B32CA3">
        <w:rPr>
          <w:i/>
          <w:iCs/>
        </w:rPr>
        <w:t>Redistricting Law 2020</w:t>
      </w:r>
      <w:r w:rsidRPr="00B32CA3">
        <w:t>. National Conference of State Legislatures.</w:t>
      </w:r>
    </w:p>
    <w:p w14:paraId="1BA36529" w14:textId="77777777" w:rsidR="00B32CA3" w:rsidRPr="00B32CA3" w:rsidRDefault="00B32CA3" w:rsidP="00B32CA3">
      <w:pPr>
        <w:pStyle w:val="Bibliography"/>
      </w:pPr>
      <w:r w:rsidRPr="00B32CA3">
        <w:t xml:space="preserve">Pildes, Richard H. 2011. “Why the Center Does Not Hold: The Causes of Hyperpolarized Democracy in America.” </w:t>
      </w:r>
      <w:r w:rsidRPr="00B32CA3">
        <w:rPr>
          <w:i/>
          <w:iCs/>
        </w:rPr>
        <w:t>California Law Review</w:t>
      </w:r>
      <w:r w:rsidRPr="00B32CA3">
        <w:t xml:space="preserve"> 99(2): 62.</w:t>
      </w:r>
    </w:p>
    <w:p w14:paraId="666CA2D8" w14:textId="77777777" w:rsidR="00B32CA3" w:rsidRPr="00B32CA3" w:rsidRDefault="00B32CA3" w:rsidP="00B32CA3">
      <w:pPr>
        <w:pStyle w:val="Bibliography"/>
      </w:pPr>
      <w:r w:rsidRPr="00B32CA3">
        <w:t xml:space="preserve">Rodden, Jonathan. 2010. “The Geographic Distribution of Political Preferences.” </w:t>
      </w:r>
      <w:r w:rsidRPr="00B32CA3">
        <w:rPr>
          <w:i/>
          <w:iCs/>
        </w:rPr>
        <w:t>Annual Review of Political Science</w:t>
      </w:r>
      <w:r w:rsidRPr="00B32CA3">
        <w:t xml:space="preserve"> 13(1): 321–340.</w:t>
      </w:r>
    </w:p>
    <w:p w14:paraId="70B02736" w14:textId="77777777" w:rsidR="00B32CA3" w:rsidRPr="00B32CA3" w:rsidRDefault="00B32CA3" w:rsidP="00B32CA3">
      <w:pPr>
        <w:pStyle w:val="Bibliography"/>
      </w:pPr>
      <w:r w:rsidRPr="00B32CA3">
        <w:t xml:space="preserve">Wang, Samuel S.-H., Jonathan Cervas, Bernard Grofman, and Keena Lipsitz. 2021. “A systems framework for remedying dysfunction in US democracy.” </w:t>
      </w:r>
      <w:r w:rsidRPr="00B32CA3">
        <w:rPr>
          <w:i/>
          <w:iCs/>
        </w:rPr>
        <w:t>Proceedings of the National Academy of Sciences</w:t>
      </w:r>
      <w:r w:rsidRPr="00B32CA3">
        <w:t xml:space="preserve"> 118(50): e2102154118.</w:t>
      </w:r>
    </w:p>
    <w:p w14:paraId="30DD2E4A" w14:textId="77777777" w:rsidR="00B32CA3" w:rsidRPr="00B32CA3" w:rsidRDefault="00B32CA3" w:rsidP="00B32CA3">
      <w:pPr>
        <w:pStyle w:val="Bibliography"/>
      </w:pPr>
      <w:r w:rsidRPr="00B32CA3">
        <w:t xml:space="preserve">Wang, Samuel S.-H., Brian A. Remlinger, and Ben Williams. 2018. “An Antidote for Gobbledygook: Organizing the Judge’s Partisan Gerrymandering Toolkit into Tests of Opportunity and Outcome.” </w:t>
      </w:r>
      <w:r w:rsidRPr="00B32CA3">
        <w:rPr>
          <w:i/>
          <w:iCs/>
        </w:rPr>
        <w:t>Election Law Journal: Rules, Politics, and Policy</w:t>
      </w:r>
      <w:r w:rsidRPr="00B32CA3">
        <w:t xml:space="preserve"> 17(4): 302–314.</w:t>
      </w:r>
    </w:p>
    <w:p w14:paraId="3045A779" w14:textId="77777777" w:rsidR="00B32CA3" w:rsidRPr="00B32CA3" w:rsidRDefault="00B32CA3" w:rsidP="00B32CA3">
      <w:pPr>
        <w:pStyle w:val="Bibliography"/>
      </w:pPr>
      <w:r w:rsidRPr="00B32CA3">
        <w:t xml:space="preserve">Weingartner, Michael. 2021. “Liquidating the Independent State Legislature Theory.” </w:t>
      </w:r>
      <w:r w:rsidRPr="00B32CA3">
        <w:rPr>
          <w:i/>
          <w:iCs/>
        </w:rPr>
        <w:t>SSRN Electronic Journal</w:t>
      </w:r>
      <w:r w:rsidRPr="00B32CA3">
        <w:t>. https://www.ssrn.com/abstract=4044138 (Accessed October 18, 2022).</w:t>
      </w:r>
    </w:p>
    <w:p w14:paraId="6AAC0C9D" w14:textId="25EE97A8" w:rsidR="0098600F" w:rsidRPr="0080356A" w:rsidRDefault="0098600F" w:rsidP="008F4561">
      <w:pPr>
        <w:ind w:firstLine="0"/>
      </w:pPr>
      <w:r>
        <w:fldChar w:fldCharType="end"/>
      </w:r>
    </w:p>
    <w:sectPr w:rsidR="0098600F" w:rsidRPr="0080356A" w:rsidSect="00777BA1">
      <w:headerReference w:type="even" r:id="rId22"/>
      <w:headerReference w:type="default" r:id="rId23"/>
      <w:pgSz w:w="12240" w:h="15840" w:code="1"/>
      <w:pgMar w:top="2016" w:right="2448" w:bottom="2016" w:left="2430" w:header="1512" w:footer="0"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13" w:author="Jonathan Cervas" w:date="2022-10-30T11:43:00Z" w:initials="JC">
    <w:p w14:paraId="2387604C" w14:textId="77777777" w:rsidR="00CB1F2B" w:rsidRDefault="00CB1F2B" w:rsidP="00D53CD2">
      <w:pPr>
        <w:jc w:val="left"/>
      </w:pPr>
      <w:r>
        <w:rPr>
          <w:rStyle w:val="CommentReference"/>
        </w:rPr>
        <w:annotationRef/>
      </w:r>
      <w:r>
        <w:rPr>
          <w:sz w:val="20"/>
        </w:rPr>
        <w:t>@Bernie, you might have a better cite for this.</w:t>
      </w:r>
    </w:p>
  </w:comment>
  <w:comment w:id="631" w:author="Jonathan Cervas" w:date="2022-10-30T11:43:00Z" w:initials="JC">
    <w:p w14:paraId="45BA0D70" w14:textId="77777777" w:rsidR="00CB1F2B" w:rsidRDefault="00CB1F2B" w:rsidP="00BA7ECB">
      <w:pPr>
        <w:jc w:val="left"/>
      </w:pPr>
      <w:r>
        <w:rPr>
          <w:rStyle w:val="CommentReference"/>
        </w:rPr>
        <w:annotationRef/>
      </w:r>
      <w:r>
        <w:rPr>
          <w:sz w:val="20"/>
        </w:rPr>
        <w:t>@Bernie, you might have a better cite for this.</w:t>
      </w:r>
    </w:p>
  </w:comment>
  <w:comment w:id="2338" w:author="Jonathan Cervas" w:date="2022-10-06T10:37:00Z" w:initials="JC">
    <w:p w14:paraId="4296397C" w14:textId="77777777" w:rsidR="00CB1F2B" w:rsidRDefault="00CB1F2B" w:rsidP="00C17583">
      <w:pPr>
        <w:jc w:val="left"/>
      </w:pPr>
      <w:r>
        <w:rPr>
          <w:rStyle w:val="CommentReference"/>
        </w:rPr>
        <w:annotationRef/>
      </w:r>
      <w:r>
        <w:rPr>
          <w:sz w:val="20"/>
        </w:rPr>
        <w:t>JONATHAN THE SET OF STATES IN TABLE 1 DOESN’T MATCH THE SET LISTED IN THE PARAGRAPH ABOVE</w:t>
      </w:r>
    </w:p>
  </w:comment>
  <w:comment w:id="2348" w:author="Jonathan Cervas" w:date="2022-10-01T10:20:00Z" w:initials="JC">
    <w:p w14:paraId="18281235" w14:textId="77777777" w:rsidR="00CB1F2B" w:rsidRDefault="00CB1F2B" w:rsidP="00C17583">
      <w:pPr>
        <w:jc w:val="left"/>
      </w:pPr>
      <w:r>
        <w:rPr>
          <w:rStyle w:val="CommentReference"/>
        </w:rPr>
        <w:annotationRef/>
      </w:r>
      <w:r>
        <w:rPr>
          <w:sz w:val="20"/>
        </w:rPr>
        <w:t>Might delete this column for space</w:t>
      </w:r>
    </w:p>
  </w:comment>
  <w:comment w:id="2457" w:author="Jonathan Cervas" w:date="2022-11-22T20:29:00Z" w:initials="JC">
    <w:p w14:paraId="7BB37D4C" w14:textId="77777777" w:rsidR="00CB1F2B" w:rsidRDefault="00CB1F2B" w:rsidP="00BA7ECB">
      <w:pPr>
        <w:jc w:val="left"/>
      </w:pPr>
      <w:r>
        <w:rPr>
          <w:rStyle w:val="CommentReference"/>
        </w:rPr>
        <w:annotationRef/>
      </w:r>
      <w:r>
        <w:rPr>
          <w:sz w:val="20"/>
        </w:rPr>
        <w:t>These are the same cases. Not sure which citation is correct</w:t>
      </w:r>
    </w:p>
  </w:comment>
  <w:comment w:id="2458" w:author="Jonathan Cervas" w:date="2022-11-22T20:30:00Z" w:initials="JC">
    <w:p w14:paraId="21F6CE3B" w14:textId="77777777" w:rsidR="00CB1F2B" w:rsidRDefault="00CB1F2B" w:rsidP="00BA7ECB">
      <w:pPr>
        <w:jc w:val="left"/>
      </w:pPr>
      <w:r>
        <w:rPr>
          <w:rStyle w:val="CommentReference"/>
        </w:rPr>
        <w:annotationRef/>
      </w:r>
      <w:hyperlink r:id="rId1" w:history="1">
        <w:r w:rsidRPr="006A1C5D">
          <w:rPr>
            <w:rStyle w:val="Hyperlink"/>
            <w:sz w:val="20"/>
          </w:rPr>
          <w:t>https://vhdshf2oms2wcnsvk7sdv3so.blob.core.windows.net/thearp-media/documents/Order_Dismissing_Complaint_2.3.22.pdf</w:t>
        </w:r>
      </w:hyperlink>
    </w:p>
  </w:comment>
  <w:comment w:id="2817" w:author="Jonathan Cervas" w:date="2022-11-24T13:49:00Z" w:initials="JC">
    <w:p w14:paraId="7EC2AE8A" w14:textId="77777777" w:rsidR="00CB1F2B" w:rsidRDefault="00CB1F2B" w:rsidP="00E453A9">
      <w:pPr>
        <w:jc w:val="left"/>
      </w:pPr>
      <w:r>
        <w:rPr>
          <w:rStyle w:val="CommentReference"/>
        </w:rPr>
        <w:annotationRef/>
      </w:r>
      <w:r>
        <w:rPr>
          <w:sz w:val="20"/>
        </w:rPr>
        <w:t>Need to find full citation for this complaint</w:t>
      </w:r>
    </w:p>
  </w:comment>
  <w:comment w:id="2890" w:author="Jonathan Cervas" w:date="2022-11-24T13:49:00Z" w:initials="JC">
    <w:p w14:paraId="2D17A974" w14:textId="77777777" w:rsidR="00CB1F2B" w:rsidRDefault="00CB1F2B" w:rsidP="00BA7ECB">
      <w:pPr>
        <w:jc w:val="left"/>
      </w:pPr>
      <w:r>
        <w:rPr>
          <w:rStyle w:val="CommentReference"/>
        </w:rPr>
        <w:annotationRef/>
      </w:r>
      <w:r>
        <w:rPr>
          <w:sz w:val="20"/>
        </w:rPr>
        <w:t>Need to find full citation for this complaint</w:t>
      </w:r>
    </w:p>
  </w:comment>
  <w:comment w:id="3680" w:author="Jonathan Cervas" w:date="2022-11-26T15:22:00Z" w:initials="JC">
    <w:p w14:paraId="46D69E1F" w14:textId="77777777" w:rsidR="00CB1F2B" w:rsidRDefault="00CB1F2B" w:rsidP="00BA7ECB">
      <w:pPr>
        <w:jc w:val="left"/>
      </w:pPr>
      <w:r>
        <w:rPr>
          <w:rStyle w:val="CommentReference"/>
        </w:rPr>
        <w:annotationRef/>
      </w:r>
      <w:r>
        <w:rPr>
          <w:sz w:val="20"/>
        </w:rPr>
        <w:t>This footnote doesn’t make much sense to me. I don’t want to reword it and lose your meaning.</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87604C" w15:done="0"/>
  <w15:commentEx w15:paraId="45BA0D70" w15:done="0"/>
  <w15:commentEx w15:paraId="4296397C" w15:done="0"/>
  <w15:commentEx w15:paraId="18281235" w15:done="0"/>
  <w15:commentEx w15:paraId="7BB37D4C" w15:done="0"/>
  <w15:commentEx w15:paraId="21F6CE3B" w15:paraIdParent="7BB37D4C" w15:done="0"/>
  <w15:commentEx w15:paraId="7EC2AE8A" w15:done="0"/>
  <w15:commentEx w15:paraId="2D17A974" w15:done="0"/>
  <w15:commentEx w15:paraId="46D69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8E1E5" w16cex:dateUtc="2022-10-30T15:43:00Z"/>
  <w16cex:commentExtensible w16cex:durableId="26E92E83" w16cex:dateUtc="2022-10-06T15:37:00Z"/>
  <w16cex:commentExtensible w16cex:durableId="26E292F9" w16cex:dateUtc="2022-10-01T14:20:00Z"/>
  <w16cex:commentExtensible w16cex:durableId="2727AFB9" w16cex:dateUtc="2022-11-23T01:29:00Z"/>
  <w16cex:commentExtensible w16cex:durableId="2727AFCC" w16cex:dateUtc="2022-11-23T01:30:00Z"/>
  <w16cex:commentExtensible w16cex:durableId="2729F4E8" w16cex:dateUtc="2022-11-24T18:49:00Z"/>
  <w16cex:commentExtensible w16cex:durableId="272CADCD" w16cex:dateUtc="2022-11-26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A0D70" w16cid:durableId="2708E1E5"/>
  <w16cid:commentId w16cid:paraId="4296397C" w16cid:durableId="26E92E83"/>
  <w16cid:commentId w16cid:paraId="18281235" w16cid:durableId="26E292F9"/>
  <w16cid:commentId w16cid:paraId="7BB37D4C" w16cid:durableId="2727AFB9"/>
  <w16cid:commentId w16cid:paraId="21F6CE3B" w16cid:durableId="2727AFCC"/>
  <w16cid:commentId w16cid:paraId="2D17A974" w16cid:durableId="2729F4E8"/>
  <w16cid:commentId w16cid:paraId="46D69E1F" w16cid:durableId="272CADC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B38BA0" w14:textId="77777777" w:rsidR="00D8587B" w:rsidRDefault="00D8587B">
      <w:r>
        <w:separator/>
      </w:r>
    </w:p>
  </w:endnote>
  <w:endnote w:type="continuationSeparator" w:id="0">
    <w:p w14:paraId="7DEFCACC" w14:textId="77777777" w:rsidR="00D8587B" w:rsidRDefault="00D8587B">
      <w:r>
        <w:continuationSeparator/>
      </w:r>
    </w:p>
  </w:endnote>
  <w:endnote w:type="continuationNotice" w:id="1">
    <w:p w14:paraId="0ECA37C1" w14:textId="77777777" w:rsidR="00D8587B" w:rsidRDefault="00D8587B">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C35FDF" w14:textId="77777777" w:rsidR="00D8587B" w:rsidRDefault="00D8587B">
      <w:r>
        <w:separator/>
      </w:r>
    </w:p>
  </w:footnote>
  <w:footnote w:type="continuationSeparator" w:id="0">
    <w:p w14:paraId="4090F15D" w14:textId="77777777" w:rsidR="00D8587B" w:rsidRDefault="00D8587B">
      <w:r>
        <w:continuationSeparator/>
      </w:r>
    </w:p>
  </w:footnote>
  <w:footnote w:type="continuationNotice" w:id="1">
    <w:p w14:paraId="7224F623" w14:textId="77777777" w:rsidR="00D8587B" w:rsidRDefault="00D8587B">
      <w:pPr>
        <w:spacing w:before="0"/>
      </w:pPr>
    </w:p>
  </w:footnote>
  <w:footnote w:id="2">
    <w:p w14:paraId="1E66312B" w14:textId="32EC1B6F" w:rsidR="00CB1F2B" w:rsidRPr="00D667D8" w:rsidRDefault="00CB1F2B" w:rsidP="008B6866">
      <w:pPr>
        <w:pStyle w:val="Footnote"/>
        <w:rPr>
          <w:sz w:val="22"/>
          <w:szCs w:val="22"/>
        </w:rPr>
      </w:pPr>
      <w:r w:rsidRPr="00D667D8">
        <w:rPr>
          <w:rStyle w:val="FootnoteReference"/>
          <w:sz w:val="22"/>
          <w:szCs w:val="22"/>
          <w:vertAlign w:val="baseline"/>
        </w:rPr>
        <w:t>*</w:t>
      </w:r>
      <w:r w:rsidRPr="00D667D8">
        <w:rPr>
          <w:sz w:val="22"/>
          <w:szCs w:val="22"/>
        </w:rPr>
        <w:t xml:space="preserve"> Postdoctoral teaching fellow, Institute for Politics and Strategy, Carnegie-Mellon University. </w:t>
      </w:r>
      <w:del w:id="0" w:author="Bernie Grofman" w:date="2022-11-27T22:39:00Z">
        <w:r w:rsidRPr="00D667D8" w:rsidDel="00CB1F2B">
          <w:rPr>
            <w:sz w:val="22"/>
            <w:szCs w:val="22"/>
          </w:rPr>
          <w:delText xml:space="preserve">The authors would like to thank </w:delText>
        </w:r>
        <w:r w:rsidDel="00CB1F2B">
          <w:rPr>
            <w:sz w:val="22"/>
            <w:szCs w:val="22"/>
          </w:rPr>
          <w:delText xml:space="preserve">Nicholas Murphy, Paloma Del Toro, and Dorothy Lu for research assistance. We are grateful for comments from </w:delText>
        </w:r>
        <w:r w:rsidRPr="00D667D8" w:rsidDel="00CB1F2B">
          <w:rPr>
            <w:sz w:val="22"/>
            <w:szCs w:val="22"/>
          </w:rPr>
          <w:delText>Ben Williams,</w:delText>
        </w:r>
        <w:r w:rsidDel="00CB1F2B">
          <w:rPr>
            <w:sz w:val="22"/>
            <w:szCs w:val="22"/>
          </w:rPr>
          <w:delText xml:space="preserve"> and conversation with Sam Wang. We were added by research from the Brennan Center, FiveThirtyEight, All About Redistricting, Dave’s Redistricting App, and various other sources for help tracking down litigation, data, and map source files.</w:delText>
        </w:r>
      </w:del>
    </w:p>
  </w:footnote>
  <w:footnote w:id="3">
    <w:p w14:paraId="340A63B2" w14:textId="2651720F" w:rsidR="00CB1F2B" w:rsidRPr="00D667D8" w:rsidRDefault="00CB1F2B" w:rsidP="008B6866">
      <w:pPr>
        <w:pStyle w:val="Footnote"/>
        <w:rPr>
          <w:sz w:val="22"/>
          <w:szCs w:val="22"/>
        </w:rPr>
      </w:pPr>
      <w:r w:rsidRPr="00D667D8">
        <w:rPr>
          <w:rStyle w:val="FootnoteReference"/>
          <w:sz w:val="22"/>
          <w:szCs w:val="22"/>
          <w:vertAlign w:val="baseline"/>
        </w:rPr>
        <w:t>+</w:t>
      </w:r>
      <w:r w:rsidRPr="00D667D8">
        <w:rPr>
          <w:sz w:val="22"/>
          <w:szCs w:val="22"/>
        </w:rPr>
        <w:t xml:space="preserve"> Distinguished Professor</w:t>
      </w:r>
      <w:ins w:id="1" w:author="Bernie Grofman" w:date="2022-11-27T22:38:00Z">
        <w:r>
          <w:rPr>
            <w:sz w:val="22"/>
            <w:szCs w:val="22"/>
          </w:rPr>
          <w:t>,</w:t>
        </w:r>
      </w:ins>
      <w:r w:rsidRPr="00D667D8">
        <w:rPr>
          <w:sz w:val="22"/>
          <w:szCs w:val="22"/>
        </w:rPr>
        <w:t xml:space="preserve"> </w:t>
      </w:r>
      <w:ins w:id="2" w:author="Bernie Grofman" w:date="2022-11-27T22:38:00Z">
        <w:r w:rsidRPr="00D667D8">
          <w:rPr>
            <w:sz w:val="22"/>
            <w:szCs w:val="22"/>
          </w:rPr>
          <w:t xml:space="preserve">Department of Political Science, University of California Irvine </w:t>
        </w:r>
      </w:ins>
      <w:r w:rsidRPr="00D667D8">
        <w:rPr>
          <w:sz w:val="22"/>
          <w:szCs w:val="22"/>
        </w:rPr>
        <w:t xml:space="preserve">and </w:t>
      </w:r>
      <w:ins w:id="3" w:author="Bernie Grofman" w:date="2022-11-27T22:37:00Z">
        <w:r>
          <w:rPr>
            <w:sz w:val="22"/>
            <w:szCs w:val="22"/>
          </w:rPr>
          <w:t xml:space="preserve">inaugural  </w:t>
        </w:r>
      </w:ins>
      <w:r w:rsidRPr="00D667D8">
        <w:rPr>
          <w:sz w:val="22"/>
          <w:szCs w:val="22"/>
        </w:rPr>
        <w:t>Jack W. Peltason Chair of Democracy Studies</w:t>
      </w:r>
      <w:del w:id="4" w:author="Bernie Grofman" w:date="2022-11-27T22:38:00Z">
        <w:r w:rsidRPr="00D667D8" w:rsidDel="00CB1F2B">
          <w:rPr>
            <w:sz w:val="22"/>
            <w:szCs w:val="22"/>
          </w:rPr>
          <w:delText xml:space="preserve">, </w:delText>
        </w:r>
      </w:del>
      <w:ins w:id="5" w:author="Bernie Grofman" w:date="2022-11-27T22:38:00Z">
        <w:r>
          <w:rPr>
            <w:sz w:val="22"/>
            <w:szCs w:val="22"/>
          </w:rPr>
          <w:t xml:space="preserve"> emeritus.</w:t>
        </w:r>
        <w:r w:rsidRPr="00D667D8">
          <w:rPr>
            <w:sz w:val="22"/>
            <w:szCs w:val="22"/>
          </w:rPr>
          <w:t xml:space="preserve"> </w:t>
        </w:r>
      </w:ins>
      <w:del w:id="6" w:author="Bernie Grofman" w:date="2022-11-27T22:38:00Z">
        <w:r w:rsidRPr="00D667D8" w:rsidDel="00CB1F2B">
          <w:rPr>
            <w:sz w:val="22"/>
            <w:szCs w:val="22"/>
          </w:rPr>
          <w:delText>Department of Political Science, University of California Irvine</w:delText>
        </w:r>
      </w:del>
    </w:p>
  </w:footnote>
  <w:footnote w:id="4">
    <w:p w14:paraId="727045D2" w14:textId="3FA33FD7" w:rsidR="00CB1F2B" w:rsidRDefault="00CB1F2B" w:rsidP="008B6866">
      <w:pPr>
        <w:pStyle w:val="Footnote"/>
        <w:rPr>
          <w:ins w:id="7" w:author="Bernie Grofman" w:date="2022-11-27T22:39:00Z"/>
          <w:sz w:val="22"/>
          <w:szCs w:val="22"/>
        </w:rPr>
      </w:pPr>
      <w:r w:rsidRPr="00D667D8">
        <w:rPr>
          <w:rStyle w:val="FootnoteReference"/>
          <w:sz w:val="22"/>
          <w:szCs w:val="22"/>
          <w:vertAlign w:val="baseline"/>
        </w:rPr>
        <w:t>#</w:t>
      </w:r>
      <w:r w:rsidRPr="00D667D8">
        <w:rPr>
          <w:sz w:val="22"/>
          <w:szCs w:val="22"/>
        </w:rPr>
        <w:t xml:space="preserve"> New York Law School</w:t>
      </w:r>
      <w:ins w:id="8" w:author="Bernie Grofman" w:date="2022-11-27T22:38:00Z">
        <w:r>
          <w:rPr>
            <w:sz w:val="22"/>
            <w:szCs w:val="22"/>
          </w:rPr>
          <w:t>.</w:t>
        </w:r>
      </w:ins>
    </w:p>
    <w:p w14:paraId="74D4F6BD" w14:textId="7839852C" w:rsidR="00CB1F2B" w:rsidRPr="00D667D8" w:rsidRDefault="00CB1F2B" w:rsidP="008B6866">
      <w:pPr>
        <w:pStyle w:val="Footnote"/>
        <w:rPr>
          <w:sz w:val="22"/>
          <w:szCs w:val="22"/>
        </w:rPr>
      </w:pPr>
      <w:ins w:id="9" w:author="Bernie Grofman" w:date="2022-11-27T22:39:00Z">
        <w:r w:rsidRPr="00D667D8">
          <w:rPr>
            <w:sz w:val="22"/>
            <w:szCs w:val="22"/>
          </w:rPr>
          <w:t xml:space="preserve">The authors would like to thank </w:t>
        </w:r>
        <w:r>
          <w:rPr>
            <w:sz w:val="22"/>
            <w:szCs w:val="22"/>
          </w:rPr>
          <w:t xml:space="preserve">Nicholas Murphy, Paloma Del Toro, and Dorothy Lu for research assistance. We are grateful for comments from </w:t>
        </w:r>
        <w:r w:rsidRPr="00D667D8">
          <w:rPr>
            <w:sz w:val="22"/>
            <w:szCs w:val="22"/>
          </w:rPr>
          <w:t>Ben Williams,</w:t>
        </w:r>
        <w:r>
          <w:rPr>
            <w:sz w:val="22"/>
            <w:szCs w:val="22"/>
          </w:rPr>
          <w:t xml:space="preserve"> and conversation with Sam Wang. We were </w:t>
        </w:r>
        <w:r w:rsidRPr="00CB1F2B">
          <w:rPr>
            <w:b/>
            <w:sz w:val="22"/>
            <w:szCs w:val="22"/>
            <w:rPrChange w:id="10" w:author="Bernie Grofman" w:date="2022-11-27T22:39:00Z">
              <w:rPr>
                <w:sz w:val="22"/>
                <w:szCs w:val="22"/>
              </w:rPr>
            </w:rPrChange>
          </w:rPr>
          <w:t>aided</w:t>
        </w:r>
        <w:r>
          <w:rPr>
            <w:sz w:val="22"/>
            <w:szCs w:val="22"/>
          </w:rPr>
          <w:t xml:space="preserve"> by research from the Brennan Center, FiveThirtyEight, All About Redistricting, Dave’s Redistricting App, and various other sources for help tracking down litigation, data, and map source files.</w:t>
        </w:r>
      </w:ins>
    </w:p>
  </w:footnote>
  <w:footnote w:id="5">
    <w:p w14:paraId="4072BD62" w14:textId="77777777" w:rsidR="00CB1F2B" w:rsidRPr="0025045D" w:rsidRDefault="00CB1F2B" w:rsidP="001123E1">
      <w:pPr>
        <w:pStyle w:val="FootnoteText"/>
        <w:rPr>
          <w:b/>
        </w:rPr>
      </w:pPr>
      <w:r>
        <w:rPr>
          <w:rStyle w:val="FootnoteReference"/>
        </w:rPr>
        <w:footnoteRef/>
      </w:r>
      <w:r>
        <w:t xml:space="preserve"> M</w:t>
      </w:r>
      <w:r w:rsidRPr="0080356A">
        <w:t>uch of what we say will also be relevant to state legislative redistricting</w:t>
      </w:r>
      <w:r>
        <w:t xml:space="preserve"> </w:t>
      </w:r>
      <w:r w:rsidRPr="0025045D">
        <w:rPr>
          <w:b/>
        </w:rPr>
        <w:t>but providing details of state legislative redistricting in the 2020s redistricting round is beyond the scope of this essay and requires a separate treatment.</w:t>
      </w:r>
    </w:p>
  </w:footnote>
  <w:footnote w:id="6">
    <w:p w14:paraId="0240BBA8" w14:textId="4A6B4DE6" w:rsidR="00CB1F2B" w:rsidRDefault="00CB1F2B" w:rsidP="00301106">
      <w:pPr>
        <w:pStyle w:val="FootnoteText"/>
      </w:pPr>
      <w:r>
        <w:rPr>
          <w:rStyle w:val="FootnoteReference"/>
        </w:rPr>
        <w:footnoteRef/>
      </w:r>
      <w:r>
        <w:t xml:space="preserve"> The decennial census </w:t>
      </w:r>
      <w:r>
        <w:rPr>
          <w:i/>
          <w:iCs/>
        </w:rPr>
        <w:t>inter alia</w:t>
      </w:r>
      <w:r>
        <w:t xml:space="preserve"> enumerates the population of the country and for each state and determines the total representatives (out of 435) that each state will be allocated.</w:t>
      </w:r>
    </w:p>
  </w:footnote>
  <w:footnote w:id="7">
    <w:p w14:paraId="437C7079" w14:textId="53BBF580" w:rsidR="00CB1F2B" w:rsidRDefault="00CB1F2B">
      <w:pPr>
        <w:pStyle w:val="FootnoteText"/>
      </w:pPr>
      <w:ins w:id="86" w:author="Bernie Grofman" w:date="2022-11-27T19:37:00Z">
        <w:r>
          <w:rPr>
            <w:rStyle w:val="FootnoteReference"/>
          </w:rPr>
          <w:footnoteRef/>
        </w:r>
        <w:r>
          <w:t xml:space="preserve"> </w:t>
        </w:r>
        <w:r w:rsidRPr="00575289">
          <w:rPr>
            <w:b/>
            <w:rPrChange w:id="87" w:author="Bernie Grofman" w:date="2022-11-27T19:38:00Z">
              <w:rPr/>
            </w:rPrChange>
          </w:rPr>
          <w:t>Single party control is close to a necessary condition for partisan gerrymandering but it is not a</w:t>
        </w:r>
      </w:ins>
      <w:ins w:id="88" w:author="Bernie Grofman" w:date="2022-11-27T19:38:00Z">
        <w:r w:rsidRPr="00575289">
          <w:rPr>
            <w:b/>
            <w:rPrChange w:id="89" w:author="Bernie Grofman" w:date="2022-11-27T19:38:00Z">
              <w:rPr/>
            </w:rPrChange>
          </w:rPr>
          <w:t xml:space="preserve"> </w:t>
        </w:r>
      </w:ins>
      <w:ins w:id="90" w:author="Bernie Grofman" w:date="2022-11-27T19:37:00Z">
        <w:r w:rsidRPr="00575289">
          <w:rPr>
            <w:b/>
            <w:rPrChange w:id="91" w:author="Bernie Grofman" w:date="2022-11-27T19:38:00Z">
              <w:rPr/>
            </w:rPrChange>
          </w:rPr>
          <w:t>sufficient condition.</w:t>
        </w:r>
      </w:ins>
      <w:ins w:id="92" w:author="Bernie Grofman" w:date="2022-11-27T19:40:00Z">
        <w:r>
          <w:rPr>
            <w:b/>
          </w:rPr>
          <w:t xml:space="preserve"> You  cannot gerrymander where you don’t have control.</w:t>
        </w:r>
      </w:ins>
    </w:p>
  </w:footnote>
  <w:footnote w:id="8">
    <w:p w14:paraId="7867D218" w14:textId="6FE7F70D" w:rsidR="00CB1F2B" w:rsidRPr="006A5C83" w:rsidRDefault="00CB1F2B" w:rsidP="00FD7574">
      <w:pPr>
        <w:pStyle w:val="FootnoteText"/>
        <w:rPr>
          <w:ins w:id="93" w:author="Bernie Grofman" w:date="2022-11-26T22:45:00Z"/>
          <w:b/>
          <w:szCs w:val="22"/>
          <w:rPrChange w:id="94" w:author="Bernie Grofman" w:date="2022-11-26T22:52:00Z">
            <w:rPr>
              <w:ins w:id="95" w:author="Bernie Grofman" w:date="2022-11-26T22:45:00Z"/>
              <w:szCs w:val="22"/>
            </w:rPr>
          </w:rPrChange>
        </w:rPr>
      </w:pPr>
      <w:ins w:id="96" w:author="Bernie Grofman" w:date="2022-11-26T22:45:00Z">
        <w:r w:rsidRPr="00D667D8">
          <w:rPr>
            <w:rStyle w:val="FootnoteReference"/>
            <w:szCs w:val="22"/>
          </w:rPr>
          <w:footnoteRef/>
        </w:r>
        <w:r w:rsidRPr="00D667D8">
          <w:rPr>
            <w:szCs w:val="22"/>
          </w:rPr>
          <w:t xml:space="preserve"> </w:t>
        </w:r>
      </w:ins>
      <w:ins w:id="97" w:author="Bernie Grofman" w:date="2022-11-27T22:00:00Z">
        <w:r w:rsidRPr="00CA3DC8">
          <w:rPr>
            <w:b/>
            <w:szCs w:val="22"/>
            <w:rPrChange w:id="98" w:author="Bernie Grofman" w:date="2022-11-27T22:00:00Z">
              <w:rPr>
                <w:szCs w:val="22"/>
              </w:rPr>
            </w:rPrChange>
          </w:rPr>
          <w:t>See details later in the text</w:t>
        </w:r>
        <w:r>
          <w:rPr>
            <w:szCs w:val="22"/>
          </w:rPr>
          <w:t xml:space="preserve">. </w:t>
        </w:r>
      </w:ins>
      <w:ins w:id="99" w:author="Bernie Grofman" w:date="2022-11-26T22:47:00Z">
        <w:r>
          <w:rPr>
            <w:szCs w:val="22"/>
          </w:rPr>
          <w:t>The</w:t>
        </w:r>
      </w:ins>
      <w:ins w:id="100" w:author="Bernie Grofman" w:date="2022-11-26T22:48:00Z">
        <w:r>
          <w:rPr>
            <w:szCs w:val="22"/>
          </w:rPr>
          <w:t xml:space="preserve"> </w:t>
        </w:r>
      </w:ins>
      <w:ins w:id="101" w:author="Bernie Grofman" w:date="2022-11-26T22:45:00Z">
        <w:r w:rsidRPr="00D667D8">
          <w:rPr>
            <w:szCs w:val="22"/>
          </w:rPr>
          <w:t xml:space="preserve">term </w:t>
        </w:r>
        <w:r w:rsidRPr="00D667D8">
          <w:rPr>
            <w:i/>
            <w:iCs/>
            <w:szCs w:val="22"/>
          </w:rPr>
          <w:t>trifecta</w:t>
        </w:r>
      </w:ins>
      <w:ins w:id="102" w:author="Bernie Grofman" w:date="2022-11-26T22:49:00Z">
        <w:r>
          <w:rPr>
            <w:i/>
            <w:iCs/>
            <w:szCs w:val="22"/>
          </w:rPr>
          <w:t xml:space="preserve"> control</w:t>
        </w:r>
      </w:ins>
      <w:ins w:id="103" w:author="Bernie Grofman" w:date="2022-11-26T22:45:00Z">
        <w:r w:rsidRPr="00D667D8">
          <w:rPr>
            <w:szCs w:val="22"/>
          </w:rPr>
          <w:t xml:space="preserve"> </w:t>
        </w:r>
      </w:ins>
      <w:ins w:id="104" w:author="Bernie Grofman" w:date="2022-11-26T22:48:00Z">
        <w:r>
          <w:rPr>
            <w:szCs w:val="22"/>
          </w:rPr>
          <w:t>is commonly used to denote states where one party controls both branches of the legislature and the governorship.  But another more general ter</w:t>
        </w:r>
      </w:ins>
      <w:ins w:id="105" w:author="Bernie Grofman" w:date="2022-11-26T22:49:00Z">
        <w:r>
          <w:rPr>
            <w:szCs w:val="22"/>
          </w:rPr>
          <w:t>m applicable to the redistricting context</w:t>
        </w:r>
      </w:ins>
      <w:ins w:id="106" w:author="Bernie Grofman" w:date="2022-11-26T22:48:00Z">
        <w:r>
          <w:rPr>
            <w:szCs w:val="22"/>
          </w:rPr>
          <w:t xml:space="preserve"> is </w:t>
        </w:r>
      </w:ins>
      <w:ins w:id="107" w:author="Bernie Grofman" w:date="2022-11-26T22:49:00Z">
        <w:r>
          <w:rPr>
            <w:i/>
            <w:iCs/>
            <w:szCs w:val="22"/>
          </w:rPr>
          <w:t>p</w:t>
        </w:r>
      </w:ins>
      <w:ins w:id="108" w:author="Bernie Grofman" w:date="2022-11-26T22:48:00Z">
        <w:r w:rsidRPr="00D667D8">
          <w:rPr>
            <w:i/>
            <w:iCs/>
            <w:szCs w:val="22"/>
          </w:rPr>
          <w:t>arty control</w:t>
        </w:r>
      </w:ins>
      <w:ins w:id="109" w:author="Bernie Grofman" w:date="2022-11-26T22:49:00Z">
        <w:r>
          <w:rPr>
            <w:szCs w:val="22"/>
          </w:rPr>
          <w:t>—</w:t>
        </w:r>
      </w:ins>
      <w:ins w:id="110" w:author="Bernie Grofman" w:date="2022-11-26T22:48:00Z">
        <w:r>
          <w:rPr>
            <w:szCs w:val="22"/>
          </w:rPr>
          <w:t>use</w:t>
        </w:r>
      </w:ins>
      <w:ins w:id="111" w:author="Bernie Grofman" w:date="2022-11-26T22:49:00Z">
        <w:r>
          <w:rPr>
            <w:szCs w:val="22"/>
          </w:rPr>
          <w:t xml:space="preserve">d to </w:t>
        </w:r>
      </w:ins>
      <w:ins w:id="112" w:author="Bernie Grofman" w:date="2022-11-26T22:48:00Z">
        <w:r w:rsidRPr="00D667D8">
          <w:rPr>
            <w:szCs w:val="22"/>
          </w:rPr>
          <w:t>describe</w:t>
        </w:r>
      </w:ins>
      <w:ins w:id="113" w:author="Bernie Grofman" w:date="2022-11-26T22:49:00Z">
        <w:r>
          <w:rPr>
            <w:szCs w:val="22"/>
          </w:rPr>
          <w:t xml:space="preserve"> </w:t>
        </w:r>
      </w:ins>
      <w:ins w:id="114" w:author="Bernie Grofman" w:date="2022-11-26T22:48:00Z">
        <w:r w:rsidRPr="00D667D8">
          <w:rPr>
            <w:szCs w:val="22"/>
          </w:rPr>
          <w:t xml:space="preserve">  situation in which one party can unilaterally adopt a redistricting plan </w:t>
        </w:r>
      </w:ins>
      <w:ins w:id="115" w:author="Bernie Grofman" w:date="2022-11-26T22:49:00Z">
        <w:r>
          <w:rPr>
            <w:szCs w:val="22"/>
          </w:rPr>
          <w:t xml:space="preserve">even if there is divided party control. </w:t>
        </w:r>
        <w:r w:rsidRPr="00FD7574">
          <w:rPr>
            <w:b/>
            <w:szCs w:val="22"/>
            <w:rPrChange w:id="116" w:author="Bernie Grofman" w:date="2022-11-26T22:51:00Z">
              <w:rPr>
                <w:szCs w:val="22"/>
              </w:rPr>
            </w:rPrChange>
          </w:rPr>
          <w:t>In North Carolina</w:t>
        </w:r>
      </w:ins>
      <w:ins w:id="117" w:author="Bernie Grofman" w:date="2022-11-26T23:07:00Z">
        <w:r>
          <w:rPr>
            <w:b/>
            <w:szCs w:val="22"/>
          </w:rPr>
          <w:t xml:space="preserve"> </w:t>
        </w:r>
      </w:ins>
      <w:ins w:id="118" w:author="Bernie Grofman" w:date="2022-11-26T22:50:00Z">
        <w:r w:rsidRPr="00FD7574">
          <w:rPr>
            <w:b/>
            <w:szCs w:val="22"/>
            <w:rPrChange w:id="119" w:author="Bernie Grofman" w:date="2022-11-26T22:51:00Z">
              <w:rPr>
                <w:szCs w:val="22"/>
              </w:rPr>
            </w:rPrChange>
          </w:rPr>
          <w:t>this is possible if one party controls both branches of the legislature since</w:t>
        </w:r>
      </w:ins>
      <w:ins w:id="120" w:author="Bernie Grofman" w:date="2022-11-26T22:45:00Z">
        <w:r w:rsidRPr="00FD7574">
          <w:rPr>
            <w:b/>
            <w:szCs w:val="22"/>
            <w:rPrChange w:id="121" w:author="Bernie Grofman" w:date="2022-11-26T22:51:00Z">
              <w:rPr>
                <w:szCs w:val="22"/>
              </w:rPr>
            </w:rPrChange>
          </w:rPr>
          <w:t xml:space="preserve"> that </w:t>
        </w:r>
      </w:ins>
      <w:ins w:id="122" w:author="Bernie Grofman" w:date="2022-11-26T22:50:00Z">
        <w:r w:rsidRPr="00FD7574">
          <w:rPr>
            <w:b/>
            <w:szCs w:val="22"/>
            <w:rPrChange w:id="123" w:author="Bernie Grofman" w:date="2022-11-26T22:51:00Z">
              <w:rPr>
                <w:szCs w:val="22"/>
              </w:rPr>
            </w:rPrChange>
          </w:rPr>
          <w:t>state does</w:t>
        </w:r>
      </w:ins>
      <w:ins w:id="124" w:author="Bernie Grofman" w:date="2022-11-26T22:45:00Z">
        <w:r w:rsidRPr="00FD7574">
          <w:rPr>
            <w:b/>
            <w:szCs w:val="22"/>
            <w:rPrChange w:id="125" w:author="Bernie Grofman" w:date="2022-11-26T22:51:00Z">
              <w:rPr>
                <w:szCs w:val="22"/>
              </w:rPr>
            </w:rPrChange>
          </w:rPr>
          <w:t xml:space="preserve"> not have a role for the governor in the redistricting process; other states have state legislative compositions such that the governor’s veto can be overridden</w:t>
        </w:r>
      </w:ins>
      <w:ins w:id="126" w:author="Bernie Grofman" w:date="2022-11-26T22:50:00Z">
        <w:r w:rsidRPr="00FD7574">
          <w:rPr>
            <w:b/>
            <w:szCs w:val="22"/>
            <w:rPrChange w:id="127" w:author="Bernie Grofman" w:date="2022-11-26T22:51:00Z">
              <w:rPr>
                <w:szCs w:val="22"/>
              </w:rPr>
            </w:rPrChange>
          </w:rPr>
          <w:t xml:space="preserve"> </w:t>
        </w:r>
      </w:ins>
      <w:ins w:id="128" w:author="Bernie Grofman" w:date="2022-11-26T22:51:00Z">
        <w:r w:rsidRPr="00FD7574">
          <w:rPr>
            <w:b/>
            <w:szCs w:val="22"/>
            <w:rPrChange w:id="129" w:author="Bernie Grofman" w:date="2022-11-26T22:51:00Z">
              <w:rPr>
                <w:szCs w:val="22"/>
              </w:rPr>
            </w:rPrChange>
          </w:rPr>
          <w:t>when one party controls a</w:t>
        </w:r>
      </w:ins>
      <w:ins w:id="130" w:author="Bernie Grofman" w:date="2022-11-26T22:50:00Z">
        <w:r w:rsidRPr="00FD7574">
          <w:rPr>
            <w:b/>
            <w:szCs w:val="22"/>
            <w:rPrChange w:id="131" w:author="Bernie Grofman" w:date="2022-11-26T22:51:00Z">
              <w:rPr>
                <w:szCs w:val="22"/>
              </w:rPr>
            </w:rPrChange>
          </w:rPr>
          <w:t xml:space="preserve"> supermajority in </w:t>
        </w:r>
      </w:ins>
      <w:ins w:id="132" w:author="Bernie Grofman" w:date="2022-11-26T22:51:00Z">
        <w:r w:rsidRPr="00FD7574">
          <w:rPr>
            <w:b/>
            <w:szCs w:val="22"/>
            <w:rPrChange w:id="133" w:author="Bernie Grofman" w:date="2022-11-26T22:51:00Z">
              <w:rPr>
                <w:szCs w:val="22"/>
              </w:rPr>
            </w:rPrChange>
          </w:rPr>
          <w:t>both branches of the state legislature.</w:t>
        </w:r>
      </w:ins>
      <w:ins w:id="134" w:author="Bernie Grofman" w:date="2022-11-26T22:50:00Z">
        <w:r>
          <w:rPr>
            <w:szCs w:val="22"/>
          </w:rPr>
          <w:t xml:space="preserve"> </w:t>
        </w:r>
      </w:ins>
      <w:ins w:id="135" w:author="Bernie Grofman" w:date="2022-11-26T22:52:00Z">
        <w:r>
          <w:rPr>
            <w:szCs w:val="22"/>
          </w:rPr>
          <w:t xml:space="preserve"> </w:t>
        </w:r>
        <w:r w:rsidRPr="006A5C83">
          <w:rPr>
            <w:b/>
            <w:szCs w:val="22"/>
            <w:rPrChange w:id="136" w:author="Bernie Grofman" w:date="2022-11-26T22:52:00Z">
              <w:rPr>
                <w:szCs w:val="22"/>
              </w:rPr>
            </w:rPrChange>
          </w:rPr>
          <w:t>See later in the text for details about party control in the 2010 and 2020 rounds.</w:t>
        </w:r>
      </w:ins>
    </w:p>
  </w:footnote>
  <w:footnote w:id="9">
    <w:p w14:paraId="3376AFAA" w14:textId="58D2B5A5" w:rsidR="00CB1F2B" w:rsidRDefault="00CB1F2B">
      <w:pPr>
        <w:pStyle w:val="FootnoteText"/>
      </w:pPr>
      <w:ins w:id="137" w:author="Bernie Grofman" w:date="2022-11-27T00:21:00Z">
        <w:r>
          <w:rPr>
            <w:rStyle w:val="FootnoteReference"/>
          </w:rPr>
          <w:footnoteRef/>
        </w:r>
        <w:r>
          <w:t xml:space="preserve"> See details later in the text.</w:t>
        </w:r>
      </w:ins>
    </w:p>
  </w:footnote>
  <w:footnote w:id="10">
    <w:p w14:paraId="311AF28C" w14:textId="5795B4DF" w:rsidR="00CB1F2B" w:rsidRDefault="00CB1F2B">
      <w:pPr>
        <w:rPr>
          <w:ins w:id="138" w:author="Bernie Grofman" w:date="2022-11-27T22:06:00Z"/>
        </w:rPr>
        <w:pPrChange w:id="139" w:author="Bernie Grofman" w:date="2022-11-27T22:07:00Z">
          <w:pPr>
            <w:pStyle w:val="FootnoteText"/>
          </w:pPr>
        </w:pPrChange>
      </w:pPr>
      <w:ins w:id="140" w:author="Bernie Grofman" w:date="2022-11-27T22:06:00Z">
        <w:r>
          <w:rPr>
            <w:rStyle w:val="FootnoteReference"/>
          </w:rPr>
          <w:footnoteRef/>
        </w:r>
        <w:r>
          <w:t xml:space="preserve"> </w:t>
        </w:r>
      </w:ins>
      <w:ins w:id="141" w:author="Bernie Grofman" w:date="2022-11-27T22:07:00Z">
        <w:r w:rsidRPr="00D53CD2">
          <w:rPr>
            <w:sz w:val="22"/>
            <w:szCs w:val="22"/>
            <w:rPrChange w:id="142" w:author="Bernie Grofman" w:date="2022-11-27T22:07:00Z">
              <w:rPr/>
            </w:rPrChange>
          </w:rPr>
          <w:t>Missouri is trying a different tack. Voters there overwhelmingly approved the creation of a new position—state demographer—to draw state legislative district lines. Mo. Const., Art. III, § 3.</w:t>
        </w:r>
        <w:r>
          <w:t xml:space="preserve"> </w:t>
        </w:r>
      </w:ins>
    </w:p>
  </w:footnote>
  <w:footnote w:id="11">
    <w:p w14:paraId="48D0DA93" w14:textId="77777777" w:rsidR="00CB1F2B" w:rsidRPr="006A0F5C" w:rsidRDefault="00CB1F2B" w:rsidP="00D53CD2">
      <w:pPr>
        <w:pStyle w:val="FootnoteText"/>
        <w:rPr>
          <w:ins w:id="143" w:author="Bernie Grofman" w:date="2022-11-27T22:06:00Z"/>
          <w:b/>
          <w:bCs/>
          <w:color w:val="FF0000"/>
          <w:szCs w:val="22"/>
        </w:rPr>
      </w:pPr>
      <w:ins w:id="144" w:author="Bernie Grofman" w:date="2022-11-27T22:06:00Z">
        <w:r w:rsidRPr="00D667D8">
          <w:rPr>
            <w:rStyle w:val="FootnoteReference"/>
            <w:szCs w:val="22"/>
          </w:rPr>
          <w:footnoteRef/>
        </w:r>
        <w:r w:rsidRPr="00D667D8">
          <w:rPr>
            <w:szCs w:val="22"/>
          </w:rPr>
          <w:t xml:space="preserve"> Not every effort to change control of redistricting was successful. In Pennsylvania, for example, groups such as the Committee of Seventy and Fair Districts PA advocated for significant changes to the redistricting process. No changes were made. </w:t>
        </w:r>
        <w:r>
          <w:rPr>
            <w:b/>
            <w:szCs w:val="22"/>
          </w:rPr>
          <w:t>Also, s</w:t>
        </w:r>
        <w:r w:rsidRPr="006A0F5C">
          <w:rPr>
            <w:b/>
            <w:szCs w:val="22"/>
          </w:rPr>
          <w:t>ometimes a redistricting commission is put into place but with a badly flawed procedure.</w:t>
        </w:r>
        <w:r>
          <w:rPr>
            <w:szCs w:val="22"/>
          </w:rPr>
          <w:t xml:space="preserve">  </w:t>
        </w:r>
        <w:r w:rsidRPr="00D667D8">
          <w:rPr>
            <w:szCs w:val="22"/>
          </w:rPr>
          <w:t xml:space="preserve">In Missouri, voters passed the “Clean Missouri” act, but it was later amended to lose its teeth. </w:t>
        </w:r>
        <w:r w:rsidRPr="006A0F5C">
          <w:rPr>
            <w:b/>
            <w:szCs w:val="22"/>
          </w:rPr>
          <w:t>In Ohio, the outcome was subverted by the majority party despite state court findings that adopted legislative maps were unconstitutional. In Virginia</w:t>
        </w:r>
        <w:r>
          <w:rPr>
            <w:b/>
            <w:szCs w:val="22"/>
          </w:rPr>
          <w:t>,</w:t>
        </w:r>
        <w:r w:rsidRPr="006A0F5C">
          <w:rPr>
            <w:b/>
            <w:szCs w:val="22"/>
          </w:rPr>
          <w:t xml:space="preserve"> a commission with the same number of Republican identifiers as Democratic party identifiers resulted in deadlock.</w:t>
        </w:r>
        <w:r>
          <w:rPr>
            <w:b/>
            <w:szCs w:val="22"/>
          </w:rPr>
          <w:t xml:space="preserve"> See further discussion below.</w:t>
        </w:r>
      </w:ins>
    </w:p>
  </w:footnote>
  <w:footnote w:id="12">
    <w:p w14:paraId="5B09A1A9" w14:textId="7DDAFEDC" w:rsidR="00CB1F2B" w:rsidRPr="008F3FC8" w:rsidRDefault="00CB1F2B" w:rsidP="00E73FF8">
      <w:pPr>
        <w:pStyle w:val="FootnoteText"/>
        <w:rPr>
          <w:b/>
          <w:szCs w:val="22"/>
          <w:rPrChange w:id="146" w:author="Bernie Grofman" w:date="2022-11-26T18:02:00Z">
            <w:rPr>
              <w:szCs w:val="22"/>
            </w:rPr>
          </w:rPrChange>
        </w:rPr>
      </w:pPr>
      <w:r w:rsidRPr="00D667D8">
        <w:rPr>
          <w:rStyle w:val="FootnoteReference"/>
          <w:szCs w:val="22"/>
        </w:rPr>
        <w:footnoteRef/>
      </w:r>
      <w:r w:rsidRPr="00D667D8">
        <w:rPr>
          <w:szCs w:val="22"/>
        </w:rPr>
        <w:t xml:space="preserve"> The exact text of constitutional provisions varies by state. Traditional criteria, in addition to those listed above</w:t>
      </w:r>
      <w:del w:id="147" w:author="Bernie Grofman" w:date="2022-11-26T22:44:00Z">
        <w:r w:rsidRPr="00D667D8" w:rsidDel="00FD7574">
          <w:rPr>
            <w:szCs w:val="22"/>
          </w:rPr>
          <w:delText>,</w:delText>
        </w:r>
      </w:del>
      <w:r w:rsidRPr="00D667D8">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w:t>
      </w:r>
      <w:ins w:id="148" w:author="Bernie Grofman" w:date="2022-11-26T18:01:00Z">
        <w:r>
          <w:rPr>
            <w:szCs w:val="22"/>
          </w:rPr>
          <w:t xml:space="preserve"> </w:t>
        </w:r>
        <w:r w:rsidRPr="008F3FC8">
          <w:rPr>
            <w:b/>
            <w:szCs w:val="22"/>
            <w:rPrChange w:id="149" w:author="Bernie Grofman" w:date="2022-11-26T18:02:00Z">
              <w:rPr>
                <w:szCs w:val="22"/>
              </w:rPr>
            </w:rPrChange>
          </w:rPr>
          <w:t>And, they may operate to advantage the party currently controlling a chamber or congressional delegation by freezing into place a previous gerrymander.</w:t>
        </w:r>
      </w:ins>
    </w:p>
    <w:p w14:paraId="17386D44" w14:textId="4C71AEA6" w:rsidR="00CB1F2B" w:rsidRPr="00D667D8" w:rsidRDefault="00CB1F2B" w:rsidP="00F31C67">
      <w:pPr>
        <w:pStyle w:val="FootnoteText"/>
        <w:rPr>
          <w:color w:val="FF0000"/>
          <w:szCs w:val="22"/>
        </w:rPr>
      </w:pPr>
      <w:r w:rsidRPr="00D667D8">
        <w:rPr>
          <w:szCs w:val="22"/>
        </w:rPr>
        <w:t>States without specific criteria in their constitution affecting congressional mapmaking</w:t>
      </w:r>
      <w:r w:rsidRPr="00D667D8">
        <w:rPr>
          <w:b/>
          <w:bCs/>
          <w:szCs w:val="22"/>
        </w:rPr>
        <w:t xml:space="preserve"> </w:t>
      </w:r>
      <w:r w:rsidRPr="00D667D8">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p>
  </w:footnote>
  <w:footnote w:id="13">
    <w:p w14:paraId="3298342F" w14:textId="0F536BEE" w:rsidR="00CB1F2B" w:rsidRPr="00D667D8" w:rsidRDefault="00CB1F2B" w:rsidP="006A5C83">
      <w:pPr>
        <w:pStyle w:val="FootnoteText"/>
        <w:rPr>
          <w:ins w:id="185" w:author="Bernie Grofman" w:date="2022-11-26T22:54:00Z"/>
          <w:color w:val="FF0000"/>
          <w:szCs w:val="22"/>
        </w:rPr>
      </w:pPr>
      <w:ins w:id="186" w:author="Bernie Grofman" w:date="2022-11-26T22:54:00Z">
        <w:r w:rsidRPr="00D667D8">
          <w:rPr>
            <w:rStyle w:val="FootnoteReference"/>
            <w:szCs w:val="22"/>
          </w:rPr>
          <w:footnoteRef/>
        </w:r>
        <w:r w:rsidRPr="00D667D8">
          <w:rPr>
            <w:szCs w:val="22"/>
          </w:rPr>
          <w:t xml:space="preserve"> </w:t>
        </w:r>
        <w:r w:rsidRPr="00FD66D1">
          <w:rPr>
            <w:b/>
            <w:szCs w:val="22"/>
          </w:rPr>
          <w:t xml:space="preserve">See </w:t>
        </w:r>
      </w:ins>
      <w:ins w:id="187" w:author="Bernie Grofman" w:date="2022-11-26T23:04:00Z">
        <w:r>
          <w:rPr>
            <w:b/>
            <w:szCs w:val="22"/>
          </w:rPr>
          <w:t xml:space="preserve">details </w:t>
        </w:r>
      </w:ins>
      <w:ins w:id="188" w:author="Bernie Grofman" w:date="2022-11-26T22:54:00Z">
        <w:r>
          <w:rPr>
            <w:b/>
            <w:szCs w:val="22"/>
          </w:rPr>
          <w:t>later in the text</w:t>
        </w:r>
        <w:r>
          <w:rPr>
            <w:szCs w:val="22"/>
          </w:rPr>
          <w:t xml:space="preserve">. </w:t>
        </w:r>
      </w:ins>
    </w:p>
  </w:footnote>
  <w:footnote w:id="14">
    <w:p w14:paraId="4DDFC0FE" w14:textId="77777777" w:rsidR="00CB1F2B" w:rsidRPr="00D667D8" w:rsidRDefault="00CB1F2B" w:rsidP="00A36FE3">
      <w:pPr>
        <w:pStyle w:val="FootnoteText"/>
        <w:rPr>
          <w:ins w:id="204" w:author="Bernie Grofman" w:date="2022-11-26T23:15:00Z"/>
          <w:szCs w:val="22"/>
        </w:rPr>
      </w:pPr>
      <w:ins w:id="205" w:author="Bernie Grofman" w:date="2022-11-26T23:15:00Z">
        <w:r w:rsidRPr="00D667D8">
          <w:rPr>
            <w:rStyle w:val="FootnoteReference"/>
            <w:szCs w:val="22"/>
          </w:rPr>
          <w:footnoteRef/>
        </w:r>
        <w:r w:rsidRPr="00D667D8">
          <w:rPr>
            <w:szCs w:val="22"/>
          </w:rPr>
          <w:t xml:space="preserve"> See </w:t>
        </w:r>
        <w:r w:rsidRPr="00D667D8">
          <w:rPr>
            <w:szCs w:val="22"/>
          </w:rPr>
          <w:fldChar w:fldCharType="begin"/>
        </w:r>
        <w:r w:rsidRPr="00D667D8">
          <w:rPr>
            <w:szCs w:val="22"/>
          </w:rPr>
          <w:instrText xml:space="preserve"> ADDIN ZOTERO_ITEM CSL_CITATION {"citationID":"C8B3ySxy","properties":{"formattedCitation":"(Douglas 2014)","plainCitation":"(Douglas 2014)","dontUpdate":true,"noteIndex":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D667D8">
          <w:rPr>
            <w:szCs w:val="22"/>
          </w:rPr>
          <w:fldChar w:fldCharType="separate"/>
        </w:r>
        <w:r w:rsidRPr="00D667D8">
          <w:rPr>
            <w:noProof/>
            <w:szCs w:val="22"/>
          </w:rPr>
          <w:t>Douglas (2014)</w:t>
        </w:r>
        <w:r w:rsidRPr="00D667D8">
          <w:rPr>
            <w:szCs w:val="22"/>
          </w:rPr>
          <w:fldChar w:fldCharType="end"/>
        </w:r>
        <w:r w:rsidRPr="00D667D8">
          <w:rPr>
            <w:szCs w:val="22"/>
          </w:rPr>
          <w:t xml:space="preserve">, </w:t>
        </w:r>
        <w:r w:rsidRPr="00D667D8">
          <w:rPr>
            <w:i/>
            <w:iCs/>
            <w:szCs w:val="22"/>
          </w:rPr>
          <w:t>The Right to Vote Under State Constitutions</w:t>
        </w:r>
        <w:r w:rsidRPr="00D667D8">
          <w:rPr>
            <w:szCs w:val="22"/>
          </w:rPr>
          <w:t xml:space="preserve"> for more information on the right to vote found in state constitutions.</w:t>
        </w:r>
      </w:ins>
    </w:p>
  </w:footnote>
  <w:footnote w:id="15">
    <w:p w14:paraId="67F6BAD9" w14:textId="77777777" w:rsidR="00CB1F2B" w:rsidRPr="00D667D8" w:rsidRDefault="00CB1F2B" w:rsidP="00A36FE3">
      <w:pPr>
        <w:pStyle w:val="FootnoteText"/>
        <w:rPr>
          <w:ins w:id="225" w:author="Bernie Grofman" w:date="2022-11-26T23:20:00Z"/>
          <w:szCs w:val="22"/>
        </w:rPr>
      </w:pPr>
      <w:ins w:id="226" w:author="Bernie Grofman" w:date="2022-11-26T23:20:00Z">
        <w:r w:rsidRPr="00D667D8">
          <w:rPr>
            <w:rStyle w:val="FootnoteReference"/>
            <w:szCs w:val="22"/>
          </w:rPr>
          <w:footnoteRef/>
        </w:r>
        <w:r w:rsidRPr="00D667D8">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ins>
    </w:p>
  </w:footnote>
  <w:footnote w:id="16">
    <w:p w14:paraId="4A38D7C1" w14:textId="01FF1E79" w:rsidR="00CB1F2B" w:rsidDel="006A5C83" w:rsidRDefault="00CB1F2B" w:rsidP="00E42B7C">
      <w:pPr>
        <w:pStyle w:val="FootnoteText"/>
        <w:rPr>
          <w:del w:id="260" w:author="Bernie Grofman" w:date="2022-11-26T22:59:00Z"/>
        </w:rPr>
      </w:pPr>
      <w:ins w:id="261" w:author="Bernie Grofman" w:date="2022-11-26T18:06:00Z">
        <w:del w:id="262" w:author="Bernie Grofman" w:date="2022-11-26T22:59:00Z">
          <w:r w:rsidDel="006A5C83">
            <w:rPr>
              <w:rStyle w:val="FootnoteReference"/>
            </w:rPr>
            <w:footnoteRef/>
          </w:r>
          <w:r w:rsidDel="006A5C83">
            <w:delText xml:space="preserve"> </w:delText>
          </w:r>
          <w:r w:rsidRPr="00D667D8" w:rsidDel="006A5C83">
            <w:rPr>
              <w:szCs w:val="22"/>
            </w:rPr>
            <w:delText>Reformers in some states have considered language that would require single member districts to be drawn so as to give expected seat share results proportional to a party’s statewide vote in prior elections, but this idea has generally foundered on the fact that single seat</w:delText>
          </w:r>
        </w:del>
      </w:ins>
      <w:ins w:id="263" w:author="Bernie Grofman" w:date="2022-11-26T18:10:00Z">
        <w:del w:id="264" w:author="Bernie Grofman" w:date="2022-11-26T22:59:00Z">
          <w:r w:rsidDel="006A5C83">
            <w:rPr>
              <w:szCs w:val="22"/>
            </w:rPr>
            <w:delText xml:space="preserve"> plurality elections</w:delText>
          </w:r>
        </w:del>
      </w:ins>
      <w:ins w:id="265" w:author="Bernie Grofman" w:date="2022-11-26T18:06:00Z">
        <w:del w:id="266" w:author="Bernie Grofman" w:date="2022-11-26T22:59:00Z">
          <w:r w:rsidRPr="00D667D8" w:rsidDel="006A5C83">
            <w:rPr>
              <w:szCs w:val="22"/>
            </w:rPr>
            <w:delText xml:space="preserve"> cannot be expected to give proportional results </w:delText>
          </w:r>
          <w:r w:rsidRPr="00D667D8" w:rsidDel="006A5C83">
            <w:rPr>
              <w:szCs w:val="22"/>
            </w:rPr>
            <w:fldChar w:fldCharType="begin"/>
          </w:r>
          <w:r w:rsidRPr="00D667D8" w:rsidDel="006A5C83">
            <w:rPr>
              <w:szCs w:val="22"/>
            </w:rPr>
            <w:delInstrText xml:space="preserve"> ADDIN ZOTERO_ITEM CSL_CITATION {"citationID":"P4ZWXOcZ","properties":{"formattedCitation":"(Grofman 1982)","plainCitation":"(Grofman 1982)","noteIndex":8},"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schema":"https://github.com/citation-style-language/schema/raw/master/csl-citation.json"} </w:delInstrText>
          </w:r>
          <w:r w:rsidRPr="00D667D8" w:rsidDel="006A5C83">
            <w:rPr>
              <w:szCs w:val="22"/>
            </w:rPr>
            <w:fldChar w:fldCharType="separate"/>
          </w:r>
          <w:r w:rsidRPr="00D667D8" w:rsidDel="006A5C83">
            <w:rPr>
              <w:noProof/>
              <w:szCs w:val="22"/>
            </w:rPr>
            <w:delText>(Grofman 1982)</w:delText>
          </w:r>
          <w:r w:rsidRPr="00D667D8" w:rsidDel="006A5C83">
            <w:rPr>
              <w:szCs w:val="22"/>
            </w:rPr>
            <w:fldChar w:fldCharType="end"/>
          </w:r>
        </w:del>
      </w:ins>
      <w:ins w:id="267" w:author="Bernie Grofman" w:date="2022-11-26T18:11:00Z">
        <w:del w:id="268" w:author="Bernie Grofman" w:date="2022-11-26T22:59:00Z">
          <w:r w:rsidDel="006A5C83">
            <w:rPr>
              <w:szCs w:val="22"/>
            </w:rPr>
            <w:delText xml:space="preserve">. </w:delText>
          </w:r>
          <w:r w:rsidRPr="00E42B7C" w:rsidDel="006A5C83">
            <w:rPr>
              <w:b/>
              <w:szCs w:val="22"/>
              <w:rPrChange w:id="269" w:author="Bernie Grofman" w:date="2022-11-26T18:11:00Z">
                <w:rPr>
                  <w:szCs w:val="22"/>
                </w:rPr>
              </w:rPrChange>
            </w:rPr>
            <w:delText>Consequently, s</w:delText>
          </w:r>
        </w:del>
      </w:ins>
      <w:ins w:id="270" w:author="Bernie Grofman" w:date="2022-11-26T18:09:00Z">
        <w:del w:id="271" w:author="Bernie Grofman" w:date="2022-11-26T22:59:00Z">
          <w:r w:rsidRPr="00E42B7C" w:rsidDel="006A5C83">
            <w:rPr>
              <w:b/>
              <w:szCs w:val="22"/>
              <w:rPrChange w:id="272" w:author="Bernie Grofman" w:date="2022-11-26T18:11:00Z">
                <w:rPr>
                  <w:szCs w:val="22"/>
                </w:rPr>
              </w:rPrChange>
            </w:rPr>
            <w:delText>ome</w:delText>
          </w:r>
          <w:r w:rsidRPr="00D667D8" w:rsidDel="006A5C83">
            <w:rPr>
              <w:szCs w:val="22"/>
            </w:rPr>
            <w:delText xml:space="preserve"> reformers have also advocated a change in the basis of elections, from single seat plurality rules to some form of proportional representation with multi-seat constituencies.</w:delText>
          </w:r>
        </w:del>
      </w:ins>
    </w:p>
  </w:footnote>
  <w:footnote w:id="17">
    <w:p w14:paraId="55869CD6" w14:textId="1DD409F1" w:rsidR="00CB1F2B" w:rsidRPr="00D667D8" w:rsidDel="00A36FE3" w:rsidRDefault="00CB1F2B" w:rsidP="00CC25AD">
      <w:pPr>
        <w:pStyle w:val="FootnoteText"/>
        <w:rPr>
          <w:del w:id="291" w:author="Bernie Grofman" w:date="2022-11-26T23:15:00Z"/>
          <w:color w:val="FF0000"/>
          <w:szCs w:val="22"/>
        </w:rPr>
      </w:pPr>
      <w:del w:id="292" w:author="Bernie Grofman" w:date="2022-11-26T23:15:00Z">
        <w:r w:rsidRPr="00D667D8" w:rsidDel="00A36FE3">
          <w:rPr>
            <w:rStyle w:val="FootnoteReference"/>
            <w:szCs w:val="22"/>
          </w:rPr>
          <w:footnoteRef/>
        </w:r>
        <w:r w:rsidRPr="00D667D8" w:rsidDel="00A36FE3">
          <w:rPr>
            <w:szCs w:val="22"/>
          </w:rPr>
          <w:delText xml:space="preserve"> </w:delText>
        </w:r>
      </w:del>
      <w:ins w:id="293" w:author="Bernie Grofman" w:date="2022-11-26T18:03:00Z">
        <w:del w:id="294" w:author="Bernie Grofman" w:date="2022-11-26T23:15:00Z">
          <w:r w:rsidRPr="00E42B7C" w:rsidDel="00A36FE3">
            <w:rPr>
              <w:b/>
              <w:szCs w:val="22"/>
              <w:rPrChange w:id="295" w:author="Bernie Grofman" w:date="2022-11-26T18:03:00Z">
                <w:rPr>
                  <w:szCs w:val="22"/>
                </w:rPr>
              </w:rPrChange>
            </w:rPr>
            <w:delText xml:space="preserve">See </w:delText>
          </w:r>
        </w:del>
      </w:ins>
      <w:ins w:id="296" w:author="Bernie Grofman" w:date="2022-11-26T22:12:00Z">
        <w:del w:id="297" w:author="Bernie Grofman" w:date="2022-11-26T23:15:00Z">
          <w:r w:rsidDel="00A36FE3">
            <w:rPr>
              <w:b/>
              <w:szCs w:val="22"/>
            </w:rPr>
            <w:delText xml:space="preserve">later in the text for </w:delText>
          </w:r>
        </w:del>
      </w:ins>
      <w:ins w:id="298" w:author="Bernie Grofman" w:date="2022-11-26T18:03:00Z">
        <w:del w:id="299" w:author="Bernie Grofman" w:date="2022-11-26T23:15:00Z">
          <w:r w:rsidRPr="00E42B7C" w:rsidDel="00A36FE3">
            <w:rPr>
              <w:b/>
              <w:szCs w:val="22"/>
              <w:rPrChange w:id="300" w:author="Bernie Grofman" w:date="2022-11-26T18:03:00Z">
                <w:rPr>
                  <w:szCs w:val="22"/>
                </w:rPr>
              </w:rPrChange>
            </w:rPr>
            <w:delText>a list of such states</w:delText>
          </w:r>
          <w:r w:rsidDel="00A36FE3">
            <w:rPr>
              <w:szCs w:val="22"/>
            </w:rPr>
            <w:delText xml:space="preserve">. </w:delText>
          </w:r>
        </w:del>
      </w:ins>
      <w:del w:id="301" w:author="Bernie Grofman" w:date="2022-11-26T23:15:00Z">
        <w:r w:rsidRPr="00D667D8" w:rsidDel="00A36FE3">
          <w:rPr>
            <w:szCs w:val="22"/>
          </w:rPr>
          <w:delText xml:space="preserve">Some reformers have also advocated a change in the basis of elections, from single seat plurality rules to some form of proportional representation with multi-seat constituencies. Reformers in some states have also considered language that would require single member districts to be drawn so as to give expected seat share results proportional to a party’s statewide vote in prior elections, but this idea has generally foundered on the fact that single seat plurality elections cannot be expected to give proportional results </w:delText>
        </w:r>
        <w:r w:rsidRPr="00D667D8" w:rsidDel="00A36FE3">
          <w:rPr>
            <w:szCs w:val="22"/>
          </w:rPr>
          <w:fldChar w:fldCharType="begin"/>
        </w:r>
        <w:r w:rsidRPr="00D667D8" w:rsidDel="00A36FE3">
          <w:rPr>
            <w:szCs w:val="22"/>
          </w:rPr>
          <w:delInstrText xml:space="preserve"> ADDIN ZOTERO_ITEM CSL_CITATION {"citationID":"P4ZWXOcZ","properties":{"formattedCitation":"(Grofman 1982)","plainCitation":"(Grofman 1982)","noteIndex":8},"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schema":"https://github.com/citation-style-language/schema/raw/master/csl-citation.json"} </w:delInstrText>
        </w:r>
        <w:r w:rsidRPr="00D667D8" w:rsidDel="00A36FE3">
          <w:rPr>
            <w:szCs w:val="22"/>
          </w:rPr>
          <w:fldChar w:fldCharType="separate"/>
        </w:r>
        <w:r w:rsidRPr="00D667D8" w:rsidDel="00A36FE3">
          <w:rPr>
            <w:noProof/>
            <w:szCs w:val="22"/>
          </w:rPr>
          <w:delText>(Grofman 1982)</w:delText>
        </w:r>
        <w:r w:rsidRPr="00D667D8" w:rsidDel="00A36FE3">
          <w:rPr>
            <w:szCs w:val="22"/>
          </w:rPr>
          <w:fldChar w:fldCharType="end"/>
        </w:r>
        <w:r w:rsidRPr="00D667D8" w:rsidDel="00A36FE3">
          <w:rPr>
            <w:szCs w:val="22"/>
          </w:rPr>
          <w:delText>.</w:delText>
        </w:r>
      </w:del>
    </w:p>
  </w:footnote>
  <w:footnote w:id="18">
    <w:p w14:paraId="7443CD79" w14:textId="50AE9747" w:rsidR="00CB1F2B" w:rsidRPr="00D667D8" w:rsidDel="00A36FE3" w:rsidRDefault="00CB1F2B" w:rsidP="00A51709">
      <w:pPr>
        <w:pStyle w:val="FootnoteText"/>
        <w:rPr>
          <w:del w:id="319" w:author="Bernie Grofman" w:date="2022-11-26T23:15:00Z"/>
          <w:szCs w:val="22"/>
        </w:rPr>
      </w:pPr>
      <w:del w:id="320" w:author="Bernie Grofman" w:date="2022-11-26T23:15:00Z">
        <w:r w:rsidRPr="00D667D8" w:rsidDel="00A36FE3">
          <w:rPr>
            <w:rStyle w:val="FootnoteReference"/>
            <w:szCs w:val="22"/>
          </w:rPr>
          <w:footnoteRef/>
        </w:r>
        <w:r w:rsidRPr="00D667D8" w:rsidDel="00A36FE3">
          <w:rPr>
            <w:szCs w:val="22"/>
          </w:rPr>
          <w:delText xml:space="preserve"> See </w:delText>
        </w:r>
        <w:r w:rsidRPr="00D667D8" w:rsidDel="00A36FE3">
          <w:rPr>
            <w:szCs w:val="22"/>
          </w:rPr>
          <w:fldChar w:fldCharType="begin"/>
        </w:r>
        <w:r w:rsidRPr="00D667D8" w:rsidDel="00A36FE3">
          <w:rPr>
            <w:szCs w:val="22"/>
          </w:rPr>
          <w:delInstrText xml:space="preserve"> ADDIN ZOTERO_ITEM CSL_CITATION {"citationID":"C8B3ySxy","properties":{"formattedCitation":"(Douglas 2014)","plainCitation":"(Douglas 2014)","dontUpdate":true,"noteIndex":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delInstrText>
        </w:r>
        <w:r w:rsidRPr="00D667D8" w:rsidDel="00A36FE3">
          <w:rPr>
            <w:szCs w:val="22"/>
          </w:rPr>
          <w:fldChar w:fldCharType="separate"/>
        </w:r>
        <w:r w:rsidRPr="00D667D8" w:rsidDel="00A36FE3">
          <w:rPr>
            <w:noProof/>
            <w:szCs w:val="22"/>
          </w:rPr>
          <w:delText>Douglas (2014)</w:delText>
        </w:r>
        <w:r w:rsidRPr="00D667D8" w:rsidDel="00A36FE3">
          <w:rPr>
            <w:szCs w:val="22"/>
          </w:rPr>
          <w:fldChar w:fldCharType="end"/>
        </w:r>
        <w:r w:rsidRPr="00D667D8" w:rsidDel="00A36FE3">
          <w:rPr>
            <w:szCs w:val="22"/>
          </w:rPr>
          <w:delText xml:space="preserve">, </w:delText>
        </w:r>
        <w:r w:rsidRPr="00D667D8" w:rsidDel="00A36FE3">
          <w:rPr>
            <w:i/>
            <w:iCs/>
            <w:szCs w:val="22"/>
          </w:rPr>
          <w:delText>The Right to Vote Under State Constitutions</w:delText>
        </w:r>
        <w:r w:rsidRPr="00D667D8" w:rsidDel="00A36FE3">
          <w:rPr>
            <w:szCs w:val="22"/>
          </w:rPr>
          <w:delText xml:space="preserve"> for more information on the right to vote found in state constitutions.</w:delText>
        </w:r>
      </w:del>
    </w:p>
  </w:footnote>
  <w:footnote w:id="19">
    <w:p w14:paraId="36CC3D5B" w14:textId="33A13FA9" w:rsidR="00CB1F2B" w:rsidRPr="00D667D8" w:rsidDel="0003490C" w:rsidRDefault="00CB1F2B" w:rsidP="00E73FF8">
      <w:pPr>
        <w:pStyle w:val="FootnoteText"/>
        <w:rPr>
          <w:del w:id="327" w:author="Bernie Grofman" w:date="2022-11-26T21:10:00Z"/>
          <w:szCs w:val="22"/>
        </w:rPr>
      </w:pPr>
      <w:del w:id="328" w:author="Bernie Grofman" w:date="2022-11-26T21:10:00Z">
        <w:r w:rsidRPr="00D667D8" w:rsidDel="0003490C">
          <w:rPr>
            <w:rStyle w:val="FootnoteReference"/>
            <w:szCs w:val="22"/>
          </w:rPr>
          <w:footnoteRef/>
        </w:r>
        <w:r w:rsidRPr="00D667D8" w:rsidDel="0003490C">
          <w:rPr>
            <w:szCs w:val="22"/>
          </w:rPr>
          <w:delTex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delText>
        </w:r>
      </w:del>
    </w:p>
  </w:footnote>
  <w:footnote w:id="20">
    <w:p w14:paraId="6B791275" w14:textId="77777777" w:rsidR="00CB1F2B" w:rsidRPr="00D667D8" w:rsidRDefault="00CB1F2B" w:rsidP="00036774">
      <w:pPr>
        <w:pStyle w:val="FootnoteText"/>
        <w:rPr>
          <w:szCs w:val="22"/>
        </w:rPr>
      </w:pPr>
      <w:r w:rsidRPr="00D667D8">
        <w:rPr>
          <w:rStyle w:val="FootnoteReference"/>
          <w:szCs w:val="22"/>
        </w:rPr>
        <w:footnoteRef/>
      </w:r>
      <w:r w:rsidRPr="00D667D8">
        <w:rPr>
          <w:szCs w:val="22"/>
        </w:rPr>
        <w:t xml:space="preserve"> For an overview of </w:t>
      </w:r>
      <w:r w:rsidRPr="00D667D8">
        <w:rPr>
          <w:i/>
          <w:iCs/>
          <w:szCs w:val="22"/>
        </w:rPr>
        <w:t>Vieth</w:t>
      </w:r>
      <w:r w:rsidRPr="00D667D8">
        <w:rPr>
          <w:szCs w:val="22"/>
        </w:rPr>
        <w:t xml:space="preserve"> see </w:t>
      </w:r>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Content>
          <w:r w:rsidRPr="00D667D8">
            <w:rPr>
              <w:color w:val="000000"/>
              <w:szCs w:val="22"/>
            </w:rPr>
            <w:t xml:space="preserve">McGann et al., </w:t>
          </w:r>
          <w:r w:rsidRPr="00D667D8">
            <w:rPr>
              <w:i/>
              <w:iCs/>
              <w:color w:val="000000"/>
              <w:szCs w:val="22"/>
            </w:rPr>
            <w:t>Gerrymandering in America: The House of Representatives, the Supreme Court, and the Future of Popular Sovereignty</w:t>
          </w:r>
          <w:r w:rsidRPr="00D667D8">
            <w:rPr>
              <w:color w:val="000000"/>
              <w:szCs w:val="22"/>
            </w:rPr>
            <w:t>, (2016)</w:t>
          </w:r>
        </w:sdtContent>
      </w:sdt>
    </w:p>
  </w:footnote>
  <w:footnote w:id="21">
    <w:p w14:paraId="2FCBBD63" w14:textId="419BA9FC" w:rsidR="00CB1F2B" w:rsidRPr="00D667D8" w:rsidRDefault="00CB1F2B">
      <w:pPr>
        <w:pStyle w:val="FootnoteText"/>
        <w:rPr>
          <w:szCs w:val="22"/>
        </w:rPr>
      </w:pPr>
      <w:r w:rsidRPr="00D667D8">
        <w:rPr>
          <w:rStyle w:val="FootnoteReference"/>
          <w:szCs w:val="22"/>
        </w:rPr>
        <w:footnoteRef/>
      </w:r>
      <w:r w:rsidRPr="00D667D8">
        <w:rPr>
          <w:szCs w:val="22"/>
        </w:rPr>
        <w:t xml:space="preserve"> https://www.supremecourt.gov/opinions/03pdf/02-1580.pdf</w:t>
      </w:r>
    </w:p>
  </w:footnote>
  <w:footnote w:id="22">
    <w:p w14:paraId="41504192" w14:textId="5C752471"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D667D8">
        <w:rPr>
          <w:szCs w:val="22"/>
        </w:rPr>
        <w:fldChar w:fldCharType="begin"/>
      </w:r>
      <w:r w:rsidRPr="00D667D8">
        <w:rPr>
          <w:szCs w:val="22"/>
        </w:rPr>
        <w:instrText xml:space="preserve"> ADDIN ZOTERO_ITEM CSL_CITATION {"citationID":"hpVUfkvG","properties":{"formattedCitation":"(Grofman and King 2007)","plainCitation":"(Grofman and King 2007)","noteIndex":1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D667D8">
        <w:rPr>
          <w:szCs w:val="22"/>
        </w:rPr>
        <w:fldChar w:fldCharType="separate"/>
      </w:r>
      <w:r w:rsidRPr="00D667D8">
        <w:rPr>
          <w:noProof/>
          <w:szCs w:val="22"/>
        </w:rPr>
        <w:t>(Grofman and King 2007)</w:t>
      </w:r>
      <w:r w:rsidRPr="00D667D8">
        <w:rPr>
          <w:szCs w:val="22"/>
        </w:rPr>
        <w:fldChar w:fldCharType="end"/>
      </w:r>
      <w:r w:rsidRPr="00D667D8">
        <w:rPr>
          <w:szCs w:val="22"/>
        </w:rPr>
        <w:t>.</w:t>
      </w:r>
    </w:p>
  </w:footnote>
  <w:footnote w:id="23">
    <w:p w14:paraId="79D629E3" w14:textId="447B857E" w:rsidR="00CB1F2B" w:rsidRPr="00D667D8" w:rsidRDefault="00CB1F2B">
      <w:pPr>
        <w:pStyle w:val="FootnoteText"/>
        <w:rPr>
          <w:szCs w:val="22"/>
        </w:rPr>
      </w:pPr>
      <w:r w:rsidRPr="00D667D8">
        <w:rPr>
          <w:rStyle w:val="FootnoteReference"/>
          <w:szCs w:val="22"/>
        </w:rPr>
        <w:footnoteRef/>
      </w:r>
      <w:r w:rsidRPr="00D667D8">
        <w:rPr>
          <w:szCs w:val="22"/>
        </w:rPr>
        <w:t xml:space="preserve"> The map that was to be replaced was itself drawn as a remedy to an earlier racial gerrymander. </w:t>
      </w:r>
      <w:r w:rsidRPr="00D667D8">
        <w:rPr>
          <w:i/>
          <w:iCs/>
          <w:szCs w:val="22"/>
        </w:rPr>
        <w:t>Harris v. McCrory</w:t>
      </w:r>
      <w:r w:rsidRPr="00D667D8">
        <w:rPr>
          <w:szCs w:val="22"/>
        </w:rPr>
        <w:t xml:space="preserve">, 159 F. Supp. 3d 600 (M.D.N.C. 2016). 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Pr="00D667D8">
        <w:rPr>
          <w:i/>
          <w:iCs/>
          <w:szCs w:val="22"/>
        </w:rPr>
        <w:t>Rucho</w:t>
      </w:r>
      <w:r w:rsidRPr="00D667D8">
        <w:rPr>
          <w:szCs w:val="22"/>
        </w:rPr>
        <w:t>, 318 F Supp. 3d at 808. That map was approved on a party line vote.</w:t>
      </w:r>
    </w:p>
  </w:footnote>
  <w:footnote w:id="24">
    <w:p w14:paraId="4C727076" w14:textId="75BB9E16" w:rsidR="00CB1F2B" w:rsidRPr="00D667D8" w:rsidRDefault="00CB1F2B">
      <w:pPr>
        <w:pStyle w:val="FootnoteText"/>
        <w:rPr>
          <w:szCs w:val="22"/>
        </w:rPr>
      </w:pPr>
      <w:r w:rsidRPr="00D667D8">
        <w:rPr>
          <w:rStyle w:val="FootnoteReference"/>
          <w:szCs w:val="22"/>
        </w:rPr>
        <w:footnoteRef/>
      </w:r>
      <w:r w:rsidRPr="00D667D8">
        <w:rPr>
          <w:szCs w:val="22"/>
        </w:rPr>
        <w:t xml:space="preserve"> On December 2, 2015, the Florida Supreme Court issued an opinion intended to bring finality to litigation surrounding the state’s congressional redistricting that “spanned nearly four years in state courts.” https://law.justia.com/cases/florida/supreme-court/2015/sc14-1905-0.html. </w:t>
      </w:r>
    </w:p>
  </w:footnote>
  <w:footnote w:id="25">
    <w:p w14:paraId="365C1076" w14:textId="2292DAE9" w:rsidR="00CB1F2B" w:rsidRPr="00D667D8" w:rsidRDefault="00CB1F2B">
      <w:pPr>
        <w:pStyle w:val="FootnoteText"/>
        <w:rPr>
          <w:szCs w:val="22"/>
        </w:rPr>
      </w:pPr>
      <w:r w:rsidRPr="00D667D8">
        <w:rPr>
          <w:rStyle w:val="FootnoteReference"/>
          <w:szCs w:val="22"/>
        </w:rPr>
        <w:footnoteRef/>
      </w:r>
      <w:r w:rsidRPr="00D667D8">
        <w:rPr>
          <w:szCs w:val="22"/>
        </w:rPr>
        <w:t xml:space="preserve"> The case was in direct response to the U.S. Supreme Court’s ruling in </w:t>
      </w:r>
      <w:r w:rsidRPr="00D667D8">
        <w:rPr>
          <w:i/>
          <w:iCs/>
          <w:szCs w:val="22"/>
        </w:rPr>
        <w:t xml:space="preserve">Rucho </w:t>
      </w:r>
      <w:r w:rsidRPr="00D667D8">
        <w:rPr>
          <w:szCs w:val="22"/>
        </w:rPr>
        <w:t xml:space="preserve">and heard challenges to both the state legislative maps </w:t>
      </w:r>
      <w:r w:rsidRPr="00D667D8">
        <w:rPr>
          <w:i/>
          <w:iCs/>
          <w:szCs w:val="22"/>
        </w:rPr>
        <w:t>Common Cause v. Lewis</w:t>
      </w:r>
      <w:r w:rsidRPr="00D667D8">
        <w:rPr>
          <w:szCs w:val="22"/>
        </w:rPr>
        <w:t>, 834 SE 2d 425 - NC: Supreme Court 2019 and the congressional Maps.</w:t>
      </w:r>
    </w:p>
  </w:footnote>
  <w:footnote w:id="26">
    <w:p w14:paraId="71C63912" w14:textId="6F8B0723" w:rsidR="00CB1F2B" w:rsidRPr="00D667D8" w:rsidRDefault="00CB1F2B" w:rsidP="002B2318">
      <w:pPr>
        <w:pStyle w:val="FootnoteText"/>
        <w:rPr>
          <w:szCs w:val="22"/>
        </w:rPr>
      </w:pPr>
      <w:r w:rsidRPr="00D667D8">
        <w:rPr>
          <w:rStyle w:val="FootnoteReference"/>
          <w:szCs w:val="22"/>
        </w:rPr>
        <w:footnoteRef/>
      </w:r>
      <w:r w:rsidRPr="00D667D8">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Pr="00D667D8">
          <w:rPr>
            <w:rStyle w:val="Hyperlink"/>
            <w:color w:val="auto"/>
            <w:szCs w:val="22"/>
            <w:u w:val="none"/>
          </w:rPr>
          <w:t>https://www.brennancenter.org/sites/default/files/2019-10/2019-10-28-Harper%20v_%20Lewis-Order.pdf</w:t>
        </w:r>
      </w:hyperlink>
      <w:r w:rsidRPr="00D667D8">
        <w:rPr>
          <w:szCs w:val="22"/>
        </w:rPr>
        <w:t xml:space="preserve"> 17-18. </w:t>
      </w:r>
    </w:p>
  </w:footnote>
  <w:footnote w:id="27">
    <w:p w14:paraId="5C884F2A" w14:textId="3A1D7505" w:rsidR="00CB1F2B" w:rsidRPr="00D667D8" w:rsidRDefault="00CB1F2B" w:rsidP="00521D1F">
      <w:pPr>
        <w:pStyle w:val="FootnoteText"/>
        <w:rPr>
          <w:szCs w:val="22"/>
        </w:rPr>
      </w:pPr>
      <w:r w:rsidRPr="00D667D8">
        <w:rPr>
          <w:rStyle w:val="FootnoteReference"/>
          <w:szCs w:val="22"/>
        </w:rPr>
        <w:footnoteRef/>
      </w:r>
      <w:r w:rsidRPr="00D667D8">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w:t>
      </w:r>
      <w:r w:rsidRPr="002D056C">
        <w:rPr>
          <w:i/>
          <w:szCs w:val="22"/>
          <w:rPrChange w:id="421" w:author="Bernie Grofman" w:date="2022-11-26T22:20:00Z">
            <w:rPr>
              <w:szCs w:val="22"/>
            </w:rPr>
          </w:rPrChange>
        </w:rPr>
        <w:t>The News &amp; Observer.</w:t>
      </w:r>
      <w:r w:rsidRPr="00D667D8">
        <w:rPr>
          <w:szCs w:val="22"/>
        </w:rPr>
        <w:t xml:space="preserve"> www.newsobserver.com/news/politics-government/election/article237958719.html</w:t>
      </w:r>
    </w:p>
  </w:footnote>
  <w:footnote w:id="28">
    <w:p w14:paraId="479E3028" w14:textId="1848F8F6" w:rsidR="00CB1F2B" w:rsidRPr="00D667D8" w:rsidDel="006E4024" w:rsidRDefault="00CB1F2B">
      <w:pPr>
        <w:pStyle w:val="FootnoteText"/>
        <w:rPr>
          <w:del w:id="450" w:author="Bernie Grofman" w:date="2022-11-26T21:59:00Z"/>
          <w:szCs w:val="22"/>
        </w:rPr>
      </w:pPr>
      <w:del w:id="451" w:author="Bernie Grofman" w:date="2022-11-26T21:59:00Z">
        <w:r w:rsidRPr="00D667D8" w:rsidDel="006E4024">
          <w:rPr>
            <w:rStyle w:val="FootnoteReference"/>
            <w:szCs w:val="22"/>
          </w:rPr>
          <w:footnoteRef/>
        </w:r>
        <w:r w:rsidRPr="00D667D8" w:rsidDel="006E4024">
          <w:rPr>
            <w:szCs w:val="22"/>
          </w:rPr>
          <w:delText xml:space="preserve"> Arizona, California, Colorado, Hawaii, Idaho, Michigan, Montana, New Jersey, New York, Virginia, Washington</w:delText>
        </w:r>
      </w:del>
    </w:p>
  </w:footnote>
  <w:footnote w:id="29">
    <w:p w14:paraId="1C43E54C" w14:textId="25663799" w:rsidR="00CB1F2B" w:rsidRPr="006E4024" w:rsidDel="006E4024" w:rsidRDefault="00CB1F2B">
      <w:pPr>
        <w:pStyle w:val="FootnoteText"/>
        <w:rPr>
          <w:del w:id="452" w:author="Bernie Grofman" w:date="2022-11-26T21:59:00Z"/>
          <w:b/>
          <w:szCs w:val="22"/>
          <w:rPrChange w:id="453" w:author="Bernie Grofman" w:date="2022-11-26T21:51:00Z">
            <w:rPr>
              <w:del w:id="454" w:author="Bernie Grofman" w:date="2022-11-26T21:59:00Z"/>
              <w:szCs w:val="22"/>
            </w:rPr>
          </w:rPrChange>
        </w:rPr>
      </w:pPr>
      <w:del w:id="455" w:author="Bernie Grofman" w:date="2022-11-26T21:59:00Z">
        <w:r w:rsidRPr="00D667D8" w:rsidDel="006E4024">
          <w:rPr>
            <w:rStyle w:val="FootnoteReference"/>
            <w:szCs w:val="22"/>
          </w:rPr>
          <w:footnoteRef/>
        </w:r>
        <w:r w:rsidRPr="00D667D8" w:rsidDel="006E4024">
          <w:rPr>
            <w:szCs w:val="22"/>
          </w:rPr>
          <w:delTex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w:delText>
        </w:r>
      </w:del>
      <w:ins w:id="456" w:author="Bernie Grofman" w:date="2022-11-26T21:44:00Z">
        <w:del w:id="457" w:author="Bernie Grofman" w:date="2022-11-26T21:59:00Z">
          <w:r w:rsidDel="006E4024">
            <w:rPr>
              <w:szCs w:val="22"/>
            </w:rPr>
            <w:delText xml:space="preserve"> </w:delText>
          </w:r>
        </w:del>
      </w:ins>
      <w:ins w:id="458" w:author="Bernie Grofman" w:date="2022-11-26T21:43:00Z">
        <w:del w:id="459" w:author="Bernie Grofman" w:date="2022-11-26T21:59:00Z">
          <w:r w:rsidDel="006E4024">
            <w:rPr>
              <w:szCs w:val="22"/>
            </w:rPr>
            <w:delText>act</w:delText>
          </w:r>
        </w:del>
      </w:ins>
      <w:del w:id="460" w:author="Bernie Grofman" w:date="2022-11-26T21:59:00Z">
        <w:r w:rsidRPr="00D667D8" w:rsidDel="006E4024">
          <w:rPr>
            <w:szCs w:val="22"/>
          </w:rPr>
          <w:delText xml:space="preserve"> again usually because o</w:delText>
        </w:r>
      </w:del>
      <w:ins w:id="461" w:author="Bernie Grofman" w:date="2022-11-26T21:43:00Z">
        <w:del w:id="462" w:author="Bernie Grofman" w:date="2022-11-26T21:59:00Z">
          <w:r w:rsidDel="006E4024">
            <w:rPr>
              <w:szCs w:val="22"/>
            </w:rPr>
            <w:delText xml:space="preserve">, </w:delText>
          </w:r>
          <w:r w:rsidRPr="00707C13" w:rsidDel="006E4024">
            <w:rPr>
              <w:b/>
              <w:szCs w:val="22"/>
              <w:rPrChange w:id="463" w:author="Bernie Grofman" w:date="2022-11-26T21:45:00Z">
                <w:rPr>
                  <w:szCs w:val="22"/>
                </w:rPr>
              </w:rPrChange>
            </w:rPr>
            <w:delText>especially like</w:delText>
          </w:r>
        </w:del>
      </w:ins>
      <w:ins w:id="464" w:author="Bernie Grofman" w:date="2022-11-26T21:44:00Z">
        <w:del w:id="465" w:author="Bernie Grofman" w:date="2022-11-26T21:59:00Z">
          <w:r w:rsidRPr="00707C13" w:rsidDel="006E4024">
            <w:rPr>
              <w:b/>
              <w:szCs w:val="22"/>
              <w:rPrChange w:id="466" w:author="Bernie Grofman" w:date="2022-11-26T21:45:00Z">
                <w:rPr>
                  <w:szCs w:val="22"/>
                </w:rPr>
              </w:rPrChange>
            </w:rPr>
            <w:delText>ly</w:delText>
          </w:r>
        </w:del>
      </w:ins>
      <w:ins w:id="467" w:author="Bernie Grofman" w:date="2022-11-26T21:43:00Z">
        <w:del w:id="468" w:author="Bernie Grofman" w:date="2022-11-26T21:59:00Z">
          <w:r w:rsidRPr="00707C13" w:rsidDel="006E4024">
            <w:rPr>
              <w:b/>
              <w:szCs w:val="22"/>
              <w:rPrChange w:id="469" w:author="Bernie Grofman" w:date="2022-11-26T21:45:00Z">
                <w:rPr>
                  <w:szCs w:val="22"/>
                </w:rPr>
              </w:rPrChange>
            </w:rPr>
            <w:delText xml:space="preserve"> in those states where a </w:delText>
          </w:r>
        </w:del>
      </w:ins>
      <w:del w:id="470" w:author="Bernie Grofman" w:date="2022-11-26T21:59:00Z">
        <w:r w:rsidRPr="00707C13" w:rsidDel="006E4024">
          <w:rPr>
            <w:b/>
            <w:szCs w:val="22"/>
            <w:rPrChange w:id="471" w:author="Bernie Grofman" w:date="2022-11-26T21:45:00Z">
              <w:rPr>
                <w:szCs w:val="22"/>
              </w:rPr>
            </w:rPrChange>
          </w:rPr>
          <w:delText>f supermajority requirements</w:delText>
        </w:r>
      </w:del>
      <w:ins w:id="472" w:author="Bernie Grofman" w:date="2022-11-26T21:44:00Z">
        <w:del w:id="473" w:author="Bernie Grofman" w:date="2022-11-26T21:59:00Z">
          <w:r w:rsidRPr="00707C13" w:rsidDel="006E4024">
            <w:rPr>
              <w:b/>
              <w:szCs w:val="22"/>
              <w:rPrChange w:id="474" w:author="Bernie Grofman" w:date="2022-11-26T21:45:00Z">
                <w:rPr>
                  <w:szCs w:val="22"/>
                </w:rPr>
              </w:rPrChange>
            </w:rPr>
            <w:delText>requirement for legislative enactment of a redistricting plan is in place</w:delText>
          </w:r>
          <w:r w:rsidDel="006E4024">
            <w:rPr>
              <w:szCs w:val="22"/>
            </w:rPr>
            <w:delText>.</w:delText>
          </w:r>
        </w:del>
      </w:ins>
      <w:del w:id="475" w:author="Bernie Grofman" w:date="2022-11-26T21:59:00Z">
        <w:r w:rsidRPr="00D667D8" w:rsidDel="006E4024">
          <w:rPr>
            <w:szCs w:val="22"/>
          </w:rPr>
          <w:delText xml:space="preserve">. In Connecticut, both the legislature and the backup commission failed, and the state Supreme Court drew the map instead. </w:delText>
        </w:r>
      </w:del>
      <w:ins w:id="476" w:author="Bernie Grofman" w:date="2022-11-26T21:45:00Z">
        <w:del w:id="477" w:author="Bernie Grofman" w:date="2022-11-26T21:59:00Z">
          <w:r w:rsidRPr="00D667D8" w:rsidDel="006E4024">
            <w:rPr>
              <w:szCs w:val="22"/>
            </w:rPr>
            <w:delText xml:space="preserve">Indiana </w:delText>
          </w:r>
        </w:del>
      </w:ins>
      <w:ins w:id="478" w:author="Bernie Grofman" w:date="2022-11-26T21:47:00Z">
        <w:del w:id="479" w:author="Bernie Grofman" w:date="2022-11-26T21:59:00Z">
          <w:r w:rsidRPr="00D667D8" w:rsidDel="006E4024">
            <w:rPr>
              <w:szCs w:val="22"/>
            </w:rPr>
            <w:delText>did not require a supermajority</w:delText>
          </w:r>
          <w:r w:rsidDel="006E4024">
            <w:rPr>
              <w:szCs w:val="22"/>
            </w:rPr>
            <w:delText xml:space="preserve"> </w:delText>
          </w:r>
        </w:del>
      </w:ins>
      <w:ins w:id="480" w:author="Bernie Grofman" w:date="2022-11-26T21:48:00Z">
        <w:del w:id="481" w:author="Bernie Grofman" w:date="2022-11-26T21:59:00Z">
          <w:r w:rsidDel="006E4024">
            <w:rPr>
              <w:szCs w:val="22"/>
            </w:rPr>
            <w:delText xml:space="preserve">for the legislature </w:delText>
          </w:r>
        </w:del>
      </w:ins>
      <w:ins w:id="482" w:author="Bernie Grofman" w:date="2022-11-26T21:45:00Z">
        <w:del w:id="483" w:author="Bernie Grofman" w:date="2022-11-26T21:59:00Z">
          <w:r w:rsidRPr="00D667D8" w:rsidDel="006E4024">
            <w:rPr>
              <w:szCs w:val="22"/>
            </w:rPr>
            <w:delText xml:space="preserve"> </w:delText>
          </w:r>
        </w:del>
      </w:ins>
      <w:ins w:id="484" w:author="Bernie Grofman" w:date="2022-11-26T21:48:00Z">
        <w:del w:id="485" w:author="Bernie Grofman" w:date="2022-11-26T21:59:00Z">
          <w:r w:rsidRPr="00707C13" w:rsidDel="006E4024">
            <w:rPr>
              <w:b/>
              <w:szCs w:val="22"/>
              <w:rPrChange w:id="486" w:author="Bernie Grofman" w:date="2022-11-26T21:49:00Z">
                <w:rPr>
                  <w:szCs w:val="22"/>
                </w:rPr>
              </w:rPrChange>
            </w:rPr>
            <w:delText xml:space="preserve">to pass a </w:delText>
          </w:r>
        </w:del>
      </w:ins>
      <w:ins w:id="487" w:author="Bernie Grofman" w:date="2022-11-26T21:45:00Z">
        <w:del w:id="488" w:author="Bernie Grofman" w:date="2022-11-26T21:59:00Z">
          <w:r w:rsidRPr="00707C13" w:rsidDel="006E4024">
            <w:rPr>
              <w:b/>
              <w:szCs w:val="22"/>
              <w:rPrChange w:id="489" w:author="Bernie Grofman" w:date="2022-11-26T21:49:00Z">
                <w:rPr>
                  <w:szCs w:val="22"/>
                </w:rPr>
              </w:rPrChange>
            </w:rPr>
            <w:delText xml:space="preserve"> map </w:delText>
          </w:r>
        </w:del>
      </w:ins>
      <w:ins w:id="490" w:author="Bernie Grofman" w:date="2022-11-26T21:48:00Z">
        <w:del w:id="491" w:author="Bernie Grofman" w:date="2022-11-26T21:59:00Z">
          <w:r w:rsidRPr="00707C13" w:rsidDel="006E4024">
            <w:rPr>
              <w:b/>
              <w:szCs w:val="22"/>
              <w:rPrChange w:id="492" w:author="Bernie Grofman" w:date="2022-11-26T21:49:00Z">
                <w:rPr>
                  <w:szCs w:val="22"/>
                </w:rPr>
              </w:rPrChange>
            </w:rPr>
            <w:delText>and the state legislature,  under clear Republican control</w:delText>
          </w:r>
        </w:del>
      </w:ins>
      <w:ins w:id="493" w:author="Bernie Grofman" w:date="2022-11-26T21:49:00Z">
        <w:del w:id="494" w:author="Bernie Grofman" w:date="2022-11-26T21:59:00Z">
          <w:r w:rsidRPr="00707C13" w:rsidDel="006E4024">
            <w:rPr>
              <w:b/>
              <w:szCs w:val="22"/>
              <w:rPrChange w:id="495" w:author="Bernie Grofman" w:date="2022-11-26T21:49:00Z">
                <w:rPr>
                  <w:szCs w:val="22"/>
                </w:rPr>
              </w:rPrChange>
            </w:rPr>
            <w:delText>,</w:delText>
          </w:r>
        </w:del>
      </w:ins>
      <w:ins w:id="496" w:author="Bernie Grofman" w:date="2022-11-26T21:48:00Z">
        <w:del w:id="497" w:author="Bernie Grofman" w:date="2022-11-26T21:59:00Z">
          <w:r w:rsidRPr="00707C13" w:rsidDel="006E4024">
            <w:rPr>
              <w:b/>
              <w:szCs w:val="22"/>
              <w:rPrChange w:id="498" w:author="Bernie Grofman" w:date="2022-11-26T21:49:00Z">
                <w:rPr>
                  <w:szCs w:val="22"/>
                </w:rPr>
              </w:rPrChange>
            </w:rPr>
            <w:delText xml:space="preserve"> </w:delText>
          </w:r>
        </w:del>
      </w:ins>
      <w:ins w:id="499" w:author="Bernie Grofman" w:date="2022-11-26T21:50:00Z">
        <w:del w:id="500" w:author="Bernie Grofman" w:date="2022-11-26T21:59:00Z">
          <w:r w:rsidRPr="006E4024" w:rsidDel="006E4024">
            <w:rPr>
              <w:b/>
              <w:color w:val="FF0000"/>
              <w:sz w:val="32"/>
              <w:szCs w:val="32"/>
              <w:rPrChange w:id="501" w:author="Bernie Grofman" w:date="2022-11-26T21:50:00Z">
                <w:rPr>
                  <w:b/>
                  <w:szCs w:val="22"/>
                </w:rPr>
              </w:rPrChange>
            </w:rPr>
            <w:delText>JONATHAN IS THIS CORRECT?</w:delText>
          </w:r>
          <w:r w:rsidRPr="006E4024" w:rsidDel="006E4024">
            <w:rPr>
              <w:b/>
              <w:sz w:val="32"/>
              <w:szCs w:val="32"/>
              <w:rPrChange w:id="502" w:author="Bernie Grofman" w:date="2022-11-26T21:50:00Z">
                <w:rPr>
                  <w:b/>
                  <w:szCs w:val="22"/>
                </w:rPr>
              </w:rPrChange>
            </w:rPr>
            <w:delText xml:space="preserve"> </w:delText>
          </w:r>
          <w:r w:rsidRPr="006E4024" w:rsidDel="006E4024">
            <w:rPr>
              <w:b/>
              <w:szCs w:val="22"/>
            </w:rPr>
            <w:delText xml:space="preserve"> </w:delText>
          </w:r>
        </w:del>
      </w:ins>
      <w:ins w:id="503" w:author="Bernie Grofman" w:date="2022-11-26T21:49:00Z">
        <w:del w:id="504" w:author="Bernie Grofman" w:date="2022-11-26T21:59:00Z">
          <w:r w:rsidRPr="00707C13" w:rsidDel="006E4024">
            <w:rPr>
              <w:b/>
              <w:szCs w:val="22"/>
              <w:rPrChange w:id="505" w:author="Bernie Grofman" w:date="2022-11-26T21:49:00Z">
                <w:rPr>
                  <w:szCs w:val="22"/>
                </w:rPr>
              </w:rPrChange>
            </w:rPr>
            <w:delText>passed a congressional map.</w:delText>
          </w:r>
          <w:r w:rsidDel="006E4024">
            <w:rPr>
              <w:b/>
              <w:szCs w:val="22"/>
            </w:rPr>
            <w:delText xml:space="preserve"> </w:delText>
          </w:r>
        </w:del>
      </w:ins>
      <w:del w:id="506" w:author="Bernie Grofman" w:date="2022-11-26T21:59:00Z">
        <w:r w:rsidRPr="00D667D8" w:rsidDel="006E4024">
          <w:rPr>
            <w:szCs w:val="22"/>
          </w:rPr>
          <w:delTex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delText>
        </w:r>
      </w:del>
      <w:ins w:id="507" w:author="Bernie Grofman" w:date="2022-11-26T21:50:00Z">
        <w:del w:id="508" w:author="Bernie Grofman" w:date="2022-11-26T21:59:00Z">
          <w:r w:rsidRPr="006E4024" w:rsidDel="006E4024">
            <w:rPr>
              <w:b/>
              <w:szCs w:val="22"/>
              <w:rPrChange w:id="509" w:author="Bernie Grofman" w:date="2022-11-26T21:51:00Z">
                <w:rPr>
                  <w:szCs w:val="22"/>
                </w:rPr>
              </w:rPrChange>
            </w:rPr>
            <w:delText>See further d</w:delText>
          </w:r>
        </w:del>
      </w:ins>
      <w:ins w:id="510" w:author="Bernie Grofman" w:date="2022-11-26T21:51:00Z">
        <w:del w:id="511" w:author="Bernie Grofman" w:date="2022-11-26T21:59:00Z">
          <w:r w:rsidRPr="006E4024" w:rsidDel="006E4024">
            <w:rPr>
              <w:b/>
              <w:szCs w:val="22"/>
              <w:rPrChange w:id="512" w:author="Bernie Grofman" w:date="2022-11-26T21:51:00Z">
                <w:rPr>
                  <w:szCs w:val="22"/>
                </w:rPr>
              </w:rPrChange>
            </w:rPr>
            <w:delText xml:space="preserve">iscussion of Connecticut and Ohio below. </w:delText>
          </w:r>
        </w:del>
      </w:ins>
      <w:del w:id="513" w:author="Bernie Grofman" w:date="2022-11-26T21:59:00Z">
        <w:r w:rsidRPr="006E4024" w:rsidDel="006E4024">
          <w:rPr>
            <w:b/>
            <w:szCs w:val="22"/>
            <w:rPrChange w:id="514" w:author="Bernie Grofman" w:date="2022-11-26T21:51:00Z">
              <w:rPr>
                <w:szCs w:val="22"/>
              </w:rPr>
            </w:rPrChange>
          </w:rPr>
          <w:delText>Indiana passed its map through the legislature, which did not require a supermajority.</w:delText>
        </w:r>
      </w:del>
    </w:p>
  </w:footnote>
  <w:footnote w:id="30">
    <w:p w14:paraId="3E233A2F" w14:textId="510C9B7C" w:rsidR="00CB1F2B" w:rsidRPr="00D667D8" w:rsidRDefault="00CB1F2B">
      <w:pPr>
        <w:pStyle w:val="FootnoteText"/>
        <w:rPr>
          <w:szCs w:val="22"/>
        </w:rPr>
      </w:pPr>
      <w:r w:rsidRPr="00D667D8">
        <w:rPr>
          <w:rStyle w:val="FootnoteReference"/>
          <w:szCs w:val="22"/>
        </w:rPr>
        <w:footnoteRef/>
      </w:r>
      <w:r w:rsidRPr="00D667D8">
        <w:rPr>
          <w:szCs w:val="22"/>
        </w:rPr>
        <w:t xml:space="preserve"> Montana has had a commission since 1973, but only after the 2020 census and after the 1980 census did it have more than one congressional seat.</w:t>
      </w:r>
    </w:p>
  </w:footnote>
  <w:footnote w:id="31">
    <w:p w14:paraId="4C57B9EB" w14:textId="77777777" w:rsidR="00CB1F2B" w:rsidRPr="00D667D8" w:rsidRDefault="00CB1F2B" w:rsidP="0067315F">
      <w:pPr>
        <w:pStyle w:val="FootnoteText"/>
        <w:rPr>
          <w:ins w:id="522" w:author="Bernie Grofman" w:date="2022-11-26T23:41:00Z"/>
          <w:szCs w:val="22"/>
        </w:rPr>
      </w:pPr>
      <w:ins w:id="523" w:author="Bernie Grofman" w:date="2022-11-26T23:41:00Z">
        <w:r w:rsidRPr="00D667D8">
          <w:rPr>
            <w:rStyle w:val="FootnoteReference"/>
            <w:szCs w:val="22"/>
          </w:rPr>
          <w:footnoteRef/>
        </w:r>
        <w:r w:rsidRPr="00D667D8">
          <w:rPr>
            <w:szCs w:val="22"/>
          </w:rPr>
          <w:t xml:space="preserve"> Arizona, California, Colorado, Hawaii, Idaho, Michigan, Montana, New Jersey, New York, Virginia, Washington</w:t>
        </w:r>
      </w:ins>
    </w:p>
  </w:footnote>
  <w:footnote w:id="32">
    <w:p w14:paraId="5C844CBA" w14:textId="77777777" w:rsidR="00CB1F2B" w:rsidRPr="00151124" w:rsidRDefault="00CB1F2B" w:rsidP="0067315F">
      <w:pPr>
        <w:pStyle w:val="FootnoteText"/>
        <w:rPr>
          <w:ins w:id="524" w:author="Bernie Grofman" w:date="2022-11-26T23:41:00Z"/>
          <w:b/>
          <w:szCs w:val="22"/>
        </w:rPr>
      </w:pPr>
      <w:ins w:id="525" w:author="Bernie Grofman" w:date="2022-11-26T23:41:00Z">
        <w:r w:rsidRPr="00D667D8">
          <w:rPr>
            <w:rStyle w:val="FootnoteReference"/>
            <w:szCs w:val="22"/>
          </w:rPr>
          <w:footnoteRef/>
        </w:r>
        <w:r w:rsidRPr="00D667D8">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w:t>
        </w:r>
        <w:r>
          <w:rPr>
            <w:szCs w:val="22"/>
          </w:rPr>
          <w:t xml:space="preserve"> act, </w:t>
        </w:r>
        <w:r w:rsidRPr="00151124">
          <w:rPr>
            <w:b/>
            <w:szCs w:val="22"/>
          </w:rPr>
          <w:t>especially likely in those states where a  supermajority requirement for legislative enactment of a redistricting plan is in place</w:t>
        </w:r>
        <w:r>
          <w:rPr>
            <w:szCs w:val="22"/>
          </w:rPr>
          <w:t>.</w:t>
        </w:r>
        <w:r w:rsidRPr="00D667D8">
          <w:rPr>
            <w:szCs w:val="22"/>
          </w:rPr>
          <w:t xml:space="preserve"> In Connecticut, both the legislature and the backup commission failed, and the state Supreme Court drew the map instead. Indiana did not require a supermajority</w:t>
        </w:r>
        <w:r>
          <w:rPr>
            <w:szCs w:val="22"/>
          </w:rPr>
          <w:t xml:space="preserve"> for the legislature </w:t>
        </w:r>
        <w:r w:rsidRPr="00D667D8">
          <w:rPr>
            <w:szCs w:val="22"/>
          </w:rPr>
          <w:t xml:space="preserve"> </w:t>
        </w:r>
        <w:r w:rsidRPr="00151124">
          <w:rPr>
            <w:b/>
            <w:szCs w:val="22"/>
          </w:rPr>
          <w:t xml:space="preserve">to pass a  map and the state legislature,  under clear Republican control, </w:t>
        </w:r>
        <w:r w:rsidRPr="00151124">
          <w:rPr>
            <w:b/>
            <w:color w:val="FF0000"/>
            <w:sz w:val="32"/>
            <w:szCs w:val="32"/>
          </w:rPr>
          <w:t>JONATHAN IS THIS CORRECT?</w:t>
        </w:r>
        <w:r w:rsidRPr="00151124">
          <w:rPr>
            <w:b/>
            <w:sz w:val="32"/>
            <w:szCs w:val="32"/>
          </w:rPr>
          <w:t xml:space="preserve"> </w:t>
        </w:r>
        <w:r w:rsidRPr="00151124">
          <w:rPr>
            <w:b/>
            <w:szCs w:val="22"/>
          </w:rPr>
          <w:t xml:space="preserve"> passed a congressional map.</w:t>
        </w:r>
        <w:r>
          <w:rPr>
            <w:b/>
            <w:szCs w:val="22"/>
          </w:rPr>
          <w:t xml:space="preserve"> </w:t>
        </w:r>
        <w:r w:rsidRPr="00D667D8">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151124">
          <w:rPr>
            <w:b/>
            <w:szCs w:val="22"/>
          </w:rPr>
          <w:t xml:space="preserve">See further discussion of Connecticut and Ohio below. </w:t>
        </w:r>
      </w:ins>
    </w:p>
  </w:footnote>
  <w:footnote w:id="33">
    <w:p w14:paraId="4B22C69E" w14:textId="77777777" w:rsidR="00CB1F2B" w:rsidRPr="00D667D8" w:rsidRDefault="00CB1F2B" w:rsidP="0067315F">
      <w:pPr>
        <w:pStyle w:val="FootnoteText"/>
        <w:rPr>
          <w:ins w:id="536" w:author="Bernie Grofman" w:date="2022-11-26T23:42:00Z"/>
          <w:szCs w:val="22"/>
        </w:rPr>
      </w:pPr>
      <w:ins w:id="537" w:author="Bernie Grofman" w:date="2022-11-26T23:42:00Z">
        <w:r w:rsidRPr="00D667D8">
          <w:rPr>
            <w:rStyle w:val="FootnoteReference"/>
            <w:szCs w:val="22"/>
          </w:rPr>
          <w:footnoteRef/>
        </w:r>
        <w:r w:rsidRPr="00D667D8">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ins>
    </w:p>
  </w:footnote>
  <w:footnote w:id="34">
    <w:p w14:paraId="102A7997" w14:textId="77777777" w:rsidR="00CB1F2B" w:rsidRPr="00243BB3" w:rsidRDefault="00CB1F2B" w:rsidP="0067315F">
      <w:pPr>
        <w:pStyle w:val="FootnoteText"/>
        <w:rPr>
          <w:ins w:id="538" w:author="Bernie Grofman" w:date="2022-11-26T23:42:00Z"/>
          <w:b/>
          <w:color w:val="FF0000"/>
          <w:sz w:val="32"/>
          <w:szCs w:val="32"/>
        </w:rPr>
      </w:pPr>
      <w:ins w:id="539" w:author="Bernie Grofman" w:date="2022-11-26T23:42:00Z">
        <w:r w:rsidRPr="00D667D8">
          <w:rPr>
            <w:rStyle w:val="FootnoteReference"/>
            <w:szCs w:val="22"/>
          </w:rPr>
          <w:footnoteRef/>
        </w:r>
        <w:r w:rsidRPr="00D667D8">
          <w:rPr>
            <w:szCs w:val="22"/>
          </w:rPr>
          <w:t xml:space="preserve"> In 2010, by initiative, Florida overwhelmingly passed the “Florida Congressional District Boundaries Amendment.” Florida was the pioneer in 2010.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w:t>
        </w:r>
        <w:r>
          <w:rPr>
            <w:szCs w:val="22"/>
          </w:rPr>
          <w:t xml:space="preserve"> </w:t>
        </w:r>
        <w:r w:rsidRPr="00243BB3">
          <w:rPr>
            <w:b/>
            <w:szCs w:val="22"/>
          </w:rPr>
          <w:t xml:space="preserve">Florida </w:t>
        </w:r>
        <w:r>
          <w:rPr>
            <w:b/>
            <w:szCs w:val="22"/>
          </w:rPr>
          <w:t xml:space="preserve">state </w:t>
        </w:r>
        <w:r w:rsidRPr="00243BB3">
          <w:rPr>
            <w:b/>
            <w:szCs w:val="22"/>
          </w:rPr>
          <w:t>courts made use of this language in the 2010 round (</w:t>
        </w:r>
        <w:r w:rsidRPr="00243BB3">
          <w:rPr>
            <w:b/>
            <w:color w:val="FF0000"/>
            <w:sz w:val="32"/>
            <w:szCs w:val="32"/>
          </w:rPr>
          <w:t>JONATHAN CITE NEEDED</w:t>
        </w:r>
        <w:r w:rsidRPr="00243BB3">
          <w:rPr>
            <w:b/>
            <w:szCs w:val="22"/>
          </w:rPr>
          <w:t>), and see below.</w:t>
        </w:r>
      </w:ins>
    </w:p>
  </w:footnote>
  <w:footnote w:id="35">
    <w:p w14:paraId="3D7F0A3C" w14:textId="19F41FBB" w:rsidR="00CB1F2B" w:rsidRPr="00D667D8" w:rsidDel="0067315F" w:rsidRDefault="00CB1F2B">
      <w:pPr>
        <w:pStyle w:val="FootnoteText"/>
        <w:rPr>
          <w:del w:id="543" w:author="Bernie Grofman" w:date="2022-11-26T23:42:00Z"/>
          <w:szCs w:val="22"/>
        </w:rPr>
      </w:pPr>
      <w:del w:id="544" w:author="Bernie Grofman" w:date="2022-11-26T23:42:00Z">
        <w:r w:rsidRPr="00D667D8" w:rsidDel="0067315F">
          <w:rPr>
            <w:rStyle w:val="FootnoteReference"/>
            <w:szCs w:val="22"/>
          </w:rPr>
          <w:footnoteRef/>
        </w:r>
        <w:r w:rsidRPr="00D667D8" w:rsidDel="0067315F">
          <w:rPr>
            <w:szCs w:val="22"/>
          </w:rPr>
          <w:delTex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delText>
        </w:r>
      </w:del>
    </w:p>
  </w:footnote>
  <w:footnote w:id="36">
    <w:p w14:paraId="67FAAB3B" w14:textId="5844324D" w:rsidR="00CB1F2B" w:rsidRPr="006E0861" w:rsidDel="0067315F" w:rsidRDefault="00CB1F2B">
      <w:pPr>
        <w:pStyle w:val="FootnoteText"/>
        <w:rPr>
          <w:del w:id="549" w:author="Bernie Grofman" w:date="2022-11-26T23:42:00Z"/>
          <w:b/>
          <w:color w:val="FF0000"/>
          <w:sz w:val="32"/>
          <w:szCs w:val="32"/>
          <w:rPrChange w:id="550" w:author="Bernie Grofman" w:date="2022-11-26T22:24:00Z">
            <w:rPr>
              <w:del w:id="551" w:author="Bernie Grofman" w:date="2022-11-26T23:42:00Z"/>
              <w:szCs w:val="22"/>
            </w:rPr>
          </w:rPrChange>
        </w:rPr>
      </w:pPr>
      <w:del w:id="552" w:author="Bernie Grofman" w:date="2022-11-26T23:42:00Z">
        <w:r w:rsidRPr="00D667D8" w:rsidDel="0067315F">
          <w:rPr>
            <w:rStyle w:val="FootnoteReference"/>
            <w:szCs w:val="22"/>
          </w:rPr>
          <w:footnoteRef/>
        </w:r>
        <w:r w:rsidRPr="00D667D8" w:rsidDel="0067315F">
          <w:rPr>
            <w:szCs w:val="22"/>
          </w:rPr>
          <w:delText xml:space="preserve"> Florida is the pioneer. In 2010, by initiative, Florida overwhelmingly passed the “Florida Congressional District Boundaries Amendment.” Florida was the pioneer in 2010.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w:delText>
        </w:r>
      </w:del>
      <w:ins w:id="553" w:author="Bernie Grofman" w:date="2022-11-26T21:55:00Z">
        <w:del w:id="554" w:author="Bernie Grofman" w:date="2022-11-26T23:42:00Z">
          <w:r w:rsidDel="0067315F">
            <w:rPr>
              <w:szCs w:val="22"/>
            </w:rPr>
            <w:delText xml:space="preserve"> </w:delText>
          </w:r>
          <w:r w:rsidRPr="006E4024" w:rsidDel="0067315F">
            <w:rPr>
              <w:b/>
              <w:szCs w:val="22"/>
              <w:rPrChange w:id="555" w:author="Bernie Grofman" w:date="2022-11-26T21:56:00Z">
                <w:rPr>
                  <w:szCs w:val="22"/>
                </w:rPr>
              </w:rPrChange>
            </w:rPr>
            <w:delText xml:space="preserve">Florida </w:delText>
          </w:r>
        </w:del>
      </w:ins>
      <w:ins w:id="556" w:author="Bernie Grofman" w:date="2022-11-26T22:28:00Z">
        <w:del w:id="557" w:author="Bernie Grofman" w:date="2022-11-26T23:42:00Z">
          <w:r w:rsidDel="0067315F">
            <w:rPr>
              <w:b/>
              <w:szCs w:val="22"/>
            </w:rPr>
            <w:delText xml:space="preserve">state </w:delText>
          </w:r>
        </w:del>
      </w:ins>
      <w:ins w:id="558" w:author="Bernie Grofman" w:date="2022-11-26T21:55:00Z">
        <w:del w:id="559" w:author="Bernie Grofman" w:date="2022-11-26T23:42:00Z">
          <w:r w:rsidRPr="006E4024" w:rsidDel="0067315F">
            <w:rPr>
              <w:b/>
              <w:szCs w:val="22"/>
              <w:rPrChange w:id="560" w:author="Bernie Grofman" w:date="2022-11-26T21:56:00Z">
                <w:rPr>
                  <w:szCs w:val="22"/>
                </w:rPr>
              </w:rPrChange>
            </w:rPr>
            <w:delText>courts made use of this language in the 2010 round (</w:delText>
          </w:r>
        </w:del>
      </w:ins>
      <w:ins w:id="561" w:author="Bernie Grofman" w:date="2022-11-26T22:24:00Z">
        <w:del w:id="562" w:author="Bernie Grofman" w:date="2022-11-26T23:42:00Z">
          <w:r w:rsidRPr="006E0861" w:rsidDel="0067315F">
            <w:rPr>
              <w:b/>
              <w:color w:val="FF0000"/>
              <w:sz w:val="32"/>
              <w:szCs w:val="32"/>
              <w:rPrChange w:id="563" w:author="Bernie Grofman" w:date="2022-11-26T22:24:00Z">
                <w:rPr>
                  <w:b/>
                  <w:szCs w:val="22"/>
                </w:rPr>
              </w:rPrChange>
            </w:rPr>
            <w:delText>JONATHAN CITE NEEDED</w:delText>
          </w:r>
        </w:del>
      </w:ins>
      <w:ins w:id="564" w:author="Bernie Grofman" w:date="2022-11-26T21:55:00Z">
        <w:del w:id="565" w:author="Bernie Grofman" w:date="2022-11-26T23:42:00Z">
          <w:r w:rsidRPr="006E0861" w:rsidDel="0067315F">
            <w:rPr>
              <w:b/>
              <w:szCs w:val="22"/>
              <w:rPrChange w:id="566" w:author="Bernie Grofman" w:date="2022-11-26T22:29:00Z">
                <w:rPr>
                  <w:szCs w:val="22"/>
                </w:rPr>
              </w:rPrChange>
            </w:rPr>
            <w:delText>)</w:delText>
          </w:r>
        </w:del>
      </w:ins>
      <w:ins w:id="567" w:author="Bernie Grofman" w:date="2022-11-26T22:28:00Z">
        <w:del w:id="568" w:author="Bernie Grofman" w:date="2022-11-26T23:42:00Z">
          <w:r w:rsidRPr="006E0861" w:rsidDel="0067315F">
            <w:rPr>
              <w:b/>
              <w:szCs w:val="22"/>
              <w:rPrChange w:id="569" w:author="Bernie Grofman" w:date="2022-11-26T22:29:00Z">
                <w:rPr>
                  <w:b/>
                  <w:color w:val="FF0000"/>
                  <w:sz w:val="32"/>
                  <w:szCs w:val="32"/>
                </w:rPr>
              </w:rPrChange>
            </w:rPr>
            <w:delText>, and see below.</w:delText>
          </w:r>
        </w:del>
      </w:ins>
    </w:p>
  </w:footnote>
  <w:footnote w:id="37">
    <w:p w14:paraId="2BA59F4A" w14:textId="1A2FF292" w:rsidR="00CB1F2B" w:rsidRPr="00D667D8" w:rsidRDefault="00CB1F2B">
      <w:pPr>
        <w:pStyle w:val="FootnoteText"/>
        <w:rPr>
          <w:szCs w:val="22"/>
        </w:rPr>
      </w:pPr>
      <w:r w:rsidRPr="00D667D8">
        <w:rPr>
          <w:rStyle w:val="FootnoteReference"/>
          <w:szCs w:val="22"/>
        </w:rPr>
        <w:footnoteRef/>
      </w:r>
      <w:r w:rsidRPr="00D667D8">
        <w:rPr>
          <w:szCs w:val="22"/>
        </w:rPr>
        <w:t xml:space="preserve"> Arizona, Arkansas, Colorado, Delaware, Illinois, Indiana, Kentucky, Maryland, Massachusetts, Missouri, Montana, Nebraska, New Hampshire, New Mexico, North Carolina, Oklahoma, Oregon, Pennsylvania, South Carolina, South Dakota, Tennessee, Utah, Vermont, Virginia, Washington, and Wyoming.</w:t>
      </w:r>
    </w:p>
  </w:footnote>
  <w:footnote w:id="38">
    <w:p w14:paraId="1E7D66B3" w14:textId="47E93061" w:rsidR="00CB1F2B" w:rsidRPr="00D667D8" w:rsidRDefault="00CB1F2B">
      <w:pPr>
        <w:pStyle w:val="FootnoteText"/>
        <w:rPr>
          <w:szCs w:val="22"/>
        </w:rPr>
      </w:pPr>
      <w:r w:rsidRPr="00D667D8">
        <w:rPr>
          <w:rStyle w:val="FootnoteReference"/>
          <w:szCs w:val="22"/>
        </w:rPr>
        <w:footnoteRef/>
      </w:r>
      <w:r w:rsidRPr="00D667D8">
        <w:rPr>
          <w:szCs w:val="22"/>
        </w:rPr>
        <w:t xml:space="preserve"> It went on to say that state statutes and constitutions do not provide a renewed basis for </w:t>
      </w:r>
      <w:r w:rsidRPr="00D667D8">
        <w:rPr>
          <w:szCs w:val="22"/>
          <w:u w:val="single"/>
        </w:rPr>
        <w:t>federal</w:t>
      </w:r>
      <w:r w:rsidRPr="00D667D8">
        <w:rPr>
          <w:szCs w:val="22"/>
        </w:rPr>
        <w:t xml:space="preserve"> courts to wade into "one of the most intensely partisan aspects of American political life." 139 S.Ct. at 2507.</w:t>
      </w:r>
    </w:p>
  </w:footnote>
  <w:footnote w:id="39">
    <w:p w14:paraId="6B4F042B" w14:textId="711162A3" w:rsidR="00CB1F2B" w:rsidRDefault="00CB1F2B" w:rsidP="00D53CD2">
      <w:pPr>
        <w:pStyle w:val="FootnoteText"/>
      </w:pPr>
      <w:ins w:id="608" w:author="Bernie Grofman" w:date="2022-11-27T22:03:00Z">
        <w:r>
          <w:rPr>
            <w:rStyle w:val="FootnoteReference"/>
          </w:rPr>
          <w:footnoteRef/>
        </w:r>
        <w:r>
          <w:t xml:space="preserve"> </w:t>
        </w:r>
        <w:r w:rsidRPr="00B05E04">
          <w:t>369 U.S. 186 (1962)</w:t>
        </w:r>
      </w:ins>
    </w:p>
  </w:footnote>
  <w:footnote w:id="40">
    <w:p w14:paraId="1B861210" w14:textId="77777777" w:rsidR="00CB1F2B" w:rsidRPr="00670CA0" w:rsidRDefault="00CB1F2B" w:rsidP="00D53CD2">
      <w:pPr>
        <w:pStyle w:val="ListParagraph"/>
        <w:ind w:left="0"/>
        <w:rPr>
          <w:ins w:id="614" w:author="Bernie Grofman" w:date="2022-11-27T22:03:00Z"/>
          <w:szCs w:val="22"/>
        </w:rPr>
      </w:pPr>
      <w:ins w:id="615" w:author="Bernie Grofman" w:date="2022-11-27T22:03:00Z">
        <w:r w:rsidRPr="00B969E3">
          <w:rPr>
            <w:rStyle w:val="FootnoteReference"/>
            <w:sz w:val="22"/>
            <w:szCs w:val="22"/>
          </w:rPr>
          <w:footnoteRef/>
        </w:r>
        <w:r w:rsidRPr="00B969E3">
          <w:rPr>
            <w:sz w:val="22"/>
            <w:szCs w:val="22"/>
          </w:rPr>
          <w:t xml:space="preserve"> As noted earlier, the place where we most expect to see egregious partisan gerrymandering are states where one party has complete control of the redistricting process control.  When we describe state government control, we will use the term </w:t>
        </w:r>
        <w:r w:rsidRPr="00B969E3">
          <w:rPr>
            <w:i/>
            <w:sz w:val="22"/>
            <w:szCs w:val="22"/>
          </w:rPr>
          <w:t>trifecta</w:t>
        </w:r>
        <w:r w:rsidRPr="00B969E3">
          <w:rPr>
            <w:sz w:val="22"/>
            <w:szCs w:val="22"/>
          </w:rPr>
          <w:t xml:space="preserve">. When we talk about control over redistricting, will use the term preferred by the National Conference of State Legislatures: </w:t>
        </w:r>
        <w:r w:rsidRPr="00B969E3">
          <w:rPr>
            <w:i/>
            <w:iCs/>
            <w:sz w:val="22"/>
            <w:szCs w:val="22"/>
          </w:rPr>
          <w:t>party control</w:t>
        </w:r>
        <w:r w:rsidRPr="00B969E3">
          <w:rPr>
            <w:sz w:val="22"/>
            <w:szCs w:val="22"/>
          </w:rPr>
          <w:t>.</w:t>
        </w:r>
      </w:ins>
    </w:p>
  </w:footnote>
  <w:footnote w:id="41">
    <w:p w14:paraId="0DC1B753" w14:textId="019A1505" w:rsidR="00CB1F2B" w:rsidRPr="00670CA0" w:rsidDel="00D53CD2" w:rsidRDefault="00CB1F2B">
      <w:pPr>
        <w:pStyle w:val="ListParagraph"/>
        <w:ind w:left="0"/>
        <w:rPr>
          <w:del w:id="632" w:author="Bernie Grofman" w:date="2022-11-27T22:03:00Z"/>
          <w:szCs w:val="22"/>
        </w:rPr>
        <w:pPrChange w:id="633" w:author="Bernie Grofman" w:date="2022-11-27T00:32:00Z">
          <w:pPr>
            <w:pStyle w:val="FootnoteText"/>
          </w:pPr>
        </w:pPrChange>
      </w:pPr>
      <w:ins w:id="634" w:author="Bernie Grofman" w:date="2022-11-27T00:31:00Z">
        <w:del w:id="635" w:author="Bernie Grofman" w:date="2022-11-27T22:03:00Z">
          <w:r w:rsidRPr="00E802DC" w:rsidDel="00D53CD2">
            <w:rPr>
              <w:rStyle w:val="FootnoteReference"/>
              <w:sz w:val="22"/>
              <w:szCs w:val="22"/>
              <w:rPrChange w:id="636" w:author="Bernie Grofman" w:date="2022-11-27T00:31:00Z">
                <w:rPr>
                  <w:rStyle w:val="FootnoteReference"/>
                </w:rPr>
              </w:rPrChange>
            </w:rPr>
            <w:footnoteRef/>
          </w:r>
          <w:r w:rsidRPr="00E802DC" w:rsidDel="00D53CD2">
            <w:rPr>
              <w:sz w:val="22"/>
              <w:szCs w:val="22"/>
              <w:rPrChange w:id="637" w:author="Bernie Grofman" w:date="2022-11-27T00:31:00Z">
                <w:rPr/>
              </w:rPrChange>
            </w:rPr>
            <w:delText xml:space="preserve"> As noted earlier, the place where we most expect to see egregious partisan gerrymandering are states where one party has complete control of the redistricting process control.  When we describe state government control, we will use the term </w:delText>
          </w:r>
          <w:r w:rsidRPr="00E802DC" w:rsidDel="00D53CD2">
            <w:rPr>
              <w:i/>
              <w:sz w:val="22"/>
              <w:szCs w:val="22"/>
              <w:rPrChange w:id="638" w:author="Bernie Grofman" w:date="2022-11-27T00:31:00Z">
                <w:rPr>
                  <w:i/>
                </w:rPr>
              </w:rPrChange>
            </w:rPr>
            <w:delText>trifecta</w:delText>
          </w:r>
          <w:r w:rsidRPr="00E802DC" w:rsidDel="00D53CD2">
            <w:rPr>
              <w:sz w:val="22"/>
              <w:szCs w:val="22"/>
              <w:rPrChange w:id="639" w:author="Bernie Grofman" w:date="2022-11-27T00:31:00Z">
                <w:rPr/>
              </w:rPrChange>
            </w:rPr>
            <w:delText xml:space="preserve">. When we talk about control over redistricting, will use the term preferred by the National Conference of State Legislatures: </w:delText>
          </w:r>
          <w:r w:rsidRPr="00E802DC" w:rsidDel="00D53CD2">
            <w:rPr>
              <w:i/>
              <w:iCs/>
              <w:sz w:val="22"/>
              <w:szCs w:val="22"/>
              <w:rPrChange w:id="640" w:author="Bernie Grofman" w:date="2022-11-27T00:31:00Z">
                <w:rPr>
                  <w:i/>
                  <w:iCs/>
                </w:rPr>
              </w:rPrChange>
            </w:rPr>
            <w:delText>party control</w:delText>
          </w:r>
          <w:r w:rsidRPr="00E802DC" w:rsidDel="00D53CD2">
            <w:rPr>
              <w:sz w:val="22"/>
              <w:szCs w:val="22"/>
              <w:rPrChange w:id="641" w:author="Bernie Grofman" w:date="2022-11-27T00:31:00Z">
                <w:rPr/>
              </w:rPrChange>
            </w:rPr>
            <w:delText>.</w:delText>
          </w:r>
        </w:del>
      </w:ins>
    </w:p>
  </w:footnote>
  <w:footnote w:id="42">
    <w:p w14:paraId="523D0221" w14:textId="6DC981BE" w:rsidR="00CB1F2B" w:rsidRPr="00D667D8" w:rsidRDefault="00CB1F2B">
      <w:pPr>
        <w:pStyle w:val="FootnoteText"/>
        <w:rPr>
          <w:szCs w:val="22"/>
        </w:rPr>
      </w:pPr>
      <w:r w:rsidRPr="00D667D8">
        <w:rPr>
          <w:rStyle w:val="FootnoteReference"/>
          <w:szCs w:val="22"/>
        </w:rPr>
        <w:footnoteRef/>
      </w:r>
      <w:r w:rsidRPr="00D667D8">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43">
    <w:p w14:paraId="0C4CAAEF" w14:textId="77777777" w:rsidR="00CB1F2B" w:rsidRPr="00D667D8" w:rsidRDefault="00CB1F2B" w:rsidP="00163405">
      <w:pPr>
        <w:pStyle w:val="FootnoteText"/>
        <w:rPr>
          <w:ins w:id="643" w:author="Bernie Grofman" w:date="2022-11-26T22:40:00Z"/>
          <w:szCs w:val="22"/>
        </w:rPr>
      </w:pPr>
      <w:ins w:id="644" w:author="Bernie Grofman" w:date="2022-11-26T22:40:00Z">
        <w:r w:rsidRPr="00D667D8">
          <w:rPr>
            <w:rStyle w:val="FootnoteReference"/>
            <w:szCs w:val="22"/>
          </w:rPr>
          <w:footnoteRef/>
        </w:r>
        <w:r w:rsidRPr="00D667D8">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ins>
    </w:p>
  </w:footnote>
  <w:footnote w:id="44">
    <w:p w14:paraId="3CBD7E5F" w14:textId="00A949D2" w:rsidR="00CB1F2B" w:rsidRPr="00D667D8" w:rsidRDefault="00CB1F2B">
      <w:pPr>
        <w:pStyle w:val="FootnoteText"/>
        <w:rPr>
          <w:szCs w:val="22"/>
        </w:rPr>
      </w:pPr>
      <w:r w:rsidRPr="00D667D8">
        <w:rPr>
          <w:rStyle w:val="FootnoteReference"/>
          <w:szCs w:val="22"/>
        </w:rPr>
        <w:footnoteRef/>
      </w:r>
      <w:r w:rsidRPr="00D667D8">
        <w:rPr>
          <w:szCs w:val="22"/>
        </w:rPr>
        <w:t xml:space="preserve"> </w:t>
      </w:r>
      <w:ins w:id="646" w:author="Bernie Grofman" w:date="2022-11-26T22:41:00Z">
        <w:r w:rsidRPr="00D667D8">
          <w:rPr>
            <w:szCs w:val="22"/>
          </w:rPr>
          <w:t>The district advantage is calculated by finding the difference in the total number of districts for which each party had complete control over the process.</w:t>
        </w:r>
      </w:ins>
      <w:del w:id="647" w:author="Bernie Grofman" w:date="2022-11-26T22:39:00Z">
        <w:r w:rsidRPr="00D667D8" w:rsidDel="00163405">
          <w:rPr>
            <w:szCs w:val="22"/>
          </w:rPr>
          <w:delText>The district advantage is calculated by finding the difference in the total number of districts for which each party had complete control over the process.</w:delText>
        </w:r>
      </w:del>
    </w:p>
  </w:footnote>
  <w:footnote w:id="45">
    <w:p w14:paraId="413FE94F" w14:textId="0A4430C0" w:rsidR="00CB1F2B" w:rsidRPr="00D667D8" w:rsidRDefault="00CB1F2B" w:rsidP="009507A0">
      <w:pPr>
        <w:pStyle w:val="FootnoteText"/>
        <w:rPr>
          <w:szCs w:val="22"/>
        </w:rPr>
      </w:pPr>
      <w:r w:rsidRPr="00D667D8">
        <w:rPr>
          <w:rStyle w:val="FootnoteReference"/>
          <w:szCs w:val="22"/>
        </w:rPr>
        <w:footnoteRef/>
      </w:r>
      <w:r w:rsidRPr="00D667D8">
        <w:rPr>
          <w:b/>
          <w:bCs/>
          <w:szCs w:val="22"/>
        </w:rPr>
        <w:t xml:space="preserve"> </w:t>
      </w:r>
      <w:r w:rsidRPr="00D667D8">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46">
    <w:p w14:paraId="6C4011D7" w14:textId="77777777" w:rsidR="00CB1F2B" w:rsidRPr="00D667D8" w:rsidRDefault="00CB1F2B" w:rsidP="001C6936">
      <w:pPr>
        <w:pStyle w:val="FootnoteText"/>
        <w:rPr>
          <w:szCs w:val="22"/>
        </w:rPr>
      </w:pPr>
      <w:r w:rsidRPr="00D667D8">
        <w:rPr>
          <w:rStyle w:val="FootnoteReference"/>
          <w:szCs w:val="22"/>
        </w:rPr>
        <w:footnoteRef/>
      </w:r>
      <w:r w:rsidRPr="00D667D8">
        <w:rPr>
          <w:szCs w:val="22"/>
        </w:rPr>
        <w:t xml:space="preserve"> This data is P.L. 94-171. It includes detailed data on the entire population of the United States and is views as the authoritative dataset for redistricting.</w:t>
      </w:r>
    </w:p>
  </w:footnote>
  <w:footnote w:id="47">
    <w:p w14:paraId="5D9D1121" w14:textId="77DB88EB" w:rsidR="00CB1F2B" w:rsidRPr="00D667D8" w:rsidRDefault="00CB1F2B">
      <w:pPr>
        <w:pStyle w:val="FootnoteText"/>
        <w:rPr>
          <w:szCs w:val="22"/>
        </w:rPr>
      </w:pPr>
      <w:r w:rsidRPr="00D667D8">
        <w:rPr>
          <w:rStyle w:val="FootnoteReference"/>
          <w:szCs w:val="22"/>
        </w:rPr>
        <w:footnoteRef/>
      </w:r>
      <w:r w:rsidRPr="00D667D8">
        <w:rPr>
          <w:szCs w:val="22"/>
        </w:rPr>
        <w:t xml:space="preserve"> This delay occurred in part because of COVID-19 and in part because of administrative failures.</w:t>
      </w:r>
    </w:p>
  </w:footnote>
  <w:footnote w:id="48">
    <w:p w14:paraId="25350EA6" w14:textId="77777777" w:rsidR="00CB1F2B" w:rsidRPr="00D667D8" w:rsidRDefault="00CB1F2B" w:rsidP="004B6F05">
      <w:pPr>
        <w:pStyle w:val="FootnoteText"/>
        <w:rPr>
          <w:ins w:id="688" w:author="Bernie Grofman" w:date="2022-11-27T00:53:00Z"/>
          <w:szCs w:val="22"/>
        </w:rPr>
      </w:pPr>
      <w:ins w:id="689" w:author="Bernie Grofman" w:date="2022-11-27T00:53:00Z">
        <w:r w:rsidRPr="00D667D8">
          <w:rPr>
            <w:rStyle w:val="FootnoteReference"/>
            <w:szCs w:val="22"/>
          </w:rPr>
          <w:footnoteRef/>
        </w:r>
        <w:r w:rsidRPr="00D667D8">
          <w:rPr>
            <w:szCs w:val="22"/>
          </w:rPr>
          <w:t xml:space="preserve"> 42 U.S.C. §§ 1973–1973p (2006)</w:t>
        </w:r>
      </w:ins>
    </w:p>
  </w:footnote>
  <w:footnote w:id="49">
    <w:p w14:paraId="7F7FC4E7" w14:textId="77777777" w:rsidR="00CB1F2B" w:rsidRPr="00D667D8" w:rsidRDefault="00CB1F2B" w:rsidP="004B6F05">
      <w:pPr>
        <w:pStyle w:val="FootnoteText"/>
        <w:rPr>
          <w:ins w:id="691" w:author="Bernie Grofman" w:date="2022-11-27T00:53:00Z"/>
          <w:szCs w:val="22"/>
        </w:rPr>
      </w:pPr>
      <w:ins w:id="692" w:author="Bernie Grofman" w:date="2022-11-27T00:53:00Z">
        <w:r w:rsidRPr="00D667D8">
          <w:rPr>
            <w:rStyle w:val="FootnoteReference"/>
            <w:szCs w:val="22"/>
          </w:rPr>
          <w:footnoteRef/>
        </w:r>
        <w:r w:rsidRPr="00D667D8">
          <w:rPr>
            <w:szCs w:val="22"/>
          </w:rPr>
          <w:t xml:space="preserve"> </w:t>
        </w:r>
        <w:r w:rsidRPr="00D667D8">
          <w:rPr>
            <w:i/>
            <w:iCs/>
            <w:szCs w:val="22"/>
          </w:rPr>
          <w:t>Id.</w:t>
        </w:r>
        <w:r w:rsidRPr="00D667D8">
          <w:rPr>
            <w:szCs w:val="22"/>
          </w:rPr>
          <w:t xml:space="preserve"> at 2619–31</w:t>
        </w:r>
      </w:ins>
    </w:p>
  </w:footnote>
  <w:footnote w:id="50">
    <w:p w14:paraId="63B1C083" w14:textId="77777777" w:rsidR="00CB1F2B" w:rsidRPr="00D667D8" w:rsidRDefault="00CB1F2B" w:rsidP="004B6F05">
      <w:pPr>
        <w:pStyle w:val="FootnoteText"/>
        <w:rPr>
          <w:ins w:id="694" w:author="Bernie Grofman" w:date="2022-11-27T00:53:00Z"/>
          <w:szCs w:val="22"/>
        </w:rPr>
      </w:pPr>
      <w:ins w:id="695" w:author="Bernie Grofman" w:date="2022-11-27T00:53:00Z">
        <w:r w:rsidRPr="00D667D8">
          <w:rPr>
            <w:rStyle w:val="FootnoteReference"/>
            <w:szCs w:val="22"/>
          </w:rPr>
          <w:footnoteRef/>
        </w:r>
        <w:r w:rsidRPr="00D667D8">
          <w:rPr>
            <w:szCs w:val="22"/>
          </w:rPr>
          <w:t xml:space="preserve"> Alabama, Alaska, Arizona, (part) California, (part) Florida, Georgia, Louisiana, (part) Michigan, Mississippi, (part) New Hampshire, (part) New York, (part) North Carolina, South Carolina, (part) South Dakota, Texas, Virginia.</w:t>
        </w:r>
      </w:ins>
    </w:p>
  </w:footnote>
  <w:footnote w:id="51">
    <w:p w14:paraId="2DC40CC6" w14:textId="1CF99E1E" w:rsidR="00CB1F2B" w:rsidRPr="00D667D8" w:rsidRDefault="00CB1F2B" w:rsidP="004B6F05">
      <w:pPr>
        <w:pStyle w:val="FootnoteText"/>
        <w:rPr>
          <w:ins w:id="701" w:author="Bernie Grofman" w:date="2022-11-27T00:58:00Z"/>
          <w:szCs w:val="22"/>
        </w:rPr>
      </w:pPr>
      <w:ins w:id="702" w:author="Bernie Grofman" w:date="2022-11-27T00:58:00Z">
        <w:r w:rsidRPr="00D667D8">
          <w:rPr>
            <w:rStyle w:val="FootnoteReference"/>
            <w:szCs w:val="22"/>
          </w:rPr>
          <w:footnoteRef/>
        </w:r>
        <w:r w:rsidRPr="00D667D8">
          <w:rPr>
            <w:szCs w:val="22"/>
          </w:rPr>
          <w:t xml:space="preserve"> </w:t>
        </w:r>
      </w:ins>
      <w:ins w:id="703" w:author="Bernie Grofman" w:date="2022-11-27T11:17:00Z">
        <w:r>
          <w:rPr>
            <w:szCs w:val="22"/>
          </w:rPr>
          <w:t>For example, in</w:t>
        </w:r>
      </w:ins>
      <w:ins w:id="704" w:author="Bernie Grofman" w:date="2022-11-27T00:58:00Z">
        <w:r w:rsidRPr="00D667D8">
          <w:rPr>
            <w:szCs w:val="22"/>
          </w:rPr>
          <w:t xml:space="preserve"> Georgia in 2020</w:t>
        </w:r>
      </w:ins>
      <w:ins w:id="705" w:author="Bernie Grofman" w:date="2022-11-27T11:17:00Z">
        <w:r>
          <w:rPr>
            <w:szCs w:val="22"/>
          </w:rPr>
          <w:t>,</w:t>
        </w:r>
      </w:ins>
      <w:ins w:id="706" w:author="Bernie Grofman" w:date="2022-11-27T00:58:00Z">
        <w:r w:rsidRPr="00D667D8">
          <w:rPr>
            <w:szCs w:val="22"/>
          </w:rPr>
          <w:t xml:space="preserve"> </w:t>
        </w:r>
      </w:ins>
      <w:ins w:id="707" w:author="Bernie Grofman" w:date="2022-11-27T11:17:00Z">
        <w:r>
          <w:rPr>
            <w:szCs w:val="22"/>
          </w:rPr>
          <w:t>w</w:t>
        </w:r>
      </w:ins>
      <w:ins w:id="708" w:author="Bernie Grofman" w:date="2022-11-27T00:58:00Z">
        <w:r w:rsidRPr="00D667D8">
          <w:rPr>
            <w:szCs w:val="22"/>
          </w:rPr>
          <w:t xml:space="preserve">hites supported Trump over Biden 69% to 30%. Blacks gave only 11% support to Trump, and Hispanics split 37% to Trump and 62% to Biden. Georgia Exit Polls based on 4,385 total respondents, </w:t>
        </w:r>
        <w:r>
          <w:fldChar w:fldCharType="begin"/>
        </w:r>
        <w:r>
          <w:instrText xml:space="preserve"> HYPERLINK "https://www.cnn.com/election/2020/exit-polls/president/georgia" </w:instrText>
        </w:r>
        <w:r>
          <w:fldChar w:fldCharType="separate"/>
        </w:r>
        <w:r w:rsidRPr="00D667D8">
          <w:rPr>
            <w:rStyle w:val="Hyperlink"/>
            <w:szCs w:val="22"/>
          </w:rPr>
          <w:t>https://www.cnn.com/election/2020/exit-polls/president/georgia</w:t>
        </w:r>
        <w:r>
          <w:rPr>
            <w:rStyle w:val="Hyperlink"/>
            <w:szCs w:val="22"/>
          </w:rPr>
          <w:fldChar w:fldCharType="end"/>
        </w:r>
        <w:r w:rsidRPr="00D667D8">
          <w:rPr>
            <w:szCs w:val="22"/>
          </w:rPr>
          <w:t>. In South Carolina, Trump received the support of 73% of White voters, but only 9% of Black voters. South Carolina Exit Polls based on 1,684 total respondents.</w:t>
        </w:r>
      </w:ins>
    </w:p>
  </w:footnote>
  <w:footnote w:id="52">
    <w:p w14:paraId="2487E29B" w14:textId="77777777" w:rsidR="00CB1F2B" w:rsidRPr="00D667D8" w:rsidRDefault="00CB1F2B" w:rsidP="00C64E8A">
      <w:pPr>
        <w:pStyle w:val="FootnoteText"/>
        <w:rPr>
          <w:ins w:id="714" w:author="Bernie Grofman" w:date="2022-11-27T00:59:00Z"/>
          <w:szCs w:val="22"/>
        </w:rPr>
      </w:pPr>
      <w:ins w:id="715" w:author="Bernie Grofman" w:date="2022-11-27T00:59:00Z">
        <w:r w:rsidRPr="00D667D8">
          <w:rPr>
            <w:rStyle w:val="FootnoteReference"/>
            <w:szCs w:val="22"/>
          </w:rPr>
          <w:footnoteRef/>
        </w:r>
        <w:r w:rsidRPr="00D667D8">
          <w:rPr>
            <w:szCs w:val="22"/>
          </w:rPr>
          <w:t xml:space="preserve"> </w:t>
        </w:r>
        <w:r w:rsidRPr="00D667D8">
          <w:rPr>
            <w:i/>
            <w:iCs/>
            <w:color w:val="212121"/>
            <w:szCs w:val="22"/>
          </w:rPr>
          <w:t>Merrill v. Milligan</w:t>
        </w:r>
        <w:r w:rsidRPr="00D667D8">
          <w:rPr>
            <w:color w:val="212121"/>
            <w:szCs w:val="22"/>
            <w:shd w:val="clear" w:color="auto" w:fill="FFFFFF"/>
          </w:rPr>
          <w:t>, No. 21A375 (U.S. Feb. 7, 2022)</w:t>
        </w:r>
        <w:r w:rsidRPr="00D667D8">
          <w:rPr>
            <w:szCs w:val="22"/>
          </w:rPr>
          <w:t>.</w:t>
        </w:r>
      </w:ins>
    </w:p>
  </w:footnote>
  <w:footnote w:id="53">
    <w:p w14:paraId="0C0D0790" w14:textId="3241A5CD" w:rsidR="00CB1F2B" w:rsidRPr="00D667D8" w:rsidRDefault="00CB1F2B" w:rsidP="00C64E8A">
      <w:pPr>
        <w:pStyle w:val="FootnoteText"/>
        <w:rPr>
          <w:ins w:id="716" w:author="Bernie Grofman" w:date="2022-11-27T00:59:00Z"/>
          <w:szCs w:val="22"/>
        </w:rPr>
      </w:pPr>
      <w:ins w:id="717" w:author="Bernie Grofman" w:date="2022-11-27T00:59:00Z">
        <w:r w:rsidRPr="00D667D8">
          <w:rPr>
            <w:rStyle w:val="FootnoteReference"/>
            <w:szCs w:val="22"/>
          </w:rPr>
          <w:footnoteRef/>
        </w:r>
        <w:r w:rsidRPr="00D667D8">
          <w:rPr>
            <w:szCs w:val="22"/>
          </w:rPr>
          <w:t xml:space="preserve"> There are other elements that need to be satisfied for a Section 2 challenge to be successful: see NCSL R</w:t>
        </w:r>
      </w:ins>
      <w:ins w:id="718" w:author="Bernie Grofman" w:date="2022-11-27T01:04:00Z">
        <w:r>
          <w:rPr>
            <w:szCs w:val="22"/>
          </w:rPr>
          <w:t>s</w:t>
        </w:r>
      </w:ins>
      <w:ins w:id="719" w:author="Bernie Grofman" w:date="2022-11-27T00:59:00Z">
        <w:r w:rsidRPr="00D667D8">
          <w:rPr>
            <w:szCs w:val="22"/>
          </w:rPr>
          <w:t xml:space="preserve">edistricting Law </w:t>
        </w:r>
        <w:r w:rsidRPr="00D667D8">
          <w:rPr>
            <w:szCs w:val="22"/>
          </w:rPr>
          <w:fldChar w:fldCharType="begin"/>
        </w:r>
        <w:r w:rsidRPr="00D667D8">
          <w:rPr>
            <w:szCs w:val="22"/>
          </w:rPr>
          <w:instrText xml:space="preserve"> ADDIN ZOTERO_ITEM CSL_CITATION {"citationID":"tCkg7r6J","properties":{"formattedCitation":"(2019, 43\\uc0\\u8211{}44)","plainCitation":"(2019, 43–44)","noteIndex":38},"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rsidRPr="00D667D8">
          <w:rPr>
            <w:szCs w:val="22"/>
          </w:rPr>
          <w:fldChar w:fldCharType="separate"/>
        </w:r>
        <w:r w:rsidRPr="00D667D8">
          <w:rPr>
            <w:szCs w:val="22"/>
          </w:rPr>
          <w:t>(2019, 43–44)</w:t>
        </w:r>
        <w:r w:rsidRPr="00D667D8">
          <w:rPr>
            <w:szCs w:val="22"/>
          </w:rPr>
          <w:fldChar w:fldCharType="end"/>
        </w:r>
        <w:r w:rsidRPr="00D667D8">
          <w:rPr>
            <w:szCs w:val="22"/>
          </w:rPr>
          <w:t>.</w:t>
        </w:r>
      </w:ins>
    </w:p>
  </w:footnote>
  <w:footnote w:id="54">
    <w:p w14:paraId="021A4599" w14:textId="77777777" w:rsidR="00CB1F2B" w:rsidRPr="00D667D8" w:rsidRDefault="00CB1F2B" w:rsidP="00521188">
      <w:pPr>
        <w:pStyle w:val="FootnoteText"/>
        <w:rPr>
          <w:ins w:id="732" w:author="Bernie Grofman" w:date="2022-11-27T01:23:00Z"/>
          <w:szCs w:val="22"/>
        </w:rPr>
      </w:pPr>
      <w:ins w:id="733" w:author="Bernie Grofman" w:date="2022-11-27T01:23:00Z">
        <w:r w:rsidRPr="00D667D8">
          <w:rPr>
            <w:rStyle w:val="FootnoteReference"/>
            <w:szCs w:val="22"/>
          </w:rPr>
          <w:footnoteRef/>
        </w:r>
        <w:r w:rsidRPr="00D667D8">
          <w:rPr>
            <w:szCs w:val="22"/>
          </w:rPr>
          <w:t xml:space="preserve"> Sometimes, however, these gerrymandered maps had non-trivial minority support because they protected minority incumbents and/or were likely to achieve the election of descriptively similar legislators</w:t>
        </w:r>
        <w:r w:rsidRPr="00D667D8">
          <w:rPr>
            <w:rStyle w:val="CommentReference"/>
            <w:sz w:val="22"/>
            <w:szCs w:val="22"/>
          </w:rPr>
          <w:annotationRef/>
        </w:r>
        <w:r w:rsidRPr="00D667D8">
          <w:rPr>
            <w:szCs w:val="22"/>
          </w:rPr>
          <w:t>.</w:t>
        </w:r>
      </w:ins>
    </w:p>
  </w:footnote>
  <w:footnote w:id="55">
    <w:p w14:paraId="07E56C0B" w14:textId="77777777" w:rsidR="00CB1F2B" w:rsidRPr="00D667D8" w:rsidRDefault="00CB1F2B" w:rsidP="00C64E8A">
      <w:pPr>
        <w:pStyle w:val="FootnoteText"/>
        <w:rPr>
          <w:ins w:id="739" w:author="Bernie Grofman" w:date="2022-11-27T01:01:00Z"/>
          <w:szCs w:val="22"/>
        </w:rPr>
      </w:pPr>
      <w:ins w:id="740" w:author="Bernie Grofman" w:date="2022-11-27T01:01:00Z">
        <w:r w:rsidRPr="00D667D8">
          <w:rPr>
            <w:rStyle w:val="FootnoteReference"/>
            <w:szCs w:val="22"/>
          </w:rPr>
          <w:footnoteRef/>
        </w:r>
        <w:r w:rsidRPr="00D667D8">
          <w:rPr>
            <w:szCs w:val="22"/>
          </w:rPr>
          <w:t xml:space="preserve"> </w:t>
        </w:r>
        <w:r w:rsidRPr="00D667D8">
          <w:rPr>
            <w:i/>
            <w:iCs/>
            <w:szCs w:val="22"/>
          </w:rPr>
          <w:t>Purcell v. Gonzalez</w:t>
        </w:r>
        <w:r w:rsidRPr="00D667D8">
          <w:rPr>
            <w:szCs w:val="22"/>
          </w:rPr>
          <w:t>, 549 U.S. 1 (2006).</w:t>
        </w:r>
      </w:ins>
    </w:p>
  </w:footnote>
  <w:footnote w:id="56">
    <w:p w14:paraId="076EA4FC" w14:textId="77777777" w:rsidR="00CB1F2B" w:rsidRPr="00D667D8" w:rsidRDefault="00CB1F2B" w:rsidP="00C64E8A">
      <w:pPr>
        <w:pStyle w:val="FootnoteText"/>
        <w:rPr>
          <w:ins w:id="745" w:author="Bernie Grofman" w:date="2022-11-27T01:01:00Z"/>
          <w:szCs w:val="22"/>
        </w:rPr>
      </w:pPr>
      <w:ins w:id="746" w:author="Bernie Grofman" w:date="2022-11-27T01:01:00Z">
        <w:r w:rsidRPr="00D667D8">
          <w:rPr>
            <w:rStyle w:val="FootnoteReference"/>
            <w:szCs w:val="22"/>
          </w:rPr>
          <w:footnoteRef/>
        </w:r>
        <w:r w:rsidRPr="00D667D8">
          <w:rPr>
            <w:szCs w:val="22"/>
          </w:rPr>
          <w:t xml:space="preserve"> </w:t>
        </w:r>
        <w:r w:rsidRPr="00D667D8">
          <w:rPr>
            <w:i/>
            <w:iCs/>
            <w:szCs w:val="22"/>
          </w:rPr>
          <w:t>Merrill v. Milligan</w:t>
        </w:r>
        <w:r w:rsidRPr="00D667D8">
          <w:rPr>
            <w:szCs w:val="22"/>
          </w:rPr>
          <w:t xml:space="preserve">, No. 21A375 (U.S. Feb. 7, 2022); </w:t>
        </w:r>
        <w:r w:rsidRPr="00D667D8">
          <w:rPr>
            <w:i/>
            <w:iCs/>
            <w:szCs w:val="22"/>
          </w:rPr>
          <w:t>Galmon v. Ardoin</w:t>
        </w:r>
        <w:r w:rsidRPr="00D667D8">
          <w:rPr>
            <w:szCs w:val="22"/>
          </w:rPr>
          <w:t>, No. 3:22-CV-214 (M.D. La. Mar. 30, 2022)</w:t>
        </w:r>
      </w:ins>
    </w:p>
  </w:footnote>
  <w:footnote w:id="57">
    <w:p w14:paraId="39197A09" w14:textId="77777777" w:rsidR="00CB1F2B" w:rsidRPr="00D667D8" w:rsidRDefault="00CB1F2B" w:rsidP="00276322">
      <w:pPr>
        <w:pStyle w:val="FootnoteText"/>
        <w:rPr>
          <w:ins w:id="757" w:author="Bernie Grofman" w:date="2022-11-27T01:10:00Z"/>
          <w:szCs w:val="22"/>
        </w:rPr>
      </w:pPr>
      <w:ins w:id="758" w:author="Bernie Grofman" w:date="2022-11-27T01:10:00Z">
        <w:r w:rsidRPr="00D667D8">
          <w:rPr>
            <w:rStyle w:val="FootnoteReference"/>
            <w:szCs w:val="22"/>
          </w:rPr>
          <w:footnoteRef/>
        </w:r>
        <w:r w:rsidRPr="00D667D8">
          <w:rPr>
            <w:szCs w:val="22"/>
          </w:rPr>
          <w:t xml:space="preserve"> Personal communication with Nick Stephanopoulos</w:t>
        </w:r>
      </w:ins>
    </w:p>
  </w:footnote>
  <w:footnote w:id="58">
    <w:p w14:paraId="50511BF6" w14:textId="2C88E184" w:rsidR="00CB1F2B" w:rsidRPr="00D667D8" w:rsidDel="00276322" w:rsidRDefault="00CB1F2B">
      <w:pPr>
        <w:pStyle w:val="FootnoteText"/>
        <w:rPr>
          <w:del w:id="800" w:author="Bernie Grofman" w:date="2022-11-27T01:17:00Z"/>
          <w:szCs w:val="22"/>
        </w:rPr>
      </w:pPr>
      <w:del w:id="801" w:author="Bernie Grofman" w:date="2022-11-27T01:17:00Z">
        <w:r w:rsidRPr="00D667D8" w:rsidDel="00276322">
          <w:rPr>
            <w:rStyle w:val="FootnoteReference"/>
            <w:szCs w:val="22"/>
          </w:rPr>
          <w:footnoteRef/>
        </w:r>
        <w:r w:rsidRPr="00D667D8" w:rsidDel="00276322">
          <w:rPr>
            <w:szCs w:val="22"/>
          </w:rPr>
          <w:delText xml:space="preserve"> 42 U.S.C. §§ 1973–1973p (2006)</w:delText>
        </w:r>
      </w:del>
    </w:p>
  </w:footnote>
  <w:footnote w:id="59">
    <w:p w14:paraId="467809AA" w14:textId="387F7271" w:rsidR="00CB1F2B" w:rsidRPr="00D667D8" w:rsidDel="00276322" w:rsidRDefault="00CB1F2B">
      <w:pPr>
        <w:pStyle w:val="FootnoteText"/>
        <w:rPr>
          <w:del w:id="803" w:author="Bernie Grofman" w:date="2022-11-27T01:17:00Z"/>
          <w:szCs w:val="22"/>
        </w:rPr>
      </w:pPr>
      <w:del w:id="804" w:author="Bernie Grofman" w:date="2022-11-27T01:17:00Z">
        <w:r w:rsidRPr="00D667D8" w:rsidDel="00276322">
          <w:rPr>
            <w:rStyle w:val="FootnoteReference"/>
            <w:szCs w:val="22"/>
          </w:rPr>
          <w:footnoteRef/>
        </w:r>
        <w:r w:rsidRPr="00D667D8" w:rsidDel="00276322">
          <w:rPr>
            <w:szCs w:val="22"/>
          </w:rPr>
          <w:delText xml:space="preserve"> </w:delText>
        </w:r>
        <w:r w:rsidRPr="00D667D8" w:rsidDel="00276322">
          <w:rPr>
            <w:i/>
            <w:iCs/>
            <w:szCs w:val="22"/>
          </w:rPr>
          <w:delText>Id.</w:delText>
        </w:r>
        <w:r w:rsidRPr="00D667D8" w:rsidDel="00276322">
          <w:rPr>
            <w:szCs w:val="22"/>
          </w:rPr>
          <w:delText xml:space="preserve"> at 2619–31</w:delText>
        </w:r>
      </w:del>
    </w:p>
  </w:footnote>
  <w:footnote w:id="60">
    <w:p w14:paraId="585E4899" w14:textId="63100899" w:rsidR="00CB1F2B" w:rsidRPr="00D667D8" w:rsidDel="00276322" w:rsidRDefault="00CB1F2B">
      <w:pPr>
        <w:pStyle w:val="FootnoteText"/>
        <w:rPr>
          <w:del w:id="806" w:author="Bernie Grofman" w:date="2022-11-27T01:17:00Z"/>
          <w:szCs w:val="22"/>
        </w:rPr>
      </w:pPr>
      <w:del w:id="807" w:author="Bernie Grofman" w:date="2022-11-27T01:17:00Z">
        <w:r w:rsidRPr="00D667D8" w:rsidDel="00276322">
          <w:rPr>
            <w:rStyle w:val="FootnoteReference"/>
            <w:szCs w:val="22"/>
          </w:rPr>
          <w:footnoteRef/>
        </w:r>
        <w:r w:rsidRPr="00D667D8" w:rsidDel="00276322">
          <w:rPr>
            <w:szCs w:val="22"/>
          </w:rPr>
          <w:delText xml:space="preserve"> Alabama, Alaska, Arizona, (part) California, (part) Florida, Georgia, Louisiana, (part) Michigan, Mississippi, (part) New Hampshire, (part) New York, (part) North Carolina, South Carolina, (part) South Dakota, Texas, Virginia.</w:delText>
        </w:r>
      </w:del>
    </w:p>
  </w:footnote>
  <w:footnote w:id="61">
    <w:p w14:paraId="243222EA" w14:textId="229C0B6C" w:rsidR="00CB1F2B" w:rsidRPr="00D667D8" w:rsidDel="00C64E8A" w:rsidRDefault="00CB1F2B">
      <w:pPr>
        <w:pStyle w:val="FootnoteText"/>
        <w:rPr>
          <w:del w:id="811" w:author="Bernie Grofman" w:date="2022-11-27T00:59:00Z"/>
          <w:szCs w:val="22"/>
        </w:rPr>
      </w:pPr>
      <w:del w:id="812" w:author="Bernie Grofman" w:date="2022-11-27T00:59:00Z">
        <w:r w:rsidRPr="00D667D8" w:rsidDel="00C64E8A">
          <w:rPr>
            <w:rStyle w:val="FootnoteReference"/>
            <w:szCs w:val="22"/>
          </w:rPr>
          <w:footnoteRef/>
        </w:r>
        <w:r w:rsidRPr="00D667D8" w:rsidDel="00C64E8A">
          <w:rPr>
            <w:szCs w:val="22"/>
          </w:rPr>
          <w:delText xml:space="preserve"> </w:delText>
        </w:r>
        <w:r w:rsidRPr="00D667D8" w:rsidDel="00C64E8A">
          <w:rPr>
            <w:i/>
            <w:iCs/>
            <w:color w:val="212121"/>
            <w:szCs w:val="22"/>
          </w:rPr>
          <w:delText>Merrill v. Milligan</w:delText>
        </w:r>
        <w:r w:rsidRPr="00D667D8" w:rsidDel="00C64E8A">
          <w:rPr>
            <w:color w:val="212121"/>
            <w:szCs w:val="22"/>
            <w:shd w:val="clear" w:color="auto" w:fill="FFFFFF"/>
          </w:rPr>
          <w:delText>, No. 21A375 (U.S. Feb. 7, 2022)</w:delText>
        </w:r>
        <w:r w:rsidRPr="00D667D8" w:rsidDel="00C64E8A">
          <w:rPr>
            <w:szCs w:val="22"/>
          </w:rPr>
          <w:delText>.</w:delText>
        </w:r>
      </w:del>
    </w:p>
  </w:footnote>
  <w:footnote w:id="62">
    <w:p w14:paraId="11131D02" w14:textId="522E95BC" w:rsidR="00CB1F2B" w:rsidRPr="00D667D8" w:rsidDel="00C64E8A" w:rsidRDefault="00CB1F2B" w:rsidP="00BB3A8A">
      <w:pPr>
        <w:pStyle w:val="FootnoteText"/>
        <w:rPr>
          <w:del w:id="813" w:author="Bernie Grofman" w:date="2022-11-27T00:59:00Z"/>
          <w:szCs w:val="22"/>
        </w:rPr>
      </w:pPr>
      <w:del w:id="814" w:author="Bernie Grofman" w:date="2022-11-27T00:59:00Z">
        <w:r w:rsidRPr="00D667D8" w:rsidDel="00C64E8A">
          <w:rPr>
            <w:rStyle w:val="FootnoteReference"/>
            <w:szCs w:val="22"/>
          </w:rPr>
          <w:footnoteRef/>
        </w:r>
        <w:r w:rsidRPr="00D667D8" w:rsidDel="00C64E8A">
          <w:rPr>
            <w:szCs w:val="22"/>
          </w:rPr>
          <w:delText xml:space="preserve"> There are other elements that need to be satisfied for a Section 2 challenge to be successful: see NCSL Redistricting Law </w:delText>
        </w:r>
        <w:r w:rsidRPr="00D667D8" w:rsidDel="00C64E8A">
          <w:rPr>
            <w:szCs w:val="22"/>
          </w:rPr>
          <w:fldChar w:fldCharType="begin"/>
        </w:r>
        <w:r w:rsidRPr="00D667D8" w:rsidDel="00C64E8A">
          <w:rPr>
            <w:szCs w:val="22"/>
          </w:rPr>
          <w:delInstrText xml:space="preserve"> ADDIN ZOTERO_ITEM CSL_CITATION {"citationID":"tCkg7r6J","properties":{"formattedCitation":"(2019, 43\\uc0\\u8211{}44)","plainCitation":"(2019, 43–44)","noteIndex":38},"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delInstrText>
        </w:r>
        <w:r w:rsidRPr="00D667D8" w:rsidDel="00C64E8A">
          <w:rPr>
            <w:szCs w:val="22"/>
          </w:rPr>
          <w:fldChar w:fldCharType="separate"/>
        </w:r>
        <w:r w:rsidRPr="00D667D8" w:rsidDel="00C64E8A">
          <w:rPr>
            <w:szCs w:val="22"/>
          </w:rPr>
          <w:delText>(2019, 43–44)</w:delText>
        </w:r>
        <w:r w:rsidRPr="00D667D8" w:rsidDel="00C64E8A">
          <w:rPr>
            <w:szCs w:val="22"/>
          </w:rPr>
          <w:fldChar w:fldCharType="end"/>
        </w:r>
        <w:r w:rsidRPr="00D667D8" w:rsidDel="00C64E8A">
          <w:rPr>
            <w:szCs w:val="22"/>
          </w:rPr>
          <w:delText>.</w:delText>
        </w:r>
      </w:del>
    </w:p>
  </w:footnote>
  <w:footnote w:id="63">
    <w:p w14:paraId="182E4B04" w14:textId="72927A4B" w:rsidR="00CB1F2B" w:rsidRPr="00D667D8" w:rsidDel="00C64E8A" w:rsidRDefault="00CB1F2B">
      <w:pPr>
        <w:pStyle w:val="FootnoteText"/>
        <w:rPr>
          <w:del w:id="819" w:author="Bernie Grofman" w:date="2022-11-27T01:01:00Z"/>
          <w:szCs w:val="22"/>
        </w:rPr>
      </w:pPr>
      <w:del w:id="820" w:author="Bernie Grofman" w:date="2022-11-27T01:01:00Z">
        <w:r w:rsidRPr="00D667D8" w:rsidDel="00C64E8A">
          <w:rPr>
            <w:rStyle w:val="FootnoteReference"/>
            <w:szCs w:val="22"/>
          </w:rPr>
          <w:footnoteRef/>
        </w:r>
        <w:r w:rsidRPr="00D667D8" w:rsidDel="00C64E8A">
          <w:rPr>
            <w:szCs w:val="22"/>
          </w:rPr>
          <w:delText xml:space="preserve"> </w:delText>
        </w:r>
        <w:r w:rsidRPr="00D667D8" w:rsidDel="00C64E8A">
          <w:rPr>
            <w:i/>
            <w:iCs/>
            <w:szCs w:val="22"/>
          </w:rPr>
          <w:delText>Purcell v. Gonzalez</w:delText>
        </w:r>
        <w:r w:rsidRPr="00D667D8" w:rsidDel="00C64E8A">
          <w:rPr>
            <w:szCs w:val="22"/>
          </w:rPr>
          <w:delText>, 549 U.S. 1 (2006).</w:delText>
        </w:r>
      </w:del>
    </w:p>
  </w:footnote>
  <w:footnote w:id="64">
    <w:p w14:paraId="5DD01E8E" w14:textId="1746F775" w:rsidR="00CB1F2B" w:rsidRPr="00D667D8" w:rsidDel="00C64E8A" w:rsidRDefault="00CB1F2B">
      <w:pPr>
        <w:pStyle w:val="FootnoteText"/>
        <w:rPr>
          <w:del w:id="825" w:author="Bernie Grofman" w:date="2022-11-27T01:01:00Z"/>
          <w:szCs w:val="22"/>
        </w:rPr>
      </w:pPr>
      <w:del w:id="826" w:author="Bernie Grofman" w:date="2022-11-27T01:01:00Z">
        <w:r w:rsidRPr="00D667D8" w:rsidDel="00C64E8A">
          <w:rPr>
            <w:rStyle w:val="FootnoteReference"/>
            <w:szCs w:val="22"/>
          </w:rPr>
          <w:footnoteRef/>
        </w:r>
        <w:r w:rsidRPr="00D667D8" w:rsidDel="00C64E8A">
          <w:rPr>
            <w:szCs w:val="22"/>
          </w:rPr>
          <w:delText xml:space="preserve"> </w:delText>
        </w:r>
        <w:r w:rsidRPr="00D667D8" w:rsidDel="00C64E8A">
          <w:rPr>
            <w:i/>
            <w:iCs/>
            <w:szCs w:val="22"/>
          </w:rPr>
          <w:delText>Merrill v. Milligan</w:delText>
        </w:r>
        <w:r w:rsidRPr="00D667D8" w:rsidDel="00C64E8A">
          <w:rPr>
            <w:szCs w:val="22"/>
          </w:rPr>
          <w:delText xml:space="preserve">, No. 21A375 (U.S. Feb. 7, 2022); </w:delText>
        </w:r>
        <w:r w:rsidRPr="00D667D8" w:rsidDel="00C64E8A">
          <w:rPr>
            <w:i/>
            <w:iCs/>
            <w:szCs w:val="22"/>
          </w:rPr>
          <w:delText>Galmon v. Ardoin</w:delText>
        </w:r>
        <w:r w:rsidRPr="00D667D8" w:rsidDel="00C64E8A">
          <w:rPr>
            <w:szCs w:val="22"/>
          </w:rPr>
          <w:delText>, No. 3:22-CV-214 (M.D. La. Mar. 30, 2022)</w:delText>
        </w:r>
      </w:del>
    </w:p>
  </w:footnote>
  <w:footnote w:id="65">
    <w:p w14:paraId="0F0F5900" w14:textId="6ACF1557" w:rsidR="00CB1F2B" w:rsidRPr="00D667D8" w:rsidDel="00C64E8A" w:rsidRDefault="00CB1F2B">
      <w:pPr>
        <w:pStyle w:val="FootnoteText"/>
        <w:rPr>
          <w:del w:id="831" w:author="Bernie Grofman" w:date="2022-11-27T01:06:00Z"/>
          <w:szCs w:val="22"/>
        </w:rPr>
      </w:pPr>
      <w:del w:id="832" w:author="Bernie Grofman" w:date="2022-11-27T01:06:00Z">
        <w:r w:rsidRPr="00D667D8" w:rsidDel="00C64E8A">
          <w:rPr>
            <w:rStyle w:val="FootnoteReference"/>
            <w:szCs w:val="22"/>
          </w:rPr>
          <w:footnoteRef/>
        </w:r>
        <w:r w:rsidRPr="00D667D8" w:rsidDel="00C64E8A">
          <w:rPr>
            <w:szCs w:val="22"/>
          </w:rPr>
          <w:delText xml:space="preserve"> Sometimes, however, these gerrymandered maps had non-trivial minority support because they protected minority incumbents and/or were likely to achieve the election of descriptively similar legislators</w:delText>
        </w:r>
        <w:r w:rsidRPr="00D667D8" w:rsidDel="00C64E8A">
          <w:rPr>
            <w:rStyle w:val="CommentReference"/>
            <w:sz w:val="22"/>
            <w:szCs w:val="22"/>
          </w:rPr>
          <w:annotationRef/>
        </w:r>
        <w:r w:rsidRPr="00D667D8" w:rsidDel="00C64E8A">
          <w:rPr>
            <w:szCs w:val="22"/>
          </w:rPr>
          <w:delText>.</w:delText>
        </w:r>
      </w:del>
    </w:p>
  </w:footnote>
  <w:footnote w:id="66">
    <w:p w14:paraId="2F153446" w14:textId="293848D9" w:rsidR="00CB1F2B" w:rsidRPr="00D667D8" w:rsidDel="00276322" w:rsidRDefault="00CB1F2B">
      <w:pPr>
        <w:pStyle w:val="FootnoteText"/>
        <w:rPr>
          <w:del w:id="839" w:author="Bernie Grofman" w:date="2022-11-27T01:09:00Z"/>
          <w:szCs w:val="22"/>
        </w:rPr>
      </w:pPr>
      <w:del w:id="840" w:author="Bernie Grofman" w:date="2022-11-27T01:09:00Z">
        <w:r w:rsidRPr="00D667D8" w:rsidDel="00276322">
          <w:rPr>
            <w:rStyle w:val="FootnoteReference"/>
            <w:szCs w:val="22"/>
          </w:rPr>
          <w:footnoteRef/>
        </w:r>
        <w:r w:rsidRPr="00D667D8" w:rsidDel="00276322">
          <w:rPr>
            <w:szCs w:val="22"/>
          </w:rPr>
          <w:delText xml:space="preserve"> Personal communication with Nick Stephanopoulos</w:delText>
        </w:r>
      </w:del>
    </w:p>
  </w:footnote>
  <w:footnote w:id="67">
    <w:p w14:paraId="457A4EA3" w14:textId="7BDB2A0B" w:rsidR="00CB1F2B" w:rsidRDefault="00CB1F2B" w:rsidP="00B02412">
      <w:pPr>
        <w:pStyle w:val="FootnoteText"/>
      </w:pPr>
      <w:ins w:id="874" w:author="Bernie Grofman" w:date="2022-11-27T02:01:00Z">
        <w:r>
          <w:rPr>
            <w:rStyle w:val="FootnoteReference"/>
          </w:rPr>
          <w:footnoteRef/>
        </w:r>
        <w:r>
          <w:t xml:space="preserve"> Given the stakes in the current era of fragile national majorities </w:t>
        </w:r>
        <w:r>
          <w:fldChar w:fldCharType="begin"/>
        </w:r>
        <w:r>
          <w:instrText xml:space="preserve"> ADDIN ZOTERO_ITEM CSL_CITATION {"citationID":"Mk4ZwRCW","properties":{"formattedCitation":"(Fiorina 2017)","plainCitation":"(Fiorina 2017)","noteIndex":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fldChar w:fldCharType="separate"/>
        </w:r>
        <w:r>
          <w:rPr>
            <w:noProof/>
          </w:rPr>
          <w:t>(Fiorina 2017)</w:t>
        </w:r>
        <w:r>
          <w:fldChar w:fldCharType="end"/>
        </w:r>
        <w:r>
          <w:t>, where the conditions hold for a state to enact a partisan gerrymander, we expect partisans to act in their self-interest; that is, to maximize the number of seats for their party in a state and increase the likelihood of holding a majority in Congress.</w:t>
        </w:r>
      </w:ins>
    </w:p>
  </w:footnote>
  <w:footnote w:id="68">
    <w:p w14:paraId="59A09288" w14:textId="005E9351" w:rsidR="00CB1F2B" w:rsidRPr="00D667D8" w:rsidDel="00B02412" w:rsidRDefault="00CB1F2B">
      <w:pPr>
        <w:pStyle w:val="FootnoteText"/>
        <w:rPr>
          <w:del w:id="1035" w:author="Bernie Grofman" w:date="2022-11-27T02:06:00Z"/>
          <w:szCs w:val="22"/>
        </w:rPr>
      </w:pPr>
      <w:del w:id="1036" w:author="Bernie Grofman" w:date="2022-11-27T02:06:00Z">
        <w:r w:rsidRPr="00D667D8" w:rsidDel="00B02412">
          <w:rPr>
            <w:rStyle w:val="FootnoteReference"/>
            <w:szCs w:val="22"/>
          </w:rPr>
          <w:footnoteRef/>
        </w:r>
        <w:r w:rsidRPr="00D667D8" w:rsidDel="00B02412">
          <w:rPr>
            <w:szCs w:val="22"/>
          </w:rPr>
          <w:delText xml:space="preserve"> See item </w:delText>
        </w:r>
        <w:r w:rsidRPr="00D667D8" w:rsidDel="00B02412">
          <w:rPr>
            <w:szCs w:val="22"/>
          </w:rPr>
          <w:fldChar w:fldCharType="begin"/>
        </w:r>
        <w:r w:rsidRPr="00D667D8" w:rsidDel="00B02412">
          <w:rPr>
            <w:szCs w:val="22"/>
          </w:rPr>
          <w:delInstrText xml:space="preserve"> REF _Ref119068705 \r \h </w:delInstrText>
        </w:r>
        <w:r w:rsidDel="00B02412">
          <w:rPr>
            <w:szCs w:val="22"/>
          </w:rPr>
          <w:delInstrText xml:space="preserve"> \* MERGEFORMAT </w:delInstrText>
        </w:r>
        <w:r w:rsidRPr="00D667D8" w:rsidDel="00B02412">
          <w:rPr>
            <w:szCs w:val="22"/>
          </w:rPr>
        </w:r>
        <w:r w:rsidRPr="00D667D8" w:rsidDel="00B02412">
          <w:rPr>
            <w:szCs w:val="22"/>
          </w:rPr>
          <w:fldChar w:fldCharType="separate"/>
        </w:r>
        <w:r w:rsidRPr="00D667D8" w:rsidDel="00B02412">
          <w:rPr>
            <w:szCs w:val="22"/>
          </w:rPr>
          <w:delText>5</w:delText>
        </w:r>
        <w:r w:rsidRPr="00D667D8" w:rsidDel="00B02412">
          <w:rPr>
            <w:szCs w:val="22"/>
          </w:rPr>
          <w:fldChar w:fldCharType="end"/>
        </w:r>
        <w:r w:rsidRPr="00D667D8" w:rsidDel="00B02412">
          <w:rPr>
            <w:szCs w:val="22"/>
          </w:rPr>
          <w:delText xml:space="preserve"> above.</w:delText>
        </w:r>
      </w:del>
    </w:p>
  </w:footnote>
  <w:footnote w:id="69">
    <w:p w14:paraId="26351536" w14:textId="77777777" w:rsidR="00CB1F2B" w:rsidRPr="00D667D8" w:rsidDel="00B02412" w:rsidRDefault="00CB1F2B" w:rsidP="00192EAE">
      <w:pPr>
        <w:pStyle w:val="FootnoteText"/>
        <w:rPr>
          <w:ins w:id="1061" w:author="Bernie Grofman" w:date="2022-11-26T23:56:00Z"/>
          <w:del w:id="1062" w:author="Bernie Grofman" w:date="2022-11-27T02:04:00Z"/>
          <w:szCs w:val="22"/>
        </w:rPr>
      </w:pPr>
      <w:ins w:id="1063" w:author="Bernie Grofman" w:date="2022-11-26T23:56:00Z">
        <w:del w:id="1064" w:author="Bernie Grofman" w:date="2022-11-27T02:04:00Z">
          <w:r w:rsidRPr="00D667D8" w:rsidDel="00B02412">
            <w:rPr>
              <w:rStyle w:val="FootnoteReference"/>
              <w:szCs w:val="22"/>
            </w:rPr>
            <w:footnoteRef/>
          </w:r>
          <w:r w:rsidRPr="00D667D8" w:rsidDel="00B02412">
            <w:rPr>
              <w:szCs w:val="22"/>
            </w:rPr>
            <w:delText xml:space="preserve"> See item </w:delText>
          </w:r>
          <w:r w:rsidRPr="00D667D8" w:rsidDel="00B02412">
            <w:rPr>
              <w:szCs w:val="22"/>
            </w:rPr>
            <w:fldChar w:fldCharType="begin"/>
          </w:r>
          <w:r w:rsidRPr="00D667D8" w:rsidDel="00B02412">
            <w:rPr>
              <w:szCs w:val="22"/>
            </w:rPr>
            <w:delInstrText xml:space="preserve"> REF _Ref119068705 \r \h </w:delInstrText>
          </w:r>
          <w:r w:rsidDel="00B02412">
            <w:rPr>
              <w:szCs w:val="22"/>
            </w:rPr>
            <w:delInstrText xml:space="preserve"> \* MERGEFORMAT </w:delInstrText>
          </w:r>
        </w:del>
      </w:ins>
      <w:del w:id="1065" w:author="Bernie Grofman" w:date="2022-11-27T02:04:00Z">
        <w:r w:rsidRPr="00D667D8" w:rsidDel="00B02412">
          <w:rPr>
            <w:szCs w:val="22"/>
          </w:rPr>
        </w:r>
      </w:del>
      <w:ins w:id="1066" w:author="Bernie Grofman" w:date="2022-11-26T23:56:00Z">
        <w:del w:id="1067" w:author="Bernie Grofman" w:date="2022-11-27T02:04:00Z">
          <w:r w:rsidRPr="00D667D8" w:rsidDel="00B02412">
            <w:rPr>
              <w:szCs w:val="22"/>
            </w:rPr>
            <w:fldChar w:fldCharType="separate"/>
          </w:r>
          <w:r w:rsidRPr="00D667D8" w:rsidDel="00B02412">
            <w:rPr>
              <w:szCs w:val="22"/>
            </w:rPr>
            <w:delText>5</w:delText>
          </w:r>
          <w:r w:rsidRPr="00D667D8" w:rsidDel="00B02412">
            <w:rPr>
              <w:szCs w:val="22"/>
            </w:rPr>
            <w:fldChar w:fldCharType="end"/>
          </w:r>
          <w:r w:rsidRPr="00D667D8" w:rsidDel="00B02412">
            <w:rPr>
              <w:szCs w:val="22"/>
            </w:rPr>
            <w:delText xml:space="preserve"> above.</w:delText>
          </w:r>
        </w:del>
      </w:ins>
    </w:p>
  </w:footnote>
  <w:footnote w:id="70">
    <w:p w14:paraId="0D7E5222" w14:textId="77777777" w:rsidR="00CB1F2B" w:rsidRPr="00D667D8" w:rsidRDefault="00CB1F2B" w:rsidP="00B02412">
      <w:pPr>
        <w:pStyle w:val="FootnoteText"/>
        <w:rPr>
          <w:ins w:id="1089" w:author="Bernie Grofman" w:date="2022-11-27T02:04:00Z"/>
          <w:szCs w:val="22"/>
        </w:rPr>
      </w:pPr>
      <w:ins w:id="1090" w:author="Bernie Grofman" w:date="2022-11-27T02:04:00Z">
        <w:r w:rsidRPr="00D667D8">
          <w:rPr>
            <w:rStyle w:val="FootnoteReference"/>
            <w:szCs w:val="22"/>
          </w:rPr>
          <w:footnoteRef/>
        </w:r>
        <w:r w:rsidRPr="00D667D8">
          <w:rPr>
            <w:szCs w:val="22"/>
          </w:rPr>
          <w:t xml:space="preserve"> See item </w:t>
        </w:r>
        <w:r w:rsidRPr="00EF4404">
          <w:rPr>
            <w:b/>
            <w:color w:val="FF0000"/>
            <w:sz w:val="32"/>
            <w:szCs w:val="32"/>
            <w:rPrChange w:id="1091" w:author="Bernie Grofman" w:date="2022-11-27T02:22:00Z">
              <w:rPr>
                <w:szCs w:val="22"/>
              </w:rPr>
            </w:rPrChange>
          </w:rPr>
          <w:fldChar w:fldCharType="begin"/>
        </w:r>
        <w:r w:rsidRPr="00EF4404">
          <w:rPr>
            <w:b/>
            <w:color w:val="FF0000"/>
            <w:sz w:val="32"/>
            <w:szCs w:val="32"/>
            <w:rPrChange w:id="1092" w:author="Bernie Grofman" w:date="2022-11-27T02:22:00Z">
              <w:rPr>
                <w:szCs w:val="22"/>
              </w:rPr>
            </w:rPrChange>
          </w:rPr>
          <w:instrText xml:space="preserve"> REF _Ref119068705 \r \h  \* MERGEFORMAT </w:instrText>
        </w:r>
      </w:ins>
      <w:r w:rsidRPr="00EF4404">
        <w:rPr>
          <w:b/>
          <w:color w:val="FF0000"/>
          <w:sz w:val="32"/>
          <w:szCs w:val="32"/>
          <w:rPrChange w:id="1093" w:author="Bernie Grofman" w:date="2022-11-27T02:22:00Z">
            <w:rPr>
              <w:b/>
              <w:color w:val="FF0000"/>
              <w:sz w:val="32"/>
              <w:szCs w:val="32"/>
            </w:rPr>
          </w:rPrChange>
        </w:rPr>
      </w:r>
      <w:ins w:id="1094" w:author="Bernie Grofman" w:date="2022-11-27T02:04:00Z">
        <w:r w:rsidRPr="00EF4404">
          <w:rPr>
            <w:b/>
            <w:color w:val="FF0000"/>
            <w:sz w:val="32"/>
            <w:szCs w:val="32"/>
            <w:rPrChange w:id="1095" w:author="Bernie Grofman" w:date="2022-11-27T02:22:00Z">
              <w:rPr>
                <w:szCs w:val="22"/>
              </w:rPr>
            </w:rPrChange>
          </w:rPr>
          <w:fldChar w:fldCharType="separate"/>
        </w:r>
        <w:r w:rsidRPr="00EF4404">
          <w:rPr>
            <w:b/>
            <w:color w:val="FF0000"/>
            <w:sz w:val="32"/>
            <w:szCs w:val="32"/>
            <w:rPrChange w:id="1096" w:author="Bernie Grofman" w:date="2022-11-27T02:22:00Z">
              <w:rPr>
                <w:szCs w:val="22"/>
              </w:rPr>
            </w:rPrChange>
          </w:rPr>
          <w:t>5</w:t>
        </w:r>
        <w:r w:rsidRPr="00EF4404">
          <w:rPr>
            <w:b/>
            <w:color w:val="FF0000"/>
            <w:sz w:val="32"/>
            <w:szCs w:val="32"/>
            <w:rPrChange w:id="1097" w:author="Bernie Grofman" w:date="2022-11-27T02:22:00Z">
              <w:rPr>
                <w:szCs w:val="22"/>
              </w:rPr>
            </w:rPrChange>
          </w:rPr>
          <w:fldChar w:fldCharType="end"/>
        </w:r>
        <w:r w:rsidRPr="00D667D8">
          <w:rPr>
            <w:szCs w:val="22"/>
          </w:rPr>
          <w:t xml:space="preserve"> above.</w:t>
        </w:r>
      </w:ins>
    </w:p>
  </w:footnote>
  <w:footnote w:id="71">
    <w:p w14:paraId="69CA3B24" w14:textId="3DDC2F9F" w:rsidR="00CB1F2B" w:rsidRPr="00D667D8" w:rsidDel="00EF4404" w:rsidRDefault="00CB1F2B">
      <w:pPr>
        <w:pStyle w:val="FootnoteText"/>
        <w:rPr>
          <w:del w:id="1114" w:author="Bernie Grofman" w:date="2022-11-27T02:21:00Z"/>
          <w:szCs w:val="22"/>
        </w:rPr>
      </w:pPr>
      <w:del w:id="1115" w:author="Bernie Grofman" w:date="2022-11-27T02:21:00Z">
        <w:r w:rsidRPr="00D667D8" w:rsidDel="00EF4404">
          <w:rPr>
            <w:rStyle w:val="FootnoteReference"/>
            <w:szCs w:val="22"/>
          </w:rPr>
          <w:footnoteRef/>
        </w:r>
        <w:r w:rsidRPr="00D667D8" w:rsidDel="00EF4404">
          <w:rPr>
            <w:szCs w:val="22"/>
          </w:rPr>
          <w:delText xml:space="preserve"> This simple analysis leaves aside very important considerations of incumbency effects, candidate quality, and the effect of campaigns that would be determinative of who wins in specific districts. But the benefit of this apples-to-apples comparison is that it shows, using the same nationwide election, the difference between the old and new lines. Using another set of elections would necessarily lead to different totals, but we regard these differences as beside the point.</w:delText>
        </w:r>
      </w:del>
    </w:p>
  </w:footnote>
  <w:footnote w:id="72">
    <w:p w14:paraId="0D654129" w14:textId="496D665E" w:rsidR="00CB1F2B" w:rsidRPr="009E2F11" w:rsidRDefault="00CB1F2B">
      <w:pPr>
        <w:pStyle w:val="FootnoteText"/>
        <w:rPr>
          <w:b/>
          <w:rPrChange w:id="1250" w:author="Bernie Grofman" w:date="2022-11-27T09:15:00Z">
            <w:rPr/>
          </w:rPrChange>
        </w:rPr>
      </w:pPr>
      <w:ins w:id="1251" w:author="Bernie Grofman" w:date="2022-11-27T09:13:00Z">
        <w:r>
          <w:rPr>
            <w:rStyle w:val="FootnoteReference"/>
          </w:rPr>
          <w:footnoteRef/>
        </w:r>
        <w:r>
          <w:t xml:space="preserve"> </w:t>
        </w:r>
        <w:r w:rsidRPr="009E2F11">
          <w:rPr>
            <w:b/>
            <w:rPrChange w:id="1252" w:author="Bernie Grofman" w:date="2022-11-27T09:15:00Z">
              <w:rPr/>
            </w:rPrChange>
          </w:rPr>
          <w:t xml:space="preserve">In 2020 the actual congressional elections results were </w:t>
        </w:r>
        <w:r w:rsidRPr="009E2F11">
          <w:rPr>
            <w:b/>
            <w:color w:val="FF0000"/>
            <w:rPrChange w:id="1253" w:author="Bernie Grofman" w:date="2022-11-27T09:15:00Z">
              <w:rPr/>
            </w:rPrChange>
          </w:rPr>
          <w:t>JONATHAN FILL IN</w:t>
        </w:r>
      </w:ins>
      <w:ins w:id="1254" w:author="Bernie Grofman" w:date="2022-11-27T09:14:00Z">
        <w:r w:rsidRPr="009E2F11">
          <w:rPr>
            <w:b/>
            <w:rPrChange w:id="1255" w:author="Bernie Grofman" w:date="2022-11-27T09:15:00Z">
              <w:rPr/>
            </w:rPrChange>
          </w:rPr>
          <w:t>—not that different, in the aggregate, from what we would have expected from the presidential election results that year if we disregard errors at the level of individual districts and allow Type I and Type II errors to cancel each other out</w:t>
        </w:r>
      </w:ins>
      <w:ins w:id="1256" w:author="Bernie Grofman" w:date="2022-11-27T09:15:00Z">
        <w:r w:rsidRPr="009E2F11">
          <w:rPr>
            <w:b/>
            <w:rPrChange w:id="1257" w:author="Bernie Grofman" w:date="2022-11-27T09:15:00Z">
              <w:rPr/>
            </w:rPrChange>
          </w:rPr>
          <w:t xml:space="preserve"> at the aggregate level</w:t>
        </w:r>
      </w:ins>
      <w:ins w:id="1258" w:author="Bernie Grofman" w:date="2022-11-27T09:14:00Z">
        <w:r w:rsidRPr="009E2F11">
          <w:rPr>
            <w:b/>
            <w:rPrChange w:id="1259" w:author="Bernie Grofman" w:date="2022-11-27T09:15:00Z">
              <w:rPr/>
            </w:rPrChange>
          </w:rPr>
          <w:t>.</w:t>
        </w:r>
      </w:ins>
    </w:p>
  </w:footnote>
  <w:footnote w:id="73">
    <w:p w14:paraId="25B9F2A5" w14:textId="78A4E748" w:rsidR="00CB1F2B" w:rsidRPr="00670CA0" w:rsidDel="005228DD" w:rsidRDefault="00CB1F2B" w:rsidP="005228DD">
      <w:pPr>
        <w:rPr>
          <w:del w:id="1392" w:author="Bernie Grofman" w:date="2022-11-27T02:36:00Z"/>
          <w:moveTo w:id="1393" w:author="Bernie Grofman" w:date="2022-11-27T02:36:00Z"/>
          <w:szCs w:val="24"/>
        </w:rPr>
      </w:pPr>
      <w:ins w:id="1394" w:author="Bernie Grofman" w:date="2022-11-27T02:36:00Z">
        <w:r>
          <w:rPr>
            <w:rStyle w:val="FootnoteReference"/>
          </w:rPr>
          <w:footnoteRef/>
        </w:r>
        <w:r>
          <w:t xml:space="preserve"> </w:t>
        </w:r>
        <w:r w:rsidRPr="005228DD">
          <w:rPr>
            <w:sz w:val="22"/>
            <w:szCs w:val="22"/>
            <w:rPrChange w:id="1395" w:author="Bernie Grofman" w:date="2022-11-27T02:37:00Z">
              <w:rPr/>
            </w:rPrChange>
          </w:rPr>
          <w:t xml:space="preserve">Moreover, several states </w:t>
        </w:r>
      </w:ins>
      <w:ins w:id="1396" w:author="Bernie Grofman" w:date="2022-11-27T11:23:00Z">
        <w:r w:rsidRPr="00670CA0">
          <w:rPr>
            <w:b/>
            <w:sz w:val="22"/>
            <w:szCs w:val="22"/>
            <w:rPrChange w:id="1397" w:author="Bernie Grofman" w:date="2022-11-27T11:24:00Z">
              <w:rPr>
                <w:sz w:val="22"/>
                <w:szCs w:val="22"/>
              </w:rPr>
            </w:rPrChange>
          </w:rPr>
          <w:t>simply</w:t>
        </w:r>
        <w:r>
          <w:rPr>
            <w:sz w:val="22"/>
            <w:szCs w:val="22"/>
          </w:rPr>
          <w:t xml:space="preserve"> </w:t>
        </w:r>
      </w:ins>
      <w:ins w:id="1398" w:author="Bernie Grofman" w:date="2022-11-27T11:24:00Z">
        <w:r>
          <w:rPr>
            <w:sz w:val="22"/>
            <w:szCs w:val="22"/>
          </w:rPr>
          <w:t>p</w:t>
        </w:r>
      </w:ins>
      <w:ins w:id="1399" w:author="Bernie Grofman" w:date="2022-11-27T02:36:00Z">
        <w:r w:rsidRPr="005228DD">
          <w:rPr>
            <w:sz w:val="22"/>
            <w:szCs w:val="22"/>
            <w:rPrChange w:id="1400" w:author="Bernie Grofman" w:date="2022-11-27T02:37:00Z">
              <w:rPr/>
            </w:rPrChange>
          </w:rPr>
          <w:t xml:space="preserve">erpetuated existing gerrymanders, while </w:t>
        </w:r>
      </w:ins>
      <w:moveToRangeStart w:id="1401" w:author="Bernie Grofman" w:date="2022-11-27T02:36:00Z" w:name="move120409015"/>
      <w:moveTo w:id="1402" w:author="Bernie Grofman" w:date="2022-11-27T02:36:00Z">
        <w:del w:id="1403" w:author="Bernie Grofman" w:date="2022-11-27T02:36:00Z">
          <w:r w:rsidRPr="005228DD" w:rsidDel="005228DD">
            <w:rPr>
              <w:sz w:val="22"/>
              <w:szCs w:val="22"/>
              <w:rPrChange w:id="1404" w:author="Bernie Grofman" w:date="2022-11-27T02:37:00Z">
                <w:rPr/>
              </w:rPrChange>
            </w:rPr>
            <w:delText>O</w:delText>
          </w:r>
        </w:del>
      </w:moveTo>
      <w:ins w:id="1405" w:author="Bernie Grofman" w:date="2022-11-27T02:36:00Z">
        <w:r w:rsidRPr="005228DD">
          <w:rPr>
            <w:sz w:val="22"/>
            <w:szCs w:val="22"/>
            <w:rPrChange w:id="1406" w:author="Bernie Grofman" w:date="2022-11-27T02:37:00Z">
              <w:rPr/>
            </w:rPrChange>
          </w:rPr>
          <w:t>o</w:t>
        </w:r>
      </w:ins>
      <w:moveTo w:id="1407" w:author="Bernie Grofman" w:date="2022-11-27T02:36:00Z">
        <w:r w:rsidRPr="005228DD">
          <w:rPr>
            <w:sz w:val="22"/>
            <w:szCs w:val="22"/>
            <w:rPrChange w:id="1408" w:author="Bernie Grofman" w:date="2022-11-27T02:37:00Z">
              <w:rPr/>
            </w:rPrChange>
          </w:rPr>
          <w:t>ther states were able to undo previous gerrymanders, as was the case in Michigan which instituted a new independent commission</w:t>
        </w:r>
        <w:r w:rsidRPr="009E2F11">
          <w:rPr>
            <w:szCs w:val="24"/>
          </w:rPr>
          <w:t xml:space="preserve">. </w:t>
        </w:r>
      </w:moveTo>
    </w:p>
    <w:moveToRangeEnd w:id="1401"/>
    <w:p w14:paraId="42D06E19" w14:textId="0E6E366C" w:rsidR="00CB1F2B" w:rsidRPr="00BF7DA3" w:rsidRDefault="00CB1F2B">
      <w:pPr>
        <w:pPrChange w:id="1409" w:author="Bernie Grofman" w:date="2022-11-27T02:36:00Z">
          <w:pPr>
            <w:pStyle w:val="FootnoteText"/>
          </w:pPr>
        </w:pPrChange>
      </w:pPr>
    </w:p>
  </w:footnote>
  <w:footnote w:id="74">
    <w:p w14:paraId="44D89B54" w14:textId="2EE23C85"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59149D">
        <w:rPr>
          <w:b/>
          <w:szCs w:val="22"/>
          <w:rPrChange w:id="2155" w:author="Bernie Grofman" w:date="2022-11-27T02:40:00Z">
            <w:rPr>
              <w:szCs w:val="22"/>
            </w:rPr>
          </w:rPrChange>
        </w:rPr>
        <w:t>This includes places in which litigation led to a different map</w:t>
      </w:r>
      <w:ins w:id="2156" w:author="Bernie Grofman" w:date="2022-11-27T02:38:00Z">
        <w:r w:rsidRPr="0059149D">
          <w:rPr>
            <w:b/>
            <w:szCs w:val="22"/>
            <w:rPrChange w:id="2157" w:author="Bernie Grofman" w:date="2022-11-27T02:40:00Z">
              <w:rPr>
                <w:szCs w:val="22"/>
              </w:rPr>
            </w:rPrChange>
          </w:rPr>
          <w:t xml:space="preserve"> but some where it did not or where no </w:t>
        </w:r>
      </w:ins>
      <w:ins w:id="2158" w:author="Bernie Grofman" w:date="2022-11-27T02:39:00Z">
        <w:r w:rsidRPr="0059149D">
          <w:rPr>
            <w:b/>
            <w:szCs w:val="22"/>
            <w:rPrChange w:id="2159" w:author="Bernie Grofman" w:date="2022-11-27T02:40:00Z">
              <w:rPr>
                <w:szCs w:val="22"/>
              </w:rPr>
            </w:rPrChange>
          </w:rPr>
          <w:t>challenge</w:t>
        </w:r>
      </w:ins>
      <w:ins w:id="2160" w:author="Bernie Grofman" w:date="2022-11-27T02:38:00Z">
        <w:r w:rsidRPr="0059149D">
          <w:rPr>
            <w:b/>
            <w:szCs w:val="22"/>
            <w:rPrChange w:id="2161" w:author="Bernie Grofman" w:date="2022-11-27T02:40:00Z">
              <w:rPr>
                <w:szCs w:val="22"/>
              </w:rPr>
            </w:rPrChange>
          </w:rPr>
          <w:t xml:space="preserve"> </w:t>
        </w:r>
      </w:ins>
      <w:ins w:id="2162" w:author="Bernie Grofman" w:date="2022-11-27T02:39:00Z">
        <w:r w:rsidRPr="0059149D">
          <w:rPr>
            <w:b/>
            <w:szCs w:val="22"/>
            <w:rPrChange w:id="2163" w:author="Bernie Grofman" w:date="2022-11-27T02:40:00Z">
              <w:rPr>
                <w:szCs w:val="22"/>
              </w:rPr>
            </w:rPrChange>
          </w:rPr>
          <w:t>to the map was made or where litigation is still pending (sometimes with no final decision, sometimes with a plan that can be</w:t>
        </w:r>
      </w:ins>
      <w:ins w:id="2164" w:author="Bernie Grofman" w:date="2022-11-27T02:40:00Z">
        <w:r w:rsidRPr="0059149D">
          <w:rPr>
            <w:b/>
            <w:szCs w:val="22"/>
            <w:rPrChange w:id="2165" w:author="Bernie Grofman" w:date="2022-11-27T02:40:00Z">
              <w:rPr>
                <w:szCs w:val="22"/>
              </w:rPr>
            </w:rPrChange>
          </w:rPr>
          <w:t xml:space="preserve"> used only in 2022)</w:t>
        </w:r>
      </w:ins>
      <w:r w:rsidRPr="0059149D">
        <w:rPr>
          <w:b/>
          <w:szCs w:val="22"/>
          <w:rPrChange w:id="2166" w:author="Bernie Grofman" w:date="2022-11-27T02:40:00Z">
            <w:rPr>
              <w:szCs w:val="22"/>
            </w:rPr>
          </w:rPrChange>
        </w:rPr>
        <w:t xml:space="preserve">. </w:t>
      </w:r>
      <w:del w:id="2167" w:author="Bernie Grofman" w:date="2022-11-27T02:40:00Z">
        <w:r w:rsidRPr="0059149D" w:rsidDel="005228DD">
          <w:rPr>
            <w:b/>
            <w:szCs w:val="22"/>
            <w:rPrChange w:id="2168" w:author="Bernie Grofman" w:date="2022-11-27T02:40:00Z">
              <w:rPr>
                <w:szCs w:val="22"/>
              </w:rPr>
            </w:rPrChange>
          </w:rPr>
          <w:delText xml:space="preserve">This </w:delText>
        </w:r>
      </w:del>
      <w:ins w:id="2169" w:author="Bernie Grofman" w:date="2022-11-27T02:40:00Z">
        <w:r w:rsidRPr="0059149D">
          <w:rPr>
            <w:b/>
            <w:szCs w:val="22"/>
            <w:rPrChange w:id="2170" w:author="Bernie Grofman" w:date="2022-11-27T02:40:00Z">
              <w:rPr>
                <w:szCs w:val="22"/>
              </w:rPr>
            </w:rPrChange>
          </w:rPr>
          <w:t xml:space="preserve">We make no claim that this </w:t>
        </w:r>
      </w:ins>
      <w:r w:rsidRPr="0059149D">
        <w:rPr>
          <w:b/>
          <w:szCs w:val="22"/>
          <w:rPrChange w:id="2171" w:author="Bernie Grofman" w:date="2022-11-27T02:40:00Z">
            <w:rPr>
              <w:szCs w:val="22"/>
            </w:rPr>
          </w:rPrChange>
        </w:rPr>
        <w:t xml:space="preserve">list is </w:t>
      </w:r>
      <w:del w:id="2172" w:author="Bernie Grofman" w:date="2022-11-27T02:40:00Z">
        <w:r w:rsidRPr="0059149D" w:rsidDel="005228DD">
          <w:rPr>
            <w:b/>
            <w:szCs w:val="22"/>
            <w:rPrChange w:id="2173" w:author="Bernie Grofman" w:date="2022-11-27T02:40:00Z">
              <w:rPr>
                <w:szCs w:val="22"/>
              </w:rPr>
            </w:rPrChange>
          </w:rPr>
          <w:delText xml:space="preserve">not </w:delText>
        </w:r>
      </w:del>
      <w:ins w:id="2174" w:author="Bernie Grofman" w:date="2022-11-27T02:40:00Z">
        <w:r w:rsidRPr="0059149D">
          <w:rPr>
            <w:b/>
            <w:szCs w:val="22"/>
            <w:rPrChange w:id="2175" w:author="Bernie Grofman" w:date="2022-11-27T02:40:00Z">
              <w:rPr>
                <w:szCs w:val="22"/>
              </w:rPr>
            </w:rPrChange>
          </w:rPr>
          <w:t xml:space="preserve">either </w:t>
        </w:r>
      </w:ins>
      <w:r w:rsidRPr="0059149D">
        <w:rPr>
          <w:b/>
          <w:szCs w:val="22"/>
          <w:rPrChange w:id="2176" w:author="Bernie Grofman" w:date="2022-11-27T02:40:00Z">
            <w:rPr>
              <w:szCs w:val="22"/>
            </w:rPr>
          </w:rPrChange>
        </w:rPr>
        <w:t xml:space="preserve">exhaustive </w:t>
      </w:r>
      <w:del w:id="2177" w:author="Bernie Grofman" w:date="2022-11-27T02:40:00Z">
        <w:r w:rsidRPr="0059149D" w:rsidDel="005228DD">
          <w:rPr>
            <w:b/>
            <w:szCs w:val="22"/>
            <w:rPrChange w:id="2178" w:author="Bernie Grofman" w:date="2022-11-27T02:40:00Z">
              <w:rPr>
                <w:szCs w:val="22"/>
              </w:rPr>
            </w:rPrChange>
          </w:rPr>
          <w:delText>nor is it</w:delText>
        </w:r>
      </w:del>
      <w:ins w:id="2179" w:author="Bernie Grofman" w:date="2022-11-27T02:40:00Z">
        <w:r w:rsidRPr="0059149D">
          <w:rPr>
            <w:b/>
            <w:szCs w:val="22"/>
            <w:rPrChange w:id="2180" w:author="Bernie Grofman" w:date="2022-11-27T02:40:00Z">
              <w:rPr>
                <w:szCs w:val="22"/>
              </w:rPr>
            </w:rPrChange>
          </w:rPr>
          <w:t>or</w:t>
        </w:r>
      </w:ins>
      <w:r w:rsidRPr="0059149D">
        <w:rPr>
          <w:b/>
          <w:szCs w:val="22"/>
          <w:rPrChange w:id="2181" w:author="Bernie Grofman" w:date="2022-11-27T02:40:00Z">
            <w:rPr>
              <w:szCs w:val="22"/>
            </w:rPr>
          </w:rPrChange>
        </w:rPr>
        <w:t xml:space="preserve"> authoritative.</w:t>
      </w:r>
      <w:r w:rsidRPr="00D667D8">
        <w:rPr>
          <w:szCs w:val="22"/>
        </w:rPr>
        <w:t xml:space="preserve"> W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75">
    <w:p w14:paraId="7ACD999B" w14:textId="230F1F18" w:rsidR="00CB1F2B" w:rsidRPr="00D667D8" w:rsidRDefault="00CB1F2B">
      <w:pPr>
        <w:pStyle w:val="FootnoteText"/>
        <w:rPr>
          <w:szCs w:val="22"/>
        </w:rPr>
      </w:pPr>
      <w:r w:rsidRPr="00D667D8">
        <w:rPr>
          <w:rStyle w:val="FootnoteReference"/>
          <w:szCs w:val="22"/>
        </w:rPr>
        <w:footnoteRef/>
      </w:r>
      <w:r w:rsidRPr="00D667D8">
        <w:rPr>
          <w:szCs w:val="22"/>
        </w:rPr>
        <w:t xml:space="preserve"> We include some states that have gerrymanders, drawn to dilute the power of protected racial and language minorities (Alabama, 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w:t>
      </w:r>
      <w:del w:id="2182" w:author="Bernie Grofman" w:date="2022-11-27T02:41:00Z">
        <w:r w:rsidRPr="0059149D" w:rsidDel="0059149D">
          <w:rPr>
            <w:b/>
            <w:szCs w:val="22"/>
            <w:rPrChange w:id="2183" w:author="Bernie Grofman" w:date="2022-11-27T02:41:00Z">
              <w:rPr>
                <w:szCs w:val="22"/>
              </w:rPr>
            </w:rPrChange>
          </w:rPr>
          <w:delText xml:space="preserve">later </w:delText>
        </w:r>
      </w:del>
      <w:ins w:id="2184" w:author="Bernie Grofman" w:date="2022-11-27T02:41:00Z">
        <w:r w:rsidRPr="0059149D">
          <w:rPr>
            <w:b/>
            <w:szCs w:val="22"/>
            <w:rPrChange w:id="2185" w:author="Bernie Grofman" w:date="2022-11-27T02:41:00Z">
              <w:rPr>
                <w:szCs w:val="22"/>
              </w:rPr>
            </w:rPrChange>
          </w:rPr>
          <w:t xml:space="preserve">earlier </w:t>
        </w:r>
      </w:ins>
      <w:r w:rsidRPr="00D667D8">
        <w:rPr>
          <w:szCs w:val="22"/>
        </w:rPr>
        <w:t xml:space="preserve">in the text and </w:t>
      </w:r>
      <w:sdt>
        <w:sdtPr>
          <w:rPr>
            <w:color w:val="000000"/>
            <w:szCs w:val="22"/>
          </w:rPr>
          <w:tag w:val="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
          <w:id w:val="1718545491"/>
          <w:placeholder>
            <w:docPart w:val="1A56E04EC06E1C46869A18B65E62EFFA"/>
          </w:placeholder>
        </w:sdtPr>
        <w:sdtContent>
          <w:r w:rsidRPr="00D667D8">
            <w:rPr>
              <w:color w:val="000000"/>
              <w:szCs w:val="22"/>
            </w:rPr>
            <w:t>Chen and Stephanopoulos 2020)</w:t>
          </w:r>
        </w:sdtContent>
      </w:sdt>
      <w:r w:rsidRPr="00D667D8">
        <w:rPr>
          <w:szCs w:val="22"/>
        </w:rPr>
        <w:t>.</w:t>
      </w:r>
    </w:p>
  </w:footnote>
  <w:footnote w:id="76">
    <w:p w14:paraId="7FA3A54B" w14:textId="535CA382" w:rsidR="00CB1F2B" w:rsidRPr="00D667D8" w:rsidRDefault="00CB1F2B">
      <w:pPr>
        <w:pStyle w:val="FootnoteText"/>
        <w:rPr>
          <w:b/>
          <w:bCs/>
          <w:color w:val="FF0000"/>
          <w:szCs w:val="22"/>
        </w:rPr>
      </w:pPr>
      <w:r w:rsidRPr="00D667D8">
        <w:rPr>
          <w:rStyle w:val="FootnoteReference"/>
          <w:szCs w:val="22"/>
        </w:rPr>
        <w:footnoteRef/>
      </w:r>
      <w:r w:rsidRPr="00D667D8">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p>
  </w:footnote>
  <w:footnote w:id="77">
    <w:p w14:paraId="2FC25396" w14:textId="0902DFD9"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D667D8">
        <w:rPr>
          <w:i/>
          <w:iCs/>
          <w:szCs w:val="22"/>
        </w:rPr>
        <w:t>Galmon v. Ardoin</w:t>
      </w:r>
      <w:r w:rsidRPr="00D667D8">
        <w:rPr>
          <w:szCs w:val="22"/>
        </w:rPr>
        <w:t xml:space="preserve">, No. 3:22-CV-214 (M.D. La. Mar. 30, 2022); </w:t>
      </w:r>
      <w:r w:rsidRPr="00D667D8">
        <w:rPr>
          <w:i/>
          <w:iCs/>
          <w:szCs w:val="22"/>
        </w:rPr>
        <w:t>Robinson v. Ardoin</w:t>
      </w:r>
      <w:r w:rsidRPr="00D667D8">
        <w:rPr>
          <w:szCs w:val="22"/>
        </w:rPr>
        <w:t>, No. 3:22-CV-211 (M.D. La. Mar. 30, 2022)</w:t>
      </w:r>
    </w:p>
  </w:footnote>
  <w:footnote w:id="78">
    <w:p w14:paraId="5961B59B" w14:textId="6D879FD4" w:rsidR="00CB1F2B" w:rsidRPr="00D667D8" w:rsidRDefault="00CB1F2B">
      <w:pPr>
        <w:pStyle w:val="FootnoteText"/>
        <w:rPr>
          <w:szCs w:val="22"/>
        </w:rPr>
      </w:pPr>
      <w:r w:rsidRPr="00D667D8">
        <w:rPr>
          <w:rStyle w:val="FootnoteReference"/>
          <w:szCs w:val="22"/>
        </w:rPr>
        <w:footnoteRef/>
      </w:r>
      <w:r w:rsidRPr="00D667D8">
        <w:rPr>
          <w:szCs w:val="22"/>
        </w:rPr>
        <w:t xml:space="preserve"> </w:t>
      </w:r>
      <w:hyperlink r:id="rId2" w:history="1">
        <w:r w:rsidRPr="00D667D8">
          <w:rPr>
            <w:rStyle w:val="Hyperlink"/>
            <w:szCs w:val="22"/>
          </w:rPr>
          <w:t>https://storage.courtlistener.com/recap/gov.uscourts.gand.298476/gov.uscourts.gand.298476.134.0.pdf</w:t>
        </w:r>
      </w:hyperlink>
      <w:r w:rsidRPr="00D667D8">
        <w:rPr>
          <w:szCs w:val="22"/>
        </w:rPr>
        <w:t xml:space="preserve"> at 10</w:t>
      </w:r>
    </w:p>
  </w:footnote>
  <w:footnote w:id="79">
    <w:p w14:paraId="235BF6A6" w14:textId="72F2F0F9"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D667D8">
        <w:rPr>
          <w:i/>
          <w:iCs/>
          <w:szCs w:val="22"/>
        </w:rPr>
        <w:t>Common Cause v. Raffensperger</w:t>
      </w:r>
      <w:r w:rsidRPr="00D667D8">
        <w:rPr>
          <w:szCs w:val="22"/>
        </w:rPr>
        <w:t xml:space="preserve">, No. 1:22-CV-90 (N.D. Ga. Jan. 7, 2022); </w:t>
      </w:r>
      <w:r w:rsidRPr="00D667D8">
        <w:rPr>
          <w:i/>
          <w:iCs/>
          <w:szCs w:val="22"/>
        </w:rPr>
        <w:t>Pendergrass v. Raffensperger</w:t>
      </w:r>
      <w:r w:rsidRPr="00D667D8">
        <w:rPr>
          <w:szCs w:val="22"/>
        </w:rPr>
        <w:t xml:space="preserve">, No. 1:21-CV-5339 (N.D. Ga. Dec. 30, 2021); </w:t>
      </w:r>
      <w:r w:rsidRPr="00D667D8">
        <w:rPr>
          <w:i/>
          <w:iCs/>
          <w:szCs w:val="22"/>
        </w:rPr>
        <w:t>Georgia State Conference of the NAACP v. State of Georgia</w:t>
      </w:r>
      <w:r w:rsidRPr="00D667D8">
        <w:rPr>
          <w:szCs w:val="22"/>
        </w:rPr>
        <w:t>, No. 1:21-CV-5338 (N.D. Ga. Dec. 30, 2021)</w:t>
      </w:r>
    </w:p>
  </w:footnote>
  <w:footnote w:id="80">
    <w:p w14:paraId="66A94D22" w14:textId="3EFB0F75" w:rsidR="00CB1F2B" w:rsidRPr="00D667D8" w:rsidRDefault="00CB1F2B" w:rsidP="0084091B">
      <w:pPr>
        <w:pStyle w:val="FootnoteText"/>
        <w:rPr>
          <w:szCs w:val="22"/>
        </w:rPr>
      </w:pPr>
      <w:r w:rsidRPr="00D667D8">
        <w:rPr>
          <w:rStyle w:val="FootnoteReference"/>
          <w:szCs w:val="22"/>
        </w:rPr>
        <w:footnoteRef/>
      </w:r>
      <w:r w:rsidRPr="00D667D8">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 However, the map was challenged at the U.S. Supreme Court (</w:t>
      </w:r>
      <w:r w:rsidRPr="00D667D8">
        <w:rPr>
          <w:i/>
          <w:iCs/>
          <w:szCs w:val="22"/>
        </w:rPr>
        <w:t>Wis. Legislature v. Wisconsin Elections Comm'n</w:t>
      </w:r>
      <w:r w:rsidRPr="00D667D8">
        <w:rPr>
          <w:szCs w:val="22"/>
        </w:rPr>
        <w:t>, 142 S. Ct. 1245, 2022), which remanded to the state supreme court. At that point, the state court instead put into place a map that it determined constituted a “least change” from the 2010 map.</w:t>
      </w:r>
    </w:p>
  </w:footnote>
  <w:footnote w:id="81">
    <w:p w14:paraId="38186A92" w14:textId="58E8BEA8" w:rsidR="00CB1F2B" w:rsidRPr="00D667D8" w:rsidRDefault="00CB1F2B">
      <w:pPr>
        <w:pStyle w:val="FootnoteText"/>
        <w:rPr>
          <w:szCs w:val="22"/>
        </w:rPr>
      </w:pPr>
      <w:r w:rsidRPr="00D667D8">
        <w:rPr>
          <w:rStyle w:val="FootnoteReference"/>
          <w:szCs w:val="22"/>
        </w:rPr>
        <w:footnoteRef/>
      </w:r>
      <w:r w:rsidRPr="00D667D8">
        <w:rPr>
          <w:szCs w:val="22"/>
        </w:rPr>
        <w:t xml:space="preserve"> </w:t>
      </w:r>
      <w:del w:id="2311" w:author="Bernie Grofman" w:date="2022-11-27T11:35:00Z">
        <w:r w:rsidRPr="00D667D8" w:rsidDel="002B41EB">
          <w:rPr>
            <w:szCs w:val="22"/>
          </w:rPr>
          <w:delText>Though,</w:delText>
        </w:r>
      </w:del>
      <w:ins w:id="2312" w:author="Bernie Grofman" w:date="2022-11-27T11:35:00Z">
        <w:r>
          <w:rPr>
            <w:szCs w:val="22"/>
          </w:rPr>
          <w:t>Of course</w:t>
        </w:r>
      </w:ins>
      <w:r w:rsidRPr="00D667D8">
        <w:rPr>
          <w:szCs w:val="22"/>
        </w:rPr>
        <w:t xml:space="preserve"> both states are also obligated to adhere to federal law including prohibitions </w:t>
      </w:r>
      <w:r w:rsidRPr="002B41EB">
        <w:rPr>
          <w:b/>
          <w:szCs w:val="22"/>
          <w:rPrChange w:id="2313" w:author="Bernie Grofman" w:date="2022-11-27T11:35:00Z">
            <w:rPr>
              <w:szCs w:val="22"/>
            </w:rPr>
          </w:rPrChange>
        </w:rPr>
        <w:t xml:space="preserve">on </w:t>
      </w:r>
      <w:del w:id="2314" w:author="Bernie Grofman" w:date="2022-11-27T11:35:00Z">
        <w:r w:rsidRPr="002B41EB" w:rsidDel="002B41EB">
          <w:rPr>
            <w:b/>
            <w:szCs w:val="22"/>
            <w:rPrChange w:id="2315" w:author="Bernie Grofman" w:date="2022-11-27T11:35:00Z">
              <w:rPr>
                <w:szCs w:val="22"/>
              </w:rPr>
            </w:rPrChange>
          </w:rPr>
          <w:delText>racial gerrymandering</w:delText>
        </w:r>
      </w:del>
      <w:ins w:id="2316" w:author="Bernie Grofman" w:date="2022-11-27T11:35:00Z">
        <w:r w:rsidRPr="002B41EB">
          <w:rPr>
            <w:b/>
            <w:szCs w:val="22"/>
            <w:rPrChange w:id="2317" w:author="Bernie Grofman" w:date="2022-11-27T11:35:00Z">
              <w:rPr>
                <w:szCs w:val="22"/>
              </w:rPr>
            </w:rPrChange>
          </w:rPr>
          <w:t>race as a preponderant motive</w:t>
        </w:r>
      </w:ins>
      <w:r w:rsidRPr="00D667D8">
        <w:rPr>
          <w:szCs w:val="22"/>
        </w:rPr>
        <w:t xml:space="preserve"> and adhering to the Voting Rights Act.</w:t>
      </w:r>
    </w:p>
  </w:footnote>
  <w:footnote w:id="82">
    <w:p w14:paraId="060EAFB6" w14:textId="40F8BDE3" w:rsidR="00CB1F2B" w:rsidRPr="00D667D8" w:rsidRDefault="00CB1F2B">
      <w:pPr>
        <w:pStyle w:val="FootnoteText"/>
        <w:rPr>
          <w:szCs w:val="22"/>
        </w:rPr>
      </w:pPr>
      <w:r w:rsidRPr="00D667D8">
        <w:rPr>
          <w:rStyle w:val="FootnoteReference"/>
          <w:szCs w:val="22"/>
        </w:rPr>
        <w:footnoteRef/>
      </w:r>
      <w:r w:rsidRPr="00D667D8">
        <w:rPr>
          <w:szCs w:val="22"/>
        </w:rPr>
        <w:t xml:space="preserve"> For practical reasons we leave aside intent and focus exclusively on effects.</w:t>
      </w:r>
    </w:p>
  </w:footnote>
  <w:footnote w:id="83">
    <w:p w14:paraId="38BE692D" w14:textId="6E611DE8" w:rsidR="00CB1F2B" w:rsidRPr="00D667D8" w:rsidRDefault="00CB1F2B">
      <w:pPr>
        <w:pStyle w:val="FootnoteText"/>
        <w:rPr>
          <w:szCs w:val="22"/>
        </w:rPr>
      </w:pPr>
      <w:r w:rsidRPr="00D667D8">
        <w:rPr>
          <w:rStyle w:val="FootnoteReference"/>
          <w:szCs w:val="22"/>
        </w:rPr>
        <w:footnoteRef/>
      </w:r>
      <w:r w:rsidRPr="00D667D8">
        <w:rPr>
          <w:szCs w:val="22"/>
        </w:rPr>
        <w:t xml:space="preserve"> We denote “p” if the case is pending as of November 2022, and “u”</w:t>
      </w:r>
      <w:r>
        <w:rPr>
          <w:szCs w:val="22"/>
        </w:rPr>
        <w:t xml:space="preserve"> </w:t>
      </w:r>
      <w:r w:rsidRPr="00D667D8">
        <w:rPr>
          <w:szCs w:val="22"/>
        </w:rPr>
        <w:t>if the challenge was unsuccessful.</w:t>
      </w:r>
    </w:p>
  </w:footnote>
  <w:footnote w:id="84">
    <w:p w14:paraId="354E3573" w14:textId="6FC28739" w:rsidR="00CB1F2B" w:rsidRPr="002A333D" w:rsidRDefault="00CB1F2B" w:rsidP="002A333D">
      <w:pPr>
        <w:rPr>
          <w:ins w:id="2349" w:author="Bernie Grofman" w:date="2022-11-27T11:47:00Z"/>
          <w:b/>
          <w:color w:val="FF0000"/>
          <w:szCs w:val="24"/>
          <w:rPrChange w:id="2350" w:author="Bernie Grofman" w:date="2022-11-27T11:49:00Z">
            <w:rPr>
              <w:ins w:id="2351" w:author="Bernie Grofman" w:date="2022-11-27T11:47:00Z"/>
              <w:szCs w:val="24"/>
            </w:rPr>
          </w:rPrChange>
        </w:rPr>
      </w:pPr>
      <w:r w:rsidRPr="00D667D8">
        <w:rPr>
          <w:rStyle w:val="FootnoteReference"/>
          <w:szCs w:val="22"/>
        </w:rPr>
        <w:footnoteRef/>
      </w:r>
      <w:r w:rsidRPr="00D667D8">
        <w:rPr>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w:t>
      </w:r>
      <w:del w:id="2352" w:author="Bernie Grofman" w:date="2022-11-27T17:47:00Z">
        <w:r w:rsidRPr="00D667D8" w:rsidDel="00A94974">
          <w:rPr>
            <w:szCs w:val="22"/>
          </w:rPr>
          <w:delText>o</w:delText>
        </w:r>
      </w:del>
      <w:r w:rsidRPr="00D667D8">
        <w:rPr>
          <w:szCs w:val="22"/>
        </w:rPr>
        <w:t>se a plan, but it was based on the previous decade’s plan, which was widely considered to be a gerrymander itself. We say more about these states in the paragraphs below.</w:t>
      </w:r>
      <w:ins w:id="2353" w:author="Bernie Grofman" w:date="2022-11-27T11:47:00Z">
        <w:r>
          <w:rPr>
            <w:szCs w:val="22"/>
          </w:rPr>
          <w:t xml:space="preserve"> </w:t>
        </w:r>
        <w:r w:rsidRPr="002A333D">
          <w:rPr>
            <w:b/>
            <w:color w:val="FF0000"/>
            <w:szCs w:val="22"/>
            <w:rPrChange w:id="2354" w:author="Bernie Grofman" w:date="2022-11-27T11:49:00Z">
              <w:rPr>
                <w:szCs w:val="22"/>
              </w:rPr>
            </w:rPrChange>
          </w:rPr>
          <w:t>JONATHAN YOU WROTE</w:t>
        </w:r>
      </w:ins>
      <w:ins w:id="2355" w:author="Bernie Grofman" w:date="2022-11-27T11:49:00Z">
        <w:r>
          <w:rPr>
            <w:b/>
            <w:color w:val="FF0000"/>
            <w:szCs w:val="22"/>
          </w:rPr>
          <w:t>IN THE TEXT (NOW OMITTED)</w:t>
        </w:r>
      </w:ins>
      <w:ins w:id="2356" w:author="Bernie Grofman" w:date="2022-11-27T11:47:00Z">
        <w:r w:rsidRPr="002A333D">
          <w:rPr>
            <w:b/>
            <w:color w:val="FF0000"/>
            <w:szCs w:val="22"/>
            <w:rPrChange w:id="2357" w:author="Bernie Grofman" w:date="2022-11-27T11:49:00Z">
              <w:rPr>
                <w:szCs w:val="22"/>
              </w:rPr>
            </w:rPrChange>
          </w:rPr>
          <w:t xml:space="preserve"> </w:t>
        </w:r>
        <w:r w:rsidRPr="002A333D">
          <w:rPr>
            <w:b/>
            <w:color w:val="4472C4" w:themeColor="accent1"/>
            <w:szCs w:val="22"/>
            <w:rPrChange w:id="2358" w:author="Bernie Grofman" w:date="2022-11-27T11:49:00Z">
              <w:rPr>
                <w:szCs w:val="22"/>
              </w:rPr>
            </w:rPrChange>
          </w:rPr>
          <w:t>“</w:t>
        </w:r>
        <w:r w:rsidRPr="002A333D">
          <w:rPr>
            <w:b/>
            <w:color w:val="4472C4" w:themeColor="accent1"/>
            <w:szCs w:val="24"/>
            <w:rPrChange w:id="2359" w:author="Bernie Grofman" w:date="2022-11-27T11:49:00Z">
              <w:rPr>
                <w:szCs w:val="24"/>
              </w:rPr>
            </w:rPrChange>
          </w:rPr>
          <w:t xml:space="preserve">Maryland is included in Table 4 for similar reasons:  the plan that was enacted by the state legislature originally was thrown out by a state court.”   </w:t>
        </w:r>
        <w:r w:rsidRPr="002A333D">
          <w:rPr>
            <w:b/>
            <w:color w:val="FF0000"/>
            <w:szCs w:val="24"/>
            <w:rPrChange w:id="2360" w:author="Bernie Grofman" w:date="2022-11-27T11:49:00Z">
              <w:rPr>
                <w:szCs w:val="24"/>
              </w:rPr>
            </w:rPrChange>
          </w:rPr>
          <w:t>BUT IF THAT IS TRUE THEN THERE SHOULD HAVE BEEN A COURT CASE SO I AM UNCL</w:t>
        </w:r>
      </w:ins>
      <w:ins w:id="2361" w:author="Bernie Grofman" w:date="2022-11-27T11:48:00Z">
        <w:r w:rsidRPr="002A333D">
          <w:rPr>
            <w:b/>
            <w:color w:val="FF0000"/>
            <w:szCs w:val="24"/>
            <w:rPrChange w:id="2362" w:author="Bernie Grofman" w:date="2022-11-27T11:49:00Z">
              <w:rPr>
                <w:szCs w:val="24"/>
              </w:rPr>
            </w:rPrChange>
          </w:rPr>
          <w:t>EAR AS TO WHY MARYLAND IS BEING GROUPED WITH p,v, AND w! PLEASE CLARIFY HERE AND IN THE TEXT.</w:t>
        </w:r>
      </w:ins>
    </w:p>
    <w:p w14:paraId="544F2BA8" w14:textId="726B8B01" w:rsidR="00CB1F2B" w:rsidRPr="00D667D8" w:rsidRDefault="00CB1F2B" w:rsidP="00C17583">
      <w:pPr>
        <w:pStyle w:val="FootnoteText"/>
        <w:rPr>
          <w:szCs w:val="22"/>
        </w:rPr>
      </w:pPr>
    </w:p>
  </w:footnote>
  <w:footnote w:id="85">
    <w:p w14:paraId="0BBD0B0D" w14:textId="029E7F98" w:rsidR="00CB1F2B" w:rsidRPr="00D667D8" w:rsidRDefault="00CB1F2B">
      <w:pPr>
        <w:pStyle w:val="FootnoteText"/>
        <w:rPr>
          <w:szCs w:val="22"/>
        </w:rPr>
      </w:pPr>
      <w:r w:rsidRPr="00D667D8">
        <w:rPr>
          <w:rStyle w:val="FootnoteReference"/>
          <w:szCs w:val="22"/>
        </w:rPr>
        <w:footnoteRef/>
      </w:r>
      <w:r w:rsidRPr="00D667D8">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w:t>
      </w:r>
      <w:ins w:id="2416" w:author="Bernie Grofman" w:date="2022-11-27T11:53:00Z">
        <w:r>
          <w:rPr>
            <w:szCs w:val="22"/>
          </w:rPr>
          <w:t>:</w:t>
        </w:r>
      </w:ins>
      <w:r w:rsidRPr="00D667D8">
        <w:rPr>
          <w:szCs w:val="22"/>
        </w:rPr>
        <w:t xml:space="preserve"> </w:t>
      </w:r>
      <w:r w:rsidRPr="00D667D8">
        <w:rPr>
          <w:i/>
          <w:iCs/>
          <w:szCs w:val="22"/>
        </w:rPr>
        <w:t>Carter v. Chapman</w:t>
      </w:r>
      <w:r w:rsidRPr="00D667D8">
        <w:rPr>
          <w:szCs w:val="22"/>
        </w:rPr>
        <w:t>, 7 MM 2022 (Pa. Mar. 9, 2022).</w:t>
      </w:r>
    </w:p>
  </w:footnote>
  <w:footnote w:id="86">
    <w:p w14:paraId="03C5803A" w14:textId="5854DAC7" w:rsidR="00CB1F2B" w:rsidRPr="00D667D8" w:rsidRDefault="00CB1F2B">
      <w:pPr>
        <w:pStyle w:val="FootnoteText"/>
        <w:rPr>
          <w:szCs w:val="22"/>
        </w:rPr>
      </w:pPr>
      <w:r w:rsidRPr="00D667D8">
        <w:rPr>
          <w:rStyle w:val="FootnoteReference"/>
          <w:szCs w:val="22"/>
        </w:rPr>
        <w:footnoteRef/>
      </w:r>
      <w:r w:rsidRPr="00D667D8">
        <w:rPr>
          <w:szCs w:val="22"/>
        </w:rPr>
        <w:t xml:space="preserve"> See </w:t>
      </w:r>
      <w:r w:rsidRPr="002A333D">
        <w:rPr>
          <w:i/>
          <w:szCs w:val="22"/>
          <w:rPrChange w:id="2417" w:author="Bernie Grofman" w:date="2022-11-27T11:53:00Z">
            <w:rPr>
              <w:szCs w:val="22"/>
            </w:rPr>
          </w:rPrChange>
        </w:rPr>
        <w:t>Carter v. Chapman</w:t>
      </w:r>
      <w:r w:rsidRPr="00D667D8">
        <w:rPr>
          <w:szCs w:val="22"/>
        </w:rPr>
        <w:t>.</w:t>
      </w:r>
    </w:p>
  </w:footnote>
  <w:footnote w:id="87">
    <w:p w14:paraId="6829C1AA" w14:textId="7DAC4D08" w:rsidR="00CB1F2B" w:rsidRPr="00D667D8" w:rsidDel="00A94974" w:rsidRDefault="00CB1F2B" w:rsidP="000B1AC8">
      <w:pPr>
        <w:pStyle w:val="FootnoteText"/>
        <w:rPr>
          <w:del w:id="2544" w:author="Bernie Grofman" w:date="2022-11-27T17:48:00Z"/>
          <w:szCs w:val="22"/>
        </w:rPr>
      </w:pPr>
      <w:del w:id="2545" w:author="Bernie Grofman" w:date="2022-11-27T17:48:00Z">
        <w:r w:rsidRPr="00D667D8" w:rsidDel="00A94974">
          <w:rPr>
            <w:rStyle w:val="FootnoteReference"/>
            <w:szCs w:val="22"/>
          </w:rPr>
          <w:footnoteRef/>
        </w:r>
        <w:r w:rsidRPr="00D667D8" w:rsidDel="00A94974">
          <w:rPr>
            <w:szCs w:val="22"/>
          </w:rPr>
          <w:delText xml:space="preserve"> Free and Equal Elections Clause, Pa. Const. art I, § 5.</w:delText>
        </w:r>
      </w:del>
    </w:p>
  </w:footnote>
  <w:footnote w:id="88">
    <w:p w14:paraId="7B515330" w14:textId="3868467C" w:rsidR="00CB1F2B" w:rsidRPr="00D667D8" w:rsidDel="00A94974" w:rsidRDefault="00CB1F2B">
      <w:pPr>
        <w:pStyle w:val="FootnoteText"/>
        <w:rPr>
          <w:del w:id="2546" w:author="Bernie Grofman" w:date="2022-11-27T17:48:00Z"/>
          <w:szCs w:val="22"/>
        </w:rPr>
      </w:pPr>
      <w:del w:id="2547" w:author="Bernie Grofman" w:date="2022-11-27T17:48:00Z">
        <w:r w:rsidRPr="00D667D8" w:rsidDel="00A94974">
          <w:rPr>
            <w:rStyle w:val="FootnoteReference"/>
            <w:szCs w:val="22"/>
          </w:rPr>
          <w:footnoteRef/>
        </w:r>
        <w:r w:rsidRPr="00D667D8" w:rsidDel="00A94974">
          <w:rPr>
            <w:szCs w:val="22"/>
          </w:rPr>
          <w:delText xml:space="preserve"> </w:delText>
        </w:r>
        <w:r w:rsidRPr="00D667D8" w:rsidDel="00A94974">
          <w:rPr>
            <w:i/>
            <w:iCs/>
            <w:szCs w:val="22"/>
          </w:rPr>
          <w:delText>Id</w:delText>
        </w:r>
        <w:r w:rsidRPr="00D667D8" w:rsidDel="00A94974">
          <w:rPr>
            <w:szCs w:val="22"/>
          </w:rPr>
          <w:delText>. at 814.</w:delText>
        </w:r>
      </w:del>
    </w:p>
  </w:footnote>
  <w:footnote w:id="89">
    <w:p w14:paraId="6285C475" w14:textId="17550F65"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D667D8">
        <w:rPr>
          <w:i/>
          <w:iCs/>
          <w:szCs w:val="22"/>
        </w:rPr>
        <w:t>Cooper v. Harris</w:t>
      </w:r>
      <w:r w:rsidRPr="00D667D8">
        <w:rPr>
          <w:szCs w:val="22"/>
        </w:rPr>
        <w:t>, 581 U.S. ___, 2017.</w:t>
      </w:r>
    </w:p>
  </w:footnote>
  <w:footnote w:id="90">
    <w:p w14:paraId="57AA7EFD" w14:textId="7F23E8A0" w:rsidR="00CB1F2B" w:rsidRPr="00D667D8" w:rsidRDefault="00CB1F2B">
      <w:pPr>
        <w:pStyle w:val="FootnoteText"/>
        <w:rPr>
          <w:szCs w:val="22"/>
        </w:rPr>
      </w:pPr>
      <w:r w:rsidRPr="00D667D8">
        <w:rPr>
          <w:rStyle w:val="FootnoteReference"/>
          <w:szCs w:val="22"/>
        </w:rPr>
        <w:footnoteRef/>
      </w:r>
      <w:r w:rsidRPr="00D667D8">
        <w:rPr>
          <w:szCs w:val="22"/>
        </w:rPr>
        <w:t xml:space="preserve"> N.C. Const. Art. I, § 10</w:t>
      </w:r>
    </w:p>
  </w:footnote>
  <w:footnote w:id="91">
    <w:p w14:paraId="36C6197E" w14:textId="24715053" w:rsidR="00CB1F2B" w:rsidRPr="00D667D8" w:rsidRDefault="00CB1F2B">
      <w:pPr>
        <w:pStyle w:val="FootnoteText"/>
        <w:rPr>
          <w:szCs w:val="22"/>
        </w:rPr>
      </w:pPr>
      <w:r w:rsidRPr="00D667D8">
        <w:rPr>
          <w:rStyle w:val="FootnoteReference"/>
          <w:szCs w:val="22"/>
        </w:rPr>
        <w:footnoteRef/>
      </w:r>
      <w:r w:rsidRPr="00D667D8">
        <w:rPr>
          <w:szCs w:val="22"/>
        </w:rPr>
        <w:t xml:space="preserve"> N.C. Const. Art. I, § 19</w:t>
      </w:r>
    </w:p>
  </w:footnote>
  <w:footnote w:id="92">
    <w:p w14:paraId="5F649937" w14:textId="536396C2" w:rsidR="00CB1F2B" w:rsidRPr="00D667D8" w:rsidRDefault="00CB1F2B">
      <w:pPr>
        <w:pStyle w:val="FootnoteText"/>
        <w:rPr>
          <w:szCs w:val="22"/>
        </w:rPr>
      </w:pPr>
      <w:r w:rsidRPr="00D667D8">
        <w:rPr>
          <w:rStyle w:val="FootnoteReference"/>
          <w:szCs w:val="22"/>
        </w:rPr>
        <w:footnoteRef/>
      </w:r>
      <w:r w:rsidRPr="00D667D8">
        <w:rPr>
          <w:szCs w:val="22"/>
        </w:rPr>
        <w:t xml:space="preserve"> N.C. Const. Art. I, §§ 12 &amp; 14</w:t>
      </w:r>
    </w:p>
  </w:footnote>
  <w:footnote w:id="93">
    <w:p w14:paraId="2951B179" w14:textId="380B0A11" w:rsidR="00CB1F2B" w:rsidRPr="00D667D8" w:rsidRDefault="00CB1F2B">
      <w:pPr>
        <w:pStyle w:val="FootnoteText"/>
        <w:rPr>
          <w:szCs w:val="22"/>
        </w:rPr>
      </w:pPr>
      <w:r w:rsidRPr="00D667D8">
        <w:rPr>
          <w:rStyle w:val="FootnoteReference"/>
          <w:szCs w:val="22"/>
        </w:rPr>
        <w:footnoteRef/>
      </w:r>
      <w:r w:rsidRPr="00D667D8">
        <w:rPr>
          <w:szCs w:val="22"/>
        </w:rPr>
        <w:t xml:space="preserve"> See </w:t>
      </w:r>
      <w:r w:rsidRPr="00D667D8">
        <w:rPr>
          <w:i/>
          <w:iCs/>
          <w:szCs w:val="22"/>
        </w:rPr>
        <w:t>Harper v. Hall</w:t>
      </w:r>
    </w:p>
  </w:footnote>
  <w:footnote w:id="94">
    <w:p w14:paraId="30EAEFE6" w14:textId="0728F1E1"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D667D8">
        <w:rPr>
          <w:i/>
          <w:iCs/>
          <w:szCs w:val="22"/>
        </w:rPr>
        <w:t>Id.</w:t>
      </w:r>
      <w:r w:rsidRPr="00D667D8">
        <w:rPr>
          <w:szCs w:val="22"/>
        </w:rPr>
        <w:t xml:space="preserve"> at (https://appellate.nccourts.org/opinions/?c=1&amp;pdf=41183)?</w:t>
      </w:r>
    </w:p>
  </w:footnote>
  <w:footnote w:id="95">
    <w:p w14:paraId="10A5172D" w14:textId="62E90B9D" w:rsidR="00CB1F2B" w:rsidRPr="00D667D8" w:rsidRDefault="00CB1F2B" w:rsidP="009E3C53">
      <w:pPr>
        <w:pStyle w:val="FootnoteText"/>
        <w:rPr>
          <w:ins w:id="2575" w:author="Bernie Grofman" w:date="2022-11-27T16:11:00Z"/>
          <w:szCs w:val="22"/>
        </w:rPr>
      </w:pPr>
      <w:ins w:id="2576" w:author="Bernie Grofman" w:date="2022-11-27T16:11:00Z">
        <w:r w:rsidRPr="00D667D8">
          <w:rPr>
            <w:rStyle w:val="FootnoteReference"/>
            <w:szCs w:val="22"/>
          </w:rPr>
          <w:footnoteRef/>
        </w:r>
        <w:r>
          <w:rPr>
            <w:szCs w:val="22"/>
          </w:rPr>
          <w:t xml:space="preserve"> </w:t>
        </w:r>
        <w:r w:rsidRPr="009E3C53">
          <w:rPr>
            <w:b/>
            <w:szCs w:val="22"/>
            <w:rPrChange w:id="2577" w:author="Bernie Grofman" w:date="2022-11-27T16:12:00Z">
              <w:rPr>
                <w:szCs w:val="22"/>
              </w:rPr>
            </w:rPrChange>
          </w:rPr>
          <w:t xml:space="preserve">Disclosure: Bernard Grofman served as that technical </w:t>
        </w:r>
      </w:ins>
      <w:ins w:id="2578" w:author="Bernie Grofman" w:date="2022-11-27T16:12:00Z">
        <w:r w:rsidRPr="009E3C53">
          <w:rPr>
            <w:b/>
            <w:szCs w:val="22"/>
            <w:rPrChange w:id="2579" w:author="Bernie Grofman" w:date="2022-11-27T16:12:00Z">
              <w:rPr>
                <w:szCs w:val="22"/>
              </w:rPr>
            </w:rPrChange>
          </w:rPr>
          <w:t>c</w:t>
        </w:r>
      </w:ins>
      <w:ins w:id="2580" w:author="Bernie Grofman" w:date="2022-11-27T16:11:00Z">
        <w:r w:rsidRPr="009E3C53">
          <w:rPr>
            <w:b/>
            <w:szCs w:val="22"/>
            <w:rPrChange w:id="2581" w:author="Bernie Grofman" w:date="2022-11-27T16:12:00Z">
              <w:rPr>
                <w:szCs w:val="22"/>
              </w:rPr>
            </w:rPrChange>
          </w:rPr>
          <w:t>onsultant</w:t>
        </w:r>
        <w:r>
          <w:rPr>
            <w:szCs w:val="22"/>
          </w:rPr>
          <w:t>.</w:t>
        </w:r>
      </w:ins>
    </w:p>
  </w:footnote>
  <w:footnote w:id="96">
    <w:p w14:paraId="40272F31" w14:textId="550B7FBF" w:rsidR="00CB1F2B" w:rsidRPr="00D667D8" w:rsidDel="00A94974" w:rsidRDefault="00CB1F2B" w:rsidP="0053577C">
      <w:pPr>
        <w:pStyle w:val="FootnoteText"/>
        <w:rPr>
          <w:del w:id="2603" w:author="Bernie Grofman" w:date="2022-11-27T17:50:00Z"/>
          <w:szCs w:val="22"/>
        </w:rPr>
      </w:pPr>
      <w:del w:id="2604" w:author="Bernie Grofman" w:date="2022-11-27T17:50:00Z">
        <w:r w:rsidRPr="00D667D8" w:rsidDel="00A94974">
          <w:rPr>
            <w:rStyle w:val="FootnoteReference"/>
            <w:szCs w:val="22"/>
          </w:rPr>
          <w:footnoteRef/>
        </w:r>
        <w:r w:rsidRPr="00D667D8" w:rsidDel="00A94974">
          <w:rPr>
            <w:szCs w:val="22"/>
          </w:rPr>
          <w:delText xml:space="preserve"> See </w:delText>
        </w:r>
        <w:r w:rsidRPr="00D667D8" w:rsidDel="00A94974">
          <w:rPr>
            <w:i/>
            <w:iCs/>
            <w:szCs w:val="22"/>
          </w:rPr>
          <w:delText>Lamone v. Benisek</w:delText>
        </w:r>
      </w:del>
    </w:p>
  </w:footnote>
  <w:footnote w:id="97">
    <w:p w14:paraId="3A4A49E3" w14:textId="77777777" w:rsidR="00CB1F2B" w:rsidRPr="00D667D8" w:rsidDel="00A94974" w:rsidRDefault="00CB1F2B" w:rsidP="003034D6">
      <w:pPr>
        <w:pStyle w:val="FootnoteText"/>
        <w:rPr>
          <w:del w:id="2605" w:author="Bernie Grofman" w:date="2022-11-27T17:50:00Z"/>
          <w:iCs/>
          <w:szCs w:val="22"/>
        </w:rPr>
      </w:pPr>
      <w:del w:id="2606" w:author="Bernie Grofman" w:date="2022-11-27T17:50:00Z">
        <w:r w:rsidRPr="00D667D8" w:rsidDel="00A94974">
          <w:rPr>
            <w:rStyle w:val="FootnoteReference"/>
            <w:szCs w:val="22"/>
          </w:rPr>
          <w:footnoteRef/>
        </w:r>
        <w:r w:rsidRPr="00D667D8" w:rsidDel="00A94974">
          <w:rPr>
            <w:szCs w:val="22"/>
          </w:rPr>
          <w:delText xml:space="preserve"> </w:delText>
        </w:r>
        <w:r w:rsidRPr="0053577C" w:rsidDel="00A94974">
          <w:rPr>
            <w:szCs w:val="22"/>
          </w:rPr>
          <w:delText xml:space="preserve">See </w:delText>
        </w:r>
        <w:r w:rsidRPr="0053577C" w:rsidDel="00A94974">
          <w:rPr>
            <w:i/>
            <w:szCs w:val="22"/>
          </w:rPr>
          <w:delText>Szeliga v. Lamone</w:delText>
        </w:r>
        <w:r w:rsidRPr="0053577C" w:rsidDel="00A94974">
          <w:rPr>
            <w:iCs/>
            <w:szCs w:val="22"/>
          </w:rPr>
          <w:delText>.</w:delText>
        </w:r>
      </w:del>
    </w:p>
  </w:footnote>
  <w:footnote w:id="98">
    <w:p w14:paraId="3045D376" w14:textId="77777777" w:rsidR="00CB1F2B" w:rsidRPr="00D667D8" w:rsidRDefault="00CB1F2B" w:rsidP="00A94974">
      <w:pPr>
        <w:pStyle w:val="FootnoteText"/>
        <w:rPr>
          <w:ins w:id="2658" w:author="Bernie Grofman" w:date="2022-11-27T17:51:00Z"/>
          <w:szCs w:val="22"/>
        </w:rPr>
      </w:pPr>
      <w:ins w:id="2659" w:author="Bernie Grofman" w:date="2022-11-27T17:51:00Z">
        <w:r w:rsidRPr="00D667D8">
          <w:rPr>
            <w:rStyle w:val="FootnoteReference"/>
            <w:szCs w:val="22"/>
          </w:rPr>
          <w:footnoteRef/>
        </w:r>
        <w:r w:rsidRPr="00D667D8">
          <w:rPr>
            <w:szCs w:val="22"/>
          </w:rPr>
          <w:t xml:space="preserve"> See </w:t>
        </w:r>
        <w:r w:rsidRPr="00D667D8">
          <w:rPr>
            <w:i/>
            <w:iCs/>
            <w:szCs w:val="22"/>
          </w:rPr>
          <w:t>Lamone v. Benisek</w:t>
        </w:r>
      </w:ins>
    </w:p>
  </w:footnote>
  <w:footnote w:id="99">
    <w:p w14:paraId="01CE13C3" w14:textId="77777777" w:rsidR="00CB1F2B" w:rsidRPr="00D667D8" w:rsidRDefault="00CB1F2B" w:rsidP="00A94974">
      <w:pPr>
        <w:pStyle w:val="FootnoteText"/>
        <w:rPr>
          <w:ins w:id="2660" w:author="Bernie Grofman" w:date="2022-11-27T17:51:00Z"/>
          <w:iCs/>
          <w:szCs w:val="22"/>
        </w:rPr>
      </w:pPr>
      <w:ins w:id="2661" w:author="Bernie Grofman" w:date="2022-11-27T17:51:00Z">
        <w:r w:rsidRPr="00D667D8">
          <w:rPr>
            <w:rStyle w:val="FootnoteReference"/>
            <w:szCs w:val="22"/>
          </w:rPr>
          <w:footnoteRef/>
        </w:r>
        <w:r w:rsidRPr="00D667D8">
          <w:rPr>
            <w:szCs w:val="22"/>
          </w:rPr>
          <w:t xml:space="preserve"> </w:t>
        </w:r>
        <w:r w:rsidRPr="0053577C">
          <w:rPr>
            <w:szCs w:val="22"/>
          </w:rPr>
          <w:t xml:space="preserve">See </w:t>
        </w:r>
        <w:r w:rsidRPr="0053577C">
          <w:rPr>
            <w:i/>
            <w:szCs w:val="22"/>
          </w:rPr>
          <w:t>Szeliga v. Lamone</w:t>
        </w:r>
        <w:r w:rsidRPr="0053577C">
          <w:rPr>
            <w:iCs/>
            <w:szCs w:val="22"/>
          </w:rPr>
          <w:t>.</w:t>
        </w:r>
      </w:ins>
    </w:p>
  </w:footnote>
  <w:footnote w:id="100">
    <w:p w14:paraId="45D5A3C8" w14:textId="34E62507" w:rsidR="00CB1F2B" w:rsidRPr="00D667D8" w:rsidRDefault="00CB1F2B">
      <w:pPr>
        <w:pStyle w:val="FootnoteText"/>
        <w:rPr>
          <w:szCs w:val="22"/>
        </w:rPr>
      </w:pPr>
      <w:r w:rsidRPr="00D667D8">
        <w:rPr>
          <w:rStyle w:val="FootnoteReference"/>
          <w:szCs w:val="22"/>
        </w:rPr>
        <w:footnoteRef/>
      </w:r>
      <w:r w:rsidRPr="00D667D8">
        <w:rPr>
          <w:szCs w:val="22"/>
        </w:rPr>
        <w:t xml:space="preserve"> N.Y. Const. Article III, section 4(c).</w:t>
      </w:r>
    </w:p>
  </w:footnote>
  <w:footnote w:id="101">
    <w:p w14:paraId="2B4FF20A" w14:textId="5DC025E5" w:rsidR="00CB1F2B" w:rsidRPr="00D667D8" w:rsidRDefault="00CB1F2B">
      <w:pPr>
        <w:pStyle w:val="FootnoteText"/>
        <w:rPr>
          <w:szCs w:val="22"/>
        </w:rPr>
      </w:pPr>
      <w:r w:rsidRPr="00D667D8">
        <w:rPr>
          <w:rStyle w:val="FootnoteReference"/>
          <w:szCs w:val="22"/>
        </w:rPr>
        <w:footnoteRef/>
      </w:r>
      <w:r w:rsidRPr="00D667D8">
        <w:rPr>
          <w:szCs w:val="22"/>
        </w:rPr>
        <w:t xml:space="preserve"> Disclose</w:t>
      </w:r>
      <w:ins w:id="2711" w:author="Bernie Grofman" w:date="2022-11-27T16:09:00Z">
        <w:r>
          <w:rPr>
            <w:szCs w:val="22"/>
          </w:rPr>
          <w:t>ure:</w:t>
        </w:r>
      </w:ins>
      <w:del w:id="2712" w:author="Bernie Grofman" w:date="2022-11-27T16:09:00Z">
        <w:r w:rsidRPr="00D667D8" w:rsidDel="009E3C53">
          <w:rPr>
            <w:szCs w:val="22"/>
          </w:rPr>
          <w:delText>r:</w:delText>
        </w:r>
      </w:del>
      <w:r w:rsidRPr="00D667D8">
        <w:rPr>
          <w:szCs w:val="22"/>
        </w:rPr>
        <w:t xml:space="preserve"> Jonathan Cervas served as the special master in </w:t>
      </w:r>
      <w:r w:rsidRPr="00D667D8">
        <w:rPr>
          <w:i/>
          <w:iCs/>
          <w:szCs w:val="22"/>
        </w:rPr>
        <w:t>Harkenrider</w:t>
      </w:r>
      <w:r w:rsidRPr="00D667D8">
        <w:rPr>
          <w:szCs w:val="22"/>
        </w:rPr>
        <w:t>.</w:t>
      </w:r>
    </w:p>
  </w:footnote>
  <w:footnote w:id="102">
    <w:p w14:paraId="597445BC" w14:textId="598BD5AB" w:rsidR="00CB1F2B" w:rsidRPr="00D667D8" w:rsidRDefault="00CB1F2B">
      <w:pPr>
        <w:pStyle w:val="FootnoteText"/>
        <w:rPr>
          <w:szCs w:val="22"/>
        </w:rPr>
      </w:pPr>
      <w:r w:rsidRPr="00D667D8">
        <w:rPr>
          <w:rStyle w:val="FootnoteReference"/>
          <w:szCs w:val="22"/>
        </w:rPr>
        <w:footnoteRef/>
      </w:r>
      <w:r w:rsidRPr="00D667D8">
        <w:rPr>
          <w:szCs w:val="22"/>
        </w:rPr>
        <w:t xml:space="preserve"> Oh. Const. Article XIX, Section 1 (A)</w:t>
      </w:r>
    </w:p>
  </w:footnote>
  <w:footnote w:id="103">
    <w:p w14:paraId="7DCD749F" w14:textId="009C671D" w:rsidR="00CB1F2B" w:rsidRPr="00D667D8" w:rsidRDefault="00CB1F2B">
      <w:pPr>
        <w:pStyle w:val="FootnoteText"/>
        <w:rPr>
          <w:szCs w:val="22"/>
        </w:rPr>
      </w:pPr>
      <w:r w:rsidRPr="00D667D8">
        <w:rPr>
          <w:rStyle w:val="FootnoteReference"/>
          <w:szCs w:val="22"/>
        </w:rPr>
        <w:footnoteRef/>
      </w:r>
      <w:r w:rsidRPr="00D667D8">
        <w:rPr>
          <w:szCs w:val="22"/>
        </w:rPr>
        <w:t xml:space="preserve"> Oh. Const. Article XI</w:t>
      </w:r>
    </w:p>
  </w:footnote>
  <w:footnote w:id="104">
    <w:p w14:paraId="342DD832" w14:textId="09E265E5" w:rsidR="00CB1F2B" w:rsidRPr="00D667D8" w:rsidRDefault="00CB1F2B">
      <w:pPr>
        <w:pStyle w:val="FootnoteText"/>
        <w:rPr>
          <w:szCs w:val="22"/>
        </w:rPr>
      </w:pPr>
      <w:r w:rsidRPr="00D667D8">
        <w:rPr>
          <w:rStyle w:val="FootnoteReference"/>
          <w:szCs w:val="22"/>
        </w:rPr>
        <w:footnoteRef/>
      </w:r>
      <w:r w:rsidRPr="00D667D8">
        <w:rPr>
          <w:szCs w:val="22"/>
        </w:rPr>
        <w:t xml:space="preserve"> Oh. Const. Article XIX, Section 1 (C)</w:t>
      </w:r>
    </w:p>
  </w:footnote>
  <w:footnote w:id="105">
    <w:p w14:paraId="511361C7" w14:textId="27B2D4C4" w:rsidR="00CB1F2B" w:rsidRPr="00D667D8" w:rsidRDefault="00CB1F2B">
      <w:pPr>
        <w:pStyle w:val="FootnoteText"/>
        <w:rPr>
          <w:szCs w:val="22"/>
        </w:rPr>
      </w:pPr>
      <w:r w:rsidRPr="00D667D8">
        <w:rPr>
          <w:rStyle w:val="FootnoteReference"/>
          <w:szCs w:val="22"/>
        </w:rPr>
        <w:footnoteRef/>
      </w:r>
      <w:r w:rsidRPr="00D667D8">
        <w:rPr>
          <w:szCs w:val="22"/>
        </w:rPr>
        <w:t xml:space="preserve"> Oh. Const. Article XIX, Section 1 (C) (3)</w:t>
      </w:r>
    </w:p>
  </w:footnote>
  <w:footnote w:id="106">
    <w:p w14:paraId="79667011" w14:textId="5247FBDE" w:rsidR="00CB1F2B" w:rsidRPr="00D667D8" w:rsidRDefault="00CB1F2B" w:rsidP="00D667D8">
      <w:pPr>
        <w:rPr>
          <w:sz w:val="22"/>
          <w:szCs w:val="22"/>
        </w:rPr>
      </w:pPr>
      <w:r w:rsidRPr="00D667D8">
        <w:rPr>
          <w:rStyle w:val="FootnoteReference"/>
          <w:sz w:val="22"/>
          <w:szCs w:val="22"/>
        </w:rPr>
        <w:footnoteRef/>
      </w:r>
      <w:r w:rsidRPr="00D667D8">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107">
    <w:p w14:paraId="7D0EFE5E" w14:textId="02B796D7"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D667D8">
        <w:rPr>
          <w:i/>
          <w:iCs/>
          <w:szCs w:val="22"/>
        </w:rPr>
        <w:t>Adams v. DeWine</w:t>
      </w:r>
      <w:r w:rsidRPr="00D667D8">
        <w:rPr>
          <w:szCs w:val="22"/>
        </w:rPr>
        <w:t>, No. 2021–1428 (Ohio Dec. 2, 2021)</w:t>
      </w:r>
    </w:p>
  </w:footnote>
  <w:footnote w:id="108">
    <w:p w14:paraId="1A58AAE5" w14:textId="332BF36E" w:rsidR="00CB1F2B" w:rsidRPr="00D667D8" w:rsidRDefault="00CB1F2B">
      <w:pPr>
        <w:pStyle w:val="FootnoteText"/>
        <w:rPr>
          <w:szCs w:val="22"/>
        </w:rPr>
      </w:pPr>
      <w:r w:rsidRPr="00D667D8">
        <w:rPr>
          <w:rStyle w:val="FootnoteReference"/>
          <w:szCs w:val="22"/>
        </w:rPr>
        <w:footnoteRef/>
      </w:r>
      <w:r w:rsidRPr="00D667D8">
        <w:rPr>
          <w:szCs w:val="22"/>
        </w:rPr>
        <w:t xml:space="preserve"> </w:t>
      </w:r>
      <w:r w:rsidRPr="00D667D8">
        <w:rPr>
          <w:i/>
          <w:iCs/>
          <w:szCs w:val="22"/>
        </w:rPr>
        <w:t>Adams v. DeWine</w:t>
      </w:r>
      <w:r w:rsidRPr="00D667D8">
        <w:rPr>
          <w:szCs w:val="22"/>
        </w:rPr>
        <w:t>, __ Ohio St.3d __, 2022-Ohio-89, __ N.E.3d __, ¶ 5, 102</w:t>
      </w:r>
    </w:p>
  </w:footnote>
  <w:footnote w:id="109">
    <w:p w14:paraId="2D9888BE" w14:textId="77777777" w:rsidR="00CB1F2B" w:rsidRPr="00D667D8" w:rsidRDefault="00CB1F2B">
      <w:pPr>
        <w:pStyle w:val="FootnoteText"/>
        <w:rPr>
          <w:szCs w:val="22"/>
        </w:rPr>
      </w:pPr>
      <w:r w:rsidRPr="00D667D8">
        <w:rPr>
          <w:rStyle w:val="FootnoteReference"/>
          <w:szCs w:val="22"/>
        </w:rPr>
        <w:footnoteRef/>
      </w:r>
      <w:r w:rsidRPr="00D667D8">
        <w:rPr>
          <w:szCs w:val="22"/>
        </w:rPr>
        <w:t xml:space="preserve"> 03/18/2022 Case Announcements #3, 2022-Ohio-871 </w:t>
      </w:r>
    </w:p>
    <w:p w14:paraId="3EF5F3A1" w14:textId="0D310BA6" w:rsidR="00CB1F2B" w:rsidRPr="00D667D8" w:rsidRDefault="00CB1F2B">
      <w:pPr>
        <w:pStyle w:val="FootnoteText"/>
        <w:rPr>
          <w:szCs w:val="22"/>
        </w:rPr>
      </w:pPr>
      <w:r w:rsidRPr="00D667D8">
        <w:rPr>
          <w:szCs w:val="22"/>
        </w:rPr>
        <w:t>(https://www.13abc.com/2022/03/18/ohio-supreme-court-makes-final-judgement-congressional-map-challenges/)</w:t>
      </w:r>
    </w:p>
  </w:footnote>
  <w:footnote w:id="110">
    <w:p w14:paraId="10678051" w14:textId="4CAC0437" w:rsidR="00CB1F2B" w:rsidRDefault="00CB1F2B">
      <w:pPr>
        <w:pStyle w:val="FootnoteText"/>
      </w:pPr>
      <w:r>
        <w:rPr>
          <w:rStyle w:val="FootnoteReference"/>
        </w:rPr>
        <w:footnoteRef/>
      </w:r>
      <w:r>
        <w:t xml:space="preserve"> </w:t>
      </w:r>
      <w:r w:rsidRPr="000643A1">
        <w:rPr>
          <w:i/>
          <w:iCs/>
        </w:rPr>
        <w:t>Neiman v. LaRose</w:t>
      </w:r>
      <w:r w:rsidRPr="00D871C2">
        <w:t xml:space="preserve">, Slip Opinion No. 2022-Ohio-2471 </w:t>
      </w:r>
      <w:r>
        <w:t>at 22</w:t>
      </w:r>
    </w:p>
  </w:footnote>
  <w:footnote w:id="111">
    <w:p w14:paraId="3AF582A2" w14:textId="77777777" w:rsidR="00CB1F2B" w:rsidRDefault="00CB1F2B" w:rsidP="007361B8">
      <w:pPr>
        <w:pStyle w:val="FootnoteText"/>
        <w:rPr>
          <w:ins w:id="2752" w:author="Bernie Grofman" w:date="2022-11-27T20:01:00Z"/>
        </w:rPr>
      </w:pPr>
      <w:ins w:id="2753" w:author="Bernie Grofman" w:date="2022-11-27T20:01:00Z">
        <w:r>
          <w:rPr>
            <w:rStyle w:val="FootnoteReference"/>
          </w:rPr>
          <w:footnoteRef/>
        </w:r>
        <w:r>
          <w:t xml:space="preserve"> </w:t>
        </w:r>
        <w:r w:rsidRPr="00BA6A97">
          <w:rPr>
            <w:i/>
            <w:iCs/>
          </w:rPr>
          <w:t>Clarno v. Fagan</w:t>
        </w:r>
        <w:r w:rsidRPr="00BA6A97">
          <w:t>, No. 21-CV-40180, 2021 WL 5632370 (Or. Cir. Ct. Nov. 24, 2021).</w:t>
        </w:r>
      </w:ins>
    </w:p>
  </w:footnote>
  <w:footnote w:id="112">
    <w:p w14:paraId="77A15465" w14:textId="77777777" w:rsidR="00CB1F2B" w:rsidRDefault="00CB1F2B" w:rsidP="007361B8">
      <w:pPr>
        <w:pStyle w:val="FootnoteText"/>
        <w:rPr>
          <w:ins w:id="2754" w:author="Bernie Grofman" w:date="2022-11-27T20:01:00Z"/>
        </w:rPr>
      </w:pPr>
      <w:ins w:id="2755" w:author="Bernie Grofman" w:date="2022-11-27T20:01:00Z">
        <w:r>
          <w:rPr>
            <w:rStyle w:val="FootnoteReference"/>
          </w:rPr>
          <w:footnoteRef/>
        </w:r>
        <w:r>
          <w:t xml:space="preserve"> </w:t>
        </w:r>
        <w:r w:rsidRPr="00BA6A97">
          <w:t>ORS 188.010(2)</w:t>
        </w:r>
      </w:ins>
    </w:p>
  </w:footnote>
  <w:footnote w:id="113">
    <w:p w14:paraId="032F94D7" w14:textId="77777777" w:rsidR="00CB1F2B" w:rsidRDefault="00CB1F2B" w:rsidP="007361B8">
      <w:pPr>
        <w:pStyle w:val="FootnoteText"/>
        <w:rPr>
          <w:ins w:id="2756" w:author="Bernie Grofman" w:date="2022-11-27T20:01:00Z"/>
        </w:rPr>
      </w:pPr>
      <w:ins w:id="2757" w:author="Bernie Grofman" w:date="2022-11-27T20:01:00Z">
        <w:r>
          <w:rPr>
            <w:rStyle w:val="FootnoteReference"/>
          </w:rPr>
          <w:footnoteRef/>
        </w:r>
        <w:r>
          <w:t xml:space="preserve"> OR. Const. </w:t>
        </w:r>
        <w:r w:rsidRPr="00BA6A97">
          <w:t>Article 1, sections 8 and 26</w:t>
        </w:r>
      </w:ins>
    </w:p>
  </w:footnote>
  <w:footnote w:id="114">
    <w:p w14:paraId="536DB02E" w14:textId="77777777" w:rsidR="00CB1F2B" w:rsidRDefault="00CB1F2B" w:rsidP="007361B8">
      <w:pPr>
        <w:pStyle w:val="FootnoteText"/>
        <w:rPr>
          <w:ins w:id="2758" w:author="Bernie Grofman" w:date="2022-11-27T20:01:00Z"/>
        </w:rPr>
      </w:pPr>
      <w:ins w:id="2759" w:author="Bernie Grofman" w:date="2022-11-27T20:01:00Z">
        <w:r>
          <w:rPr>
            <w:rStyle w:val="FootnoteReference"/>
          </w:rPr>
          <w:footnoteRef/>
        </w:r>
        <w:r>
          <w:t xml:space="preserve"> OR. Const. </w:t>
        </w:r>
        <w:r w:rsidRPr="00BA6A97">
          <w:t>Article I, section 20, and Article II, section 1</w:t>
        </w:r>
      </w:ins>
    </w:p>
  </w:footnote>
  <w:footnote w:id="115">
    <w:p w14:paraId="320CB7C5" w14:textId="77777777" w:rsidR="00CB1F2B" w:rsidRDefault="00CB1F2B" w:rsidP="007361B8">
      <w:pPr>
        <w:pStyle w:val="FootnoteText"/>
        <w:rPr>
          <w:ins w:id="2764" w:author="Bernie Grofman" w:date="2022-11-27T20:01:00Z"/>
        </w:rPr>
      </w:pPr>
      <w:ins w:id="2765" w:author="Bernie Grofman" w:date="2022-11-27T20:01:00Z">
        <w:r>
          <w:rPr>
            <w:rStyle w:val="FootnoteReference"/>
          </w:rPr>
          <w:footnoteRef/>
        </w:r>
        <w:r>
          <w:t xml:space="preserve"> </w:t>
        </w:r>
        <w:r w:rsidRPr="00BA6A97">
          <w:rPr>
            <w:i/>
            <w:iCs/>
          </w:rPr>
          <w:t>Clarno v. Fagan</w:t>
        </w:r>
        <w:r>
          <w:t xml:space="preserve"> at 8.</w:t>
        </w:r>
      </w:ins>
    </w:p>
    <w:p w14:paraId="2CF2CFFE" w14:textId="77777777" w:rsidR="00CB1F2B" w:rsidRPr="00A743E5" w:rsidRDefault="00CB1F2B" w:rsidP="007361B8">
      <w:pPr>
        <w:pStyle w:val="FootnoteText"/>
        <w:rPr>
          <w:ins w:id="2766" w:author="Bernie Grofman" w:date="2022-11-27T20:01:00Z"/>
        </w:rPr>
      </w:pPr>
      <w:ins w:id="2767" w:author="Bernie Grofman" w:date="2022-11-27T20:01:00Z">
        <w:r w:rsidRPr="00A743E5">
          <w:t>https://www.oregonlegislature.gov/redistricting/ResourceFiles/Oregon%20Special%20Judicial%20Panel%20Decision%20-%20Upholding%20Congressional%20Redistricting%20Plan.pdf</w:t>
        </w:r>
      </w:ins>
    </w:p>
  </w:footnote>
  <w:footnote w:id="116">
    <w:p w14:paraId="7A220B6D" w14:textId="77777777" w:rsidR="00CB1F2B" w:rsidRPr="00A743E5" w:rsidRDefault="00CB1F2B" w:rsidP="007361B8">
      <w:pPr>
        <w:pStyle w:val="FootnoteText"/>
        <w:rPr>
          <w:ins w:id="2768" w:author="Bernie Grofman" w:date="2022-11-27T20:01:00Z"/>
          <w:i/>
          <w:iCs/>
        </w:rPr>
      </w:pPr>
      <w:ins w:id="2769" w:author="Bernie Grofman" w:date="2022-11-27T20:01:00Z">
        <w:r>
          <w:rPr>
            <w:rStyle w:val="FootnoteReference"/>
          </w:rPr>
          <w:footnoteRef/>
        </w:r>
        <w:r>
          <w:t xml:space="preserve"> </w:t>
        </w:r>
        <w:r>
          <w:rPr>
            <w:i/>
            <w:iCs/>
          </w:rPr>
          <w:t>Id.</w:t>
        </w:r>
      </w:ins>
    </w:p>
  </w:footnote>
  <w:footnote w:id="117">
    <w:p w14:paraId="071D51BB" w14:textId="77777777" w:rsidR="00CB1F2B" w:rsidRPr="00A743E5" w:rsidRDefault="00CB1F2B" w:rsidP="007361B8">
      <w:pPr>
        <w:pStyle w:val="FootnoteText"/>
        <w:rPr>
          <w:ins w:id="2770" w:author="Bernie Grofman" w:date="2022-11-27T20:01:00Z"/>
        </w:rPr>
      </w:pPr>
      <w:ins w:id="2771" w:author="Bernie Grofman" w:date="2022-11-27T20:01:00Z">
        <w:r>
          <w:rPr>
            <w:rStyle w:val="FootnoteReference"/>
          </w:rPr>
          <w:footnoteRef/>
        </w:r>
        <w:r>
          <w:t xml:space="preserve"> </w:t>
        </w:r>
        <w:r>
          <w:rPr>
            <w:i/>
            <w:iCs/>
          </w:rPr>
          <w:t>Id.</w:t>
        </w:r>
        <w:r>
          <w:t xml:space="preserve"> at 10</w:t>
        </w:r>
      </w:ins>
    </w:p>
  </w:footnote>
  <w:footnote w:id="118">
    <w:p w14:paraId="6DC45227" w14:textId="77777777" w:rsidR="00CB1F2B" w:rsidRDefault="00CB1F2B" w:rsidP="00E453A9">
      <w:pPr>
        <w:pStyle w:val="FootnoteText"/>
        <w:rPr>
          <w:ins w:id="2796" w:author="Bernie Grofman" w:date="2022-11-27T18:02:00Z"/>
        </w:rPr>
      </w:pPr>
      <w:ins w:id="2797" w:author="Bernie Grofman" w:date="2022-11-27T18:02:00Z">
        <w:r>
          <w:rPr>
            <w:rStyle w:val="FootnoteReference"/>
          </w:rPr>
          <w:footnoteRef/>
        </w:r>
        <w:r>
          <w:t xml:space="preserve"> The governor’s veto was overridden with a minimum (27) votes in the state senate and one over the minimum (85) in the state house.</w:t>
        </w:r>
      </w:ins>
    </w:p>
  </w:footnote>
  <w:footnote w:id="119">
    <w:p w14:paraId="393BEE79" w14:textId="77777777" w:rsidR="00CB1F2B" w:rsidRDefault="00CB1F2B" w:rsidP="00E453A9">
      <w:pPr>
        <w:pStyle w:val="FootnoteText"/>
        <w:rPr>
          <w:ins w:id="2798" w:author="Bernie Grofman" w:date="2022-11-27T18:02:00Z"/>
        </w:rPr>
      </w:pPr>
      <w:ins w:id="2799" w:author="Bernie Grofman" w:date="2022-11-27T18:02:00Z">
        <w:r>
          <w:rPr>
            <w:rStyle w:val="FootnoteReference"/>
          </w:rPr>
          <w:footnoteRef/>
        </w:r>
        <w:r>
          <w:t xml:space="preserve"> </w:t>
        </w:r>
        <w:r w:rsidRPr="00D70EA0">
          <w:rPr>
            <w:i/>
            <w:iCs/>
          </w:rPr>
          <w:t>Rivera v. Schwab</w:t>
        </w:r>
        <w:r w:rsidRPr="00D70EA0">
          <w:t>, 512 P.2d 168 (Kan. 2022).</w:t>
        </w:r>
      </w:ins>
    </w:p>
  </w:footnote>
  <w:footnote w:id="120">
    <w:p w14:paraId="0DAEE743" w14:textId="77777777" w:rsidR="00CB1F2B" w:rsidRDefault="00CB1F2B" w:rsidP="00E453A9">
      <w:pPr>
        <w:pStyle w:val="FootnoteText"/>
        <w:rPr>
          <w:ins w:id="2811" w:author="Bernie Grofman" w:date="2022-11-27T18:03:00Z"/>
        </w:rPr>
      </w:pPr>
      <w:ins w:id="2812" w:author="Bernie Grofman" w:date="2022-11-27T18:03:00Z">
        <w:r>
          <w:rPr>
            <w:rStyle w:val="FootnoteReference"/>
          </w:rPr>
          <w:footnoteRef/>
        </w:r>
        <w:r>
          <w:t xml:space="preserve"> This quote was said orally and reported in multiple news outlets. Matt Friedman, “</w:t>
        </w:r>
        <w:r w:rsidRPr="00DA4DE7">
          <w:t>New Jersey Supreme Court asks Wallace to elaborate on redistricting decision</w:t>
        </w:r>
        <w:r>
          <w:t xml:space="preserve">.” Politico, January 4, 2022. </w:t>
        </w:r>
      </w:ins>
    </w:p>
    <w:p w14:paraId="09EAA406" w14:textId="77777777" w:rsidR="00CB1F2B" w:rsidRDefault="00CB1F2B" w:rsidP="00E453A9">
      <w:pPr>
        <w:pStyle w:val="FootnoteText"/>
        <w:rPr>
          <w:ins w:id="2813" w:author="Bernie Grofman" w:date="2022-11-27T18:03:00Z"/>
        </w:rPr>
      </w:pPr>
      <w:ins w:id="2814" w:author="Bernie Grofman" w:date="2022-11-27T18:03:00Z">
        <w:r w:rsidRPr="00CF082C">
          <w:t>https://www.politico.com/states/new-jersey/whiteboard/2022/01/04/new-jersey-supreme-court-asks-wallace-to-elaborate-on-redistricting-decision-1404229</w:t>
        </w:r>
      </w:ins>
    </w:p>
  </w:footnote>
  <w:footnote w:id="121">
    <w:p w14:paraId="09A333E1" w14:textId="77777777" w:rsidR="00CB1F2B" w:rsidRDefault="00CB1F2B" w:rsidP="00E453A9">
      <w:pPr>
        <w:pStyle w:val="FootnoteText"/>
        <w:rPr>
          <w:ins w:id="2818" w:author="Bernie Grofman" w:date="2022-11-27T18:03:00Z"/>
        </w:rPr>
      </w:pPr>
      <w:ins w:id="2819" w:author="Bernie Grofman" w:date="2022-11-27T18:03:00Z">
        <w:r>
          <w:rPr>
            <w:rStyle w:val="FootnoteReference"/>
          </w:rPr>
          <w:footnoteRef/>
        </w:r>
        <w:r>
          <w:t xml:space="preserve"> </w:t>
        </w:r>
        <w:r w:rsidRPr="0050691A">
          <w:t>Am. Compl. ¶¶ 7, 8, 101</w:t>
        </w:r>
      </w:ins>
    </w:p>
    <w:p w14:paraId="5509ECF8" w14:textId="77777777" w:rsidR="00CB1F2B" w:rsidRDefault="00CB1F2B" w:rsidP="00E453A9">
      <w:pPr>
        <w:pStyle w:val="FootnoteText"/>
        <w:rPr>
          <w:ins w:id="2820" w:author="Bernie Grofman" w:date="2022-11-27T18:03:00Z"/>
        </w:rPr>
      </w:pPr>
      <w:ins w:id="2821" w:author="Bernie Grofman" w:date="2022-11-27T18:03:00Z">
        <w:r w:rsidRPr="00DC75CD">
          <w:t>https://redistricting.lls.edu/wp-content/uploads/NJ-njrc-20220203-order-dismissing-case.pdf</w:t>
        </w:r>
      </w:ins>
    </w:p>
  </w:footnote>
  <w:footnote w:id="122">
    <w:p w14:paraId="78D4C2B4" w14:textId="77777777" w:rsidR="00CB1F2B" w:rsidRDefault="00CB1F2B" w:rsidP="00E453A9">
      <w:pPr>
        <w:pStyle w:val="FootnoteText"/>
        <w:rPr>
          <w:ins w:id="2823" w:author="Bernie Grofman" w:date="2022-11-27T18:03:00Z"/>
        </w:rPr>
      </w:pPr>
      <w:ins w:id="2824" w:author="Bernie Grofman" w:date="2022-11-27T18:03:00Z">
        <w:r>
          <w:rPr>
            <w:rStyle w:val="FootnoteReference"/>
          </w:rPr>
          <w:footnoteRef/>
        </w:r>
        <w:r>
          <w:t xml:space="preserve"> N.J. Const. art. II, § 2, ¶¶ 7, 9</w:t>
        </w:r>
      </w:ins>
    </w:p>
  </w:footnote>
  <w:footnote w:id="123">
    <w:p w14:paraId="4791FF09" w14:textId="5DFDD3B2" w:rsidR="00CB1F2B" w:rsidRDefault="00CB1F2B">
      <w:pPr>
        <w:pStyle w:val="FootnoteText"/>
      </w:pPr>
      <w:r>
        <w:rPr>
          <w:rStyle w:val="FootnoteReference"/>
        </w:rPr>
        <w:footnoteRef/>
      </w:r>
      <w:r>
        <w:t xml:space="preserve"> </w:t>
      </w:r>
      <w:r w:rsidRPr="004866F5">
        <w:rPr>
          <w:i/>
          <w:iCs/>
        </w:rPr>
        <w:t>Gill v. Whitford</w:t>
      </w:r>
      <w:r w:rsidRPr="00464EA9">
        <w:t>, 585 U.S. ___</w:t>
      </w:r>
    </w:p>
  </w:footnote>
  <w:footnote w:id="124">
    <w:p w14:paraId="7E0E135A" w14:textId="72E03073" w:rsidR="00CB1F2B" w:rsidRDefault="00CB1F2B" w:rsidP="00427371">
      <w:pPr>
        <w:pStyle w:val="FootnoteText"/>
      </w:pPr>
      <w:ins w:id="2842" w:author="Bernie Grofman" w:date="2022-11-27T16:38:00Z">
        <w:r>
          <w:rPr>
            <w:rStyle w:val="FootnoteReference"/>
          </w:rPr>
          <w:footnoteRef/>
        </w:r>
        <w:r>
          <w:t xml:space="preserve"> </w:t>
        </w:r>
      </w:ins>
      <w:moveToRangeStart w:id="2843" w:author="Bernie Grofman" w:date="2022-11-27T16:38:00Z" w:name="move120459530"/>
      <w:moveTo w:id="2844" w:author="Bernie Grofman" w:date="2022-11-27T16:38:00Z">
        <w:r>
          <w:t xml:space="preserve">We should note that we are </w:t>
        </w:r>
      </w:moveTo>
      <w:ins w:id="2845" w:author="Bernie Grofman" w:date="2022-11-27T16:38:00Z">
        <w:r>
          <w:t xml:space="preserve"> highly </w:t>
        </w:r>
      </w:ins>
      <w:moveTo w:id="2846" w:author="Bernie Grofman" w:date="2022-11-27T16:38:00Z">
        <w:r>
          <w:t xml:space="preserve">skeptical of this approach, and new research from computational social science shows that the least change approach is fraught </w:t>
        </w:r>
      </w:moveTo>
      <w:ins w:id="2847" w:author="Bernie Grofman" w:date="2022-11-27T16:38:00Z">
        <w:r>
          <w:t>with the danger of simply perpetuating an existing gerrymander</w:t>
        </w:r>
      </w:ins>
      <w:moveTo w:id="2848" w:author="Bernie Grofman" w:date="2022-11-27T16:38:00Z">
        <w:r>
          <w:fldChar w:fldCharType="begin"/>
        </w:r>
        <w:r>
          <w:instrText xml:space="preserve"> ADDIN ZOTERO_ITEM CSL_CITATION {"citationID":"RSy6dIyd","properties":{"formattedCitation":"(Becker and Gold 2022)","plainCitation":"(Becker and Gold 2022)","noteIndex":0},"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fldChar w:fldCharType="separate"/>
        </w:r>
        <w:r>
          <w:rPr>
            <w:noProof/>
          </w:rPr>
          <w:t>(Becker and Gold 2022)</w:t>
        </w:r>
        <w:r>
          <w:fldChar w:fldCharType="end"/>
        </w:r>
        <w:r>
          <w:t>.</w:t>
        </w:r>
      </w:moveTo>
      <w:moveToRangeEnd w:id="2843"/>
    </w:p>
  </w:footnote>
  <w:footnote w:id="125">
    <w:p w14:paraId="100FACDB" w14:textId="168924DB" w:rsidR="00CB1F2B" w:rsidRDefault="00CB1F2B">
      <w:pPr>
        <w:pStyle w:val="FootnoteText"/>
      </w:pPr>
      <w:r>
        <w:rPr>
          <w:rStyle w:val="FootnoteReference"/>
        </w:rPr>
        <w:footnoteRef/>
      </w:r>
      <w:r>
        <w:t xml:space="preserve"> </w:t>
      </w:r>
      <w:r w:rsidRPr="00B23A13">
        <w:rPr>
          <w:i/>
          <w:iCs/>
        </w:rPr>
        <w:t xml:space="preserve">Johnson, </w:t>
      </w:r>
      <w:r w:rsidRPr="00B0032D">
        <w:rPr>
          <w:i/>
          <w:iCs/>
        </w:rPr>
        <w:t>v. Wis. Elections Comm'n</w:t>
      </w:r>
      <w:r w:rsidRPr="00B0032D">
        <w:t>,</w:t>
      </w:r>
      <w:r w:rsidRPr="00B23A13">
        <w:t xml:space="preserve"> 400 Wis. 2d 626</w:t>
      </w:r>
    </w:p>
  </w:footnote>
  <w:footnote w:id="126">
    <w:p w14:paraId="4F42C130" w14:textId="11D1EF1F" w:rsidR="00CB1F2B" w:rsidRDefault="00CB1F2B">
      <w:pPr>
        <w:pStyle w:val="FootnoteText"/>
      </w:pPr>
      <w:r>
        <w:rPr>
          <w:rStyle w:val="FootnoteReference"/>
        </w:rPr>
        <w:footnoteRef/>
      </w:r>
      <w:r>
        <w:t xml:space="preserve"> </w:t>
      </w:r>
      <w:r>
        <w:rPr>
          <w:i/>
          <w:iCs/>
        </w:rPr>
        <w:t>Id.</w:t>
      </w:r>
      <w:r>
        <w:t xml:space="preserve"> at 26-33.</w:t>
      </w:r>
    </w:p>
  </w:footnote>
  <w:footnote w:id="127">
    <w:p w14:paraId="2DFD1F8D" w14:textId="64650086" w:rsidR="00CB1F2B" w:rsidRPr="00025E96" w:rsidRDefault="00CB1F2B">
      <w:pPr>
        <w:pStyle w:val="FootnoteText"/>
      </w:pPr>
      <w:r>
        <w:rPr>
          <w:rStyle w:val="FootnoteReference"/>
        </w:rPr>
        <w:footnoteRef/>
      </w:r>
      <w:r>
        <w:t xml:space="preserve"> </w:t>
      </w:r>
      <w:r>
        <w:rPr>
          <w:i/>
          <w:iCs/>
        </w:rPr>
        <w:t>Id.</w:t>
      </w:r>
      <w:r>
        <w:t xml:space="preserve"> at 34-51.</w:t>
      </w:r>
    </w:p>
  </w:footnote>
  <w:footnote w:id="128">
    <w:p w14:paraId="2C85F7A6" w14:textId="5D4B4DB4" w:rsidR="00CB1F2B" w:rsidDel="00E453A9" w:rsidRDefault="00CB1F2B">
      <w:pPr>
        <w:pStyle w:val="FootnoteText"/>
        <w:rPr>
          <w:del w:id="2860" w:author="Bernie Grofman" w:date="2022-11-27T18:02:00Z"/>
        </w:rPr>
      </w:pPr>
      <w:del w:id="2861" w:author="Bernie Grofman" w:date="2022-11-27T18:02:00Z">
        <w:r w:rsidDel="00E453A9">
          <w:rPr>
            <w:rStyle w:val="FootnoteReference"/>
          </w:rPr>
          <w:footnoteRef/>
        </w:r>
        <w:r w:rsidDel="00E453A9">
          <w:delText xml:space="preserve"> The governor’s veto was overridden with a minimum (27) votes in the state senate and one over the minimum (85) in the state house.</w:delText>
        </w:r>
      </w:del>
    </w:p>
  </w:footnote>
  <w:footnote w:id="129">
    <w:p w14:paraId="211A41B6" w14:textId="4AD2B84C" w:rsidR="00CB1F2B" w:rsidDel="00E453A9" w:rsidRDefault="00CB1F2B">
      <w:pPr>
        <w:pStyle w:val="FootnoteText"/>
        <w:rPr>
          <w:del w:id="2868" w:author="Bernie Grofman" w:date="2022-11-27T18:01:00Z"/>
        </w:rPr>
      </w:pPr>
      <w:del w:id="2869" w:author="Bernie Grofman" w:date="2022-11-27T18:01:00Z">
        <w:r w:rsidDel="00E453A9">
          <w:rPr>
            <w:rStyle w:val="FootnoteReference"/>
          </w:rPr>
          <w:footnoteRef/>
        </w:r>
        <w:r w:rsidDel="00E453A9">
          <w:delText xml:space="preserve"> </w:delText>
        </w:r>
        <w:r w:rsidRPr="00D70EA0" w:rsidDel="00E453A9">
          <w:rPr>
            <w:i/>
            <w:iCs/>
          </w:rPr>
          <w:delText>Rivera v. Schwab</w:delText>
        </w:r>
        <w:r w:rsidRPr="00D70EA0" w:rsidDel="00E453A9">
          <w:delText>, 512 P.2d 168 (Kan. 2022).</w:delText>
        </w:r>
      </w:del>
    </w:p>
  </w:footnote>
  <w:footnote w:id="130">
    <w:p w14:paraId="4CCD845F" w14:textId="77777777" w:rsidR="00CB1F2B" w:rsidDel="00E453A9" w:rsidRDefault="00CB1F2B">
      <w:pPr>
        <w:pStyle w:val="FootnoteText"/>
        <w:rPr>
          <w:del w:id="2884" w:author="Bernie Grofman" w:date="2022-11-27T18:02:00Z"/>
        </w:rPr>
      </w:pPr>
      <w:del w:id="2885" w:author="Bernie Grofman" w:date="2022-11-27T18:02:00Z">
        <w:r w:rsidDel="00E453A9">
          <w:rPr>
            <w:rStyle w:val="FootnoteReference"/>
          </w:rPr>
          <w:footnoteRef/>
        </w:r>
        <w:r w:rsidDel="00E453A9">
          <w:delText xml:space="preserve"> This quote was said orally and reported in multiple news outlets. Matt Friedman, “</w:delText>
        </w:r>
        <w:r w:rsidRPr="00DA4DE7" w:rsidDel="00E453A9">
          <w:delText>New Jersey Supreme Court asks Wallace to elaborate on redistricting decision</w:delText>
        </w:r>
        <w:r w:rsidDel="00E453A9">
          <w:delText xml:space="preserve">.” Politico, January 4, 2022. </w:delText>
        </w:r>
      </w:del>
    </w:p>
    <w:p w14:paraId="6253B205" w14:textId="4413F5E7" w:rsidR="00CB1F2B" w:rsidDel="00E453A9" w:rsidRDefault="00CB1F2B">
      <w:pPr>
        <w:pStyle w:val="FootnoteText"/>
        <w:rPr>
          <w:del w:id="2886" w:author="Bernie Grofman" w:date="2022-11-27T18:02:00Z"/>
        </w:rPr>
      </w:pPr>
      <w:del w:id="2887" w:author="Bernie Grofman" w:date="2022-11-27T18:02:00Z">
        <w:r w:rsidRPr="00CF082C" w:rsidDel="00E453A9">
          <w:delText>https://www.politico.com/states/new-jersey/whiteboard/2022/01/04/new-jersey-supreme-court-asks-wallace-to-elaborate-on-redistricting-decision-1404229</w:delText>
        </w:r>
      </w:del>
    </w:p>
  </w:footnote>
  <w:footnote w:id="131">
    <w:p w14:paraId="20371A52" w14:textId="7DA1BDBC" w:rsidR="00CB1F2B" w:rsidDel="00E453A9" w:rsidRDefault="00CB1F2B">
      <w:pPr>
        <w:pStyle w:val="FootnoteText"/>
        <w:rPr>
          <w:del w:id="2891" w:author="Bernie Grofman" w:date="2022-11-27T18:02:00Z"/>
        </w:rPr>
      </w:pPr>
      <w:del w:id="2892" w:author="Bernie Grofman" w:date="2022-11-27T18:02:00Z">
        <w:r w:rsidDel="00E453A9">
          <w:rPr>
            <w:rStyle w:val="FootnoteReference"/>
          </w:rPr>
          <w:footnoteRef/>
        </w:r>
        <w:r w:rsidDel="00E453A9">
          <w:delText xml:space="preserve"> </w:delText>
        </w:r>
        <w:r w:rsidRPr="0050691A" w:rsidDel="00E453A9">
          <w:delText>Am. Compl. ¶¶ 7, 8, 101</w:delText>
        </w:r>
      </w:del>
    </w:p>
    <w:p w14:paraId="40F8CF81" w14:textId="635576FD" w:rsidR="00CB1F2B" w:rsidDel="00E453A9" w:rsidRDefault="00CB1F2B">
      <w:pPr>
        <w:pStyle w:val="FootnoteText"/>
        <w:rPr>
          <w:del w:id="2893" w:author="Bernie Grofman" w:date="2022-11-27T18:02:00Z"/>
        </w:rPr>
      </w:pPr>
      <w:del w:id="2894" w:author="Bernie Grofman" w:date="2022-11-27T18:02:00Z">
        <w:r w:rsidRPr="00DC75CD" w:rsidDel="00E453A9">
          <w:delText>https://redistricting.lls.edu/wp-content/uploads/NJ-njrc-20220203-order-dismissing-case.pdf</w:delText>
        </w:r>
      </w:del>
    </w:p>
  </w:footnote>
  <w:footnote w:id="132">
    <w:p w14:paraId="7A0796BA" w14:textId="4CC55EB1" w:rsidR="00CB1F2B" w:rsidDel="00E453A9" w:rsidRDefault="00CB1F2B">
      <w:pPr>
        <w:pStyle w:val="FootnoteText"/>
        <w:rPr>
          <w:del w:id="2897" w:author="Bernie Grofman" w:date="2022-11-27T18:02:00Z"/>
        </w:rPr>
      </w:pPr>
      <w:del w:id="2898" w:author="Bernie Grofman" w:date="2022-11-27T18:02:00Z">
        <w:r w:rsidDel="00E453A9">
          <w:rPr>
            <w:rStyle w:val="FootnoteReference"/>
          </w:rPr>
          <w:footnoteRef/>
        </w:r>
        <w:r w:rsidDel="00E453A9">
          <w:delText xml:space="preserve"> N.J. Const. art. II, § 2, ¶¶ 7, 9</w:delText>
        </w:r>
      </w:del>
    </w:p>
  </w:footnote>
  <w:footnote w:id="133">
    <w:p w14:paraId="21A69398" w14:textId="0E71AB74" w:rsidR="00CB1F2B" w:rsidRDefault="00CB1F2B" w:rsidP="005B1B92">
      <w:pPr>
        <w:pStyle w:val="FootnoteText"/>
      </w:pPr>
      <w:r>
        <w:rPr>
          <w:rStyle w:val="FootnoteReference"/>
        </w:rPr>
        <w:footnoteRef/>
      </w:r>
      <w:r>
        <w:t xml:space="preserve"> “Governor Hutchinson Allows Vaccine Mandate, Redistricting Bills to Become Law Without His Signature.” October 13, 2021. </w:t>
      </w:r>
      <w:r w:rsidRPr="0013438A">
        <w:t>https://governor.arkansas.gov/news-media/press-releases/governor-hutchinson-allows-vaccine-mandate-redistricting-bills-to-become-la</w:t>
      </w:r>
    </w:p>
  </w:footnote>
  <w:footnote w:id="134">
    <w:p w14:paraId="7FCC49FB" w14:textId="2FB26485" w:rsidR="00CB1F2B" w:rsidRDefault="00CB1F2B">
      <w:pPr>
        <w:pStyle w:val="FootnoteText"/>
      </w:pPr>
      <w:r>
        <w:rPr>
          <w:rStyle w:val="FootnoteReference"/>
        </w:rPr>
        <w:footnoteRef/>
      </w:r>
      <w:r>
        <w:t xml:space="preserve"> </w:t>
      </w:r>
      <w:r>
        <w:rPr>
          <w:i/>
          <w:iCs/>
        </w:rPr>
        <w:t>Suttlar</w:t>
      </w:r>
      <w:r w:rsidRPr="00356123">
        <w:rPr>
          <w:i/>
          <w:iCs/>
        </w:rPr>
        <w:t xml:space="preserve"> v. Thurston</w:t>
      </w:r>
      <w:r>
        <w:t>, No. 60CV-22-1849 (Ark. Cir. Ct. Pulaski Cty. Mar. 21, 2022)</w:t>
      </w:r>
    </w:p>
  </w:footnote>
  <w:footnote w:id="135">
    <w:p w14:paraId="4C287DE9" w14:textId="440DBAB7" w:rsidR="00CB1F2B" w:rsidRDefault="00CB1F2B">
      <w:pPr>
        <w:pStyle w:val="FootnoteText"/>
      </w:pPr>
      <w:r>
        <w:rPr>
          <w:rStyle w:val="FootnoteReference"/>
        </w:rPr>
        <w:footnoteRef/>
      </w:r>
      <w:r>
        <w:t xml:space="preserve"> </w:t>
      </w:r>
      <w:r w:rsidRPr="00D069C7">
        <w:rPr>
          <w:b/>
          <w:color w:val="FF0000"/>
          <w:sz w:val="32"/>
          <w:szCs w:val="32"/>
          <w:rPrChange w:id="2905" w:author="Bernie Grofman" w:date="2022-11-27T20:07:00Z">
            <w:rPr/>
          </w:rPrChange>
        </w:rPr>
        <w:t>CITATION NEEDED</w:t>
      </w:r>
    </w:p>
  </w:footnote>
  <w:footnote w:id="136">
    <w:p w14:paraId="50D8BBB2" w14:textId="63BFC64A" w:rsidR="00CB1F2B" w:rsidRDefault="00CB1F2B">
      <w:pPr>
        <w:pStyle w:val="FootnoteText"/>
      </w:pPr>
      <w:r>
        <w:rPr>
          <w:rStyle w:val="FootnoteReference"/>
        </w:rPr>
        <w:footnoteRef/>
      </w:r>
      <w:r>
        <w:t xml:space="preserve"> </w:t>
      </w:r>
      <w:r w:rsidRPr="00D851C6">
        <w:rPr>
          <w:i/>
          <w:iCs/>
        </w:rPr>
        <w:t xml:space="preserve">Black Voters Matter Capacity Building Inst., </w:t>
      </w:r>
      <w:r w:rsidRPr="00296285">
        <w:rPr>
          <w:i/>
          <w:iCs/>
        </w:rPr>
        <w:t>Inc. v. Lee</w:t>
      </w:r>
      <w:r>
        <w:t>, No. 2022-ca-000666 (Fla. Cir. Ct. Apr. 22, 2022).</w:t>
      </w:r>
    </w:p>
  </w:footnote>
  <w:footnote w:id="137">
    <w:p w14:paraId="35BC5566" w14:textId="65A3CA5F" w:rsidR="00CB1F2B" w:rsidRDefault="00CB1F2B">
      <w:pPr>
        <w:pStyle w:val="FootnoteText"/>
      </w:pPr>
      <w:r>
        <w:rPr>
          <w:rStyle w:val="FootnoteReference"/>
        </w:rPr>
        <w:footnoteRef/>
      </w:r>
      <w:r>
        <w:t xml:space="preserve"> Fl. Const. </w:t>
      </w:r>
      <w:r w:rsidRPr="005F082C">
        <w:t>Article III, Section 20</w:t>
      </w:r>
    </w:p>
  </w:footnote>
  <w:footnote w:id="138">
    <w:p w14:paraId="3A99B37A" w14:textId="6C44ED96" w:rsidR="00CB1F2B" w:rsidRDefault="00CB1F2B">
      <w:pPr>
        <w:pStyle w:val="FootnoteText"/>
      </w:pPr>
      <w:r>
        <w:rPr>
          <w:rStyle w:val="FootnoteReference"/>
        </w:rPr>
        <w:footnoteRef/>
      </w:r>
      <w:r>
        <w:t xml:space="preserve"> </w:t>
      </w:r>
      <w:r w:rsidRPr="00D215B3">
        <w:rPr>
          <w:i/>
          <w:iCs/>
        </w:rPr>
        <w:t>Graham v. Adams</w:t>
      </w:r>
      <w:r>
        <w:t>, No. 22-CI-00047 (Ky. Cir. Ct. Jan. 20, 2022)</w:t>
      </w:r>
    </w:p>
  </w:footnote>
  <w:footnote w:id="139">
    <w:p w14:paraId="0FA6E1EA" w14:textId="77777777" w:rsidR="00CB1F2B" w:rsidRDefault="00CB1F2B">
      <w:pPr>
        <w:pStyle w:val="FootnoteText"/>
      </w:pPr>
      <w:r>
        <w:rPr>
          <w:rStyle w:val="FootnoteReference"/>
        </w:rPr>
        <w:footnoteRef/>
      </w:r>
      <w:r>
        <w:t xml:space="preserve"> “</w:t>
      </w:r>
      <w:r w:rsidRPr="00BF0D8D">
        <w:t>Gov. Lujan Grisham signs new Congressional map approved by N.M. Legislature</w:t>
      </w:r>
      <w:r>
        <w:t xml:space="preserve">.” December 17, 2021. </w:t>
      </w:r>
    </w:p>
    <w:p w14:paraId="045BFFB2" w14:textId="2F5FF781" w:rsidR="00CB1F2B" w:rsidRDefault="00CB1F2B">
      <w:pPr>
        <w:pStyle w:val="FootnoteText"/>
      </w:pPr>
      <w:r w:rsidRPr="00BF0D8D">
        <w:t>https://www.governor.state.nm.us/2021/12/17/gov-lujan-grisham-signs-new-congressional-map-approved-by-n-m-legislature/</w:t>
      </w:r>
    </w:p>
  </w:footnote>
  <w:footnote w:id="140">
    <w:p w14:paraId="1DEE05BE" w14:textId="7303D9A4" w:rsidR="00CB1F2B" w:rsidRDefault="00CB1F2B">
      <w:pPr>
        <w:pStyle w:val="FootnoteText"/>
      </w:pPr>
      <w:r>
        <w:rPr>
          <w:rStyle w:val="FootnoteReference"/>
        </w:rPr>
        <w:footnoteRef/>
      </w:r>
      <w:r>
        <w:t xml:space="preserve"> </w:t>
      </w:r>
      <w:r w:rsidRPr="00985A82">
        <w:rPr>
          <w:i/>
          <w:iCs/>
        </w:rPr>
        <w:t>Republican Party of New Mexico v. Oliver</w:t>
      </w:r>
      <w:r w:rsidRPr="00985A82">
        <w:t>, No. D-506-CV-202200041 (N.M. D. Ct. Jan. 21, 2022).</w:t>
      </w:r>
    </w:p>
  </w:footnote>
  <w:footnote w:id="141">
    <w:p w14:paraId="41112EC7" w14:textId="2CBB0D1B" w:rsidR="00CB1F2B" w:rsidRDefault="00CB1F2B">
      <w:pPr>
        <w:pStyle w:val="FootnoteText"/>
      </w:pPr>
      <w:r>
        <w:rPr>
          <w:rStyle w:val="FootnoteReference"/>
        </w:rPr>
        <w:footnoteRef/>
      </w:r>
      <w:r>
        <w:t xml:space="preserve"> At 6.</w:t>
      </w:r>
    </w:p>
    <w:p w14:paraId="1EF28001" w14:textId="42C1E1E9" w:rsidR="00CB1F2B" w:rsidRDefault="00CB1F2B">
      <w:pPr>
        <w:pStyle w:val="FootnoteText"/>
      </w:pPr>
      <w:r w:rsidRPr="00EB1AC8">
        <w:t>https://www.brennancenter.org/sites/default/files/2022-02/Republican%20Party%20of%20New%20Mexico%20v.%20Oliver.pdf</w:t>
      </w:r>
    </w:p>
  </w:footnote>
  <w:footnote w:id="142">
    <w:p w14:paraId="6AEB0824" w14:textId="17B30134" w:rsidR="00CB1F2B" w:rsidRDefault="00CB1F2B">
      <w:pPr>
        <w:pStyle w:val="FootnoteText"/>
      </w:pPr>
      <w:r>
        <w:rPr>
          <w:rStyle w:val="FootnoteReference"/>
        </w:rPr>
        <w:footnoteRef/>
      </w:r>
      <w:r>
        <w:t xml:space="preserve"> </w:t>
      </w:r>
      <w:r w:rsidRPr="00B773CA">
        <w:t>N.M. Const. art. II, § 18.</w:t>
      </w:r>
    </w:p>
  </w:footnote>
  <w:footnote w:id="143">
    <w:p w14:paraId="61E0B576" w14:textId="1551C0BC" w:rsidR="00CB1F2B" w:rsidRDefault="00CB1F2B" w:rsidP="004C44C2">
      <w:pPr>
        <w:pStyle w:val="FootnoteText"/>
      </w:pPr>
      <w:r>
        <w:rPr>
          <w:rStyle w:val="FootnoteReference"/>
        </w:rPr>
        <w:footnoteRef/>
      </w:r>
      <w:r>
        <w:t xml:space="preserve"> “The committee or the Legislature may, but is not required to, vote on or adopt a map submitted to the committee or the Legislature by the commission.” Utah Const. </w:t>
      </w:r>
      <w:r w:rsidRPr="009068AF">
        <w:t>Section 9. Section 20A-20-303</w:t>
      </w:r>
      <w:r>
        <w:t xml:space="preserve"> (5).</w:t>
      </w:r>
    </w:p>
  </w:footnote>
  <w:footnote w:id="144">
    <w:p w14:paraId="1E8AEC5F" w14:textId="10960341" w:rsidR="00CB1F2B" w:rsidRDefault="00CB1F2B">
      <w:pPr>
        <w:pStyle w:val="FootnoteText"/>
      </w:pPr>
      <w:r>
        <w:rPr>
          <w:rStyle w:val="FootnoteReference"/>
        </w:rPr>
        <w:footnoteRef/>
      </w:r>
      <w:r>
        <w:t xml:space="preserve"> </w:t>
      </w:r>
      <w:r w:rsidRPr="00F65C36">
        <w:rPr>
          <w:i/>
          <w:iCs/>
        </w:rPr>
        <w:t>League of Women Voters of Utah v. Utah State Legislature</w:t>
      </w:r>
      <w:r w:rsidRPr="00F65C36">
        <w:t>, No. 220901712 (Utah D. Ct. Mar. 17, 2022).</w:t>
      </w:r>
    </w:p>
  </w:footnote>
  <w:footnote w:id="145">
    <w:p w14:paraId="597CA163" w14:textId="2C70B152" w:rsidR="00CB1F2B" w:rsidRDefault="00CB1F2B" w:rsidP="00BA1712">
      <w:pPr>
        <w:pStyle w:val="FootnoteText"/>
      </w:pPr>
      <w:r>
        <w:rPr>
          <w:rStyle w:val="FootnoteReference"/>
        </w:rPr>
        <w:footnoteRef/>
      </w:r>
      <w:r>
        <w:t xml:space="preserve"> Utah Const., Free Elections Clause, Article I, Section 17; Equal Protection Rights, Article I, Sections 2 and 24; Speech &amp; Association Rights — Article I, Sections 1 and 15; Right to Vote Protections — Article IV, Section 2;</w:t>
      </w:r>
    </w:p>
  </w:footnote>
  <w:footnote w:id="146">
    <w:p w14:paraId="092B9911" w14:textId="77777777" w:rsidR="00CB1F2B" w:rsidRDefault="00CB1F2B" w:rsidP="00E453A9">
      <w:pPr>
        <w:pStyle w:val="FootnoteText"/>
        <w:rPr>
          <w:ins w:id="2971" w:author="Bernie Grofman" w:date="2022-11-27T18:05:00Z"/>
        </w:rPr>
      </w:pPr>
      <w:ins w:id="2972" w:author="Bernie Grofman" w:date="2022-11-27T18:05:00Z">
        <w:r>
          <w:rPr>
            <w:rStyle w:val="FootnoteReference"/>
          </w:rPr>
          <w:footnoteRef/>
        </w:r>
        <w:r>
          <w:t xml:space="preserve"> While the Census Bureau provided redistricting data in an older format in mid-August, there were questions about whether that data would change when the full dataset was delivered on September 16. The data was identical.</w:t>
        </w:r>
      </w:ins>
    </w:p>
  </w:footnote>
  <w:footnote w:id="147">
    <w:p w14:paraId="44D856E8" w14:textId="77777777" w:rsidR="00CB1F2B" w:rsidRDefault="00CB1F2B">
      <w:pPr>
        <w:pStyle w:val="FootnoteText"/>
      </w:pPr>
      <w:r>
        <w:rPr>
          <w:rStyle w:val="FootnoteReference"/>
        </w:rPr>
        <w:footnoteRef/>
      </w:r>
      <w:r>
        <w:t xml:space="preserve"> “Competitive</w:t>
      </w:r>
      <w:r w:rsidRPr="00D41D50">
        <w:t xml:space="preserve"> congressional districts are on the decline. New Hampshire bucks the trend</w:t>
      </w:r>
      <w:r>
        <w:t xml:space="preserve">.” NPR, June 10, 2022. </w:t>
      </w:r>
    </w:p>
    <w:p w14:paraId="1B7E63A4" w14:textId="2EE5E6E9" w:rsidR="00CB1F2B" w:rsidRDefault="00CB1F2B">
      <w:pPr>
        <w:pStyle w:val="FootnoteText"/>
      </w:pPr>
      <w:r w:rsidRPr="00D41D50">
        <w:t>https://www.npr.org/2022/06/10/1104025539/new-hampshire-redistricting-competitive-districts-sununu</w:t>
      </w:r>
    </w:p>
  </w:footnote>
  <w:footnote w:id="148">
    <w:p w14:paraId="0CD7E471" w14:textId="661DC593" w:rsidR="00CB1F2B" w:rsidDel="00E453A9" w:rsidRDefault="00CB1F2B">
      <w:pPr>
        <w:pStyle w:val="FootnoteText"/>
        <w:rPr>
          <w:del w:id="2981" w:author="Bernie Grofman" w:date="2022-11-27T18:05:00Z"/>
        </w:rPr>
      </w:pPr>
      <w:del w:id="2982" w:author="Bernie Grofman" w:date="2022-11-27T18:05:00Z">
        <w:r w:rsidDel="00E453A9">
          <w:rPr>
            <w:rStyle w:val="FootnoteReference"/>
          </w:rPr>
          <w:footnoteRef/>
        </w:r>
        <w:r w:rsidDel="00E453A9">
          <w:delText xml:space="preserve"> While the Census Bureau provided redistricting data in an older format in mid-August, there were questions about whether that data would change when the full dataset was delivered on September 16. The data was identical.</w:delText>
        </w:r>
      </w:del>
    </w:p>
  </w:footnote>
  <w:footnote w:id="149">
    <w:p w14:paraId="2F143261" w14:textId="4DF53A92" w:rsidR="00CB1F2B" w:rsidRDefault="00CB1F2B">
      <w:pPr>
        <w:pStyle w:val="FootnoteText"/>
      </w:pPr>
      <w:r>
        <w:rPr>
          <w:rStyle w:val="FootnoteReference"/>
        </w:rPr>
        <w:footnoteRef/>
      </w:r>
      <w:r>
        <w:t xml:space="preserve"> Minnesota has a long history of court drawn maps. “</w:t>
      </w:r>
      <w:r w:rsidRPr="008E6EB2">
        <w:t>Since the 1980 census, the courts have drawn the congressional districts in absence of enacted redistricting plans.</w:t>
      </w:r>
      <w:r>
        <w:t>” “</w:t>
      </w:r>
      <w:r w:rsidRPr="008E6EB2">
        <w:t>History of Minnesota Congressional Redistricting</w:t>
      </w:r>
      <w:r>
        <w:t xml:space="preserve">,” </w:t>
      </w:r>
      <w:r w:rsidRPr="000E36EC">
        <w:t>Alexis C. Stangl and Matt Gehring</w:t>
      </w:r>
      <w:r>
        <w:t>, November 2018.</w:t>
      </w:r>
    </w:p>
  </w:footnote>
  <w:footnote w:id="150">
    <w:p w14:paraId="5597C3BD" w14:textId="77777777" w:rsidR="00CB1F2B" w:rsidRPr="00D667D8" w:rsidRDefault="00CB1F2B" w:rsidP="00473F7B">
      <w:pPr>
        <w:pStyle w:val="FootnoteText"/>
        <w:rPr>
          <w:ins w:id="3001" w:author="Bernie Grofman" w:date="2022-11-27T18:12:00Z"/>
          <w:szCs w:val="22"/>
        </w:rPr>
      </w:pPr>
      <w:ins w:id="3002" w:author="Bernie Grofman" w:date="2022-11-27T18:12:00Z">
        <w:r w:rsidRPr="00D667D8">
          <w:rPr>
            <w:rStyle w:val="FootnoteReference"/>
            <w:szCs w:val="22"/>
          </w:rPr>
          <w:footnoteRef/>
        </w:r>
        <w:r w:rsidRPr="00D667D8">
          <w:rPr>
            <w:szCs w:val="22"/>
          </w:rPr>
          <w:t xml:space="preserve"> Free and Equal Elections Clause, Pa. Const. art I, § 5.</w:t>
        </w:r>
      </w:ins>
    </w:p>
  </w:footnote>
  <w:footnote w:id="151">
    <w:p w14:paraId="3A3CFEDB" w14:textId="77777777" w:rsidR="00CB1F2B" w:rsidRPr="00D667D8" w:rsidRDefault="00CB1F2B" w:rsidP="00473F7B">
      <w:pPr>
        <w:pStyle w:val="FootnoteText"/>
        <w:rPr>
          <w:ins w:id="3003" w:author="Bernie Grofman" w:date="2022-11-27T18:12:00Z"/>
          <w:szCs w:val="22"/>
        </w:rPr>
      </w:pPr>
      <w:ins w:id="3004" w:author="Bernie Grofman" w:date="2022-11-27T18:12:00Z">
        <w:r w:rsidRPr="00D667D8">
          <w:rPr>
            <w:rStyle w:val="FootnoteReference"/>
            <w:szCs w:val="22"/>
          </w:rPr>
          <w:footnoteRef/>
        </w:r>
        <w:r w:rsidRPr="00D667D8">
          <w:rPr>
            <w:szCs w:val="22"/>
          </w:rPr>
          <w:t xml:space="preserve"> </w:t>
        </w:r>
        <w:r w:rsidRPr="00D667D8">
          <w:rPr>
            <w:i/>
            <w:iCs/>
            <w:szCs w:val="22"/>
          </w:rPr>
          <w:t>Id</w:t>
        </w:r>
        <w:r w:rsidRPr="00D667D8">
          <w:rPr>
            <w:szCs w:val="22"/>
          </w:rPr>
          <w:t>. at 814.</w:t>
        </w:r>
      </w:ins>
    </w:p>
  </w:footnote>
  <w:footnote w:id="152">
    <w:p w14:paraId="7B14D108" w14:textId="77777777" w:rsidR="00CB1F2B" w:rsidRPr="005B695A" w:rsidRDefault="00CB1F2B" w:rsidP="00473F7B">
      <w:pPr>
        <w:pStyle w:val="FootnoteText"/>
        <w:rPr>
          <w:ins w:id="3011" w:author="Bernie Grofman" w:date="2022-11-27T18:14:00Z"/>
          <w:b/>
          <w:szCs w:val="22"/>
        </w:rPr>
      </w:pPr>
      <w:ins w:id="3012" w:author="Bernie Grofman" w:date="2022-11-27T18:14:00Z">
        <w:r w:rsidRPr="00D667D8">
          <w:rPr>
            <w:rStyle w:val="FootnoteReference"/>
            <w:szCs w:val="22"/>
          </w:rPr>
          <w:footnoteRef/>
        </w:r>
        <w:r>
          <w:rPr>
            <w:szCs w:val="22"/>
          </w:rPr>
          <w:t xml:space="preserve"> </w:t>
        </w:r>
        <w:r w:rsidRPr="005B695A">
          <w:rPr>
            <w:b/>
            <w:szCs w:val="22"/>
          </w:rPr>
          <w:t xml:space="preserve">Disclosure: Bernard Grofman served as the special master in </w:t>
        </w:r>
        <w:r w:rsidRPr="005B695A">
          <w:rPr>
            <w:b/>
            <w:i/>
            <w:iCs/>
            <w:szCs w:val="22"/>
          </w:rPr>
          <w:t>Personhuballah.</w:t>
        </w:r>
        <w:r w:rsidRPr="005B695A">
          <w:rPr>
            <w:b/>
            <w:szCs w:val="22"/>
          </w:rPr>
          <w:t>.</w:t>
        </w:r>
      </w:ins>
    </w:p>
  </w:footnote>
  <w:footnote w:id="153">
    <w:p w14:paraId="68A42161" w14:textId="77777777" w:rsidR="00CB1F2B" w:rsidRPr="005B695A" w:rsidRDefault="00CB1F2B" w:rsidP="00473F7B">
      <w:pPr>
        <w:pStyle w:val="FootnoteText"/>
        <w:rPr>
          <w:ins w:id="3013" w:author="Bernie Grofman" w:date="2022-11-27T18:14:00Z"/>
          <w:b/>
        </w:rPr>
      </w:pPr>
      <w:ins w:id="3014" w:author="Bernie Grofman" w:date="2022-11-27T18:14:00Z">
        <w:r>
          <w:rPr>
            <w:rStyle w:val="FootnoteReference"/>
          </w:rPr>
          <w:footnoteRef/>
        </w:r>
        <w:r>
          <w:t xml:space="preserve"> </w:t>
        </w:r>
        <w:r w:rsidRPr="005B695A">
          <w:rPr>
            <w:b/>
          </w:rPr>
          <w:t>That seat</w:t>
        </w:r>
        <w:r>
          <w:rPr>
            <w:b/>
          </w:rPr>
          <w:t>, CD4,</w:t>
        </w:r>
        <w:r w:rsidRPr="005B695A">
          <w:rPr>
            <w:b/>
          </w:rPr>
          <w:t xml:space="preserve">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African-American majority district, CD3, had been unpacked. That district had two distinct pieces spanning a large distance, each of which had a large minority population, with the two pieces connected in part only by water.  When CD3 was redrawn in a good government fashion, one of those pieces became the core of a district, the new CD3, where the African-American incumbent resided, the other became the core of a </w:t>
        </w:r>
        <w:r>
          <w:rPr>
            <w:b/>
          </w:rPr>
          <w:t xml:space="preserve">new </w:t>
        </w:r>
        <w:r w:rsidRPr="005B695A">
          <w:rPr>
            <w:b/>
          </w:rPr>
          <w:t xml:space="preserve">CD4 also redrawn to more closely satisfy good government criteria. </w:t>
        </w:r>
      </w:ins>
    </w:p>
  </w:footnote>
  <w:footnote w:id="154">
    <w:p w14:paraId="7BA181A4" w14:textId="77777777" w:rsidR="00CB1F2B" w:rsidRPr="00D667D8" w:rsidRDefault="00CB1F2B" w:rsidP="00473F7B">
      <w:pPr>
        <w:pStyle w:val="FootnoteText"/>
        <w:rPr>
          <w:ins w:id="3017" w:author="Bernie Grofman" w:date="2022-11-27T18:14:00Z"/>
          <w:szCs w:val="22"/>
        </w:rPr>
      </w:pPr>
      <w:ins w:id="3018" w:author="Bernie Grofman" w:date="2022-11-27T18:14:00Z">
        <w:r w:rsidRPr="00D667D8">
          <w:rPr>
            <w:rStyle w:val="FootnoteReference"/>
            <w:szCs w:val="22"/>
          </w:rPr>
          <w:footnoteRef/>
        </w:r>
        <w:r>
          <w:rPr>
            <w:szCs w:val="22"/>
          </w:rPr>
          <w:t xml:space="preserve"> </w:t>
        </w:r>
        <w:r w:rsidRPr="005B695A">
          <w:rPr>
            <w:b/>
            <w:szCs w:val="22"/>
          </w:rPr>
          <w:t xml:space="preserve">Disclosure: Bernard Grofman served as one of the special masters in </w:t>
        </w:r>
        <w:r>
          <w:rPr>
            <w:b/>
            <w:i/>
            <w:iCs/>
            <w:szCs w:val="22"/>
          </w:rPr>
          <w:t>Virginia</w:t>
        </w:r>
        <w:r w:rsidRPr="00D667D8">
          <w:rPr>
            <w:szCs w:val="22"/>
          </w:rPr>
          <w:t>.</w:t>
        </w:r>
      </w:ins>
    </w:p>
  </w:footnote>
  <w:footnote w:id="155">
    <w:p w14:paraId="17D2B767" w14:textId="66BF6E16" w:rsidR="00CB1F2B" w:rsidRPr="00E74012" w:rsidRDefault="00CB1F2B">
      <w:pPr>
        <w:pStyle w:val="FootnoteText"/>
        <w:rPr>
          <w:b/>
          <w:rPrChange w:id="3020" w:author="Bernie Grofman" w:date="2022-11-27T18:17:00Z">
            <w:rPr/>
          </w:rPrChange>
        </w:rPr>
      </w:pPr>
      <w:ins w:id="3021" w:author="Bernie Grofman" w:date="2022-11-27T18:15:00Z">
        <w:r>
          <w:rPr>
            <w:rStyle w:val="FootnoteReference"/>
          </w:rPr>
          <w:footnoteRef/>
        </w:r>
        <w:r>
          <w:t xml:space="preserve">  </w:t>
        </w:r>
        <w:r w:rsidRPr="00473F7B">
          <w:rPr>
            <w:b/>
            <w:rPrChange w:id="3022" w:author="Bernie Grofman" w:date="2022-11-27T18:17:00Z">
              <w:rPr/>
            </w:rPrChange>
          </w:rPr>
          <w:t xml:space="preserve">As in other states such as New York, the </w:t>
        </w:r>
      </w:ins>
      <w:ins w:id="3023" w:author="Bernie Grofman" w:date="2022-11-27T18:17:00Z">
        <w:r>
          <w:rPr>
            <w:b/>
          </w:rPr>
          <w:t xml:space="preserve">court and the </w:t>
        </w:r>
      </w:ins>
      <w:ins w:id="3024" w:author="Bernie Grofman" w:date="2022-11-27T18:15:00Z">
        <w:r w:rsidRPr="00473F7B">
          <w:rPr>
            <w:b/>
            <w:rPrChange w:id="3025" w:author="Bernie Grofman" w:date="2022-11-27T18:17:00Z">
              <w:rPr/>
            </w:rPrChange>
          </w:rPr>
          <w:t xml:space="preserve">special masters (a) </w:t>
        </w:r>
      </w:ins>
      <w:ins w:id="3026" w:author="Bernie Grofman" w:date="2022-11-27T18:16:00Z">
        <w:r w:rsidRPr="00473F7B">
          <w:rPr>
            <w:b/>
            <w:rPrChange w:id="3027" w:author="Bernie Grofman" w:date="2022-11-27T18:17:00Z">
              <w:rPr/>
            </w:rPrChange>
          </w:rPr>
          <w:t xml:space="preserve">directly  </w:t>
        </w:r>
      </w:ins>
      <w:ins w:id="3028" w:author="Bernie Grofman" w:date="2022-11-27T18:15:00Z">
        <w:r w:rsidRPr="00473F7B">
          <w:rPr>
            <w:b/>
            <w:rPrChange w:id="3029" w:author="Bernie Grofman" w:date="2022-11-27T18:17:00Z">
              <w:rPr/>
            </w:rPrChange>
          </w:rPr>
          <w:t>solicited public input and (b) had a two round process</w:t>
        </w:r>
      </w:ins>
      <w:ins w:id="3030" w:author="Bernie Grofman" w:date="2022-11-27T18:16:00Z">
        <w:r w:rsidRPr="00473F7B">
          <w:rPr>
            <w:b/>
            <w:rPrChange w:id="3031" w:author="Bernie Grofman" w:date="2022-11-27T18:17:00Z">
              <w:rPr/>
            </w:rPrChange>
          </w:rPr>
          <w:t xml:space="preserve"> such that a preliminary map was unveiled and then revised based in part on the nature of the comments received</w:t>
        </w:r>
      </w:ins>
      <w:ins w:id="3032" w:author="Bernie Grofman" w:date="2022-11-27T18:17:00Z">
        <w:r>
          <w:rPr>
            <w:b/>
          </w:rPr>
          <w:t>, with special attention paid to issues</w:t>
        </w:r>
      </w:ins>
      <w:ins w:id="3033" w:author="Bernie Grofman" w:date="2022-11-27T18:16:00Z">
        <w:r>
          <w:t xml:space="preserve"> </w:t>
        </w:r>
      </w:ins>
      <w:ins w:id="3034" w:author="Bernie Grofman" w:date="2022-11-27T18:17:00Z">
        <w:r w:rsidRPr="00E74012">
          <w:rPr>
            <w:b/>
            <w:rPrChange w:id="3035" w:author="Bernie Grofman" w:date="2022-11-27T18:17:00Z">
              <w:rPr/>
            </w:rPrChange>
          </w:rPr>
          <w:t>involving communities of interest.</w:t>
        </w:r>
      </w:ins>
      <w:ins w:id="3036" w:author="Bernie Grofman" w:date="2022-11-27T18:16:00Z">
        <w:r w:rsidRPr="00E74012">
          <w:rPr>
            <w:b/>
            <w:rPrChange w:id="3037" w:author="Bernie Grofman" w:date="2022-11-27T18:17:00Z">
              <w:rPr/>
            </w:rPrChange>
          </w:rPr>
          <w:t xml:space="preserve">  </w:t>
        </w:r>
      </w:ins>
    </w:p>
  </w:footnote>
  <w:footnote w:id="156">
    <w:p w14:paraId="6CD96BF6" w14:textId="77777777" w:rsidR="00D61F45" w:rsidRDefault="00D61F45" w:rsidP="00D61F45">
      <w:pPr>
        <w:pStyle w:val="FootnoteText"/>
        <w:rPr>
          <w:ins w:id="3176" w:author="Bernie Grofman" w:date="2022-11-27T22:58:00Z"/>
        </w:rPr>
      </w:pPr>
      <w:ins w:id="3177" w:author="Bernie Grofman" w:date="2022-11-27T22:58:00Z">
        <w:r>
          <w:rPr>
            <w:rStyle w:val="FootnoteReference"/>
          </w:rPr>
          <w:footnoteRef/>
        </w:r>
        <w:r>
          <w:t xml:space="preserve"> “</w:t>
        </w:r>
        <w:r w:rsidRPr="00A81557">
          <w:t>Maps in Four States Were Ruled Illegal Gerrymanders. They’re Being Used Anyway.</w:t>
        </w:r>
        <w:r>
          <w:t>” Michael Wines, August 8, 2022. The New York Times.</w:t>
        </w:r>
      </w:ins>
    </w:p>
    <w:p w14:paraId="6C0FAEEE" w14:textId="77777777" w:rsidR="00D61F45" w:rsidRDefault="00D61F45" w:rsidP="00D61F45">
      <w:pPr>
        <w:pStyle w:val="FootnoteText"/>
        <w:ind w:firstLine="0"/>
        <w:rPr>
          <w:ins w:id="3178" w:author="Bernie Grofman" w:date="2022-11-27T22:58:00Z"/>
        </w:rPr>
      </w:pPr>
      <w:ins w:id="3179" w:author="Bernie Grofman" w:date="2022-11-27T22:58:00Z">
        <w:r w:rsidRPr="001F1D41">
          <w:t>https://www.nytimes.com/2022/08/08/us/elections/gerrymandering-maps-elections-republicans.html</w:t>
        </w:r>
      </w:ins>
    </w:p>
  </w:footnote>
  <w:footnote w:id="157">
    <w:p w14:paraId="00256A9E" w14:textId="77777777" w:rsidR="00D02572" w:rsidRPr="00583E5C" w:rsidRDefault="00D02572" w:rsidP="00D02572">
      <w:pPr>
        <w:pStyle w:val="FootnoteText"/>
        <w:rPr>
          <w:ins w:id="3191" w:author="Bernie Grofman" w:date="2022-11-27T22:56:00Z"/>
          <w:i/>
          <w:iCs/>
        </w:rPr>
      </w:pPr>
      <w:ins w:id="3192" w:author="Bernie Grofman" w:date="2022-11-27T22:56:00Z">
        <w:r>
          <w:rPr>
            <w:rStyle w:val="FootnoteReference"/>
          </w:rPr>
          <w:footnoteRef/>
        </w:r>
        <w:r>
          <w:t xml:space="preserve"> </w:t>
        </w:r>
        <w:r w:rsidRPr="00583E5C">
          <w:rPr>
            <w:i/>
            <w:iCs/>
          </w:rPr>
          <w:t>League of United Latin American Citizens v. Perry</w:t>
        </w:r>
        <w:r w:rsidRPr="00583E5C">
          <w:t>, 548 U.S. 399 (2006)</w:t>
        </w:r>
      </w:ins>
    </w:p>
  </w:footnote>
  <w:footnote w:id="158">
    <w:p w14:paraId="0B652ACB" w14:textId="7BBE050A" w:rsidR="00D02572" w:rsidRPr="00D61F45" w:rsidRDefault="00D02572" w:rsidP="00D61F45">
      <w:pPr>
        <w:rPr>
          <w:i/>
          <w:sz w:val="22"/>
          <w:szCs w:val="22"/>
          <w:rPrChange w:id="3195" w:author="Bernie Grofman" w:date="2022-11-27T23:05:00Z">
            <w:rPr/>
          </w:rPrChange>
        </w:rPr>
        <w:pPrChange w:id="3196" w:author="Bernie Grofman" w:date="2022-11-27T23:05:00Z">
          <w:pPr>
            <w:pStyle w:val="FootnoteText"/>
          </w:pPr>
        </w:pPrChange>
      </w:pPr>
      <w:ins w:id="3197" w:author="Bernie Grofman" w:date="2022-11-27T22:56:00Z">
        <w:r w:rsidRPr="00D02572">
          <w:rPr>
            <w:rStyle w:val="FootnoteReference"/>
            <w:sz w:val="22"/>
            <w:szCs w:val="22"/>
            <w:rPrChange w:id="3198" w:author="Bernie Grofman" w:date="2022-11-27T22:57:00Z">
              <w:rPr>
                <w:rStyle w:val="FootnoteReference"/>
              </w:rPr>
            </w:rPrChange>
          </w:rPr>
          <w:footnoteRef/>
        </w:r>
        <w:r w:rsidRPr="00D02572">
          <w:rPr>
            <w:sz w:val="22"/>
            <w:szCs w:val="22"/>
            <w:rPrChange w:id="3199" w:author="Bernie Grofman" w:date="2022-11-27T22:57:00Z">
              <w:rPr/>
            </w:rPrChange>
          </w:rPr>
          <w:t xml:space="preserve"> </w:t>
        </w:r>
        <w:r w:rsidRPr="00D02572">
          <w:rPr>
            <w:sz w:val="22"/>
            <w:szCs w:val="22"/>
            <w:rPrChange w:id="3200" w:author="Bernie Grofman" w:date="2022-11-27T22:57:00Z">
              <w:rPr/>
            </w:rPrChange>
          </w:rPr>
          <w:t xml:space="preserve">There is historic precedent for mid-decade redistricting </w:t>
        </w:r>
        <w:r w:rsidRPr="00D02572">
          <w:rPr>
            <w:sz w:val="22"/>
            <w:szCs w:val="22"/>
            <w:rPrChange w:id="3201" w:author="Bernie Grofman" w:date="2022-11-27T22:57:00Z">
              <w:rPr/>
            </w:rPrChange>
          </w:rPr>
          <w:fldChar w:fldCharType="begin"/>
        </w:r>
        <w:r w:rsidRPr="00D02572">
          <w:rPr>
            <w:sz w:val="22"/>
            <w:szCs w:val="22"/>
            <w:rPrChange w:id="3202" w:author="Bernie Grofman" w:date="2022-11-27T22:57:00Z">
              <w:rPr/>
            </w:rPrChange>
          </w:rPr>
          <w:instrText xml:space="preserve"> ADDIN ZOTERO_ITEM CSL_CITATION {"citationID":"l7nnbfCE","properties":{"formattedCitation":"(Engstrom 2013)","plainCitation":"(Engstrom 2013)","noteIndex":0},"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D02572">
          <w:rPr>
            <w:sz w:val="22"/>
            <w:szCs w:val="22"/>
            <w:rPrChange w:id="3203" w:author="Bernie Grofman" w:date="2022-11-27T22:57:00Z">
              <w:rPr/>
            </w:rPrChange>
          </w:rPr>
          <w:fldChar w:fldCharType="separate"/>
        </w:r>
        <w:r w:rsidRPr="00D02572">
          <w:rPr>
            <w:noProof/>
            <w:sz w:val="22"/>
            <w:szCs w:val="22"/>
            <w:rPrChange w:id="3204" w:author="Bernie Grofman" w:date="2022-11-27T22:57:00Z">
              <w:rPr>
                <w:noProof/>
              </w:rPr>
            </w:rPrChange>
          </w:rPr>
          <w:t>(Engstrom 2013)</w:t>
        </w:r>
        <w:r w:rsidRPr="00D02572">
          <w:rPr>
            <w:sz w:val="22"/>
            <w:szCs w:val="22"/>
            <w:rPrChange w:id="3205" w:author="Bernie Grofman" w:date="2022-11-27T22:57:00Z">
              <w:rPr/>
            </w:rPrChange>
          </w:rPr>
          <w:fldChar w:fldCharType="end"/>
        </w:r>
        <w:r w:rsidRPr="00D02572">
          <w:rPr>
            <w:sz w:val="22"/>
            <w:szCs w:val="22"/>
            <w:rPrChange w:id="3206" w:author="Bernie Grofman" w:date="2022-11-27T22:57:00Z">
              <w:rPr/>
            </w:rPrChange>
          </w:rPr>
          <w:t>.</w:t>
        </w:r>
      </w:ins>
    </w:p>
  </w:footnote>
  <w:footnote w:id="159">
    <w:p w14:paraId="0F32B76E" w14:textId="39065F0E" w:rsidR="00CB1F2B" w:rsidDel="007071BC" w:rsidRDefault="00CB1F2B">
      <w:pPr>
        <w:pStyle w:val="FootnoteText"/>
        <w:rPr>
          <w:del w:id="3232" w:author="Bernie Grofman" w:date="2022-11-27T23:57:00Z"/>
        </w:rPr>
      </w:pPr>
      <w:del w:id="3233" w:author="Bernie Grofman" w:date="2022-11-27T23:57:00Z">
        <w:r w:rsidDel="007071BC">
          <w:rPr>
            <w:rStyle w:val="FootnoteReference"/>
          </w:rPr>
          <w:footnoteRef/>
        </w:r>
        <w:r w:rsidDel="007071BC">
          <w:delText xml:space="preserve"> </w:delText>
        </w:r>
        <w:r w:rsidDel="007071BC">
          <w:rPr>
            <w:i/>
            <w:iCs/>
          </w:rPr>
          <w:delText>Rucho</w:delText>
        </w:r>
        <w:r w:rsidRPr="0080356A" w:rsidDel="007071BC">
          <w:delText xml:space="preserve"> at 2507</w:delText>
        </w:r>
      </w:del>
    </w:p>
  </w:footnote>
  <w:footnote w:id="160">
    <w:p w14:paraId="3A6D5453" w14:textId="3E7BB35E" w:rsidR="00CB1F2B" w:rsidDel="007071BC" w:rsidRDefault="00CB1F2B">
      <w:pPr>
        <w:pStyle w:val="FootnoteText"/>
        <w:rPr>
          <w:del w:id="3234" w:author="Bernie Grofman" w:date="2022-11-27T23:57:00Z"/>
        </w:rPr>
      </w:pPr>
      <w:del w:id="3235" w:author="Bernie Grofman" w:date="2022-11-27T23:57:00Z">
        <w:r w:rsidDel="007071BC">
          <w:rPr>
            <w:rStyle w:val="FootnoteReference"/>
          </w:rPr>
          <w:footnoteRef/>
        </w:r>
        <w:r w:rsidDel="007071BC">
          <w:delText xml:space="preserve"> </w:delText>
        </w:r>
        <w:r w:rsidRPr="0080356A" w:rsidDel="007071BC">
          <w:rPr>
            <w:i/>
            <w:iCs/>
          </w:rPr>
          <w:delText>Id</w:delText>
        </w:r>
        <w:r w:rsidRPr="0080356A" w:rsidDel="007071BC">
          <w:delText>.</w:delText>
        </w:r>
      </w:del>
    </w:p>
  </w:footnote>
  <w:footnote w:id="161">
    <w:p w14:paraId="0B2637C5" w14:textId="157FE469" w:rsidR="00CB1F2B" w:rsidDel="007071BC" w:rsidRDefault="00CB1F2B">
      <w:pPr>
        <w:pStyle w:val="FootnoteText"/>
        <w:rPr>
          <w:del w:id="3236" w:author="Bernie Grofman" w:date="2022-11-27T23:57:00Z"/>
        </w:rPr>
      </w:pPr>
      <w:del w:id="3237" w:author="Bernie Grofman" w:date="2022-11-27T23:57:00Z">
        <w:r w:rsidDel="007071BC">
          <w:rPr>
            <w:rStyle w:val="FootnoteReference"/>
          </w:rPr>
          <w:footnoteRef/>
        </w:r>
        <w:r w:rsidDel="007071BC">
          <w:delText xml:space="preserve"> </w:delText>
        </w:r>
        <w:r w:rsidRPr="0080356A" w:rsidDel="007071BC">
          <w:rPr>
            <w:i/>
            <w:iCs/>
          </w:rPr>
          <w:delText>Id.</w:delText>
        </w:r>
      </w:del>
    </w:p>
  </w:footnote>
  <w:footnote w:id="162">
    <w:p w14:paraId="1AB12CC1" w14:textId="45DCECBC" w:rsidR="00CB1F2B" w:rsidDel="00D53CD2" w:rsidRDefault="00CB1F2B">
      <w:pPr>
        <w:pStyle w:val="FootnoteText"/>
        <w:rPr>
          <w:del w:id="3239" w:author="Bernie Grofman" w:date="2022-11-27T22:05:00Z"/>
        </w:rPr>
      </w:pPr>
      <w:del w:id="3240" w:author="Bernie Grofman" w:date="2022-11-27T22:05:00Z">
        <w:r w:rsidDel="00D53CD2">
          <w:rPr>
            <w:rStyle w:val="FootnoteReference"/>
          </w:rPr>
          <w:footnoteRef/>
        </w:r>
        <w:r w:rsidDel="00D53CD2">
          <w:delText xml:space="preserve"> </w:delText>
        </w:r>
        <w:r w:rsidRPr="0080356A" w:rsidDel="00D53CD2">
          <w:rPr>
            <w:i/>
            <w:iCs/>
          </w:rPr>
          <w:delText>Id.</w:delText>
        </w:r>
      </w:del>
    </w:p>
  </w:footnote>
  <w:footnote w:id="163">
    <w:p w14:paraId="6897653E" w14:textId="77777777" w:rsidR="00CB1F2B" w:rsidDel="00AE171C" w:rsidRDefault="00CB1F2B" w:rsidP="00B41807">
      <w:pPr>
        <w:pStyle w:val="FootnoteText"/>
        <w:rPr>
          <w:ins w:id="3267" w:author="Bernie Grofman" w:date="2022-11-27T18:59:00Z"/>
          <w:del w:id="3268" w:author="Bernie Grofman" w:date="2022-11-27T23:27:00Z"/>
        </w:rPr>
      </w:pPr>
      <w:ins w:id="3269" w:author="Bernie Grofman" w:date="2022-11-27T18:59:00Z">
        <w:del w:id="3270" w:author="Bernie Grofman" w:date="2022-11-27T23:27:00Z">
          <w:r w:rsidDel="00AE171C">
            <w:rPr>
              <w:rStyle w:val="FootnoteReference"/>
            </w:rPr>
            <w:footnoteRef/>
          </w:r>
          <w:r w:rsidDel="00AE171C">
            <w:delText xml:space="preserve"> “</w:delText>
          </w:r>
          <w:r w:rsidRPr="00C41934" w:rsidDel="00AE171C">
            <w:delText>New Money and Messages in Judicial Elections This Year</w:delText>
          </w:r>
          <w:r w:rsidDel="00AE171C">
            <w:delText>.” Douglas Keith, October 31, 2022. Brennan Center for Justice.</w:delText>
          </w:r>
        </w:del>
      </w:ins>
    </w:p>
    <w:p w14:paraId="1313E686" w14:textId="77777777" w:rsidR="00CB1F2B" w:rsidDel="00AE171C" w:rsidRDefault="00CB1F2B" w:rsidP="00B41807">
      <w:pPr>
        <w:pStyle w:val="FootnoteText"/>
        <w:ind w:firstLine="0"/>
        <w:rPr>
          <w:ins w:id="3271" w:author="Bernie Grofman" w:date="2022-11-27T18:59:00Z"/>
          <w:del w:id="3272" w:author="Bernie Grofman" w:date="2022-11-27T23:27:00Z"/>
        </w:rPr>
      </w:pPr>
      <w:ins w:id="3273" w:author="Bernie Grofman" w:date="2022-11-27T18:59:00Z">
        <w:del w:id="3274" w:author="Bernie Grofman" w:date="2022-11-27T23:27:00Z">
          <w:r w:rsidRPr="00B928A8" w:rsidDel="00AE171C">
            <w:delText>https://www.brennancenter.org/our-work/analysis-opinion/new-money-and-messages-judicial-elections-year</w:delText>
          </w:r>
        </w:del>
      </w:ins>
    </w:p>
  </w:footnote>
  <w:footnote w:id="164">
    <w:p w14:paraId="151C2A20" w14:textId="7089FA6B" w:rsidR="00CB1F2B" w:rsidDel="00AE171C" w:rsidRDefault="00CB1F2B">
      <w:pPr>
        <w:pStyle w:val="FootnoteText"/>
        <w:rPr>
          <w:del w:id="3286" w:author="Bernie Grofman" w:date="2022-11-27T23:20:00Z"/>
        </w:rPr>
      </w:pPr>
      <w:del w:id="3287" w:author="Bernie Grofman" w:date="2022-11-27T23:20:00Z">
        <w:r w:rsidDel="00AE171C">
          <w:rPr>
            <w:rStyle w:val="FootnoteReference"/>
          </w:rPr>
          <w:footnoteRef/>
        </w:r>
        <w:r w:rsidDel="00AE171C">
          <w:delText xml:space="preserve"> “</w:delText>
        </w:r>
        <w:r w:rsidRPr="00C41934" w:rsidDel="00AE171C">
          <w:delText>New Money and Messages in Judicial Elections This Year</w:delText>
        </w:r>
        <w:r w:rsidDel="00AE171C">
          <w:delText>.” Douglas Keith, October 31, 2022. Brennan Center for Justice.</w:delText>
        </w:r>
      </w:del>
    </w:p>
    <w:p w14:paraId="7858C56B" w14:textId="33228407" w:rsidR="00CB1F2B" w:rsidDel="00AE171C" w:rsidRDefault="00CB1F2B" w:rsidP="00B928A8">
      <w:pPr>
        <w:pStyle w:val="FootnoteText"/>
        <w:ind w:firstLine="0"/>
        <w:rPr>
          <w:del w:id="3288" w:author="Bernie Grofman" w:date="2022-11-27T23:20:00Z"/>
        </w:rPr>
      </w:pPr>
      <w:del w:id="3289" w:author="Bernie Grofman" w:date="2022-11-27T23:20:00Z">
        <w:r w:rsidRPr="00B928A8" w:rsidDel="00AE171C">
          <w:delText>https://www.brennancenter.org/our-work/analysis-opinion/new-money-and-messages-judicial-elections-year</w:delText>
        </w:r>
      </w:del>
    </w:p>
  </w:footnote>
  <w:footnote w:id="165">
    <w:p w14:paraId="7DDA238B" w14:textId="707332A8" w:rsidR="00CB1F2B" w:rsidDel="00D02572" w:rsidRDefault="00CB1F2B">
      <w:pPr>
        <w:pStyle w:val="FootnoteText"/>
        <w:rPr>
          <w:del w:id="3297" w:author="Bernie Grofman" w:date="2022-11-27T22:49:00Z"/>
        </w:rPr>
      </w:pPr>
      <w:del w:id="3298" w:author="Bernie Grofman" w:date="2022-11-27T22:49:00Z">
        <w:r w:rsidDel="00D02572">
          <w:rPr>
            <w:rStyle w:val="FootnoteReference"/>
          </w:rPr>
          <w:footnoteRef/>
        </w:r>
        <w:r w:rsidDel="00D02572">
          <w:delText xml:space="preserve"> “</w:delText>
        </w:r>
        <w:r w:rsidRPr="00A81557" w:rsidDel="00D02572">
          <w:delText>Maps in Four States Were Ruled Illegal Gerrymanders. They’re Being Used Anyway.</w:delText>
        </w:r>
        <w:r w:rsidDel="00D02572">
          <w:delText>” Michael Wines, August 8, 2022. The New York Times.</w:delText>
        </w:r>
      </w:del>
    </w:p>
    <w:p w14:paraId="0E6B41A8" w14:textId="694CFF44" w:rsidR="00CB1F2B" w:rsidDel="00D02572" w:rsidRDefault="00CB1F2B" w:rsidP="001F1D41">
      <w:pPr>
        <w:pStyle w:val="FootnoteText"/>
        <w:ind w:firstLine="0"/>
        <w:rPr>
          <w:del w:id="3299" w:author="Bernie Grofman" w:date="2022-11-27T22:49:00Z"/>
        </w:rPr>
      </w:pPr>
      <w:del w:id="3300" w:author="Bernie Grofman" w:date="2022-11-27T22:49:00Z">
        <w:r w:rsidRPr="001F1D41" w:rsidDel="00D02572">
          <w:delText>https://www.nytimes.com/2022/08/08/us/elections/gerrymandering-maps-elections-republicans.html</w:delText>
        </w:r>
      </w:del>
    </w:p>
  </w:footnote>
  <w:footnote w:id="166">
    <w:p w14:paraId="7A32512A" w14:textId="6F2BF331" w:rsidR="00CB1F2B" w:rsidRPr="00583E5C" w:rsidDel="00D02572" w:rsidRDefault="00CB1F2B" w:rsidP="00583E5C">
      <w:pPr>
        <w:pStyle w:val="FootnoteText"/>
        <w:rPr>
          <w:del w:id="3301" w:author="Bernie Grofman" w:date="2022-11-27T22:49:00Z"/>
          <w:i/>
          <w:iCs/>
        </w:rPr>
      </w:pPr>
      <w:del w:id="3302" w:author="Bernie Grofman" w:date="2022-11-27T22:49:00Z">
        <w:r w:rsidDel="00D02572">
          <w:rPr>
            <w:rStyle w:val="FootnoteReference"/>
          </w:rPr>
          <w:footnoteRef/>
        </w:r>
        <w:r w:rsidDel="00D02572">
          <w:delText xml:space="preserve"> </w:delText>
        </w:r>
        <w:r w:rsidRPr="00583E5C" w:rsidDel="00D02572">
          <w:rPr>
            <w:i/>
            <w:iCs/>
          </w:rPr>
          <w:delText>League of United Latin American Citizens v. Perry</w:delText>
        </w:r>
        <w:r w:rsidRPr="00583E5C" w:rsidDel="00D02572">
          <w:delText>, 548 U.S. 399 (2006)</w:delText>
        </w:r>
      </w:del>
    </w:p>
  </w:footnote>
  <w:footnote w:id="167">
    <w:p w14:paraId="54AD29CF" w14:textId="35872B46" w:rsidR="00CB1F2B" w:rsidRPr="00D667D8" w:rsidDel="00D02572" w:rsidRDefault="00CB1F2B" w:rsidP="008B6866">
      <w:pPr>
        <w:pStyle w:val="Footnote"/>
        <w:rPr>
          <w:del w:id="3321" w:author="Bernie Grofman" w:date="2022-11-27T22:49:00Z"/>
          <w:sz w:val="22"/>
          <w:szCs w:val="22"/>
        </w:rPr>
      </w:pPr>
      <w:del w:id="3322" w:author="Bernie Grofman" w:date="2022-11-27T22:49:00Z">
        <w:r w:rsidRPr="00D667D8" w:rsidDel="00D02572">
          <w:rPr>
            <w:rStyle w:val="FootnoteReference"/>
            <w:sz w:val="22"/>
            <w:szCs w:val="22"/>
            <w:vertAlign w:val="baseline"/>
          </w:rPr>
          <w:footnoteRef/>
        </w:r>
        <w:r w:rsidRPr="00D667D8" w:rsidDel="00D02572">
          <w:rPr>
            <w:sz w:val="22"/>
            <w:szCs w:val="22"/>
          </w:rPr>
          <w:delText xml:space="preserve"> See also </w:delText>
        </w:r>
      </w:del>
      <w:customXmlDelRangeStart w:id="3323" w:author="Bernie Grofman" w:date="2022-11-27T22:49:00Z"/>
      <w:sdt>
        <w:sdtPr>
          <w:rPr>
            <w:color w:val="000000"/>
            <w:sz w:val="22"/>
            <w:szCs w:val="22"/>
          </w:rPr>
          <w:tag w:val="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
          <w:id w:val="359559906"/>
          <w:placeholder>
            <w:docPart w:val="6A20FB430809475B8A1F8E7F8E9B1066"/>
          </w:placeholder>
        </w:sdtPr>
        <w:sdtContent>
          <w:customXmlDelRangeEnd w:id="3323"/>
          <w:del w:id="3324" w:author="Bernie Grofman" w:date="2022-11-27T22:49:00Z">
            <w:r w:rsidRPr="00D667D8" w:rsidDel="00D02572">
              <w:rPr>
                <w:color w:val="000000"/>
                <w:sz w:val="22"/>
                <w:szCs w:val="22"/>
              </w:rPr>
              <w:delText>(Morley 2020).</w:delText>
            </w:r>
          </w:del>
          <w:customXmlDelRangeStart w:id="3325" w:author="Bernie Grofman" w:date="2022-11-27T22:49:00Z"/>
        </w:sdtContent>
      </w:sdt>
      <w:customXmlDelRangeEnd w:id="3325"/>
    </w:p>
  </w:footnote>
  <w:footnote w:id="168">
    <w:p w14:paraId="3BD5C7FD" w14:textId="48E5AD65" w:rsidR="00CB1F2B" w:rsidDel="00D02572" w:rsidRDefault="00CB1F2B">
      <w:pPr>
        <w:pStyle w:val="FootnoteText"/>
        <w:rPr>
          <w:del w:id="3329" w:author="Bernie Grofman" w:date="2022-11-27T22:49:00Z"/>
        </w:rPr>
      </w:pPr>
      <w:del w:id="3330" w:author="Bernie Grofman" w:date="2022-11-27T22:49:00Z">
        <w:r w:rsidDel="00D02572">
          <w:rPr>
            <w:rStyle w:val="FootnoteReference"/>
          </w:rPr>
          <w:footnoteRef/>
        </w:r>
        <w:r w:rsidDel="00D02572">
          <w:delText xml:space="preserve"> </w:delText>
        </w:r>
        <w:r w:rsidRPr="004C6AF6" w:rsidDel="00D02572">
          <w:delText>Docket no: 21-1271</w:delText>
        </w:r>
      </w:del>
    </w:p>
  </w:footnote>
  <w:footnote w:id="169">
    <w:p w14:paraId="7C912148" w14:textId="5B0CF6C9" w:rsidR="00F6465C" w:rsidRDefault="00F6465C" w:rsidP="00F6465C">
      <w:pPr>
        <w:pStyle w:val="FootnoteText"/>
      </w:pPr>
      <w:ins w:id="3445" w:author="Bernie Grofman" w:date="2022-11-27T23:44:00Z">
        <w:r>
          <w:rPr>
            <w:rStyle w:val="FootnoteReference"/>
          </w:rPr>
          <w:footnoteRef/>
        </w:r>
        <w:r>
          <w:t xml:space="preserve"> </w:t>
        </w:r>
        <w:r>
          <w:rPr>
            <w:b/>
          </w:rPr>
          <w:t xml:space="preserve">In Oregon, </w:t>
        </w:r>
        <w:r>
          <w:rPr>
            <w:b/>
          </w:rPr>
          <w:t>the state court accepted expert witness testimony from a state’s expert demonstrating flaws in testimony about gerrymandering metrics proffered by plaintiffs.</w:t>
        </w:r>
      </w:ins>
      <w:ins w:id="3446" w:author="Bernie Grofman" w:date="2022-11-27T23:45:00Z">
        <w:r>
          <w:rPr>
            <w:b/>
          </w:rPr>
          <w:t xml:space="preserve"> See also earlier discussion of Oregon redistricting in 2020.</w:t>
        </w:r>
      </w:ins>
    </w:p>
  </w:footnote>
  <w:footnote w:id="170">
    <w:p w14:paraId="65C244AB" w14:textId="58AEF415" w:rsidR="00CB1F2B" w:rsidRPr="00E22E8F" w:rsidRDefault="00CB1F2B">
      <w:pPr>
        <w:pStyle w:val="FootnoteText"/>
        <w:rPr>
          <w:b/>
          <w:rPrChange w:id="3569" w:author="Bernie Grofman" w:date="2022-11-27T19:50:00Z">
            <w:rPr/>
          </w:rPrChange>
        </w:rPr>
      </w:pPr>
      <w:ins w:id="3570" w:author="Bernie Grofman" w:date="2022-11-27T19:49:00Z">
        <w:r>
          <w:rPr>
            <w:rStyle w:val="FootnoteReference"/>
          </w:rPr>
          <w:footnoteRef/>
        </w:r>
        <w:r>
          <w:t xml:space="preserve"> </w:t>
        </w:r>
        <w:r w:rsidRPr="00E22E8F">
          <w:rPr>
            <w:b/>
            <w:rPrChange w:id="3571" w:author="Bernie Grofman" w:date="2022-11-27T19:50:00Z">
              <w:rPr/>
            </w:rPrChange>
          </w:rPr>
          <w:t xml:space="preserve">Of course, it is also true that a relatively limited pool of experts </w:t>
        </w:r>
      </w:ins>
      <w:ins w:id="3572" w:author="Bernie Grofman" w:date="2022-11-27T19:52:00Z">
        <w:r>
          <w:rPr>
            <w:b/>
          </w:rPr>
          <w:t xml:space="preserve">(for each side) </w:t>
        </w:r>
      </w:ins>
      <w:ins w:id="3573" w:author="Bernie Grofman" w:date="2022-11-27T19:49:00Z">
        <w:r w:rsidRPr="00E22E8F">
          <w:rPr>
            <w:b/>
            <w:rPrChange w:id="3574" w:author="Bernie Grofman" w:date="2022-11-27T19:50:00Z">
              <w:rPr/>
            </w:rPrChange>
          </w:rPr>
          <w:t>is providing testimony about partisan gerrymandering and they are drawing on the same body of academic literature.</w:t>
        </w:r>
      </w:ins>
    </w:p>
  </w:footnote>
  <w:footnote w:id="171">
    <w:p w14:paraId="242B2691" w14:textId="73DC0B9E" w:rsidR="00AE171C" w:rsidRPr="00CA7FF9" w:rsidRDefault="00AE171C" w:rsidP="00AE171C">
      <w:pPr>
        <w:rPr>
          <w:b/>
          <w:sz w:val="22"/>
          <w:szCs w:val="22"/>
          <w:rPrChange w:id="3624" w:author="Bernie Grofman" w:date="2022-11-27T23:32:00Z">
            <w:rPr/>
          </w:rPrChange>
        </w:rPr>
        <w:pPrChange w:id="3625" w:author="Bernie Grofman" w:date="2022-11-27T23:25:00Z">
          <w:pPr>
            <w:pStyle w:val="FootnoteText"/>
          </w:pPr>
        </w:pPrChange>
      </w:pPr>
      <w:ins w:id="3626" w:author="Bernie Grofman" w:date="2022-11-27T23:22:00Z">
        <w:r>
          <w:rPr>
            <w:rStyle w:val="FootnoteReference"/>
          </w:rPr>
          <w:footnoteRef/>
        </w:r>
        <w:r>
          <w:t xml:space="preserve"> </w:t>
        </w:r>
        <w:r w:rsidRPr="00AE171C">
          <w:rPr>
            <w:b/>
            <w:sz w:val="22"/>
            <w:szCs w:val="22"/>
            <w:rPrChange w:id="3627" w:author="Bernie Grofman" w:date="2022-11-27T23:23:00Z">
              <w:rPr>
                <w:b/>
                <w:szCs w:val="24"/>
              </w:rPr>
            </w:rPrChange>
          </w:rPr>
          <w:t>Similarly</w:t>
        </w:r>
      </w:ins>
      <w:ins w:id="3628" w:author="Bernie Grofman" w:date="2022-11-27T23:23:00Z">
        <w:r>
          <w:rPr>
            <w:b/>
            <w:sz w:val="22"/>
            <w:szCs w:val="22"/>
          </w:rPr>
          <w:t>,</w:t>
        </w:r>
      </w:ins>
      <w:ins w:id="3629" w:author="Bernie Grofman" w:date="2022-11-27T23:22:00Z">
        <w:r w:rsidRPr="00AE171C">
          <w:rPr>
            <w:b/>
            <w:sz w:val="22"/>
            <w:szCs w:val="22"/>
            <w:rPrChange w:id="3630" w:author="Bernie Grofman" w:date="2022-11-27T23:23:00Z">
              <w:rPr>
                <w:b/>
                <w:szCs w:val="24"/>
              </w:rPr>
            </w:rPrChange>
          </w:rPr>
          <w:t xml:space="preserve"> we should not</w:t>
        </w:r>
        <w:r w:rsidRPr="00AE171C">
          <w:rPr>
            <w:b/>
            <w:sz w:val="22"/>
            <w:szCs w:val="22"/>
            <w:rPrChange w:id="3631" w:author="Bernie Grofman" w:date="2022-11-27T23:23:00Z">
              <w:rPr>
                <w:b/>
                <w:szCs w:val="24"/>
              </w:rPr>
            </w:rPrChange>
          </w:rPr>
          <w:t xml:space="preserve"> </w:t>
        </w:r>
        <w:r w:rsidRPr="00AE171C">
          <w:rPr>
            <w:b/>
            <w:sz w:val="22"/>
            <w:szCs w:val="22"/>
            <w:rPrChange w:id="3632" w:author="Bernie Grofman" w:date="2022-11-27T23:23:00Z">
              <w:rPr>
                <w:b/>
                <w:szCs w:val="24"/>
              </w:rPr>
            </w:rPrChange>
          </w:rPr>
          <w:t>assume that most partisan gerrymandering claims wi</w:t>
        </w:r>
        <w:r>
          <w:rPr>
            <w:b/>
            <w:sz w:val="22"/>
            <w:szCs w:val="22"/>
            <w:rPrChange w:id="3633" w:author="Bernie Grofman" w:date="2022-11-27T23:23:00Z">
              <w:rPr>
                <w:b/>
                <w:szCs w:val="22"/>
              </w:rPr>
            </w:rPrChange>
          </w:rPr>
          <w:t>ll be successful in states with</w:t>
        </w:r>
        <w:r w:rsidRPr="00AE171C">
          <w:rPr>
            <w:b/>
            <w:sz w:val="22"/>
            <w:szCs w:val="22"/>
            <w:rPrChange w:id="3634" w:author="Bernie Grofman" w:date="2022-11-27T23:23:00Z">
              <w:rPr>
                <w:b/>
                <w:szCs w:val="24"/>
              </w:rPr>
            </w:rPrChange>
          </w:rPr>
          <w:t xml:space="preserve"> state constitutional provisions that facilitate the bringing of such claims.</w:t>
        </w:r>
      </w:ins>
      <w:ins w:id="3635" w:author="Bernie Grofman" w:date="2022-11-27T23:25:00Z">
        <w:r>
          <w:rPr>
            <w:szCs w:val="22"/>
          </w:rPr>
          <w:t xml:space="preserve"> </w:t>
        </w:r>
        <w:r w:rsidRPr="00CA7FF9">
          <w:rPr>
            <w:b/>
            <w:sz w:val="22"/>
            <w:szCs w:val="22"/>
            <w:rPrChange w:id="3636" w:author="Bernie Grofman" w:date="2022-11-27T23:31:00Z">
              <w:rPr>
                <w:b/>
              </w:rPr>
            </w:rPrChange>
          </w:rPr>
          <w:t xml:space="preserve">Litigant success in state courts is a function both of the facts on the grounds and </w:t>
        </w:r>
        <w:r w:rsidRPr="00CA7FF9">
          <w:rPr>
            <w:b/>
            <w:sz w:val="22"/>
            <w:szCs w:val="22"/>
            <w:rPrChange w:id="3637" w:author="Bernie Grofman" w:date="2022-11-27T23:31:00Z">
              <w:rPr>
                <w:b/>
              </w:rPr>
            </w:rPrChange>
          </w:rPr>
          <w:t xml:space="preserve">not just </w:t>
        </w:r>
        <w:r w:rsidRPr="00CA7FF9">
          <w:rPr>
            <w:b/>
            <w:sz w:val="22"/>
            <w:szCs w:val="22"/>
            <w:rPrChange w:id="3638" w:author="Bernie Grofman" w:date="2022-11-27T23:31:00Z">
              <w:rPr>
                <w:b/>
              </w:rPr>
            </w:rPrChange>
          </w:rPr>
          <w:t>the legal bases for state court action</w:t>
        </w:r>
        <w:r w:rsidRPr="00CA7FF9">
          <w:rPr>
            <w:sz w:val="22"/>
            <w:szCs w:val="22"/>
            <w:rPrChange w:id="3639" w:author="Bernie Grofman" w:date="2022-11-27T23:31:00Z">
              <w:rPr/>
            </w:rPrChange>
          </w:rPr>
          <w:t>.</w:t>
        </w:r>
      </w:ins>
      <w:ins w:id="3640" w:author="Bernie Grofman" w:date="2022-11-27T23:31:00Z">
        <w:r w:rsidR="00CA7FF9">
          <w:rPr>
            <w:sz w:val="22"/>
            <w:szCs w:val="22"/>
          </w:rPr>
          <w:t xml:space="preserve"> </w:t>
        </w:r>
        <w:r w:rsidR="00CA7FF9" w:rsidRPr="00CA7FF9">
          <w:rPr>
            <w:b/>
            <w:sz w:val="22"/>
            <w:szCs w:val="22"/>
            <w:rPrChange w:id="3641" w:author="Bernie Grofman" w:date="2022-11-27T23:32:00Z">
              <w:rPr>
                <w:szCs w:val="22"/>
              </w:rPr>
            </w:rPrChange>
          </w:rPr>
          <w:t xml:space="preserve">Also relevant is the </w:t>
        </w:r>
      </w:ins>
      <w:ins w:id="3642" w:author="Bernie Grofman" w:date="2022-11-27T23:32:00Z">
        <w:r w:rsidR="00CA7FF9" w:rsidRPr="00CA7FF9">
          <w:rPr>
            <w:b/>
            <w:sz w:val="22"/>
            <w:szCs w:val="22"/>
            <w:rPrChange w:id="3643" w:author="Bernie Grofman" w:date="2022-11-27T23:32:00Z">
              <w:rPr>
                <w:szCs w:val="22"/>
              </w:rPr>
            </w:rPrChange>
          </w:rPr>
          <w:t>willingness of state court justices to enforce the law.</w:t>
        </w:r>
      </w:ins>
    </w:p>
  </w:footnote>
  <w:footnote w:id="172">
    <w:p w14:paraId="224E5557" w14:textId="77777777" w:rsidR="00CA7FF9" w:rsidRDefault="00CA7FF9" w:rsidP="00CA7FF9">
      <w:pPr>
        <w:pStyle w:val="FootnoteText"/>
        <w:rPr>
          <w:ins w:id="3646" w:author="Bernie Grofman" w:date="2022-11-27T23:35:00Z"/>
        </w:rPr>
      </w:pPr>
      <w:ins w:id="3647" w:author="Bernie Grofman" w:date="2022-11-27T23:35:00Z">
        <w:r>
          <w:rPr>
            <w:rStyle w:val="FootnoteReference"/>
          </w:rPr>
          <w:footnoteRef/>
        </w:r>
        <w:r>
          <w:t xml:space="preserve"> “</w:t>
        </w:r>
        <w:r w:rsidRPr="00C41934">
          <w:t>New Money and Messages in Judicial Elections This Year</w:t>
        </w:r>
        <w:r>
          <w:t>.” Douglas Keith, October 31, 2022. Brennan Center for Justice.</w:t>
        </w:r>
      </w:ins>
    </w:p>
    <w:p w14:paraId="322C9C95" w14:textId="77777777" w:rsidR="00CA7FF9" w:rsidRDefault="00CA7FF9" w:rsidP="00CA7FF9">
      <w:pPr>
        <w:pStyle w:val="FootnoteText"/>
        <w:ind w:firstLine="0"/>
        <w:rPr>
          <w:ins w:id="3648" w:author="Bernie Grofman" w:date="2022-11-27T23:35:00Z"/>
        </w:rPr>
      </w:pPr>
      <w:ins w:id="3649" w:author="Bernie Grofman" w:date="2022-11-27T23:35:00Z">
        <w:r w:rsidRPr="00B928A8">
          <w:t>https://www.brennancenter.org/our-work/analysis-opinion/new-money-and-messages-judicial-elections-year</w:t>
        </w:r>
      </w:ins>
    </w:p>
  </w:footnote>
  <w:footnote w:id="173">
    <w:p w14:paraId="75B9BA7A" w14:textId="4B09A89D" w:rsidR="00475A54" w:rsidRDefault="00475A54" w:rsidP="00475A54">
      <w:pPr>
        <w:pStyle w:val="FootnoteText"/>
      </w:pPr>
      <w:ins w:id="3651" w:author="Bernie Grofman" w:date="2022-11-27T23:53:00Z">
        <w:r>
          <w:rPr>
            <w:rStyle w:val="FootnoteReference"/>
          </w:rPr>
          <w:footnoteRef/>
        </w:r>
        <w:r>
          <w:t xml:space="preserve"> </w:t>
        </w:r>
      </w:ins>
      <w:ins w:id="3652" w:author="Bernie Grofman" w:date="2022-11-27T23:54:00Z">
        <w:r>
          <w:rPr>
            <w:b/>
          </w:rPr>
          <w:t>Some</w:t>
        </w:r>
      </w:ins>
      <w:ins w:id="3653" w:author="Bernie Grofman" w:date="2022-11-27T23:53:00Z">
        <w:r>
          <w:rPr>
            <w:b/>
          </w:rPr>
          <w:t xml:space="preserve"> of the</w:t>
        </w:r>
        <w:r>
          <w:rPr>
            <w:b/>
          </w:rPr>
          <w:t xml:space="preserve"> </w:t>
        </w:r>
      </w:ins>
      <w:ins w:id="3654" w:author="Bernie Grofman" w:date="2022-11-27T23:54:00Z">
        <w:r>
          <w:rPr>
            <w:b/>
          </w:rPr>
          <w:t xml:space="preserve">cases where a </w:t>
        </w:r>
      </w:ins>
      <w:ins w:id="3655" w:author="Bernie Grofman" w:date="2022-11-27T23:53:00Z">
        <w:r>
          <w:rPr>
            <w:b/>
          </w:rPr>
          <w:t xml:space="preserve">partisan gerrymandering </w:t>
        </w:r>
        <w:r>
          <w:rPr>
            <w:b/>
          </w:rPr>
          <w:t xml:space="preserve"> </w:t>
        </w:r>
      </w:ins>
      <w:ins w:id="3656" w:author="Bernie Grofman" w:date="2022-11-27T23:54:00Z">
        <w:r>
          <w:rPr>
            <w:b/>
          </w:rPr>
          <w:t>challenge</w:t>
        </w:r>
      </w:ins>
      <w:ins w:id="3657" w:author="Bernie Grofman" w:date="2022-11-27T23:53:00Z">
        <w:r>
          <w:rPr>
            <w:b/>
          </w:rPr>
          <w:t xml:space="preserve"> </w:t>
        </w:r>
      </w:ins>
      <w:ins w:id="3658" w:author="Bernie Grofman" w:date="2022-11-27T23:54:00Z">
        <w:r>
          <w:rPr>
            <w:b/>
          </w:rPr>
          <w:t xml:space="preserve">was successful </w:t>
        </w:r>
      </w:ins>
      <w:ins w:id="3659" w:author="Bernie Grofman" w:date="2022-11-27T23:53:00Z">
        <w:r>
          <w:rPr>
            <w:b/>
          </w:rPr>
          <w:t xml:space="preserve">were won by narrow margins and only because one or two justices whose party was advantaged by the challenged gerrymander nonetheless joined with justices affiliated with the </w:t>
        </w:r>
        <w:bookmarkStart w:id="3660" w:name="_GoBack"/>
        <w:r>
          <w:rPr>
            <w:b/>
          </w:rPr>
          <w:t xml:space="preserve">other </w:t>
        </w:r>
        <w:bookmarkEnd w:id="3660"/>
        <w:r>
          <w:rPr>
            <w:b/>
          </w:rPr>
          <w:t>party in striking the gerrymandering down. Thus, changes in the composition of state courts</w:t>
        </w:r>
        <w:r w:rsidRPr="00141AC8">
          <w:rPr>
            <w:b/>
          </w:rPr>
          <w:t xml:space="preserve"> </w:t>
        </w:r>
        <w:r>
          <w:rPr>
            <w:b/>
          </w:rPr>
          <w:t>can change state court outcomes.</w:t>
        </w:r>
      </w:ins>
    </w:p>
  </w:footnote>
  <w:footnote w:id="174">
    <w:p w14:paraId="56298972" w14:textId="77777777" w:rsidR="00475A54" w:rsidRPr="00F13046" w:rsidRDefault="00475A54" w:rsidP="00475A54">
      <w:pPr>
        <w:rPr>
          <w:ins w:id="3665" w:author="Bernie Grofman" w:date="2022-11-27T23:54:00Z"/>
          <w:sz w:val="22"/>
          <w:szCs w:val="22"/>
        </w:rPr>
      </w:pPr>
      <w:ins w:id="3666" w:author="Bernie Grofman" w:date="2022-11-27T23:54:00Z">
        <w:r>
          <w:rPr>
            <w:rStyle w:val="FootnoteReference"/>
          </w:rPr>
          <w:footnoteRef/>
        </w:r>
        <w:r w:rsidRPr="00F13046">
          <w:rPr>
            <w:sz w:val="22"/>
            <w:szCs w:val="22"/>
          </w:rPr>
          <w:t xml:space="preserve"> </w:t>
        </w:r>
        <w:r>
          <w:rPr>
            <w:sz w:val="22"/>
            <w:szCs w:val="22"/>
          </w:rPr>
          <w:t>Also</w:t>
        </w:r>
        <w:r w:rsidRPr="00F13046">
          <w:rPr>
            <w:sz w:val="22"/>
            <w:szCs w:val="22"/>
          </w:rPr>
          <w:t xml:space="preserve">, a new challenge has emerged that would threaten the power of state courts to hold accountable political manipulation of district maps in </w:t>
        </w:r>
        <w:r w:rsidRPr="00F13046">
          <w:rPr>
            <w:sz w:val="22"/>
            <w:szCs w:val="22"/>
            <w:u w:val="single"/>
          </w:rPr>
          <w:t>federal</w:t>
        </w:r>
        <w:r w:rsidRPr="00F13046">
          <w:rPr>
            <w:sz w:val="22"/>
            <w:szCs w:val="22"/>
          </w:rPr>
          <w:t xml:space="preserve"> elections. The “independent state legislature” theory asserts that the Electors Clause and Elections Clause found in Article 2, Section 2, and Article I, Section 4, respectively, “vests state legislatures with plenary power to craft rules for Congressional and Presidential elections </w:t>
        </w:r>
        <w:r w:rsidRPr="00F13046">
          <w:rPr>
            <w:sz w:val="22"/>
            <w:szCs w:val="22"/>
            <w:u w:val="single"/>
          </w:rPr>
          <w:t>unbound by state constitutions and free from review by state courts</w:t>
        </w:r>
        <w:r w:rsidRPr="00F13046">
          <w:rPr>
            <w:sz w:val="22"/>
            <w:szCs w:val="22"/>
          </w:rPr>
          <w:t xml:space="preserve">” </w:t>
        </w:r>
      </w:ins>
      <w:customXmlInsRangeStart w:id="3667" w:author="Bernie Grofman" w:date="2022-11-27T23:54:00Z"/>
      <w:sdt>
        <w:sdtPr>
          <w:rPr>
            <w:color w:val="000000"/>
            <w:sz w:val="22"/>
            <w:szCs w:val="22"/>
          </w:rPr>
          <w:tag w:val="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
          <w:id w:val="915444325"/>
          <w:placeholder>
            <w:docPart w:val="27AEA758EA5143CFB2AFAF18E4BFCB59"/>
          </w:placeholder>
        </w:sdtPr>
        <w:sdtContent>
          <w:customXmlInsRangeEnd w:id="3667"/>
          <w:ins w:id="3668" w:author="Bernie Grofman" w:date="2022-11-27T23:54:00Z">
            <w:r w:rsidRPr="00F13046">
              <w:rPr>
                <w:color w:val="000000"/>
                <w:sz w:val="22"/>
                <w:szCs w:val="22"/>
              </w:rPr>
              <w:fldChar w:fldCharType="begin"/>
            </w:r>
            <w:r w:rsidRPr="00F13046">
              <w:rPr>
                <w:color w:val="000000"/>
                <w:sz w:val="22"/>
                <w:szCs w:val="22"/>
              </w:rPr>
              <w:instrText xml:space="preserve"> ADDIN ZOTERO_ITEM CSL_CITATION {"citationID":"klierjCd","properties":{"formattedCitation":"(Weingartner 2021 emphasis added)","plainCitation":"(Weingartner 2021 emphasis added)","noteIndex":0},"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F13046">
              <w:rPr>
                <w:color w:val="000000"/>
                <w:sz w:val="22"/>
                <w:szCs w:val="22"/>
              </w:rPr>
              <w:fldChar w:fldCharType="separate"/>
            </w:r>
            <w:r w:rsidRPr="00F13046">
              <w:rPr>
                <w:noProof/>
                <w:color w:val="000000"/>
                <w:sz w:val="22"/>
                <w:szCs w:val="22"/>
              </w:rPr>
              <w:t>(Weingartner 2021 emphasis added</w:t>
            </w:r>
            <w:r>
              <w:rPr>
                <w:noProof/>
                <w:color w:val="000000"/>
                <w:sz w:val="22"/>
                <w:szCs w:val="22"/>
              </w:rPr>
              <w:t xml:space="preserve"> </w:t>
            </w:r>
            <w:r>
              <w:rPr>
                <w:b/>
                <w:noProof/>
                <w:color w:val="FF0000"/>
                <w:sz w:val="32"/>
                <w:szCs w:val="32"/>
              </w:rPr>
              <w:t>JONATHAN, C</w:t>
            </w:r>
            <w:r w:rsidRPr="00F13046">
              <w:rPr>
                <w:b/>
                <w:noProof/>
                <w:color w:val="FF0000"/>
                <w:sz w:val="32"/>
                <w:szCs w:val="32"/>
              </w:rPr>
              <w:t>ITE NEEDED</w:t>
            </w:r>
            <w:r w:rsidRPr="00F13046">
              <w:rPr>
                <w:noProof/>
                <w:color w:val="000000"/>
                <w:sz w:val="22"/>
                <w:szCs w:val="22"/>
              </w:rPr>
              <w:t>)</w:t>
            </w:r>
            <w:r w:rsidRPr="00F13046">
              <w:rPr>
                <w:color w:val="000000"/>
                <w:sz w:val="22"/>
                <w:szCs w:val="22"/>
              </w:rPr>
              <w:fldChar w:fldCharType="end"/>
            </w:r>
          </w:ins>
          <w:customXmlInsRangeStart w:id="3669" w:author="Bernie Grofman" w:date="2022-11-27T23:54:00Z"/>
        </w:sdtContent>
      </w:sdt>
      <w:customXmlInsRangeEnd w:id="3669"/>
      <w:ins w:id="3670" w:author="Bernie Grofman" w:date="2022-11-27T23:54:00Z">
        <w:r w:rsidRPr="00F13046">
          <w:rPr>
            <w:sz w:val="22"/>
            <w:szCs w:val="22"/>
          </w:rPr>
          <w:t>.</w:t>
        </w:r>
        <w:r>
          <w:rPr>
            <w:sz w:val="22"/>
            <w:szCs w:val="22"/>
            <w:vertAlign w:val="superscript"/>
          </w:rPr>
          <w:t xml:space="preserve"> </w:t>
        </w:r>
        <w:r w:rsidRPr="00F13046">
          <w:rPr>
            <w:sz w:val="22"/>
            <w:szCs w:val="22"/>
          </w:rPr>
          <w:t xml:space="preserve"> </w:t>
        </w:r>
        <w:r>
          <w:rPr>
            <w:sz w:val="22"/>
            <w:szCs w:val="22"/>
          </w:rPr>
          <w:t xml:space="preserve"> This theory was offered</w:t>
        </w:r>
        <w:r w:rsidRPr="00F13046">
          <w:rPr>
            <w:sz w:val="22"/>
            <w:szCs w:val="22"/>
          </w:rPr>
          <w:t xml:space="preserve"> in a federal challenge brought by Republicans in Pennsylvania to that state’s c</w:t>
        </w:r>
        <w:r>
          <w:rPr>
            <w:sz w:val="22"/>
            <w:szCs w:val="22"/>
          </w:rPr>
          <w:t>o</w:t>
        </w:r>
        <w:r w:rsidRPr="00F13046">
          <w:rPr>
            <w:sz w:val="22"/>
            <w:szCs w:val="22"/>
          </w:rPr>
          <w:t xml:space="preserve">urt-ordered congressional map, but the  Supreme Court denied </w:t>
        </w:r>
        <w:r w:rsidRPr="00F13046">
          <w:rPr>
            <w:i/>
            <w:sz w:val="22"/>
            <w:szCs w:val="22"/>
          </w:rPr>
          <w:t>cert</w:t>
        </w:r>
        <w:r w:rsidRPr="00F13046">
          <w:rPr>
            <w:sz w:val="22"/>
            <w:szCs w:val="22"/>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Pr="00F13046">
          <w:rPr>
            <w:i/>
            <w:iCs/>
            <w:sz w:val="22"/>
            <w:szCs w:val="22"/>
          </w:rPr>
          <w:t>Moore v. Harper</w:t>
        </w:r>
        <w:r w:rsidRPr="00F13046">
          <w:rPr>
            <w:b/>
            <w:color w:val="FF0000"/>
            <w:sz w:val="22"/>
            <w:szCs w:val="22"/>
          </w:rPr>
          <w:t xml:space="preserve"> </w:t>
        </w:r>
        <w:r w:rsidRPr="00F13046">
          <w:rPr>
            <w:b/>
            <w:color w:val="FF0000"/>
            <w:sz w:val="32"/>
            <w:szCs w:val="32"/>
          </w:rPr>
          <w:t>JONATHAN CITE NEEDED</w:t>
        </w:r>
        <w:r w:rsidRPr="00F13046">
          <w:rPr>
            <w:b/>
            <w:color w:val="FF0000"/>
            <w:sz w:val="22"/>
            <w:szCs w:val="22"/>
          </w:rPr>
          <w:t>,</w:t>
        </w:r>
        <w:r w:rsidRPr="00F13046">
          <w:rPr>
            <w:sz w:val="22"/>
            <w:szCs w:val="22"/>
          </w:rPr>
          <w:t xml:space="preserve"> congressional plans such as the 2022 map</w:t>
        </w:r>
        <w:r>
          <w:rPr>
            <w:sz w:val="22"/>
            <w:szCs w:val="22"/>
          </w:rPr>
          <w:t xml:space="preserve"> </w:t>
        </w:r>
        <w:r w:rsidRPr="00F13046">
          <w:rPr>
            <w:sz w:val="22"/>
            <w:szCs w:val="22"/>
          </w:rPr>
          <w:t xml:space="preserve"> </w:t>
        </w:r>
        <w:r>
          <w:rPr>
            <w:sz w:val="22"/>
            <w:szCs w:val="22"/>
          </w:rPr>
          <w:t xml:space="preserve"> in</w:t>
        </w:r>
        <w:r w:rsidRPr="00F13046">
          <w:rPr>
            <w:sz w:val="22"/>
            <w:szCs w:val="22"/>
          </w:rPr>
          <w:t xml:space="preserve"> New York would also be unconstitutional, since </w:t>
        </w:r>
        <w:r>
          <w:rPr>
            <w:sz w:val="22"/>
            <w:szCs w:val="22"/>
          </w:rPr>
          <w:t>it</w:t>
        </w:r>
        <w:r w:rsidRPr="00F13046">
          <w:rPr>
            <w:sz w:val="22"/>
            <w:szCs w:val="22"/>
          </w:rPr>
          <w:t xml:space="preserve">, too, </w:t>
        </w:r>
        <w:r>
          <w:rPr>
            <w:sz w:val="22"/>
            <w:szCs w:val="22"/>
          </w:rPr>
          <w:t>was</w:t>
        </w:r>
        <w:r w:rsidRPr="00F13046">
          <w:rPr>
            <w:sz w:val="22"/>
            <w:szCs w:val="22"/>
          </w:rPr>
          <w:t xml:space="preserve"> put into place by </w:t>
        </w:r>
        <w:r>
          <w:rPr>
            <w:sz w:val="22"/>
            <w:szCs w:val="22"/>
          </w:rPr>
          <w:t xml:space="preserve">a </w:t>
        </w:r>
        <w:r w:rsidRPr="00F13046">
          <w:rPr>
            <w:sz w:val="22"/>
            <w:szCs w:val="22"/>
          </w:rPr>
          <w:t xml:space="preserve">state court. Of course, were the U.S. Supreme Court to adopt the independent state legislature theory it would appear to have to reject one of its own recent precedents.  In  </w:t>
        </w:r>
        <w:r w:rsidRPr="00F13046">
          <w:rPr>
            <w:i/>
            <w:iCs/>
            <w:sz w:val="22"/>
            <w:szCs w:val="22"/>
          </w:rPr>
          <w:t>Rucho</w:t>
        </w:r>
        <w:r w:rsidRPr="00F13046">
          <w:rPr>
            <w:sz w:val="22"/>
            <w:szCs w:val="22"/>
          </w:rPr>
          <w:t xml:space="preserve">, </w:t>
        </w:r>
        <w:r w:rsidRPr="00F13046">
          <w:rPr>
            <w:iCs/>
            <w:sz w:val="22"/>
            <w:szCs w:val="22"/>
          </w:rPr>
          <w:t>after its own condemnation of excessive partisan gerrymandering,</w:t>
        </w:r>
        <w:r w:rsidRPr="00F13046">
          <w:rPr>
            <w:sz w:val="22"/>
            <w:szCs w:val="22"/>
          </w:rPr>
          <w:t xml:space="preserve">  in language quoted earlier in this essay, the Court, points to state courts as a potential remedy for partisan gerrymandering. </w:t>
        </w:r>
      </w:ins>
    </w:p>
    <w:p w14:paraId="128ABD2C" w14:textId="77777777" w:rsidR="00475A54" w:rsidRDefault="00475A54" w:rsidP="00475A54">
      <w:pPr>
        <w:pStyle w:val="FootnoteText"/>
        <w:rPr>
          <w:ins w:id="3671" w:author="Bernie Grofman" w:date="2022-11-27T23:54:00Z"/>
        </w:rPr>
      </w:pPr>
    </w:p>
  </w:footnote>
  <w:footnote w:id="175">
    <w:p w14:paraId="1884AB78" w14:textId="69ACFFA5" w:rsidR="00CB1F2B" w:rsidDel="00E22E8F" w:rsidRDefault="00CB1F2B">
      <w:pPr>
        <w:pStyle w:val="FootnoteText"/>
        <w:rPr>
          <w:del w:id="3681" w:author="Bernie Grofman" w:date="2022-11-27T19:51:00Z"/>
        </w:rPr>
      </w:pPr>
      <w:del w:id="3682" w:author="Bernie Grofman" w:date="2022-11-27T19:51:00Z">
        <w:r w:rsidDel="00E22E8F">
          <w:rPr>
            <w:rStyle w:val="FootnoteReference"/>
          </w:rPr>
          <w:footnoteRef/>
        </w:r>
        <w:r w:rsidDel="00E22E8F">
          <w:delText xml:space="preserve"> </w:delText>
        </w:r>
        <w:r w:rsidRPr="00AE67A7" w:rsidDel="00E22E8F">
          <w:delText>One of the present authors drew a congressional map in the 2020 round in under a week that the masters appointed by a state court found to work well as a constitutional remedy after they had offered several relatively minor suggested improvements. Anticipating that he might be brought in as a mapmaker, that author began reviewing relevant data and preparing preliminary maps well in advance of the actual map-drawing.</w:delText>
        </w:r>
      </w:del>
    </w:p>
  </w:footnote>
  <w:footnote w:id="176">
    <w:p w14:paraId="5D567C7F" w14:textId="0BA23702" w:rsidR="00CB1F2B" w:rsidDel="00E22E8F" w:rsidRDefault="00CB1F2B">
      <w:pPr>
        <w:pStyle w:val="FootnoteText"/>
        <w:rPr>
          <w:del w:id="3683" w:author="Bernie Grofman" w:date="2022-11-27T19:51:00Z"/>
        </w:rPr>
      </w:pPr>
      <w:del w:id="3684" w:author="Bernie Grofman" w:date="2022-11-27T19:51:00Z">
        <w:r w:rsidDel="00E22E8F">
          <w:rPr>
            <w:rStyle w:val="FootnoteReference"/>
          </w:rPr>
          <w:footnoteRef/>
        </w:r>
        <w:r w:rsidDel="00E22E8F">
          <w:delText xml:space="preserve"> </w:delText>
        </w:r>
        <w:r w:rsidRPr="00AE67A7" w:rsidDel="00E22E8F">
          <w:delText>Public comment can be useful, but it is usually most useful when the comments are on an actual draft map.</w:delText>
        </w:r>
      </w:del>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6A0221" w14:textId="156ABCDE"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ins w:id="3729" w:author="Bernie Grofman" w:date="2022-11-27T22:37:00Z">
      <w:r>
        <w:rPr>
          <w:rStyle w:val="PageNumber"/>
          <w:noProof/>
        </w:rPr>
        <w:t>2022-11-27</w:t>
      </w:r>
    </w:ins>
    <w:del w:id="3730" w:author="Bernie Grofman" w:date="2022-11-27T00:17:00Z">
      <w:r w:rsidDel="006A0B7F">
        <w:rPr>
          <w:rStyle w:val="PageNumber"/>
          <w:noProof/>
        </w:rPr>
        <w:delText>2022-11-26</w:delText>
      </w:r>
    </w:del>
    <w:r>
      <w:rPr>
        <w:rStyle w:val="PageNumber"/>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540594" w14:textId="3B4E1432"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ins w:id="3731" w:author="Bernie Grofman" w:date="2022-11-27T22:37:00Z">
      <w:r>
        <w:rPr>
          <w:noProof/>
        </w:rPr>
        <w:t>2022-11-27</w:t>
      </w:r>
    </w:ins>
    <w:del w:id="3732" w:author="Bernie Grofman" w:date="2022-11-27T00:17:00Z">
      <w:r w:rsidDel="006A0B7F">
        <w:rPr>
          <w:noProof/>
        </w:rPr>
        <w:delText>2022-11-26</w:delText>
      </w:r>
    </w:del>
    <w:r>
      <w:fldChar w:fldCharType="end"/>
    </w:r>
    <w:r>
      <w:t>]</w:t>
    </w:r>
    <w:r>
      <w:tab/>
    </w:r>
    <w:r>
      <w:rPr>
        <w:i/>
      </w:rPr>
      <w:t>J.Cervas, B.Grofman, S.Matsudo</w:t>
    </w:r>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abstractNumId w:val="9"/>
  </w:num>
  <w:num w:numId="2">
    <w:abstractNumId w:val="15"/>
  </w:num>
  <w:num w:numId="3">
    <w:abstractNumId w:val="9"/>
  </w:num>
  <w:num w:numId="4">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num>
  <w:num w:numId="8">
    <w:abstractNumId w:val="5"/>
  </w:num>
  <w:num w:numId="9">
    <w:abstractNumId w:val="11"/>
  </w:num>
  <w:num w:numId="10">
    <w:abstractNumId w:val="13"/>
  </w:num>
  <w:num w:numId="11">
    <w:abstractNumId w:val="2"/>
  </w:num>
  <w:num w:numId="12">
    <w:abstractNumId w:val="6"/>
  </w:num>
  <w:num w:numId="13">
    <w:abstractNumId w:val="14"/>
  </w:num>
  <w:num w:numId="14">
    <w:abstractNumId w:val="8"/>
  </w:num>
  <w:num w:numId="15">
    <w:abstractNumId w:val="12"/>
  </w:num>
  <w:num w:numId="16">
    <w:abstractNumId w:val="4"/>
  </w:num>
  <w:num w:numId="17">
    <w:abstractNumId w:val="3"/>
  </w:num>
  <w:num w:numId="18">
    <w:abstractNumId w:val="7"/>
  </w:num>
  <w:num w:numId="19">
    <w:abstractNumId w:val="1"/>
  </w:num>
  <w:numIdMacAtCleanup w:val="12"/>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nie Grofman">
    <w15:presenceInfo w15:providerId="None" w15:userId="Bernie Grofman"/>
  </w15:person>
  <w15:person w15:author="Jonathan Cervas">
    <w15:presenceInfo w15:providerId="AD" w15:userId="S::jcervas@personalmicrosoftsoftware.uci.edu::46246e70-f1bc-409a-9d73-146445cb4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1CDB"/>
    <w:rsid w:val="000041CA"/>
    <w:rsid w:val="0000433A"/>
    <w:rsid w:val="0000528B"/>
    <w:rsid w:val="00006440"/>
    <w:rsid w:val="000076DC"/>
    <w:rsid w:val="000078EA"/>
    <w:rsid w:val="00007B10"/>
    <w:rsid w:val="00010EAC"/>
    <w:rsid w:val="000128D3"/>
    <w:rsid w:val="00012AFC"/>
    <w:rsid w:val="000130B0"/>
    <w:rsid w:val="0001413B"/>
    <w:rsid w:val="000142F8"/>
    <w:rsid w:val="00014A50"/>
    <w:rsid w:val="0001580B"/>
    <w:rsid w:val="000161F3"/>
    <w:rsid w:val="000164FB"/>
    <w:rsid w:val="0001650D"/>
    <w:rsid w:val="00016514"/>
    <w:rsid w:val="000169C7"/>
    <w:rsid w:val="00017037"/>
    <w:rsid w:val="0001765B"/>
    <w:rsid w:val="00017848"/>
    <w:rsid w:val="00017D0A"/>
    <w:rsid w:val="0002012A"/>
    <w:rsid w:val="00020234"/>
    <w:rsid w:val="000204DE"/>
    <w:rsid w:val="00021928"/>
    <w:rsid w:val="00021A5C"/>
    <w:rsid w:val="00021E50"/>
    <w:rsid w:val="00023629"/>
    <w:rsid w:val="00023FD6"/>
    <w:rsid w:val="00024578"/>
    <w:rsid w:val="0002465E"/>
    <w:rsid w:val="00025D4D"/>
    <w:rsid w:val="00025E96"/>
    <w:rsid w:val="000278AC"/>
    <w:rsid w:val="0003080A"/>
    <w:rsid w:val="00030B03"/>
    <w:rsid w:val="000314A3"/>
    <w:rsid w:val="00031816"/>
    <w:rsid w:val="0003186F"/>
    <w:rsid w:val="00032871"/>
    <w:rsid w:val="00032FB6"/>
    <w:rsid w:val="00033545"/>
    <w:rsid w:val="0003490C"/>
    <w:rsid w:val="00034E00"/>
    <w:rsid w:val="000351FF"/>
    <w:rsid w:val="00036774"/>
    <w:rsid w:val="00036BDD"/>
    <w:rsid w:val="00037E17"/>
    <w:rsid w:val="00040B73"/>
    <w:rsid w:val="00041B52"/>
    <w:rsid w:val="00042860"/>
    <w:rsid w:val="00042D81"/>
    <w:rsid w:val="00043C45"/>
    <w:rsid w:val="00044C84"/>
    <w:rsid w:val="00044CCF"/>
    <w:rsid w:val="00044CD8"/>
    <w:rsid w:val="00045457"/>
    <w:rsid w:val="00046154"/>
    <w:rsid w:val="00046465"/>
    <w:rsid w:val="00047B4B"/>
    <w:rsid w:val="00051AE8"/>
    <w:rsid w:val="00054B4A"/>
    <w:rsid w:val="00055450"/>
    <w:rsid w:val="00062D94"/>
    <w:rsid w:val="000638A7"/>
    <w:rsid w:val="000643A1"/>
    <w:rsid w:val="00064DA8"/>
    <w:rsid w:val="0006635E"/>
    <w:rsid w:val="00066559"/>
    <w:rsid w:val="00067F17"/>
    <w:rsid w:val="00070F93"/>
    <w:rsid w:val="000712EE"/>
    <w:rsid w:val="000719B9"/>
    <w:rsid w:val="00071DF5"/>
    <w:rsid w:val="000723BC"/>
    <w:rsid w:val="0007359C"/>
    <w:rsid w:val="00073B32"/>
    <w:rsid w:val="00073CF1"/>
    <w:rsid w:val="00073DDA"/>
    <w:rsid w:val="000748E9"/>
    <w:rsid w:val="000752DF"/>
    <w:rsid w:val="000754FE"/>
    <w:rsid w:val="00076504"/>
    <w:rsid w:val="00076856"/>
    <w:rsid w:val="00077791"/>
    <w:rsid w:val="00077DCC"/>
    <w:rsid w:val="0008189D"/>
    <w:rsid w:val="000818FC"/>
    <w:rsid w:val="00082A64"/>
    <w:rsid w:val="00082FE1"/>
    <w:rsid w:val="00083E09"/>
    <w:rsid w:val="00085C79"/>
    <w:rsid w:val="00086643"/>
    <w:rsid w:val="000867CC"/>
    <w:rsid w:val="000869B1"/>
    <w:rsid w:val="00087C5B"/>
    <w:rsid w:val="00090781"/>
    <w:rsid w:val="00090C48"/>
    <w:rsid w:val="000917CA"/>
    <w:rsid w:val="000939A9"/>
    <w:rsid w:val="00094507"/>
    <w:rsid w:val="000947B4"/>
    <w:rsid w:val="000950AE"/>
    <w:rsid w:val="00096D50"/>
    <w:rsid w:val="00097ABD"/>
    <w:rsid w:val="00097B49"/>
    <w:rsid w:val="000A0124"/>
    <w:rsid w:val="000A08F1"/>
    <w:rsid w:val="000A13C7"/>
    <w:rsid w:val="000A2561"/>
    <w:rsid w:val="000A3AD2"/>
    <w:rsid w:val="000A4396"/>
    <w:rsid w:val="000A57CB"/>
    <w:rsid w:val="000A5A06"/>
    <w:rsid w:val="000A617D"/>
    <w:rsid w:val="000A6EF9"/>
    <w:rsid w:val="000A7636"/>
    <w:rsid w:val="000A7715"/>
    <w:rsid w:val="000A7A1B"/>
    <w:rsid w:val="000B107B"/>
    <w:rsid w:val="000B12F1"/>
    <w:rsid w:val="000B1513"/>
    <w:rsid w:val="000B18CF"/>
    <w:rsid w:val="000B1AC8"/>
    <w:rsid w:val="000B2CB1"/>
    <w:rsid w:val="000B2E14"/>
    <w:rsid w:val="000B5476"/>
    <w:rsid w:val="000B71A4"/>
    <w:rsid w:val="000B7471"/>
    <w:rsid w:val="000C027D"/>
    <w:rsid w:val="000C0828"/>
    <w:rsid w:val="000C0DDD"/>
    <w:rsid w:val="000C11C4"/>
    <w:rsid w:val="000C16BC"/>
    <w:rsid w:val="000C1C28"/>
    <w:rsid w:val="000C1C98"/>
    <w:rsid w:val="000C266D"/>
    <w:rsid w:val="000C2B11"/>
    <w:rsid w:val="000C4B1B"/>
    <w:rsid w:val="000C5EF6"/>
    <w:rsid w:val="000C7866"/>
    <w:rsid w:val="000D0438"/>
    <w:rsid w:val="000D06E7"/>
    <w:rsid w:val="000D0CDB"/>
    <w:rsid w:val="000D1332"/>
    <w:rsid w:val="000D238A"/>
    <w:rsid w:val="000D37C0"/>
    <w:rsid w:val="000D4232"/>
    <w:rsid w:val="000D484C"/>
    <w:rsid w:val="000D58B5"/>
    <w:rsid w:val="000D5B09"/>
    <w:rsid w:val="000D72E0"/>
    <w:rsid w:val="000E0524"/>
    <w:rsid w:val="000E174C"/>
    <w:rsid w:val="000E36EC"/>
    <w:rsid w:val="000E3703"/>
    <w:rsid w:val="000E43DC"/>
    <w:rsid w:val="000E54C7"/>
    <w:rsid w:val="000E5699"/>
    <w:rsid w:val="000E5999"/>
    <w:rsid w:val="000E5D37"/>
    <w:rsid w:val="000E6C9D"/>
    <w:rsid w:val="000E734C"/>
    <w:rsid w:val="000E7912"/>
    <w:rsid w:val="000F0992"/>
    <w:rsid w:val="000F1B95"/>
    <w:rsid w:val="000F1F25"/>
    <w:rsid w:val="000F2740"/>
    <w:rsid w:val="000F3779"/>
    <w:rsid w:val="000F3C8E"/>
    <w:rsid w:val="000F5201"/>
    <w:rsid w:val="000F7C78"/>
    <w:rsid w:val="00101166"/>
    <w:rsid w:val="00101D73"/>
    <w:rsid w:val="001030E2"/>
    <w:rsid w:val="0010373D"/>
    <w:rsid w:val="00105E15"/>
    <w:rsid w:val="00106485"/>
    <w:rsid w:val="00106731"/>
    <w:rsid w:val="001070EF"/>
    <w:rsid w:val="00107122"/>
    <w:rsid w:val="001071F7"/>
    <w:rsid w:val="0010783C"/>
    <w:rsid w:val="00107878"/>
    <w:rsid w:val="001123E1"/>
    <w:rsid w:val="001123E5"/>
    <w:rsid w:val="00112730"/>
    <w:rsid w:val="0011289C"/>
    <w:rsid w:val="00112A83"/>
    <w:rsid w:val="001134C8"/>
    <w:rsid w:val="001139CD"/>
    <w:rsid w:val="00114F0B"/>
    <w:rsid w:val="00117956"/>
    <w:rsid w:val="00117AF7"/>
    <w:rsid w:val="00120D0B"/>
    <w:rsid w:val="0012206E"/>
    <w:rsid w:val="001220B1"/>
    <w:rsid w:val="00122789"/>
    <w:rsid w:val="001228C1"/>
    <w:rsid w:val="001248B5"/>
    <w:rsid w:val="00124F8F"/>
    <w:rsid w:val="001250A2"/>
    <w:rsid w:val="00125D6A"/>
    <w:rsid w:val="00126C53"/>
    <w:rsid w:val="00127022"/>
    <w:rsid w:val="001276BE"/>
    <w:rsid w:val="0013291E"/>
    <w:rsid w:val="00132A2C"/>
    <w:rsid w:val="00132E66"/>
    <w:rsid w:val="001339DC"/>
    <w:rsid w:val="0013438A"/>
    <w:rsid w:val="00134707"/>
    <w:rsid w:val="00134EA8"/>
    <w:rsid w:val="001365CE"/>
    <w:rsid w:val="00136B17"/>
    <w:rsid w:val="001372A3"/>
    <w:rsid w:val="001378C3"/>
    <w:rsid w:val="001410BA"/>
    <w:rsid w:val="001412F1"/>
    <w:rsid w:val="001414D4"/>
    <w:rsid w:val="00141AC8"/>
    <w:rsid w:val="00141B74"/>
    <w:rsid w:val="00141C25"/>
    <w:rsid w:val="00142571"/>
    <w:rsid w:val="00142C83"/>
    <w:rsid w:val="001436A2"/>
    <w:rsid w:val="00143CB9"/>
    <w:rsid w:val="001478E3"/>
    <w:rsid w:val="001479B3"/>
    <w:rsid w:val="00147F11"/>
    <w:rsid w:val="00150D37"/>
    <w:rsid w:val="00150FCA"/>
    <w:rsid w:val="001510FD"/>
    <w:rsid w:val="00152D0F"/>
    <w:rsid w:val="00153625"/>
    <w:rsid w:val="00153F45"/>
    <w:rsid w:val="00154386"/>
    <w:rsid w:val="00154B63"/>
    <w:rsid w:val="001554A9"/>
    <w:rsid w:val="0015619D"/>
    <w:rsid w:val="00156E8B"/>
    <w:rsid w:val="00160E51"/>
    <w:rsid w:val="0016138E"/>
    <w:rsid w:val="00163377"/>
    <w:rsid w:val="00163405"/>
    <w:rsid w:val="0016452C"/>
    <w:rsid w:val="00164670"/>
    <w:rsid w:val="0016484B"/>
    <w:rsid w:val="00164CD1"/>
    <w:rsid w:val="00165914"/>
    <w:rsid w:val="001672A4"/>
    <w:rsid w:val="00167668"/>
    <w:rsid w:val="00167DE8"/>
    <w:rsid w:val="001701A9"/>
    <w:rsid w:val="001701B5"/>
    <w:rsid w:val="001722D0"/>
    <w:rsid w:val="001757A1"/>
    <w:rsid w:val="0017605F"/>
    <w:rsid w:val="001760CC"/>
    <w:rsid w:val="001804DF"/>
    <w:rsid w:val="00180686"/>
    <w:rsid w:val="00180C9B"/>
    <w:rsid w:val="00182121"/>
    <w:rsid w:val="0018377C"/>
    <w:rsid w:val="001857AE"/>
    <w:rsid w:val="00187464"/>
    <w:rsid w:val="00187A35"/>
    <w:rsid w:val="0019093D"/>
    <w:rsid w:val="00190949"/>
    <w:rsid w:val="00190BDD"/>
    <w:rsid w:val="00192EAE"/>
    <w:rsid w:val="001937CC"/>
    <w:rsid w:val="001939F4"/>
    <w:rsid w:val="00196B3A"/>
    <w:rsid w:val="00196DA7"/>
    <w:rsid w:val="00196E68"/>
    <w:rsid w:val="0019726D"/>
    <w:rsid w:val="001A03CC"/>
    <w:rsid w:val="001A2244"/>
    <w:rsid w:val="001A38EB"/>
    <w:rsid w:val="001A3991"/>
    <w:rsid w:val="001A4A12"/>
    <w:rsid w:val="001A4B25"/>
    <w:rsid w:val="001A5987"/>
    <w:rsid w:val="001A746E"/>
    <w:rsid w:val="001B11F4"/>
    <w:rsid w:val="001B1A1E"/>
    <w:rsid w:val="001B2A3D"/>
    <w:rsid w:val="001B366A"/>
    <w:rsid w:val="001B416C"/>
    <w:rsid w:val="001B5EBF"/>
    <w:rsid w:val="001B77F3"/>
    <w:rsid w:val="001B7E5B"/>
    <w:rsid w:val="001C2CA1"/>
    <w:rsid w:val="001C31EF"/>
    <w:rsid w:val="001C34A8"/>
    <w:rsid w:val="001C43BE"/>
    <w:rsid w:val="001C4446"/>
    <w:rsid w:val="001C4CFA"/>
    <w:rsid w:val="001C6936"/>
    <w:rsid w:val="001D0079"/>
    <w:rsid w:val="001D0130"/>
    <w:rsid w:val="001D073A"/>
    <w:rsid w:val="001D152F"/>
    <w:rsid w:val="001D25D3"/>
    <w:rsid w:val="001D2B4E"/>
    <w:rsid w:val="001D41E4"/>
    <w:rsid w:val="001D6D82"/>
    <w:rsid w:val="001D7048"/>
    <w:rsid w:val="001E1230"/>
    <w:rsid w:val="001E13E7"/>
    <w:rsid w:val="001E2F2F"/>
    <w:rsid w:val="001E3122"/>
    <w:rsid w:val="001E3848"/>
    <w:rsid w:val="001E41C4"/>
    <w:rsid w:val="001E5829"/>
    <w:rsid w:val="001E5B09"/>
    <w:rsid w:val="001E60CE"/>
    <w:rsid w:val="001E7C8A"/>
    <w:rsid w:val="001F0BCD"/>
    <w:rsid w:val="001F1907"/>
    <w:rsid w:val="001F1D41"/>
    <w:rsid w:val="001F1EA9"/>
    <w:rsid w:val="001F20C0"/>
    <w:rsid w:val="001F2AE8"/>
    <w:rsid w:val="001F2B31"/>
    <w:rsid w:val="001F2EEE"/>
    <w:rsid w:val="001F335B"/>
    <w:rsid w:val="001F37BC"/>
    <w:rsid w:val="001F3A65"/>
    <w:rsid w:val="001F415B"/>
    <w:rsid w:val="001F43F2"/>
    <w:rsid w:val="001F7D5F"/>
    <w:rsid w:val="00200B05"/>
    <w:rsid w:val="00201C10"/>
    <w:rsid w:val="00201FC5"/>
    <w:rsid w:val="00205246"/>
    <w:rsid w:val="002070AA"/>
    <w:rsid w:val="00207AC0"/>
    <w:rsid w:val="002101E7"/>
    <w:rsid w:val="002106FE"/>
    <w:rsid w:val="00211D41"/>
    <w:rsid w:val="00214714"/>
    <w:rsid w:val="00216081"/>
    <w:rsid w:val="00217C5F"/>
    <w:rsid w:val="00221AB6"/>
    <w:rsid w:val="00222536"/>
    <w:rsid w:val="00223812"/>
    <w:rsid w:val="002244A2"/>
    <w:rsid w:val="002253AD"/>
    <w:rsid w:val="00225EA3"/>
    <w:rsid w:val="0022703E"/>
    <w:rsid w:val="00227FE6"/>
    <w:rsid w:val="00230F13"/>
    <w:rsid w:val="002318B9"/>
    <w:rsid w:val="00231F0B"/>
    <w:rsid w:val="00233466"/>
    <w:rsid w:val="00234321"/>
    <w:rsid w:val="002344E1"/>
    <w:rsid w:val="00234838"/>
    <w:rsid w:val="0023498F"/>
    <w:rsid w:val="00235A32"/>
    <w:rsid w:val="002363DE"/>
    <w:rsid w:val="002366B8"/>
    <w:rsid w:val="002407FA"/>
    <w:rsid w:val="0024088F"/>
    <w:rsid w:val="00241F8E"/>
    <w:rsid w:val="00242E53"/>
    <w:rsid w:val="00245F35"/>
    <w:rsid w:val="00247BA3"/>
    <w:rsid w:val="002503D3"/>
    <w:rsid w:val="00252CF8"/>
    <w:rsid w:val="002539D7"/>
    <w:rsid w:val="002548A3"/>
    <w:rsid w:val="0025494D"/>
    <w:rsid w:val="00254F80"/>
    <w:rsid w:val="0025539C"/>
    <w:rsid w:val="00255EFF"/>
    <w:rsid w:val="002578EA"/>
    <w:rsid w:val="00261B60"/>
    <w:rsid w:val="002626B8"/>
    <w:rsid w:val="0026389D"/>
    <w:rsid w:val="00263E45"/>
    <w:rsid w:val="00264C0D"/>
    <w:rsid w:val="00264CB6"/>
    <w:rsid w:val="00265934"/>
    <w:rsid w:val="00265EA3"/>
    <w:rsid w:val="002660E0"/>
    <w:rsid w:val="00266D7B"/>
    <w:rsid w:val="00267BB2"/>
    <w:rsid w:val="00270128"/>
    <w:rsid w:val="00270BFD"/>
    <w:rsid w:val="00270D80"/>
    <w:rsid w:val="002711EE"/>
    <w:rsid w:val="002713C2"/>
    <w:rsid w:val="002718F7"/>
    <w:rsid w:val="0027417C"/>
    <w:rsid w:val="0027492A"/>
    <w:rsid w:val="00274C2F"/>
    <w:rsid w:val="00275CFD"/>
    <w:rsid w:val="00276322"/>
    <w:rsid w:val="00276823"/>
    <w:rsid w:val="00276A23"/>
    <w:rsid w:val="002779DB"/>
    <w:rsid w:val="00277CA0"/>
    <w:rsid w:val="002807D3"/>
    <w:rsid w:val="00280A53"/>
    <w:rsid w:val="00281F94"/>
    <w:rsid w:val="002823BE"/>
    <w:rsid w:val="00282E09"/>
    <w:rsid w:val="00283C85"/>
    <w:rsid w:val="002845C9"/>
    <w:rsid w:val="0028461A"/>
    <w:rsid w:val="00285C67"/>
    <w:rsid w:val="00285F27"/>
    <w:rsid w:val="0028644D"/>
    <w:rsid w:val="00286F60"/>
    <w:rsid w:val="00287F3B"/>
    <w:rsid w:val="002931B0"/>
    <w:rsid w:val="00293AA6"/>
    <w:rsid w:val="00293D57"/>
    <w:rsid w:val="00297238"/>
    <w:rsid w:val="00297E17"/>
    <w:rsid w:val="002A015D"/>
    <w:rsid w:val="002A2984"/>
    <w:rsid w:val="002A29F6"/>
    <w:rsid w:val="002A2F46"/>
    <w:rsid w:val="002A333D"/>
    <w:rsid w:val="002A49FD"/>
    <w:rsid w:val="002A53F4"/>
    <w:rsid w:val="002A5A78"/>
    <w:rsid w:val="002A62CB"/>
    <w:rsid w:val="002A68C2"/>
    <w:rsid w:val="002A68C3"/>
    <w:rsid w:val="002A6939"/>
    <w:rsid w:val="002A6A42"/>
    <w:rsid w:val="002A7F2E"/>
    <w:rsid w:val="002A7F89"/>
    <w:rsid w:val="002B1198"/>
    <w:rsid w:val="002B2318"/>
    <w:rsid w:val="002B247F"/>
    <w:rsid w:val="002B2FAE"/>
    <w:rsid w:val="002B41EB"/>
    <w:rsid w:val="002B50BB"/>
    <w:rsid w:val="002B5C39"/>
    <w:rsid w:val="002B5C54"/>
    <w:rsid w:val="002B635D"/>
    <w:rsid w:val="002B6656"/>
    <w:rsid w:val="002B73EB"/>
    <w:rsid w:val="002B7740"/>
    <w:rsid w:val="002C00FA"/>
    <w:rsid w:val="002C0232"/>
    <w:rsid w:val="002C098A"/>
    <w:rsid w:val="002C0F4D"/>
    <w:rsid w:val="002C235B"/>
    <w:rsid w:val="002C2819"/>
    <w:rsid w:val="002C2A0F"/>
    <w:rsid w:val="002C2FE9"/>
    <w:rsid w:val="002C31B5"/>
    <w:rsid w:val="002C3588"/>
    <w:rsid w:val="002C4CC7"/>
    <w:rsid w:val="002C559B"/>
    <w:rsid w:val="002C5684"/>
    <w:rsid w:val="002C56DE"/>
    <w:rsid w:val="002C60B9"/>
    <w:rsid w:val="002C60D2"/>
    <w:rsid w:val="002C6560"/>
    <w:rsid w:val="002C7975"/>
    <w:rsid w:val="002D056C"/>
    <w:rsid w:val="002D1AD5"/>
    <w:rsid w:val="002D20B5"/>
    <w:rsid w:val="002D23CB"/>
    <w:rsid w:val="002D400F"/>
    <w:rsid w:val="002D46A1"/>
    <w:rsid w:val="002D5751"/>
    <w:rsid w:val="002D64FB"/>
    <w:rsid w:val="002D660F"/>
    <w:rsid w:val="002D7F99"/>
    <w:rsid w:val="002E0123"/>
    <w:rsid w:val="002E1372"/>
    <w:rsid w:val="002E157B"/>
    <w:rsid w:val="002E1F5D"/>
    <w:rsid w:val="002E2AD0"/>
    <w:rsid w:val="002E2EE0"/>
    <w:rsid w:val="002E33B3"/>
    <w:rsid w:val="002E3AD9"/>
    <w:rsid w:val="002E448D"/>
    <w:rsid w:val="002E529F"/>
    <w:rsid w:val="002E53B7"/>
    <w:rsid w:val="002E748E"/>
    <w:rsid w:val="002E7B6E"/>
    <w:rsid w:val="002E7D34"/>
    <w:rsid w:val="002E7F93"/>
    <w:rsid w:val="002F06D5"/>
    <w:rsid w:val="002F1BFA"/>
    <w:rsid w:val="002F1D10"/>
    <w:rsid w:val="002F3569"/>
    <w:rsid w:val="002F3675"/>
    <w:rsid w:val="002F4C31"/>
    <w:rsid w:val="002F4F94"/>
    <w:rsid w:val="002F55DA"/>
    <w:rsid w:val="002F6B40"/>
    <w:rsid w:val="00300036"/>
    <w:rsid w:val="00301106"/>
    <w:rsid w:val="00302938"/>
    <w:rsid w:val="00302954"/>
    <w:rsid w:val="003034D6"/>
    <w:rsid w:val="00304360"/>
    <w:rsid w:val="00312BD6"/>
    <w:rsid w:val="00313694"/>
    <w:rsid w:val="00314A3F"/>
    <w:rsid w:val="003154F8"/>
    <w:rsid w:val="0031738D"/>
    <w:rsid w:val="003175B8"/>
    <w:rsid w:val="00320AA4"/>
    <w:rsid w:val="00321F71"/>
    <w:rsid w:val="003228C0"/>
    <w:rsid w:val="00322FC7"/>
    <w:rsid w:val="00323194"/>
    <w:rsid w:val="00323376"/>
    <w:rsid w:val="00324007"/>
    <w:rsid w:val="00324281"/>
    <w:rsid w:val="00324710"/>
    <w:rsid w:val="00324741"/>
    <w:rsid w:val="00325B09"/>
    <w:rsid w:val="003307B4"/>
    <w:rsid w:val="00330E44"/>
    <w:rsid w:val="0033301B"/>
    <w:rsid w:val="00334244"/>
    <w:rsid w:val="00334265"/>
    <w:rsid w:val="003357A6"/>
    <w:rsid w:val="003358F9"/>
    <w:rsid w:val="00335A1E"/>
    <w:rsid w:val="00335FF9"/>
    <w:rsid w:val="00336A04"/>
    <w:rsid w:val="00336B09"/>
    <w:rsid w:val="00337D80"/>
    <w:rsid w:val="003402C1"/>
    <w:rsid w:val="00340B12"/>
    <w:rsid w:val="003425C7"/>
    <w:rsid w:val="00342A7D"/>
    <w:rsid w:val="00343D93"/>
    <w:rsid w:val="003442B4"/>
    <w:rsid w:val="0034749A"/>
    <w:rsid w:val="00350898"/>
    <w:rsid w:val="003509BA"/>
    <w:rsid w:val="00350B76"/>
    <w:rsid w:val="00350B97"/>
    <w:rsid w:val="003512C4"/>
    <w:rsid w:val="00352B0C"/>
    <w:rsid w:val="00354524"/>
    <w:rsid w:val="00354688"/>
    <w:rsid w:val="003555C5"/>
    <w:rsid w:val="00355C87"/>
    <w:rsid w:val="00355DE7"/>
    <w:rsid w:val="00356887"/>
    <w:rsid w:val="00356ECD"/>
    <w:rsid w:val="0035739A"/>
    <w:rsid w:val="003573E0"/>
    <w:rsid w:val="00360854"/>
    <w:rsid w:val="003648F8"/>
    <w:rsid w:val="00366A2D"/>
    <w:rsid w:val="00367CE1"/>
    <w:rsid w:val="00372742"/>
    <w:rsid w:val="00372E27"/>
    <w:rsid w:val="00374783"/>
    <w:rsid w:val="00374A65"/>
    <w:rsid w:val="00375DA0"/>
    <w:rsid w:val="00376250"/>
    <w:rsid w:val="00376557"/>
    <w:rsid w:val="00377828"/>
    <w:rsid w:val="00380679"/>
    <w:rsid w:val="003810F0"/>
    <w:rsid w:val="00381142"/>
    <w:rsid w:val="00381EEA"/>
    <w:rsid w:val="00382FE6"/>
    <w:rsid w:val="00383167"/>
    <w:rsid w:val="003843B7"/>
    <w:rsid w:val="003845DE"/>
    <w:rsid w:val="00384651"/>
    <w:rsid w:val="00384F28"/>
    <w:rsid w:val="0038544F"/>
    <w:rsid w:val="003855A1"/>
    <w:rsid w:val="0038560B"/>
    <w:rsid w:val="0039124F"/>
    <w:rsid w:val="003912BB"/>
    <w:rsid w:val="0039200D"/>
    <w:rsid w:val="003924ED"/>
    <w:rsid w:val="00393922"/>
    <w:rsid w:val="00393BC8"/>
    <w:rsid w:val="00393FF9"/>
    <w:rsid w:val="0039527C"/>
    <w:rsid w:val="003955F0"/>
    <w:rsid w:val="003959F9"/>
    <w:rsid w:val="00395CB5"/>
    <w:rsid w:val="00396BB2"/>
    <w:rsid w:val="00396DD9"/>
    <w:rsid w:val="00397C48"/>
    <w:rsid w:val="003A203D"/>
    <w:rsid w:val="003A3D49"/>
    <w:rsid w:val="003A42DE"/>
    <w:rsid w:val="003A6361"/>
    <w:rsid w:val="003A688F"/>
    <w:rsid w:val="003A7FEC"/>
    <w:rsid w:val="003B066A"/>
    <w:rsid w:val="003B13C0"/>
    <w:rsid w:val="003B2608"/>
    <w:rsid w:val="003B74FA"/>
    <w:rsid w:val="003C0494"/>
    <w:rsid w:val="003C110C"/>
    <w:rsid w:val="003C202E"/>
    <w:rsid w:val="003C2728"/>
    <w:rsid w:val="003C3F24"/>
    <w:rsid w:val="003C4623"/>
    <w:rsid w:val="003C5099"/>
    <w:rsid w:val="003C546D"/>
    <w:rsid w:val="003C5595"/>
    <w:rsid w:val="003C5929"/>
    <w:rsid w:val="003C683F"/>
    <w:rsid w:val="003D10E4"/>
    <w:rsid w:val="003D1301"/>
    <w:rsid w:val="003D2FAE"/>
    <w:rsid w:val="003D35FC"/>
    <w:rsid w:val="003D3F29"/>
    <w:rsid w:val="003D4869"/>
    <w:rsid w:val="003D5368"/>
    <w:rsid w:val="003D5E9F"/>
    <w:rsid w:val="003D7A3F"/>
    <w:rsid w:val="003E007B"/>
    <w:rsid w:val="003E188B"/>
    <w:rsid w:val="003E2D90"/>
    <w:rsid w:val="003E2DF7"/>
    <w:rsid w:val="003E335C"/>
    <w:rsid w:val="003E4989"/>
    <w:rsid w:val="003E5B7E"/>
    <w:rsid w:val="003E67BA"/>
    <w:rsid w:val="003E7193"/>
    <w:rsid w:val="003F035D"/>
    <w:rsid w:val="003F03DD"/>
    <w:rsid w:val="003F10E3"/>
    <w:rsid w:val="003F15F0"/>
    <w:rsid w:val="003F3780"/>
    <w:rsid w:val="003F3D6D"/>
    <w:rsid w:val="003F4045"/>
    <w:rsid w:val="003F522A"/>
    <w:rsid w:val="003F5B5D"/>
    <w:rsid w:val="003F61FF"/>
    <w:rsid w:val="003F72B6"/>
    <w:rsid w:val="004040A0"/>
    <w:rsid w:val="00404BE0"/>
    <w:rsid w:val="00406046"/>
    <w:rsid w:val="00406783"/>
    <w:rsid w:val="004068E9"/>
    <w:rsid w:val="00406B2B"/>
    <w:rsid w:val="00406CDC"/>
    <w:rsid w:val="0040720E"/>
    <w:rsid w:val="004072F1"/>
    <w:rsid w:val="00407368"/>
    <w:rsid w:val="00407FCD"/>
    <w:rsid w:val="00410707"/>
    <w:rsid w:val="00412CE9"/>
    <w:rsid w:val="0041484F"/>
    <w:rsid w:val="00415663"/>
    <w:rsid w:val="004171F4"/>
    <w:rsid w:val="00421393"/>
    <w:rsid w:val="0042250A"/>
    <w:rsid w:val="004238B3"/>
    <w:rsid w:val="00423FA3"/>
    <w:rsid w:val="00427371"/>
    <w:rsid w:val="00427603"/>
    <w:rsid w:val="0042763A"/>
    <w:rsid w:val="00427672"/>
    <w:rsid w:val="00430500"/>
    <w:rsid w:val="00431E41"/>
    <w:rsid w:val="00432C23"/>
    <w:rsid w:val="00432D55"/>
    <w:rsid w:val="004346AF"/>
    <w:rsid w:val="004349D8"/>
    <w:rsid w:val="00436FC9"/>
    <w:rsid w:val="004370FA"/>
    <w:rsid w:val="004377D0"/>
    <w:rsid w:val="00437CFA"/>
    <w:rsid w:val="00440574"/>
    <w:rsid w:val="00443005"/>
    <w:rsid w:val="0044334F"/>
    <w:rsid w:val="00443FAE"/>
    <w:rsid w:val="00444472"/>
    <w:rsid w:val="00444A9D"/>
    <w:rsid w:val="0045011B"/>
    <w:rsid w:val="004517D2"/>
    <w:rsid w:val="00452C9C"/>
    <w:rsid w:val="00453337"/>
    <w:rsid w:val="004533C7"/>
    <w:rsid w:val="00454C39"/>
    <w:rsid w:val="004563D4"/>
    <w:rsid w:val="00457FCE"/>
    <w:rsid w:val="004601A1"/>
    <w:rsid w:val="00460493"/>
    <w:rsid w:val="00460B4C"/>
    <w:rsid w:val="00460BD5"/>
    <w:rsid w:val="00462815"/>
    <w:rsid w:val="0046355E"/>
    <w:rsid w:val="00464412"/>
    <w:rsid w:val="00464EA9"/>
    <w:rsid w:val="004658CF"/>
    <w:rsid w:val="00466739"/>
    <w:rsid w:val="004679BA"/>
    <w:rsid w:val="00470466"/>
    <w:rsid w:val="0047060F"/>
    <w:rsid w:val="00470854"/>
    <w:rsid w:val="00471E15"/>
    <w:rsid w:val="004728C2"/>
    <w:rsid w:val="00472E70"/>
    <w:rsid w:val="00473F7B"/>
    <w:rsid w:val="00474B97"/>
    <w:rsid w:val="00475A54"/>
    <w:rsid w:val="00476B4C"/>
    <w:rsid w:val="00476FBC"/>
    <w:rsid w:val="004809BB"/>
    <w:rsid w:val="00483291"/>
    <w:rsid w:val="004842C5"/>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B09"/>
    <w:rsid w:val="004A1186"/>
    <w:rsid w:val="004A1981"/>
    <w:rsid w:val="004A254D"/>
    <w:rsid w:val="004A398C"/>
    <w:rsid w:val="004A48B2"/>
    <w:rsid w:val="004A50A3"/>
    <w:rsid w:val="004A51AB"/>
    <w:rsid w:val="004A5958"/>
    <w:rsid w:val="004A5D6B"/>
    <w:rsid w:val="004A6D79"/>
    <w:rsid w:val="004A72E9"/>
    <w:rsid w:val="004A73BA"/>
    <w:rsid w:val="004B0317"/>
    <w:rsid w:val="004B0FF6"/>
    <w:rsid w:val="004B1389"/>
    <w:rsid w:val="004B16DD"/>
    <w:rsid w:val="004B2892"/>
    <w:rsid w:val="004B4E72"/>
    <w:rsid w:val="004B6F05"/>
    <w:rsid w:val="004B7233"/>
    <w:rsid w:val="004B7748"/>
    <w:rsid w:val="004B7D7C"/>
    <w:rsid w:val="004C022E"/>
    <w:rsid w:val="004C0BF0"/>
    <w:rsid w:val="004C0CE9"/>
    <w:rsid w:val="004C1F78"/>
    <w:rsid w:val="004C21A0"/>
    <w:rsid w:val="004C44BB"/>
    <w:rsid w:val="004C44C2"/>
    <w:rsid w:val="004C469A"/>
    <w:rsid w:val="004C5796"/>
    <w:rsid w:val="004C6615"/>
    <w:rsid w:val="004C6AF6"/>
    <w:rsid w:val="004C6B22"/>
    <w:rsid w:val="004C700D"/>
    <w:rsid w:val="004C72A8"/>
    <w:rsid w:val="004C791D"/>
    <w:rsid w:val="004C7AF3"/>
    <w:rsid w:val="004D1243"/>
    <w:rsid w:val="004D1374"/>
    <w:rsid w:val="004D1380"/>
    <w:rsid w:val="004D23D6"/>
    <w:rsid w:val="004D3103"/>
    <w:rsid w:val="004D4A65"/>
    <w:rsid w:val="004D583B"/>
    <w:rsid w:val="004D7115"/>
    <w:rsid w:val="004D7242"/>
    <w:rsid w:val="004E1735"/>
    <w:rsid w:val="004E254B"/>
    <w:rsid w:val="004E36A6"/>
    <w:rsid w:val="004E4818"/>
    <w:rsid w:val="004E56EC"/>
    <w:rsid w:val="004E6559"/>
    <w:rsid w:val="004E763B"/>
    <w:rsid w:val="004F162D"/>
    <w:rsid w:val="004F16DE"/>
    <w:rsid w:val="004F2292"/>
    <w:rsid w:val="004F24CF"/>
    <w:rsid w:val="004F3C47"/>
    <w:rsid w:val="004F4127"/>
    <w:rsid w:val="004F44FA"/>
    <w:rsid w:val="004F4F44"/>
    <w:rsid w:val="004F55EA"/>
    <w:rsid w:val="004F6A0B"/>
    <w:rsid w:val="00500313"/>
    <w:rsid w:val="00500A04"/>
    <w:rsid w:val="005011DD"/>
    <w:rsid w:val="00501295"/>
    <w:rsid w:val="005025BB"/>
    <w:rsid w:val="005027A1"/>
    <w:rsid w:val="005035CF"/>
    <w:rsid w:val="00503617"/>
    <w:rsid w:val="00505AA4"/>
    <w:rsid w:val="0050691A"/>
    <w:rsid w:val="005103E8"/>
    <w:rsid w:val="005105F2"/>
    <w:rsid w:val="00511694"/>
    <w:rsid w:val="00512D42"/>
    <w:rsid w:val="00513274"/>
    <w:rsid w:val="005138B6"/>
    <w:rsid w:val="00513B8F"/>
    <w:rsid w:val="005152E3"/>
    <w:rsid w:val="00515AE7"/>
    <w:rsid w:val="00515E6A"/>
    <w:rsid w:val="005168F4"/>
    <w:rsid w:val="005172B6"/>
    <w:rsid w:val="00517CE2"/>
    <w:rsid w:val="00520E19"/>
    <w:rsid w:val="00521188"/>
    <w:rsid w:val="00521B2A"/>
    <w:rsid w:val="00521D1F"/>
    <w:rsid w:val="00521FCA"/>
    <w:rsid w:val="005228DD"/>
    <w:rsid w:val="00523AD1"/>
    <w:rsid w:val="00524FC0"/>
    <w:rsid w:val="00525D11"/>
    <w:rsid w:val="005272BD"/>
    <w:rsid w:val="0052796C"/>
    <w:rsid w:val="005279A0"/>
    <w:rsid w:val="00530A00"/>
    <w:rsid w:val="00532F78"/>
    <w:rsid w:val="00532FF6"/>
    <w:rsid w:val="00535544"/>
    <w:rsid w:val="0053577C"/>
    <w:rsid w:val="00536BB8"/>
    <w:rsid w:val="0053715B"/>
    <w:rsid w:val="00541227"/>
    <w:rsid w:val="00541634"/>
    <w:rsid w:val="00541A61"/>
    <w:rsid w:val="005422EB"/>
    <w:rsid w:val="005429F0"/>
    <w:rsid w:val="00543B30"/>
    <w:rsid w:val="00543F0B"/>
    <w:rsid w:val="005452DF"/>
    <w:rsid w:val="00545A87"/>
    <w:rsid w:val="00545D6C"/>
    <w:rsid w:val="00546D1F"/>
    <w:rsid w:val="00550907"/>
    <w:rsid w:val="00550B2D"/>
    <w:rsid w:val="0055174F"/>
    <w:rsid w:val="00551CCB"/>
    <w:rsid w:val="00552133"/>
    <w:rsid w:val="00552363"/>
    <w:rsid w:val="00552522"/>
    <w:rsid w:val="00552E9D"/>
    <w:rsid w:val="00554930"/>
    <w:rsid w:val="00554E53"/>
    <w:rsid w:val="00555E05"/>
    <w:rsid w:val="00561609"/>
    <w:rsid w:val="0056252F"/>
    <w:rsid w:val="00562778"/>
    <w:rsid w:val="00562D15"/>
    <w:rsid w:val="00562F17"/>
    <w:rsid w:val="005634BD"/>
    <w:rsid w:val="00564A01"/>
    <w:rsid w:val="005656CF"/>
    <w:rsid w:val="00565985"/>
    <w:rsid w:val="00565F68"/>
    <w:rsid w:val="0056610A"/>
    <w:rsid w:val="005662CA"/>
    <w:rsid w:val="00567010"/>
    <w:rsid w:val="00570243"/>
    <w:rsid w:val="005710EB"/>
    <w:rsid w:val="005712C9"/>
    <w:rsid w:val="00571CE6"/>
    <w:rsid w:val="005721F0"/>
    <w:rsid w:val="00574337"/>
    <w:rsid w:val="00574BBE"/>
    <w:rsid w:val="00575289"/>
    <w:rsid w:val="00576B38"/>
    <w:rsid w:val="0058124C"/>
    <w:rsid w:val="0058198A"/>
    <w:rsid w:val="00582E86"/>
    <w:rsid w:val="005831DF"/>
    <w:rsid w:val="00583718"/>
    <w:rsid w:val="00583E55"/>
    <w:rsid w:val="00583E5C"/>
    <w:rsid w:val="0058695D"/>
    <w:rsid w:val="0058714D"/>
    <w:rsid w:val="0059149D"/>
    <w:rsid w:val="00592B33"/>
    <w:rsid w:val="00592F0F"/>
    <w:rsid w:val="0059363F"/>
    <w:rsid w:val="00594455"/>
    <w:rsid w:val="005951EB"/>
    <w:rsid w:val="00596631"/>
    <w:rsid w:val="005972C4"/>
    <w:rsid w:val="005A1321"/>
    <w:rsid w:val="005A1768"/>
    <w:rsid w:val="005A1840"/>
    <w:rsid w:val="005A191B"/>
    <w:rsid w:val="005A2AEB"/>
    <w:rsid w:val="005A3B0B"/>
    <w:rsid w:val="005A3E1C"/>
    <w:rsid w:val="005A451A"/>
    <w:rsid w:val="005A7A8F"/>
    <w:rsid w:val="005A7DDC"/>
    <w:rsid w:val="005B0705"/>
    <w:rsid w:val="005B122F"/>
    <w:rsid w:val="005B1817"/>
    <w:rsid w:val="005B1B92"/>
    <w:rsid w:val="005B2EC8"/>
    <w:rsid w:val="005B3665"/>
    <w:rsid w:val="005B423A"/>
    <w:rsid w:val="005B45D8"/>
    <w:rsid w:val="005B62FB"/>
    <w:rsid w:val="005B77C7"/>
    <w:rsid w:val="005B7AEF"/>
    <w:rsid w:val="005B7DAF"/>
    <w:rsid w:val="005C1668"/>
    <w:rsid w:val="005C4162"/>
    <w:rsid w:val="005C6583"/>
    <w:rsid w:val="005C7763"/>
    <w:rsid w:val="005D2BB5"/>
    <w:rsid w:val="005D6219"/>
    <w:rsid w:val="005D714A"/>
    <w:rsid w:val="005D73AE"/>
    <w:rsid w:val="005D7D74"/>
    <w:rsid w:val="005E1679"/>
    <w:rsid w:val="005E1C78"/>
    <w:rsid w:val="005E23F6"/>
    <w:rsid w:val="005E2A95"/>
    <w:rsid w:val="005E3417"/>
    <w:rsid w:val="005E3FB4"/>
    <w:rsid w:val="005E55FA"/>
    <w:rsid w:val="005E5BC4"/>
    <w:rsid w:val="005E5C4F"/>
    <w:rsid w:val="005E62A5"/>
    <w:rsid w:val="005E64C1"/>
    <w:rsid w:val="005E74B7"/>
    <w:rsid w:val="005E7959"/>
    <w:rsid w:val="005F1007"/>
    <w:rsid w:val="005F1644"/>
    <w:rsid w:val="005F2318"/>
    <w:rsid w:val="005F320D"/>
    <w:rsid w:val="005F5299"/>
    <w:rsid w:val="005F5BC0"/>
    <w:rsid w:val="005F5FF5"/>
    <w:rsid w:val="005F61E8"/>
    <w:rsid w:val="005F639F"/>
    <w:rsid w:val="005F748C"/>
    <w:rsid w:val="005F7CBA"/>
    <w:rsid w:val="00600A27"/>
    <w:rsid w:val="00600CB5"/>
    <w:rsid w:val="00601D2B"/>
    <w:rsid w:val="006024A0"/>
    <w:rsid w:val="00602E34"/>
    <w:rsid w:val="006053DB"/>
    <w:rsid w:val="00605AC8"/>
    <w:rsid w:val="00606B4F"/>
    <w:rsid w:val="00607A05"/>
    <w:rsid w:val="00610013"/>
    <w:rsid w:val="00610F2E"/>
    <w:rsid w:val="006110CA"/>
    <w:rsid w:val="00611FE0"/>
    <w:rsid w:val="006125AC"/>
    <w:rsid w:val="00612C87"/>
    <w:rsid w:val="00613235"/>
    <w:rsid w:val="006148EF"/>
    <w:rsid w:val="00614A27"/>
    <w:rsid w:val="00614CB4"/>
    <w:rsid w:val="006154B3"/>
    <w:rsid w:val="00615C17"/>
    <w:rsid w:val="00616EF9"/>
    <w:rsid w:val="00617084"/>
    <w:rsid w:val="00620C30"/>
    <w:rsid w:val="00622129"/>
    <w:rsid w:val="006248B6"/>
    <w:rsid w:val="00624FC5"/>
    <w:rsid w:val="00627008"/>
    <w:rsid w:val="00630A4D"/>
    <w:rsid w:val="00631A81"/>
    <w:rsid w:val="00632B6E"/>
    <w:rsid w:val="006349D6"/>
    <w:rsid w:val="00634BF1"/>
    <w:rsid w:val="00640E5F"/>
    <w:rsid w:val="0064274F"/>
    <w:rsid w:val="00643BA7"/>
    <w:rsid w:val="0064435E"/>
    <w:rsid w:val="00644794"/>
    <w:rsid w:val="00644BE8"/>
    <w:rsid w:val="00646080"/>
    <w:rsid w:val="00646575"/>
    <w:rsid w:val="00646D7D"/>
    <w:rsid w:val="00647253"/>
    <w:rsid w:val="00647CDE"/>
    <w:rsid w:val="0065157D"/>
    <w:rsid w:val="006527F2"/>
    <w:rsid w:val="006531A8"/>
    <w:rsid w:val="00654AB5"/>
    <w:rsid w:val="00654DED"/>
    <w:rsid w:val="006554C1"/>
    <w:rsid w:val="00655AFC"/>
    <w:rsid w:val="00660670"/>
    <w:rsid w:val="00660EA5"/>
    <w:rsid w:val="00661F42"/>
    <w:rsid w:val="00662281"/>
    <w:rsid w:val="00664144"/>
    <w:rsid w:val="0066414D"/>
    <w:rsid w:val="006646C0"/>
    <w:rsid w:val="006647B3"/>
    <w:rsid w:val="00666C8C"/>
    <w:rsid w:val="0066710B"/>
    <w:rsid w:val="006675EC"/>
    <w:rsid w:val="0066781E"/>
    <w:rsid w:val="00667AB4"/>
    <w:rsid w:val="00670AB0"/>
    <w:rsid w:val="00670CA0"/>
    <w:rsid w:val="0067315F"/>
    <w:rsid w:val="006747DC"/>
    <w:rsid w:val="006755F5"/>
    <w:rsid w:val="00676342"/>
    <w:rsid w:val="00677931"/>
    <w:rsid w:val="00680B1A"/>
    <w:rsid w:val="006827DF"/>
    <w:rsid w:val="00683AC5"/>
    <w:rsid w:val="00684675"/>
    <w:rsid w:val="00685276"/>
    <w:rsid w:val="006854FC"/>
    <w:rsid w:val="006856A8"/>
    <w:rsid w:val="00687580"/>
    <w:rsid w:val="00687798"/>
    <w:rsid w:val="00687874"/>
    <w:rsid w:val="00687E77"/>
    <w:rsid w:val="00690FAA"/>
    <w:rsid w:val="00691FDD"/>
    <w:rsid w:val="006933E8"/>
    <w:rsid w:val="006934BB"/>
    <w:rsid w:val="00693734"/>
    <w:rsid w:val="006957EA"/>
    <w:rsid w:val="00697626"/>
    <w:rsid w:val="006A020C"/>
    <w:rsid w:val="006A0282"/>
    <w:rsid w:val="006A0B7F"/>
    <w:rsid w:val="006A0CBF"/>
    <w:rsid w:val="006A0DB1"/>
    <w:rsid w:val="006A0F22"/>
    <w:rsid w:val="006A1C38"/>
    <w:rsid w:val="006A1D5E"/>
    <w:rsid w:val="006A4DBC"/>
    <w:rsid w:val="006A5C83"/>
    <w:rsid w:val="006A5CF4"/>
    <w:rsid w:val="006A5EE2"/>
    <w:rsid w:val="006A6934"/>
    <w:rsid w:val="006A698C"/>
    <w:rsid w:val="006A74F0"/>
    <w:rsid w:val="006A7DA0"/>
    <w:rsid w:val="006B04D0"/>
    <w:rsid w:val="006B0DD4"/>
    <w:rsid w:val="006B0FC7"/>
    <w:rsid w:val="006B3BBE"/>
    <w:rsid w:val="006B6845"/>
    <w:rsid w:val="006B7A67"/>
    <w:rsid w:val="006B7FA1"/>
    <w:rsid w:val="006C322F"/>
    <w:rsid w:val="006C53D5"/>
    <w:rsid w:val="006C54DF"/>
    <w:rsid w:val="006C6679"/>
    <w:rsid w:val="006C6B77"/>
    <w:rsid w:val="006C76FD"/>
    <w:rsid w:val="006C7A94"/>
    <w:rsid w:val="006D0B98"/>
    <w:rsid w:val="006D16ED"/>
    <w:rsid w:val="006D332D"/>
    <w:rsid w:val="006D38A3"/>
    <w:rsid w:val="006D3E0B"/>
    <w:rsid w:val="006D4351"/>
    <w:rsid w:val="006D45C1"/>
    <w:rsid w:val="006D4ADA"/>
    <w:rsid w:val="006D4FC3"/>
    <w:rsid w:val="006D5B00"/>
    <w:rsid w:val="006D65F0"/>
    <w:rsid w:val="006E057B"/>
    <w:rsid w:val="006E0826"/>
    <w:rsid w:val="006E0861"/>
    <w:rsid w:val="006E17BC"/>
    <w:rsid w:val="006E1DA1"/>
    <w:rsid w:val="006E3325"/>
    <w:rsid w:val="006E34B9"/>
    <w:rsid w:val="006E362A"/>
    <w:rsid w:val="006E38F6"/>
    <w:rsid w:val="006E3F12"/>
    <w:rsid w:val="006E4024"/>
    <w:rsid w:val="006E4965"/>
    <w:rsid w:val="006E561B"/>
    <w:rsid w:val="006E667C"/>
    <w:rsid w:val="006E7B9A"/>
    <w:rsid w:val="006F04AA"/>
    <w:rsid w:val="006F06B5"/>
    <w:rsid w:val="006F0A41"/>
    <w:rsid w:val="006F0B10"/>
    <w:rsid w:val="006F0DB5"/>
    <w:rsid w:val="006F23F6"/>
    <w:rsid w:val="006F272F"/>
    <w:rsid w:val="006F4486"/>
    <w:rsid w:val="006F4BD6"/>
    <w:rsid w:val="006F6F90"/>
    <w:rsid w:val="00700F9A"/>
    <w:rsid w:val="007018BC"/>
    <w:rsid w:val="007023F6"/>
    <w:rsid w:val="007041D2"/>
    <w:rsid w:val="0070484B"/>
    <w:rsid w:val="00704938"/>
    <w:rsid w:val="0070500D"/>
    <w:rsid w:val="007057F3"/>
    <w:rsid w:val="00705A95"/>
    <w:rsid w:val="00705D20"/>
    <w:rsid w:val="007071BC"/>
    <w:rsid w:val="00707318"/>
    <w:rsid w:val="00707C13"/>
    <w:rsid w:val="00711FC1"/>
    <w:rsid w:val="00713570"/>
    <w:rsid w:val="0071366F"/>
    <w:rsid w:val="0071387B"/>
    <w:rsid w:val="00714FD9"/>
    <w:rsid w:val="00720AD2"/>
    <w:rsid w:val="0072108D"/>
    <w:rsid w:val="00721332"/>
    <w:rsid w:val="00721661"/>
    <w:rsid w:val="00721D43"/>
    <w:rsid w:val="007228FC"/>
    <w:rsid w:val="00722D31"/>
    <w:rsid w:val="0072338A"/>
    <w:rsid w:val="0072363F"/>
    <w:rsid w:val="007241E0"/>
    <w:rsid w:val="0072424B"/>
    <w:rsid w:val="007245A6"/>
    <w:rsid w:val="00724C69"/>
    <w:rsid w:val="00725AC7"/>
    <w:rsid w:val="0072681A"/>
    <w:rsid w:val="00727B32"/>
    <w:rsid w:val="0073130D"/>
    <w:rsid w:val="00731373"/>
    <w:rsid w:val="00731D85"/>
    <w:rsid w:val="00732751"/>
    <w:rsid w:val="007339AF"/>
    <w:rsid w:val="00733EA4"/>
    <w:rsid w:val="00734EDD"/>
    <w:rsid w:val="007358A5"/>
    <w:rsid w:val="007361B8"/>
    <w:rsid w:val="0073651E"/>
    <w:rsid w:val="00737A52"/>
    <w:rsid w:val="00737C2D"/>
    <w:rsid w:val="00737C76"/>
    <w:rsid w:val="007404C3"/>
    <w:rsid w:val="00741910"/>
    <w:rsid w:val="00742A74"/>
    <w:rsid w:val="00743F04"/>
    <w:rsid w:val="00743F2E"/>
    <w:rsid w:val="00745ED6"/>
    <w:rsid w:val="007464AD"/>
    <w:rsid w:val="00746BE3"/>
    <w:rsid w:val="0074773D"/>
    <w:rsid w:val="00747F8F"/>
    <w:rsid w:val="00752F02"/>
    <w:rsid w:val="00753150"/>
    <w:rsid w:val="00753239"/>
    <w:rsid w:val="00755EC1"/>
    <w:rsid w:val="007564F3"/>
    <w:rsid w:val="0076050D"/>
    <w:rsid w:val="00762115"/>
    <w:rsid w:val="007628F6"/>
    <w:rsid w:val="00762DA9"/>
    <w:rsid w:val="00764753"/>
    <w:rsid w:val="0076491B"/>
    <w:rsid w:val="00764BA8"/>
    <w:rsid w:val="00765757"/>
    <w:rsid w:val="00771619"/>
    <w:rsid w:val="007730DC"/>
    <w:rsid w:val="007747E4"/>
    <w:rsid w:val="007747ED"/>
    <w:rsid w:val="00775125"/>
    <w:rsid w:val="00775286"/>
    <w:rsid w:val="0077712A"/>
    <w:rsid w:val="00777BA1"/>
    <w:rsid w:val="007801B9"/>
    <w:rsid w:val="00780230"/>
    <w:rsid w:val="007803CC"/>
    <w:rsid w:val="00780FC0"/>
    <w:rsid w:val="00782CFC"/>
    <w:rsid w:val="00782E3F"/>
    <w:rsid w:val="00783292"/>
    <w:rsid w:val="00783838"/>
    <w:rsid w:val="00783955"/>
    <w:rsid w:val="00784D88"/>
    <w:rsid w:val="00785BA7"/>
    <w:rsid w:val="0078642C"/>
    <w:rsid w:val="00787C7A"/>
    <w:rsid w:val="007911B5"/>
    <w:rsid w:val="007919E9"/>
    <w:rsid w:val="00792BFC"/>
    <w:rsid w:val="00792C6D"/>
    <w:rsid w:val="00793393"/>
    <w:rsid w:val="00795289"/>
    <w:rsid w:val="0079563A"/>
    <w:rsid w:val="00795F9D"/>
    <w:rsid w:val="00796AC4"/>
    <w:rsid w:val="00796D19"/>
    <w:rsid w:val="007A09DD"/>
    <w:rsid w:val="007A1174"/>
    <w:rsid w:val="007A1A78"/>
    <w:rsid w:val="007A1EB8"/>
    <w:rsid w:val="007A20F8"/>
    <w:rsid w:val="007A2285"/>
    <w:rsid w:val="007A333E"/>
    <w:rsid w:val="007A4051"/>
    <w:rsid w:val="007A4C3F"/>
    <w:rsid w:val="007A6338"/>
    <w:rsid w:val="007A7FE0"/>
    <w:rsid w:val="007B020E"/>
    <w:rsid w:val="007B0E25"/>
    <w:rsid w:val="007B166D"/>
    <w:rsid w:val="007B2F8A"/>
    <w:rsid w:val="007B36E4"/>
    <w:rsid w:val="007B4889"/>
    <w:rsid w:val="007B499C"/>
    <w:rsid w:val="007B5389"/>
    <w:rsid w:val="007B7110"/>
    <w:rsid w:val="007B7449"/>
    <w:rsid w:val="007B7624"/>
    <w:rsid w:val="007B7CC7"/>
    <w:rsid w:val="007B7FDD"/>
    <w:rsid w:val="007C0247"/>
    <w:rsid w:val="007C1858"/>
    <w:rsid w:val="007C2028"/>
    <w:rsid w:val="007C3431"/>
    <w:rsid w:val="007C5862"/>
    <w:rsid w:val="007C68A4"/>
    <w:rsid w:val="007C6A78"/>
    <w:rsid w:val="007D006A"/>
    <w:rsid w:val="007D0641"/>
    <w:rsid w:val="007D13F2"/>
    <w:rsid w:val="007D226B"/>
    <w:rsid w:val="007D41B4"/>
    <w:rsid w:val="007D4837"/>
    <w:rsid w:val="007D4CE9"/>
    <w:rsid w:val="007D513F"/>
    <w:rsid w:val="007D58B3"/>
    <w:rsid w:val="007D676A"/>
    <w:rsid w:val="007D6FAE"/>
    <w:rsid w:val="007D7F66"/>
    <w:rsid w:val="007E0647"/>
    <w:rsid w:val="007E0E59"/>
    <w:rsid w:val="007E272E"/>
    <w:rsid w:val="007E3825"/>
    <w:rsid w:val="007E5122"/>
    <w:rsid w:val="007E5F5C"/>
    <w:rsid w:val="007E66F7"/>
    <w:rsid w:val="007E7CE8"/>
    <w:rsid w:val="007F0D1F"/>
    <w:rsid w:val="007F0E3C"/>
    <w:rsid w:val="007F102D"/>
    <w:rsid w:val="007F261B"/>
    <w:rsid w:val="007F31E0"/>
    <w:rsid w:val="007F342E"/>
    <w:rsid w:val="007F6E31"/>
    <w:rsid w:val="007F6E4C"/>
    <w:rsid w:val="00800482"/>
    <w:rsid w:val="00800939"/>
    <w:rsid w:val="00800BE6"/>
    <w:rsid w:val="00802F86"/>
    <w:rsid w:val="0080356A"/>
    <w:rsid w:val="00805AFA"/>
    <w:rsid w:val="00807FF7"/>
    <w:rsid w:val="00810FC0"/>
    <w:rsid w:val="00811290"/>
    <w:rsid w:val="00812827"/>
    <w:rsid w:val="00812919"/>
    <w:rsid w:val="008139AF"/>
    <w:rsid w:val="00813E59"/>
    <w:rsid w:val="00817055"/>
    <w:rsid w:val="00820D4D"/>
    <w:rsid w:val="0082190C"/>
    <w:rsid w:val="00821F43"/>
    <w:rsid w:val="00822044"/>
    <w:rsid w:val="00822F5D"/>
    <w:rsid w:val="00825C5F"/>
    <w:rsid w:val="00826159"/>
    <w:rsid w:val="00826599"/>
    <w:rsid w:val="008307ED"/>
    <w:rsid w:val="00831C8C"/>
    <w:rsid w:val="00832E52"/>
    <w:rsid w:val="00832F98"/>
    <w:rsid w:val="0083362B"/>
    <w:rsid w:val="00833B6C"/>
    <w:rsid w:val="008353B1"/>
    <w:rsid w:val="008357E1"/>
    <w:rsid w:val="008360BB"/>
    <w:rsid w:val="00837256"/>
    <w:rsid w:val="0084091B"/>
    <w:rsid w:val="00840DC6"/>
    <w:rsid w:val="00840EC3"/>
    <w:rsid w:val="008428B3"/>
    <w:rsid w:val="0084292E"/>
    <w:rsid w:val="00843177"/>
    <w:rsid w:val="008434BB"/>
    <w:rsid w:val="00843882"/>
    <w:rsid w:val="00843D1B"/>
    <w:rsid w:val="00845E9E"/>
    <w:rsid w:val="008473CA"/>
    <w:rsid w:val="0084772B"/>
    <w:rsid w:val="00850E42"/>
    <w:rsid w:val="00851726"/>
    <w:rsid w:val="00852449"/>
    <w:rsid w:val="00852DFC"/>
    <w:rsid w:val="00852FB1"/>
    <w:rsid w:val="00853B49"/>
    <w:rsid w:val="00853BAF"/>
    <w:rsid w:val="00854789"/>
    <w:rsid w:val="00854C86"/>
    <w:rsid w:val="00855467"/>
    <w:rsid w:val="0085616B"/>
    <w:rsid w:val="008563C7"/>
    <w:rsid w:val="00856451"/>
    <w:rsid w:val="00856693"/>
    <w:rsid w:val="0085720D"/>
    <w:rsid w:val="00857EAD"/>
    <w:rsid w:val="008613E3"/>
    <w:rsid w:val="00861615"/>
    <w:rsid w:val="0086664A"/>
    <w:rsid w:val="00867395"/>
    <w:rsid w:val="00867849"/>
    <w:rsid w:val="00870540"/>
    <w:rsid w:val="00870B12"/>
    <w:rsid w:val="00871104"/>
    <w:rsid w:val="00871839"/>
    <w:rsid w:val="008724EB"/>
    <w:rsid w:val="00875034"/>
    <w:rsid w:val="00876ED8"/>
    <w:rsid w:val="008774C3"/>
    <w:rsid w:val="0087751F"/>
    <w:rsid w:val="00877554"/>
    <w:rsid w:val="008800D1"/>
    <w:rsid w:val="00880FA6"/>
    <w:rsid w:val="00881685"/>
    <w:rsid w:val="00881893"/>
    <w:rsid w:val="008819F6"/>
    <w:rsid w:val="00882CE9"/>
    <w:rsid w:val="00883D69"/>
    <w:rsid w:val="008861D6"/>
    <w:rsid w:val="008869FE"/>
    <w:rsid w:val="0088792D"/>
    <w:rsid w:val="00887CE5"/>
    <w:rsid w:val="00887D70"/>
    <w:rsid w:val="00887EED"/>
    <w:rsid w:val="008912BD"/>
    <w:rsid w:val="008912E7"/>
    <w:rsid w:val="00891EBD"/>
    <w:rsid w:val="00892BDA"/>
    <w:rsid w:val="00893D70"/>
    <w:rsid w:val="00894647"/>
    <w:rsid w:val="0089470F"/>
    <w:rsid w:val="008A0A04"/>
    <w:rsid w:val="008A18CC"/>
    <w:rsid w:val="008A2657"/>
    <w:rsid w:val="008A3261"/>
    <w:rsid w:val="008A381F"/>
    <w:rsid w:val="008A5677"/>
    <w:rsid w:val="008A6212"/>
    <w:rsid w:val="008A637E"/>
    <w:rsid w:val="008A6E99"/>
    <w:rsid w:val="008B16E7"/>
    <w:rsid w:val="008B2274"/>
    <w:rsid w:val="008B5B52"/>
    <w:rsid w:val="008B6510"/>
    <w:rsid w:val="008B6866"/>
    <w:rsid w:val="008B6B41"/>
    <w:rsid w:val="008B73F5"/>
    <w:rsid w:val="008C0295"/>
    <w:rsid w:val="008C02F3"/>
    <w:rsid w:val="008C12D8"/>
    <w:rsid w:val="008C213A"/>
    <w:rsid w:val="008C2B17"/>
    <w:rsid w:val="008C3421"/>
    <w:rsid w:val="008C4243"/>
    <w:rsid w:val="008C4A7D"/>
    <w:rsid w:val="008C6E4E"/>
    <w:rsid w:val="008C6EBB"/>
    <w:rsid w:val="008C7206"/>
    <w:rsid w:val="008D0719"/>
    <w:rsid w:val="008D2078"/>
    <w:rsid w:val="008D2210"/>
    <w:rsid w:val="008D531A"/>
    <w:rsid w:val="008D62EB"/>
    <w:rsid w:val="008D6EF6"/>
    <w:rsid w:val="008D71BA"/>
    <w:rsid w:val="008D7A41"/>
    <w:rsid w:val="008D7AC7"/>
    <w:rsid w:val="008D7F7F"/>
    <w:rsid w:val="008E0152"/>
    <w:rsid w:val="008E0ADE"/>
    <w:rsid w:val="008E14A4"/>
    <w:rsid w:val="008E19DE"/>
    <w:rsid w:val="008E3B2E"/>
    <w:rsid w:val="008E4D46"/>
    <w:rsid w:val="008E4F83"/>
    <w:rsid w:val="008E6EB2"/>
    <w:rsid w:val="008F074E"/>
    <w:rsid w:val="008F1209"/>
    <w:rsid w:val="008F1FE7"/>
    <w:rsid w:val="008F2382"/>
    <w:rsid w:val="008F3FC8"/>
    <w:rsid w:val="008F4561"/>
    <w:rsid w:val="008F5EC4"/>
    <w:rsid w:val="008F6540"/>
    <w:rsid w:val="008F6CA3"/>
    <w:rsid w:val="009008AA"/>
    <w:rsid w:val="00902E3E"/>
    <w:rsid w:val="00902EEA"/>
    <w:rsid w:val="00903B0E"/>
    <w:rsid w:val="00903BFC"/>
    <w:rsid w:val="00903C7C"/>
    <w:rsid w:val="00903E68"/>
    <w:rsid w:val="0090508E"/>
    <w:rsid w:val="009068AF"/>
    <w:rsid w:val="00906B2E"/>
    <w:rsid w:val="00907B19"/>
    <w:rsid w:val="00907FDE"/>
    <w:rsid w:val="00910566"/>
    <w:rsid w:val="009105C0"/>
    <w:rsid w:val="00910D09"/>
    <w:rsid w:val="009118BB"/>
    <w:rsid w:val="00912469"/>
    <w:rsid w:val="0091306B"/>
    <w:rsid w:val="009148B0"/>
    <w:rsid w:val="00914F80"/>
    <w:rsid w:val="009152E7"/>
    <w:rsid w:val="00915587"/>
    <w:rsid w:val="009157F3"/>
    <w:rsid w:val="00916585"/>
    <w:rsid w:val="00916E59"/>
    <w:rsid w:val="009172BC"/>
    <w:rsid w:val="0091755A"/>
    <w:rsid w:val="00917EC2"/>
    <w:rsid w:val="009217AA"/>
    <w:rsid w:val="00921F87"/>
    <w:rsid w:val="00922324"/>
    <w:rsid w:val="009233C6"/>
    <w:rsid w:val="00923456"/>
    <w:rsid w:val="009234F2"/>
    <w:rsid w:val="00923A40"/>
    <w:rsid w:val="00924356"/>
    <w:rsid w:val="009258A7"/>
    <w:rsid w:val="00926763"/>
    <w:rsid w:val="0092703A"/>
    <w:rsid w:val="00930E94"/>
    <w:rsid w:val="00931843"/>
    <w:rsid w:val="00931D36"/>
    <w:rsid w:val="00931D90"/>
    <w:rsid w:val="00933405"/>
    <w:rsid w:val="00933CB6"/>
    <w:rsid w:val="00935CC0"/>
    <w:rsid w:val="00935F4B"/>
    <w:rsid w:val="009363BB"/>
    <w:rsid w:val="009375D6"/>
    <w:rsid w:val="00937648"/>
    <w:rsid w:val="00941372"/>
    <w:rsid w:val="00941779"/>
    <w:rsid w:val="00941AD6"/>
    <w:rsid w:val="009429BE"/>
    <w:rsid w:val="00943513"/>
    <w:rsid w:val="00944D2D"/>
    <w:rsid w:val="009507A0"/>
    <w:rsid w:val="009509D7"/>
    <w:rsid w:val="00950B9F"/>
    <w:rsid w:val="00950FE9"/>
    <w:rsid w:val="009523E5"/>
    <w:rsid w:val="00953962"/>
    <w:rsid w:val="00954433"/>
    <w:rsid w:val="0095539C"/>
    <w:rsid w:val="009558C2"/>
    <w:rsid w:val="009561B5"/>
    <w:rsid w:val="009562CA"/>
    <w:rsid w:val="0095686A"/>
    <w:rsid w:val="00956E60"/>
    <w:rsid w:val="00960A60"/>
    <w:rsid w:val="00960C26"/>
    <w:rsid w:val="0096249D"/>
    <w:rsid w:val="00962A0A"/>
    <w:rsid w:val="00962E7C"/>
    <w:rsid w:val="00963280"/>
    <w:rsid w:val="0096524B"/>
    <w:rsid w:val="009654EB"/>
    <w:rsid w:val="00965980"/>
    <w:rsid w:val="00965B44"/>
    <w:rsid w:val="00965E2E"/>
    <w:rsid w:val="0096626A"/>
    <w:rsid w:val="00966299"/>
    <w:rsid w:val="00966634"/>
    <w:rsid w:val="00966A78"/>
    <w:rsid w:val="00971BAC"/>
    <w:rsid w:val="00971DBE"/>
    <w:rsid w:val="009720E5"/>
    <w:rsid w:val="0097218E"/>
    <w:rsid w:val="00974764"/>
    <w:rsid w:val="00974F39"/>
    <w:rsid w:val="00975146"/>
    <w:rsid w:val="00977294"/>
    <w:rsid w:val="00977E67"/>
    <w:rsid w:val="00980263"/>
    <w:rsid w:val="009813EB"/>
    <w:rsid w:val="009816C8"/>
    <w:rsid w:val="00981C13"/>
    <w:rsid w:val="009824F8"/>
    <w:rsid w:val="009831A2"/>
    <w:rsid w:val="00984346"/>
    <w:rsid w:val="0098579C"/>
    <w:rsid w:val="00985A82"/>
    <w:rsid w:val="0098600F"/>
    <w:rsid w:val="009874DA"/>
    <w:rsid w:val="00990BB9"/>
    <w:rsid w:val="00990EA4"/>
    <w:rsid w:val="0099112C"/>
    <w:rsid w:val="0099113C"/>
    <w:rsid w:val="009913A4"/>
    <w:rsid w:val="00992C23"/>
    <w:rsid w:val="00994A79"/>
    <w:rsid w:val="00995193"/>
    <w:rsid w:val="00995E68"/>
    <w:rsid w:val="0099639A"/>
    <w:rsid w:val="009974AF"/>
    <w:rsid w:val="00997E22"/>
    <w:rsid w:val="009A1103"/>
    <w:rsid w:val="009A1340"/>
    <w:rsid w:val="009A219F"/>
    <w:rsid w:val="009A2739"/>
    <w:rsid w:val="009A277E"/>
    <w:rsid w:val="009A311D"/>
    <w:rsid w:val="009A31CB"/>
    <w:rsid w:val="009A421B"/>
    <w:rsid w:val="009A5E1B"/>
    <w:rsid w:val="009A5E45"/>
    <w:rsid w:val="009A6898"/>
    <w:rsid w:val="009A795A"/>
    <w:rsid w:val="009B0AC4"/>
    <w:rsid w:val="009B1B08"/>
    <w:rsid w:val="009B28E1"/>
    <w:rsid w:val="009B42BF"/>
    <w:rsid w:val="009B43B7"/>
    <w:rsid w:val="009B6DD7"/>
    <w:rsid w:val="009B7459"/>
    <w:rsid w:val="009B7909"/>
    <w:rsid w:val="009C087C"/>
    <w:rsid w:val="009C1209"/>
    <w:rsid w:val="009C1229"/>
    <w:rsid w:val="009C14D6"/>
    <w:rsid w:val="009C186F"/>
    <w:rsid w:val="009C29F1"/>
    <w:rsid w:val="009C5BB6"/>
    <w:rsid w:val="009C6223"/>
    <w:rsid w:val="009C6830"/>
    <w:rsid w:val="009C6981"/>
    <w:rsid w:val="009C719F"/>
    <w:rsid w:val="009C7846"/>
    <w:rsid w:val="009C7C22"/>
    <w:rsid w:val="009D0E2E"/>
    <w:rsid w:val="009D12DD"/>
    <w:rsid w:val="009D1A4B"/>
    <w:rsid w:val="009D3790"/>
    <w:rsid w:val="009D3978"/>
    <w:rsid w:val="009D39D2"/>
    <w:rsid w:val="009D42CA"/>
    <w:rsid w:val="009D456A"/>
    <w:rsid w:val="009D469D"/>
    <w:rsid w:val="009D594D"/>
    <w:rsid w:val="009D5B68"/>
    <w:rsid w:val="009D6B99"/>
    <w:rsid w:val="009D725D"/>
    <w:rsid w:val="009E05EF"/>
    <w:rsid w:val="009E09F8"/>
    <w:rsid w:val="009E1615"/>
    <w:rsid w:val="009E2F11"/>
    <w:rsid w:val="009E3B12"/>
    <w:rsid w:val="009E3C53"/>
    <w:rsid w:val="009E5E43"/>
    <w:rsid w:val="009E63FA"/>
    <w:rsid w:val="009F0131"/>
    <w:rsid w:val="009F1521"/>
    <w:rsid w:val="009F3154"/>
    <w:rsid w:val="009F3795"/>
    <w:rsid w:val="009F58AA"/>
    <w:rsid w:val="009F58B4"/>
    <w:rsid w:val="009F5E56"/>
    <w:rsid w:val="009F61B3"/>
    <w:rsid w:val="009F7BEF"/>
    <w:rsid w:val="00A00BDA"/>
    <w:rsid w:val="00A00BFC"/>
    <w:rsid w:val="00A019CF"/>
    <w:rsid w:val="00A02868"/>
    <w:rsid w:val="00A02894"/>
    <w:rsid w:val="00A042F4"/>
    <w:rsid w:val="00A06900"/>
    <w:rsid w:val="00A06A8C"/>
    <w:rsid w:val="00A11C28"/>
    <w:rsid w:val="00A1230B"/>
    <w:rsid w:val="00A12926"/>
    <w:rsid w:val="00A133C2"/>
    <w:rsid w:val="00A1426F"/>
    <w:rsid w:val="00A14C29"/>
    <w:rsid w:val="00A15909"/>
    <w:rsid w:val="00A159AA"/>
    <w:rsid w:val="00A15CD8"/>
    <w:rsid w:val="00A165DC"/>
    <w:rsid w:val="00A16896"/>
    <w:rsid w:val="00A168CB"/>
    <w:rsid w:val="00A16B5F"/>
    <w:rsid w:val="00A17BFB"/>
    <w:rsid w:val="00A20157"/>
    <w:rsid w:val="00A201BF"/>
    <w:rsid w:val="00A20F63"/>
    <w:rsid w:val="00A22394"/>
    <w:rsid w:val="00A22501"/>
    <w:rsid w:val="00A22F35"/>
    <w:rsid w:val="00A22F65"/>
    <w:rsid w:val="00A24153"/>
    <w:rsid w:val="00A24BB7"/>
    <w:rsid w:val="00A25F91"/>
    <w:rsid w:val="00A26D08"/>
    <w:rsid w:val="00A26E16"/>
    <w:rsid w:val="00A27072"/>
    <w:rsid w:val="00A270B4"/>
    <w:rsid w:val="00A271EC"/>
    <w:rsid w:val="00A27449"/>
    <w:rsid w:val="00A27C18"/>
    <w:rsid w:val="00A31268"/>
    <w:rsid w:val="00A31772"/>
    <w:rsid w:val="00A31BD8"/>
    <w:rsid w:val="00A31FFB"/>
    <w:rsid w:val="00A33D53"/>
    <w:rsid w:val="00A34228"/>
    <w:rsid w:val="00A35C72"/>
    <w:rsid w:val="00A35E94"/>
    <w:rsid w:val="00A36FE3"/>
    <w:rsid w:val="00A37CE6"/>
    <w:rsid w:val="00A37D7D"/>
    <w:rsid w:val="00A40296"/>
    <w:rsid w:val="00A40FE7"/>
    <w:rsid w:val="00A410F5"/>
    <w:rsid w:val="00A41456"/>
    <w:rsid w:val="00A41F2F"/>
    <w:rsid w:val="00A42BBA"/>
    <w:rsid w:val="00A42F97"/>
    <w:rsid w:val="00A430D8"/>
    <w:rsid w:val="00A47FE0"/>
    <w:rsid w:val="00A50C05"/>
    <w:rsid w:val="00A5112B"/>
    <w:rsid w:val="00A51709"/>
    <w:rsid w:val="00A5344C"/>
    <w:rsid w:val="00A53D93"/>
    <w:rsid w:val="00A53F0A"/>
    <w:rsid w:val="00A542A3"/>
    <w:rsid w:val="00A559AF"/>
    <w:rsid w:val="00A5620E"/>
    <w:rsid w:val="00A56495"/>
    <w:rsid w:val="00A56EC0"/>
    <w:rsid w:val="00A60D46"/>
    <w:rsid w:val="00A60FF4"/>
    <w:rsid w:val="00A6443F"/>
    <w:rsid w:val="00A658B7"/>
    <w:rsid w:val="00A66C2D"/>
    <w:rsid w:val="00A672CF"/>
    <w:rsid w:val="00A7060E"/>
    <w:rsid w:val="00A71370"/>
    <w:rsid w:val="00A71451"/>
    <w:rsid w:val="00A71BCB"/>
    <w:rsid w:val="00A734B3"/>
    <w:rsid w:val="00A73DE6"/>
    <w:rsid w:val="00A75838"/>
    <w:rsid w:val="00A7729D"/>
    <w:rsid w:val="00A77C2A"/>
    <w:rsid w:val="00A77F96"/>
    <w:rsid w:val="00A80E54"/>
    <w:rsid w:val="00A81557"/>
    <w:rsid w:val="00A81C25"/>
    <w:rsid w:val="00A827E4"/>
    <w:rsid w:val="00A82E32"/>
    <w:rsid w:val="00A83CDF"/>
    <w:rsid w:val="00A843C4"/>
    <w:rsid w:val="00A846BF"/>
    <w:rsid w:val="00A84929"/>
    <w:rsid w:val="00A849EA"/>
    <w:rsid w:val="00A84B47"/>
    <w:rsid w:val="00A850FF"/>
    <w:rsid w:val="00A90813"/>
    <w:rsid w:val="00A90E83"/>
    <w:rsid w:val="00A9149C"/>
    <w:rsid w:val="00A9167D"/>
    <w:rsid w:val="00A925F2"/>
    <w:rsid w:val="00A929C7"/>
    <w:rsid w:val="00A92A9A"/>
    <w:rsid w:val="00A92F2E"/>
    <w:rsid w:val="00A9463D"/>
    <w:rsid w:val="00A94974"/>
    <w:rsid w:val="00A963FC"/>
    <w:rsid w:val="00A97264"/>
    <w:rsid w:val="00A97C35"/>
    <w:rsid w:val="00AA0D32"/>
    <w:rsid w:val="00AA2981"/>
    <w:rsid w:val="00AA2DC6"/>
    <w:rsid w:val="00AA3AA3"/>
    <w:rsid w:val="00AA3F58"/>
    <w:rsid w:val="00AA5C13"/>
    <w:rsid w:val="00AA71EB"/>
    <w:rsid w:val="00AA739D"/>
    <w:rsid w:val="00AB0721"/>
    <w:rsid w:val="00AB194E"/>
    <w:rsid w:val="00AB21F6"/>
    <w:rsid w:val="00AB29B3"/>
    <w:rsid w:val="00AB3570"/>
    <w:rsid w:val="00AB3EEF"/>
    <w:rsid w:val="00AB5DA9"/>
    <w:rsid w:val="00AB66E5"/>
    <w:rsid w:val="00AB7183"/>
    <w:rsid w:val="00AB7984"/>
    <w:rsid w:val="00AC31FC"/>
    <w:rsid w:val="00AC37AF"/>
    <w:rsid w:val="00AC43A0"/>
    <w:rsid w:val="00AC491B"/>
    <w:rsid w:val="00AC5438"/>
    <w:rsid w:val="00AC5AAF"/>
    <w:rsid w:val="00AC5DC2"/>
    <w:rsid w:val="00AC61AF"/>
    <w:rsid w:val="00AC67B1"/>
    <w:rsid w:val="00AC6C06"/>
    <w:rsid w:val="00AC7B90"/>
    <w:rsid w:val="00AC7CF6"/>
    <w:rsid w:val="00AD0D28"/>
    <w:rsid w:val="00AD202A"/>
    <w:rsid w:val="00AD2258"/>
    <w:rsid w:val="00AD23D9"/>
    <w:rsid w:val="00AD2440"/>
    <w:rsid w:val="00AD407A"/>
    <w:rsid w:val="00AD4F72"/>
    <w:rsid w:val="00AD593F"/>
    <w:rsid w:val="00AE0085"/>
    <w:rsid w:val="00AE171C"/>
    <w:rsid w:val="00AE1C2A"/>
    <w:rsid w:val="00AE1D0A"/>
    <w:rsid w:val="00AE2AF0"/>
    <w:rsid w:val="00AE326C"/>
    <w:rsid w:val="00AE551E"/>
    <w:rsid w:val="00AE5F61"/>
    <w:rsid w:val="00AE67A7"/>
    <w:rsid w:val="00AE744E"/>
    <w:rsid w:val="00AE770E"/>
    <w:rsid w:val="00AF0993"/>
    <w:rsid w:val="00AF09A0"/>
    <w:rsid w:val="00AF31DA"/>
    <w:rsid w:val="00AF5A96"/>
    <w:rsid w:val="00AF6912"/>
    <w:rsid w:val="00AF6F9E"/>
    <w:rsid w:val="00AF73D9"/>
    <w:rsid w:val="00B0032D"/>
    <w:rsid w:val="00B0065B"/>
    <w:rsid w:val="00B011BB"/>
    <w:rsid w:val="00B02412"/>
    <w:rsid w:val="00B03C83"/>
    <w:rsid w:val="00B03E09"/>
    <w:rsid w:val="00B04268"/>
    <w:rsid w:val="00B043C3"/>
    <w:rsid w:val="00B043DF"/>
    <w:rsid w:val="00B054B0"/>
    <w:rsid w:val="00B05E04"/>
    <w:rsid w:val="00B073BF"/>
    <w:rsid w:val="00B102C8"/>
    <w:rsid w:val="00B12919"/>
    <w:rsid w:val="00B1338E"/>
    <w:rsid w:val="00B1397D"/>
    <w:rsid w:val="00B14852"/>
    <w:rsid w:val="00B14853"/>
    <w:rsid w:val="00B16EC3"/>
    <w:rsid w:val="00B1700A"/>
    <w:rsid w:val="00B175F5"/>
    <w:rsid w:val="00B17DDE"/>
    <w:rsid w:val="00B200C7"/>
    <w:rsid w:val="00B20DAC"/>
    <w:rsid w:val="00B21C94"/>
    <w:rsid w:val="00B2210F"/>
    <w:rsid w:val="00B23687"/>
    <w:rsid w:val="00B23A13"/>
    <w:rsid w:val="00B24050"/>
    <w:rsid w:val="00B24DE7"/>
    <w:rsid w:val="00B25CD2"/>
    <w:rsid w:val="00B27714"/>
    <w:rsid w:val="00B3141D"/>
    <w:rsid w:val="00B32CA3"/>
    <w:rsid w:val="00B336F9"/>
    <w:rsid w:val="00B337FB"/>
    <w:rsid w:val="00B342D9"/>
    <w:rsid w:val="00B3553F"/>
    <w:rsid w:val="00B358B6"/>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4A35"/>
    <w:rsid w:val="00B54ADA"/>
    <w:rsid w:val="00B54C6D"/>
    <w:rsid w:val="00B55363"/>
    <w:rsid w:val="00B5546A"/>
    <w:rsid w:val="00B55948"/>
    <w:rsid w:val="00B5737E"/>
    <w:rsid w:val="00B61A96"/>
    <w:rsid w:val="00B6292D"/>
    <w:rsid w:val="00B62F0A"/>
    <w:rsid w:val="00B63BD5"/>
    <w:rsid w:val="00B6771D"/>
    <w:rsid w:val="00B67B71"/>
    <w:rsid w:val="00B70E6D"/>
    <w:rsid w:val="00B71CD1"/>
    <w:rsid w:val="00B7377A"/>
    <w:rsid w:val="00B74749"/>
    <w:rsid w:val="00B74D9F"/>
    <w:rsid w:val="00B7528D"/>
    <w:rsid w:val="00B75713"/>
    <w:rsid w:val="00B770E6"/>
    <w:rsid w:val="00B773CA"/>
    <w:rsid w:val="00B7798A"/>
    <w:rsid w:val="00B80031"/>
    <w:rsid w:val="00B80478"/>
    <w:rsid w:val="00B80E49"/>
    <w:rsid w:val="00B82175"/>
    <w:rsid w:val="00B82541"/>
    <w:rsid w:val="00B82E6E"/>
    <w:rsid w:val="00B8311A"/>
    <w:rsid w:val="00B83400"/>
    <w:rsid w:val="00B839D0"/>
    <w:rsid w:val="00B8400D"/>
    <w:rsid w:val="00B85996"/>
    <w:rsid w:val="00B85A9B"/>
    <w:rsid w:val="00B85D32"/>
    <w:rsid w:val="00B87D9E"/>
    <w:rsid w:val="00B909F9"/>
    <w:rsid w:val="00B91A11"/>
    <w:rsid w:val="00B91D54"/>
    <w:rsid w:val="00B928A8"/>
    <w:rsid w:val="00B929BA"/>
    <w:rsid w:val="00B92FBF"/>
    <w:rsid w:val="00B94146"/>
    <w:rsid w:val="00B95F45"/>
    <w:rsid w:val="00B95F8D"/>
    <w:rsid w:val="00B96491"/>
    <w:rsid w:val="00B977A6"/>
    <w:rsid w:val="00B97927"/>
    <w:rsid w:val="00BA1263"/>
    <w:rsid w:val="00BA1712"/>
    <w:rsid w:val="00BA1F6A"/>
    <w:rsid w:val="00BA3041"/>
    <w:rsid w:val="00BA345B"/>
    <w:rsid w:val="00BA3743"/>
    <w:rsid w:val="00BA3DA7"/>
    <w:rsid w:val="00BA4234"/>
    <w:rsid w:val="00BA5077"/>
    <w:rsid w:val="00BA53D2"/>
    <w:rsid w:val="00BA5AC9"/>
    <w:rsid w:val="00BA6AF6"/>
    <w:rsid w:val="00BA78EA"/>
    <w:rsid w:val="00BA7E13"/>
    <w:rsid w:val="00BA7ECB"/>
    <w:rsid w:val="00BB0977"/>
    <w:rsid w:val="00BB10C4"/>
    <w:rsid w:val="00BB167F"/>
    <w:rsid w:val="00BB2B0B"/>
    <w:rsid w:val="00BB3A88"/>
    <w:rsid w:val="00BB3A8A"/>
    <w:rsid w:val="00BB4062"/>
    <w:rsid w:val="00BB4208"/>
    <w:rsid w:val="00BB43AC"/>
    <w:rsid w:val="00BB7048"/>
    <w:rsid w:val="00BC1ECC"/>
    <w:rsid w:val="00BC2F15"/>
    <w:rsid w:val="00BC3D9F"/>
    <w:rsid w:val="00BC400B"/>
    <w:rsid w:val="00BC441C"/>
    <w:rsid w:val="00BC4E13"/>
    <w:rsid w:val="00BC7590"/>
    <w:rsid w:val="00BD164A"/>
    <w:rsid w:val="00BD26DE"/>
    <w:rsid w:val="00BD41BC"/>
    <w:rsid w:val="00BD424B"/>
    <w:rsid w:val="00BD4F50"/>
    <w:rsid w:val="00BD73C4"/>
    <w:rsid w:val="00BD78A7"/>
    <w:rsid w:val="00BE15B1"/>
    <w:rsid w:val="00BE2D83"/>
    <w:rsid w:val="00BE3A0D"/>
    <w:rsid w:val="00BE3B0D"/>
    <w:rsid w:val="00BE4089"/>
    <w:rsid w:val="00BE52EB"/>
    <w:rsid w:val="00BE59AB"/>
    <w:rsid w:val="00BE69C9"/>
    <w:rsid w:val="00BE6E0E"/>
    <w:rsid w:val="00BE7940"/>
    <w:rsid w:val="00BE7BCC"/>
    <w:rsid w:val="00BF00A4"/>
    <w:rsid w:val="00BF0D80"/>
    <w:rsid w:val="00BF0D8D"/>
    <w:rsid w:val="00BF1D1A"/>
    <w:rsid w:val="00BF2F11"/>
    <w:rsid w:val="00BF2F92"/>
    <w:rsid w:val="00BF4FAD"/>
    <w:rsid w:val="00BF70BC"/>
    <w:rsid w:val="00BF7DA3"/>
    <w:rsid w:val="00C001C5"/>
    <w:rsid w:val="00C0064E"/>
    <w:rsid w:val="00C00F19"/>
    <w:rsid w:val="00C01698"/>
    <w:rsid w:val="00C03C3A"/>
    <w:rsid w:val="00C04A81"/>
    <w:rsid w:val="00C057A8"/>
    <w:rsid w:val="00C10A24"/>
    <w:rsid w:val="00C12624"/>
    <w:rsid w:val="00C12BF9"/>
    <w:rsid w:val="00C13DEA"/>
    <w:rsid w:val="00C15383"/>
    <w:rsid w:val="00C15B04"/>
    <w:rsid w:val="00C16627"/>
    <w:rsid w:val="00C17583"/>
    <w:rsid w:val="00C220BE"/>
    <w:rsid w:val="00C220C6"/>
    <w:rsid w:val="00C2214A"/>
    <w:rsid w:val="00C2222B"/>
    <w:rsid w:val="00C2338D"/>
    <w:rsid w:val="00C23847"/>
    <w:rsid w:val="00C24541"/>
    <w:rsid w:val="00C24A48"/>
    <w:rsid w:val="00C26669"/>
    <w:rsid w:val="00C276F1"/>
    <w:rsid w:val="00C279A1"/>
    <w:rsid w:val="00C27B81"/>
    <w:rsid w:val="00C30769"/>
    <w:rsid w:val="00C329A7"/>
    <w:rsid w:val="00C32A7B"/>
    <w:rsid w:val="00C333B9"/>
    <w:rsid w:val="00C33ABB"/>
    <w:rsid w:val="00C33D6A"/>
    <w:rsid w:val="00C3493A"/>
    <w:rsid w:val="00C34B01"/>
    <w:rsid w:val="00C37140"/>
    <w:rsid w:val="00C374CC"/>
    <w:rsid w:val="00C408B5"/>
    <w:rsid w:val="00C41934"/>
    <w:rsid w:val="00C419AA"/>
    <w:rsid w:val="00C42675"/>
    <w:rsid w:val="00C42E1D"/>
    <w:rsid w:val="00C43209"/>
    <w:rsid w:val="00C4392C"/>
    <w:rsid w:val="00C45087"/>
    <w:rsid w:val="00C45119"/>
    <w:rsid w:val="00C5210D"/>
    <w:rsid w:val="00C528F7"/>
    <w:rsid w:val="00C53491"/>
    <w:rsid w:val="00C5374D"/>
    <w:rsid w:val="00C54837"/>
    <w:rsid w:val="00C55429"/>
    <w:rsid w:val="00C568AA"/>
    <w:rsid w:val="00C57751"/>
    <w:rsid w:val="00C60BCC"/>
    <w:rsid w:val="00C64138"/>
    <w:rsid w:val="00C64801"/>
    <w:rsid w:val="00C64B67"/>
    <w:rsid w:val="00C64E8A"/>
    <w:rsid w:val="00C6511F"/>
    <w:rsid w:val="00C6637A"/>
    <w:rsid w:val="00C74021"/>
    <w:rsid w:val="00C74984"/>
    <w:rsid w:val="00C772ED"/>
    <w:rsid w:val="00C8113D"/>
    <w:rsid w:val="00C81189"/>
    <w:rsid w:val="00C81215"/>
    <w:rsid w:val="00C812B7"/>
    <w:rsid w:val="00C81746"/>
    <w:rsid w:val="00C81880"/>
    <w:rsid w:val="00C81AD6"/>
    <w:rsid w:val="00C82073"/>
    <w:rsid w:val="00C82A9B"/>
    <w:rsid w:val="00C831D8"/>
    <w:rsid w:val="00C83229"/>
    <w:rsid w:val="00C83E0A"/>
    <w:rsid w:val="00C84702"/>
    <w:rsid w:val="00C84760"/>
    <w:rsid w:val="00C851DF"/>
    <w:rsid w:val="00C857EF"/>
    <w:rsid w:val="00C8642A"/>
    <w:rsid w:val="00C86E97"/>
    <w:rsid w:val="00C87624"/>
    <w:rsid w:val="00C907DD"/>
    <w:rsid w:val="00C90E61"/>
    <w:rsid w:val="00C92A90"/>
    <w:rsid w:val="00C94460"/>
    <w:rsid w:val="00C948EF"/>
    <w:rsid w:val="00C95132"/>
    <w:rsid w:val="00C96F69"/>
    <w:rsid w:val="00CA0525"/>
    <w:rsid w:val="00CA21BC"/>
    <w:rsid w:val="00CA24D8"/>
    <w:rsid w:val="00CA2EC2"/>
    <w:rsid w:val="00CA354F"/>
    <w:rsid w:val="00CA3B06"/>
    <w:rsid w:val="00CA3DC8"/>
    <w:rsid w:val="00CA416E"/>
    <w:rsid w:val="00CA443B"/>
    <w:rsid w:val="00CA4B1D"/>
    <w:rsid w:val="00CA4D0B"/>
    <w:rsid w:val="00CA515D"/>
    <w:rsid w:val="00CA5357"/>
    <w:rsid w:val="00CA69A4"/>
    <w:rsid w:val="00CA7FF9"/>
    <w:rsid w:val="00CB1F2B"/>
    <w:rsid w:val="00CB2A85"/>
    <w:rsid w:val="00CB437B"/>
    <w:rsid w:val="00CB4C09"/>
    <w:rsid w:val="00CB59C5"/>
    <w:rsid w:val="00CB657D"/>
    <w:rsid w:val="00CB66B4"/>
    <w:rsid w:val="00CB6768"/>
    <w:rsid w:val="00CB7FFD"/>
    <w:rsid w:val="00CC0073"/>
    <w:rsid w:val="00CC038C"/>
    <w:rsid w:val="00CC0536"/>
    <w:rsid w:val="00CC0890"/>
    <w:rsid w:val="00CC0C82"/>
    <w:rsid w:val="00CC196B"/>
    <w:rsid w:val="00CC1BF6"/>
    <w:rsid w:val="00CC2108"/>
    <w:rsid w:val="00CC25AD"/>
    <w:rsid w:val="00CC35A8"/>
    <w:rsid w:val="00CC3EF0"/>
    <w:rsid w:val="00CD0B5C"/>
    <w:rsid w:val="00CD1686"/>
    <w:rsid w:val="00CD3C29"/>
    <w:rsid w:val="00CD5337"/>
    <w:rsid w:val="00CD7662"/>
    <w:rsid w:val="00CD7C3B"/>
    <w:rsid w:val="00CD7ECA"/>
    <w:rsid w:val="00CE08A5"/>
    <w:rsid w:val="00CE0C48"/>
    <w:rsid w:val="00CE0C5E"/>
    <w:rsid w:val="00CE2908"/>
    <w:rsid w:val="00CE4728"/>
    <w:rsid w:val="00CE56E3"/>
    <w:rsid w:val="00CE576F"/>
    <w:rsid w:val="00CE59DE"/>
    <w:rsid w:val="00CE6272"/>
    <w:rsid w:val="00CE7615"/>
    <w:rsid w:val="00CF082C"/>
    <w:rsid w:val="00CF09A3"/>
    <w:rsid w:val="00CF15E8"/>
    <w:rsid w:val="00CF2DB5"/>
    <w:rsid w:val="00CF3AD4"/>
    <w:rsid w:val="00CF3C8E"/>
    <w:rsid w:val="00CF5CA4"/>
    <w:rsid w:val="00CF69BE"/>
    <w:rsid w:val="00CF6AF4"/>
    <w:rsid w:val="00CF6E64"/>
    <w:rsid w:val="00D00659"/>
    <w:rsid w:val="00D014EE"/>
    <w:rsid w:val="00D01582"/>
    <w:rsid w:val="00D018DB"/>
    <w:rsid w:val="00D02229"/>
    <w:rsid w:val="00D02572"/>
    <w:rsid w:val="00D0321D"/>
    <w:rsid w:val="00D04055"/>
    <w:rsid w:val="00D044C0"/>
    <w:rsid w:val="00D04BB3"/>
    <w:rsid w:val="00D04F21"/>
    <w:rsid w:val="00D06251"/>
    <w:rsid w:val="00D069C7"/>
    <w:rsid w:val="00D11F19"/>
    <w:rsid w:val="00D139BA"/>
    <w:rsid w:val="00D144F1"/>
    <w:rsid w:val="00D14DD4"/>
    <w:rsid w:val="00D1631A"/>
    <w:rsid w:val="00D170D4"/>
    <w:rsid w:val="00D1739E"/>
    <w:rsid w:val="00D17C56"/>
    <w:rsid w:val="00D211D2"/>
    <w:rsid w:val="00D222AD"/>
    <w:rsid w:val="00D22FFA"/>
    <w:rsid w:val="00D238E5"/>
    <w:rsid w:val="00D23FE8"/>
    <w:rsid w:val="00D240BF"/>
    <w:rsid w:val="00D25C70"/>
    <w:rsid w:val="00D26733"/>
    <w:rsid w:val="00D27492"/>
    <w:rsid w:val="00D303B0"/>
    <w:rsid w:val="00D30954"/>
    <w:rsid w:val="00D31AF1"/>
    <w:rsid w:val="00D33E99"/>
    <w:rsid w:val="00D35DBE"/>
    <w:rsid w:val="00D35FCC"/>
    <w:rsid w:val="00D36C27"/>
    <w:rsid w:val="00D371F4"/>
    <w:rsid w:val="00D40BCD"/>
    <w:rsid w:val="00D40E3A"/>
    <w:rsid w:val="00D413C2"/>
    <w:rsid w:val="00D414D7"/>
    <w:rsid w:val="00D41CF6"/>
    <w:rsid w:val="00D41D50"/>
    <w:rsid w:val="00D41D67"/>
    <w:rsid w:val="00D41EE2"/>
    <w:rsid w:val="00D44842"/>
    <w:rsid w:val="00D45A54"/>
    <w:rsid w:val="00D506EC"/>
    <w:rsid w:val="00D520C7"/>
    <w:rsid w:val="00D52A3D"/>
    <w:rsid w:val="00D53586"/>
    <w:rsid w:val="00D53CD2"/>
    <w:rsid w:val="00D54325"/>
    <w:rsid w:val="00D5567B"/>
    <w:rsid w:val="00D56B99"/>
    <w:rsid w:val="00D573A3"/>
    <w:rsid w:val="00D60456"/>
    <w:rsid w:val="00D6097B"/>
    <w:rsid w:val="00D614E3"/>
    <w:rsid w:val="00D617F5"/>
    <w:rsid w:val="00D61F45"/>
    <w:rsid w:val="00D61F61"/>
    <w:rsid w:val="00D621F1"/>
    <w:rsid w:val="00D625D2"/>
    <w:rsid w:val="00D62DDE"/>
    <w:rsid w:val="00D62EB1"/>
    <w:rsid w:val="00D6467F"/>
    <w:rsid w:val="00D667D7"/>
    <w:rsid w:val="00D667D8"/>
    <w:rsid w:val="00D67084"/>
    <w:rsid w:val="00D67BF3"/>
    <w:rsid w:val="00D70CDD"/>
    <w:rsid w:val="00D70EA0"/>
    <w:rsid w:val="00D719B2"/>
    <w:rsid w:val="00D7241C"/>
    <w:rsid w:val="00D736F8"/>
    <w:rsid w:val="00D73847"/>
    <w:rsid w:val="00D74508"/>
    <w:rsid w:val="00D76C95"/>
    <w:rsid w:val="00D8003D"/>
    <w:rsid w:val="00D807B2"/>
    <w:rsid w:val="00D80B32"/>
    <w:rsid w:val="00D8466A"/>
    <w:rsid w:val="00D8587B"/>
    <w:rsid w:val="00D86B5B"/>
    <w:rsid w:val="00D871C2"/>
    <w:rsid w:val="00D87C0B"/>
    <w:rsid w:val="00D87EB8"/>
    <w:rsid w:val="00D90B77"/>
    <w:rsid w:val="00D92141"/>
    <w:rsid w:val="00D927FC"/>
    <w:rsid w:val="00D92822"/>
    <w:rsid w:val="00D93F96"/>
    <w:rsid w:val="00D94611"/>
    <w:rsid w:val="00D94F0E"/>
    <w:rsid w:val="00D960E7"/>
    <w:rsid w:val="00D977A1"/>
    <w:rsid w:val="00DA3DC4"/>
    <w:rsid w:val="00DA3FCC"/>
    <w:rsid w:val="00DA491E"/>
    <w:rsid w:val="00DA4DE7"/>
    <w:rsid w:val="00DA5553"/>
    <w:rsid w:val="00DA5EFB"/>
    <w:rsid w:val="00DA5FB9"/>
    <w:rsid w:val="00DB2634"/>
    <w:rsid w:val="00DB3FE8"/>
    <w:rsid w:val="00DB4EF6"/>
    <w:rsid w:val="00DB5741"/>
    <w:rsid w:val="00DB5C1E"/>
    <w:rsid w:val="00DB627A"/>
    <w:rsid w:val="00DB69EF"/>
    <w:rsid w:val="00DB7211"/>
    <w:rsid w:val="00DC000A"/>
    <w:rsid w:val="00DC0C53"/>
    <w:rsid w:val="00DC2D36"/>
    <w:rsid w:val="00DC3199"/>
    <w:rsid w:val="00DC5BA9"/>
    <w:rsid w:val="00DC6339"/>
    <w:rsid w:val="00DC75CD"/>
    <w:rsid w:val="00DD0791"/>
    <w:rsid w:val="00DD0F26"/>
    <w:rsid w:val="00DD109E"/>
    <w:rsid w:val="00DD1A83"/>
    <w:rsid w:val="00DD3282"/>
    <w:rsid w:val="00DD33EB"/>
    <w:rsid w:val="00DD3D92"/>
    <w:rsid w:val="00DD55C6"/>
    <w:rsid w:val="00DD6C17"/>
    <w:rsid w:val="00DD70D3"/>
    <w:rsid w:val="00DD78CD"/>
    <w:rsid w:val="00DD7A22"/>
    <w:rsid w:val="00DE1A9D"/>
    <w:rsid w:val="00DE1B60"/>
    <w:rsid w:val="00DE2450"/>
    <w:rsid w:val="00DE262F"/>
    <w:rsid w:val="00DE367C"/>
    <w:rsid w:val="00DE429E"/>
    <w:rsid w:val="00DE478D"/>
    <w:rsid w:val="00DF0900"/>
    <w:rsid w:val="00DF09CD"/>
    <w:rsid w:val="00DF15C4"/>
    <w:rsid w:val="00DF2944"/>
    <w:rsid w:val="00DF5668"/>
    <w:rsid w:val="00DF5AA9"/>
    <w:rsid w:val="00E0095F"/>
    <w:rsid w:val="00E015D0"/>
    <w:rsid w:val="00E020DF"/>
    <w:rsid w:val="00E03338"/>
    <w:rsid w:val="00E03CAF"/>
    <w:rsid w:val="00E05459"/>
    <w:rsid w:val="00E06A89"/>
    <w:rsid w:val="00E06C0B"/>
    <w:rsid w:val="00E10973"/>
    <w:rsid w:val="00E10E1A"/>
    <w:rsid w:val="00E11074"/>
    <w:rsid w:val="00E12737"/>
    <w:rsid w:val="00E1289D"/>
    <w:rsid w:val="00E13DF2"/>
    <w:rsid w:val="00E1406B"/>
    <w:rsid w:val="00E147C0"/>
    <w:rsid w:val="00E15F61"/>
    <w:rsid w:val="00E17D70"/>
    <w:rsid w:val="00E204BE"/>
    <w:rsid w:val="00E21933"/>
    <w:rsid w:val="00E21FCA"/>
    <w:rsid w:val="00E22E8F"/>
    <w:rsid w:val="00E22F4B"/>
    <w:rsid w:val="00E2511C"/>
    <w:rsid w:val="00E25616"/>
    <w:rsid w:val="00E2634B"/>
    <w:rsid w:val="00E272E7"/>
    <w:rsid w:val="00E32558"/>
    <w:rsid w:val="00E33403"/>
    <w:rsid w:val="00E33926"/>
    <w:rsid w:val="00E345D5"/>
    <w:rsid w:val="00E349BB"/>
    <w:rsid w:val="00E34CF8"/>
    <w:rsid w:val="00E3696D"/>
    <w:rsid w:val="00E36C77"/>
    <w:rsid w:val="00E40709"/>
    <w:rsid w:val="00E40820"/>
    <w:rsid w:val="00E40AF9"/>
    <w:rsid w:val="00E42B7C"/>
    <w:rsid w:val="00E43488"/>
    <w:rsid w:val="00E43AB0"/>
    <w:rsid w:val="00E445A2"/>
    <w:rsid w:val="00E44C3F"/>
    <w:rsid w:val="00E453A9"/>
    <w:rsid w:val="00E4565D"/>
    <w:rsid w:val="00E45DD3"/>
    <w:rsid w:val="00E45E08"/>
    <w:rsid w:val="00E46589"/>
    <w:rsid w:val="00E4687E"/>
    <w:rsid w:val="00E46F71"/>
    <w:rsid w:val="00E51233"/>
    <w:rsid w:val="00E533C2"/>
    <w:rsid w:val="00E53570"/>
    <w:rsid w:val="00E54115"/>
    <w:rsid w:val="00E56F16"/>
    <w:rsid w:val="00E57BC7"/>
    <w:rsid w:val="00E63D04"/>
    <w:rsid w:val="00E640D4"/>
    <w:rsid w:val="00E6494B"/>
    <w:rsid w:val="00E66D42"/>
    <w:rsid w:val="00E67E67"/>
    <w:rsid w:val="00E70B1B"/>
    <w:rsid w:val="00E71207"/>
    <w:rsid w:val="00E71D57"/>
    <w:rsid w:val="00E72A24"/>
    <w:rsid w:val="00E73993"/>
    <w:rsid w:val="00E73FF8"/>
    <w:rsid w:val="00E74012"/>
    <w:rsid w:val="00E74C26"/>
    <w:rsid w:val="00E7526B"/>
    <w:rsid w:val="00E754AE"/>
    <w:rsid w:val="00E756EB"/>
    <w:rsid w:val="00E76656"/>
    <w:rsid w:val="00E76888"/>
    <w:rsid w:val="00E7702F"/>
    <w:rsid w:val="00E7714D"/>
    <w:rsid w:val="00E802DC"/>
    <w:rsid w:val="00E8257A"/>
    <w:rsid w:val="00E83BDF"/>
    <w:rsid w:val="00E8520A"/>
    <w:rsid w:val="00E85AC4"/>
    <w:rsid w:val="00E85CF1"/>
    <w:rsid w:val="00E866DD"/>
    <w:rsid w:val="00E879BF"/>
    <w:rsid w:val="00E87DA8"/>
    <w:rsid w:val="00E90E7C"/>
    <w:rsid w:val="00E910AE"/>
    <w:rsid w:val="00E91229"/>
    <w:rsid w:val="00E91AAF"/>
    <w:rsid w:val="00E9203F"/>
    <w:rsid w:val="00E92392"/>
    <w:rsid w:val="00E9457F"/>
    <w:rsid w:val="00E94B3D"/>
    <w:rsid w:val="00E963F2"/>
    <w:rsid w:val="00E976AB"/>
    <w:rsid w:val="00E97C9F"/>
    <w:rsid w:val="00EA0A23"/>
    <w:rsid w:val="00EA0DF4"/>
    <w:rsid w:val="00EA1D61"/>
    <w:rsid w:val="00EA3A3C"/>
    <w:rsid w:val="00EA44DD"/>
    <w:rsid w:val="00EA4BAD"/>
    <w:rsid w:val="00EA4F6C"/>
    <w:rsid w:val="00EA68CC"/>
    <w:rsid w:val="00EA747C"/>
    <w:rsid w:val="00EA7A1E"/>
    <w:rsid w:val="00EA7A26"/>
    <w:rsid w:val="00EB0534"/>
    <w:rsid w:val="00EB066A"/>
    <w:rsid w:val="00EB0994"/>
    <w:rsid w:val="00EB1AC8"/>
    <w:rsid w:val="00EB2093"/>
    <w:rsid w:val="00EB28B5"/>
    <w:rsid w:val="00EB2F7C"/>
    <w:rsid w:val="00EB3426"/>
    <w:rsid w:val="00EB4472"/>
    <w:rsid w:val="00EB55E6"/>
    <w:rsid w:val="00EB6AE7"/>
    <w:rsid w:val="00EB727F"/>
    <w:rsid w:val="00EC124E"/>
    <w:rsid w:val="00EC12AF"/>
    <w:rsid w:val="00EC12C4"/>
    <w:rsid w:val="00EC12FD"/>
    <w:rsid w:val="00EC354A"/>
    <w:rsid w:val="00EC381F"/>
    <w:rsid w:val="00EC4D62"/>
    <w:rsid w:val="00EC66A0"/>
    <w:rsid w:val="00EC6A3F"/>
    <w:rsid w:val="00EC73A2"/>
    <w:rsid w:val="00EC761D"/>
    <w:rsid w:val="00ED25A6"/>
    <w:rsid w:val="00ED2BFB"/>
    <w:rsid w:val="00ED4064"/>
    <w:rsid w:val="00ED4FA2"/>
    <w:rsid w:val="00ED5AF3"/>
    <w:rsid w:val="00ED662D"/>
    <w:rsid w:val="00EE0AFE"/>
    <w:rsid w:val="00EE1DC5"/>
    <w:rsid w:val="00EE2643"/>
    <w:rsid w:val="00EE361D"/>
    <w:rsid w:val="00EE4105"/>
    <w:rsid w:val="00EE4E04"/>
    <w:rsid w:val="00EE7312"/>
    <w:rsid w:val="00EE7859"/>
    <w:rsid w:val="00EF02F5"/>
    <w:rsid w:val="00EF115C"/>
    <w:rsid w:val="00EF1D78"/>
    <w:rsid w:val="00EF2D12"/>
    <w:rsid w:val="00EF3145"/>
    <w:rsid w:val="00EF376C"/>
    <w:rsid w:val="00EF400F"/>
    <w:rsid w:val="00EF4404"/>
    <w:rsid w:val="00EF5187"/>
    <w:rsid w:val="00EF5467"/>
    <w:rsid w:val="00EF7374"/>
    <w:rsid w:val="00EF7A45"/>
    <w:rsid w:val="00F00512"/>
    <w:rsid w:val="00F007F9"/>
    <w:rsid w:val="00F0095E"/>
    <w:rsid w:val="00F01AB1"/>
    <w:rsid w:val="00F0255B"/>
    <w:rsid w:val="00F035E4"/>
    <w:rsid w:val="00F04121"/>
    <w:rsid w:val="00F04B7B"/>
    <w:rsid w:val="00F05DD4"/>
    <w:rsid w:val="00F060CB"/>
    <w:rsid w:val="00F07AC1"/>
    <w:rsid w:val="00F10E08"/>
    <w:rsid w:val="00F11C1A"/>
    <w:rsid w:val="00F12D62"/>
    <w:rsid w:val="00F12DB6"/>
    <w:rsid w:val="00F1459C"/>
    <w:rsid w:val="00F15806"/>
    <w:rsid w:val="00F171DD"/>
    <w:rsid w:val="00F174BA"/>
    <w:rsid w:val="00F2034E"/>
    <w:rsid w:val="00F20509"/>
    <w:rsid w:val="00F215DB"/>
    <w:rsid w:val="00F21C7A"/>
    <w:rsid w:val="00F23B3B"/>
    <w:rsid w:val="00F25FC6"/>
    <w:rsid w:val="00F260BB"/>
    <w:rsid w:val="00F26AA9"/>
    <w:rsid w:val="00F273A3"/>
    <w:rsid w:val="00F274D5"/>
    <w:rsid w:val="00F30692"/>
    <w:rsid w:val="00F306C2"/>
    <w:rsid w:val="00F30DDB"/>
    <w:rsid w:val="00F31C67"/>
    <w:rsid w:val="00F320B7"/>
    <w:rsid w:val="00F333BE"/>
    <w:rsid w:val="00F3433A"/>
    <w:rsid w:val="00F35CED"/>
    <w:rsid w:val="00F365B1"/>
    <w:rsid w:val="00F36C80"/>
    <w:rsid w:val="00F414E0"/>
    <w:rsid w:val="00F4304D"/>
    <w:rsid w:val="00F45F1E"/>
    <w:rsid w:val="00F4721C"/>
    <w:rsid w:val="00F474CA"/>
    <w:rsid w:val="00F47CE9"/>
    <w:rsid w:val="00F47D20"/>
    <w:rsid w:val="00F50A89"/>
    <w:rsid w:val="00F50AFA"/>
    <w:rsid w:val="00F50B61"/>
    <w:rsid w:val="00F5413E"/>
    <w:rsid w:val="00F55273"/>
    <w:rsid w:val="00F57B11"/>
    <w:rsid w:val="00F6077C"/>
    <w:rsid w:val="00F61461"/>
    <w:rsid w:val="00F6401D"/>
    <w:rsid w:val="00F6465C"/>
    <w:rsid w:val="00F647D4"/>
    <w:rsid w:val="00F65AED"/>
    <w:rsid w:val="00F65C36"/>
    <w:rsid w:val="00F66CFB"/>
    <w:rsid w:val="00F671E7"/>
    <w:rsid w:val="00F67516"/>
    <w:rsid w:val="00F7002F"/>
    <w:rsid w:val="00F707FC"/>
    <w:rsid w:val="00F7170A"/>
    <w:rsid w:val="00F73801"/>
    <w:rsid w:val="00F740E5"/>
    <w:rsid w:val="00F82DB1"/>
    <w:rsid w:val="00F83368"/>
    <w:rsid w:val="00F8388A"/>
    <w:rsid w:val="00F83983"/>
    <w:rsid w:val="00F83ADD"/>
    <w:rsid w:val="00F84888"/>
    <w:rsid w:val="00F84B86"/>
    <w:rsid w:val="00F85FAB"/>
    <w:rsid w:val="00F8621C"/>
    <w:rsid w:val="00F87FCD"/>
    <w:rsid w:val="00F9175C"/>
    <w:rsid w:val="00F918FA"/>
    <w:rsid w:val="00F91950"/>
    <w:rsid w:val="00F91A28"/>
    <w:rsid w:val="00F9371E"/>
    <w:rsid w:val="00F93B42"/>
    <w:rsid w:val="00F94818"/>
    <w:rsid w:val="00F9519B"/>
    <w:rsid w:val="00F955CB"/>
    <w:rsid w:val="00F969EC"/>
    <w:rsid w:val="00F96F63"/>
    <w:rsid w:val="00F97869"/>
    <w:rsid w:val="00F97F45"/>
    <w:rsid w:val="00FA1B11"/>
    <w:rsid w:val="00FA45DD"/>
    <w:rsid w:val="00FA479C"/>
    <w:rsid w:val="00FA4902"/>
    <w:rsid w:val="00FA5645"/>
    <w:rsid w:val="00FA604D"/>
    <w:rsid w:val="00FA67AB"/>
    <w:rsid w:val="00FA69B3"/>
    <w:rsid w:val="00FA69BE"/>
    <w:rsid w:val="00FA6BB6"/>
    <w:rsid w:val="00FA7948"/>
    <w:rsid w:val="00FB0CBA"/>
    <w:rsid w:val="00FB129A"/>
    <w:rsid w:val="00FB2A78"/>
    <w:rsid w:val="00FB3335"/>
    <w:rsid w:val="00FB41CE"/>
    <w:rsid w:val="00FB5D3F"/>
    <w:rsid w:val="00FB69CD"/>
    <w:rsid w:val="00FB6C25"/>
    <w:rsid w:val="00FB6E71"/>
    <w:rsid w:val="00FB774F"/>
    <w:rsid w:val="00FB7E44"/>
    <w:rsid w:val="00FB7ED3"/>
    <w:rsid w:val="00FC0297"/>
    <w:rsid w:val="00FC08EF"/>
    <w:rsid w:val="00FC15EA"/>
    <w:rsid w:val="00FC1FA4"/>
    <w:rsid w:val="00FC2A1F"/>
    <w:rsid w:val="00FC3471"/>
    <w:rsid w:val="00FC3AF1"/>
    <w:rsid w:val="00FC3CC2"/>
    <w:rsid w:val="00FC41A8"/>
    <w:rsid w:val="00FC4235"/>
    <w:rsid w:val="00FC4A94"/>
    <w:rsid w:val="00FC5750"/>
    <w:rsid w:val="00FC5D03"/>
    <w:rsid w:val="00FC61FB"/>
    <w:rsid w:val="00FC6CB1"/>
    <w:rsid w:val="00FD2060"/>
    <w:rsid w:val="00FD3583"/>
    <w:rsid w:val="00FD397F"/>
    <w:rsid w:val="00FD464E"/>
    <w:rsid w:val="00FD71EF"/>
    <w:rsid w:val="00FD7574"/>
    <w:rsid w:val="00FE0065"/>
    <w:rsid w:val="00FE0847"/>
    <w:rsid w:val="00FE0D8A"/>
    <w:rsid w:val="00FE282F"/>
    <w:rsid w:val="00FE2B7E"/>
    <w:rsid w:val="00FE3031"/>
    <w:rsid w:val="00FE3128"/>
    <w:rsid w:val="00FE3916"/>
    <w:rsid w:val="00FE52F8"/>
    <w:rsid w:val="00FE557F"/>
    <w:rsid w:val="00FE630D"/>
    <w:rsid w:val="00FE7185"/>
    <w:rsid w:val="00FE78CA"/>
    <w:rsid w:val="00FF08BD"/>
    <w:rsid w:val="00FF236A"/>
    <w:rsid w:val="00FF410D"/>
    <w:rsid w:val="00FF443F"/>
    <w:rsid w:val="00FF4B54"/>
    <w:rsid w:val="00FF5421"/>
    <w:rsid w:val="00FF5EEA"/>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DD3"/>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350898"/>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
    <w:name w:val="Unresolved Mention"/>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vhdshf2oms2wcnsvk7sdv3so.blob.core.windows.net/thearp-media/documents/Order_Dismissing_Complaint_2.3.22.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asetext.com/case/gaffney-v-cummings" TargetMode="External"/><Relationship Id="rId18" Type="http://schemas.openxmlformats.org/officeDocument/2006/relationships/hyperlink" Target="https://casetext.com/case/shelby-cnty-v-holder-8"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casetext.com/case/vieth-v-jubelirer-4" TargetMode="External"/><Relationship Id="rId7" Type="http://schemas.openxmlformats.org/officeDocument/2006/relationships/endnotes" Target="endnotes.xml"/><Relationship Id="rId12" Type="http://schemas.openxmlformats.org/officeDocument/2006/relationships/hyperlink" Target="https://casetext.com/case/davis-v-bandemer" TargetMode="External"/><Relationship Id="rId17" Type="http://schemas.openxmlformats.org/officeDocument/2006/relationships/hyperlink" Target="https://casetext.com/case/harkenrider-v-hochul-7"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casetext.com/case/league-of-women-voters-of-pa-v-commonwealth-15" TargetMode="External"/><Relationship Id="rId20" Type="http://schemas.openxmlformats.org/officeDocument/2006/relationships/hyperlink" Target="https://casetext.com/case/rucho-v-common-cause-2"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se-law.vlex.com/vid/common-cause-v-rucho-893750595"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casetext.com/case/harris-v-mccrory" TargetMode="External"/><Relationship Id="rId23" Type="http://schemas.openxmlformats.org/officeDocument/2006/relationships/header" Target="header2.xml"/><Relationship Id="rId28" Type="http://schemas.microsoft.com/office/2018/08/relationships/commentsExtensible" Target="commentsExtensible.xml"/><Relationship Id="rId10" Type="http://schemas.openxmlformats.org/officeDocument/2006/relationships/hyperlink" Target="https://casetext.com/case/carter-v-chapman-7" TargetMode="External"/><Relationship Id="rId19" Type="http://schemas.openxmlformats.org/officeDocument/2006/relationships/hyperlink" Target="https://casetext.com/case/league-v-perry-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asetext.com/case/harper-v-lewis-1" TargetMode="External"/><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storage.courtlistener.com/recap/gov.uscourts.gand.298476/gov.uscourts.gand.298476.134.0.pdf"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6CE7684C837484CBD5F61651F9398A7"/>
        <w:category>
          <w:name w:val="General"/>
          <w:gallery w:val="placeholder"/>
        </w:category>
        <w:types>
          <w:type w:val="bbPlcHdr"/>
        </w:types>
        <w:behaviors>
          <w:behavior w:val="content"/>
        </w:behaviors>
        <w:guid w:val="{04242E2F-832C-BC40-8141-10728AC6ACB5}"/>
      </w:docPartPr>
      <w:docPartBody>
        <w:p w:rsidR="002029C0" w:rsidRDefault="00FA12DD" w:rsidP="00FA12DD">
          <w:pPr>
            <w:pStyle w:val="A6CE7684C837484CBD5F61651F9398A7"/>
          </w:pPr>
          <w:r w:rsidRPr="00D334E9">
            <w:rPr>
              <w:rStyle w:val="PlaceholderText"/>
            </w:rPr>
            <w:t>Click or tap here to enter text.</w:t>
          </w:r>
        </w:p>
      </w:docPartBody>
    </w:docPart>
    <w:docPart>
      <w:docPartPr>
        <w:name w:val="6A20FB430809475B8A1F8E7F8E9B1066"/>
        <w:category>
          <w:name w:val="General"/>
          <w:gallery w:val="placeholder"/>
        </w:category>
        <w:types>
          <w:type w:val="bbPlcHdr"/>
        </w:types>
        <w:behaviors>
          <w:behavior w:val="content"/>
        </w:behaviors>
        <w:guid w:val="{F6A70BAE-1B60-42B3-BDE4-91C1725C8BA7}"/>
      </w:docPartPr>
      <w:docPartBody>
        <w:p w:rsidR="00FC325A" w:rsidRDefault="00752251" w:rsidP="00752251">
          <w:pPr>
            <w:pStyle w:val="6A20FB430809475B8A1F8E7F8E9B1066"/>
          </w:pPr>
          <w:r w:rsidRPr="00D334E9">
            <w:rPr>
              <w:rStyle w:val="PlaceholderText"/>
            </w:rPr>
            <w:t>Click or tap here to enter text.</w:t>
          </w:r>
        </w:p>
      </w:docPartBody>
    </w:docPart>
    <w:docPart>
      <w:docPartPr>
        <w:name w:val="3B7C5E31B2534667A72FFA7F9FBC4F4A"/>
        <w:category>
          <w:name w:val="General"/>
          <w:gallery w:val="placeholder"/>
        </w:category>
        <w:types>
          <w:type w:val="bbPlcHdr"/>
        </w:types>
        <w:behaviors>
          <w:behavior w:val="content"/>
        </w:behaviors>
        <w:guid w:val="{EF6FDA68-C305-418B-A454-5EB72E179080}"/>
      </w:docPartPr>
      <w:docPartBody>
        <w:p w:rsidR="00E15CE6" w:rsidRDefault="00FC325A" w:rsidP="00FC325A">
          <w:pPr>
            <w:pStyle w:val="3B7C5E31B2534667A72FFA7F9FBC4F4A"/>
          </w:pPr>
          <w:r w:rsidRPr="00D334E9">
            <w:rPr>
              <w:rStyle w:val="PlaceholderText"/>
            </w:rPr>
            <w:t>Click or tap here to enter text.</w:t>
          </w:r>
        </w:p>
      </w:docPartBody>
    </w:docPart>
    <w:docPart>
      <w:docPartPr>
        <w:name w:val="0E43E9398AB14BFDB10AE4904B7CED42"/>
        <w:category>
          <w:name w:val="General"/>
          <w:gallery w:val="placeholder"/>
        </w:category>
        <w:types>
          <w:type w:val="bbPlcHdr"/>
        </w:types>
        <w:behaviors>
          <w:behavior w:val="content"/>
        </w:behaviors>
        <w:guid w:val="{828FB967-18C9-4428-81CD-00F9D456C35D}"/>
      </w:docPartPr>
      <w:docPartBody>
        <w:p w:rsidR="00E15CE6" w:rsidRDefault="00FC325A" w:rsidP="00FC325A">
          <w:pPr>
            <w:pStyle w:val="0E43E9398AB14BFDB10AE4904B7CED42"/>
          </w:pPr>
          <w:r w:rsidRPr="00D334E9">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FA5ED25-4C4D-4744-B3B4-7875AFED4E67}"/>
      </w:docPartPr>
      <w:docPartBody>
        <w:p w:rsidR="00BA6D58" w:rsidRDefault="00E15CE6">
          <w:r w:rsidRPr="00860B07">
            <w:rPr>
              <w:rStyle w:val="PlaceholderText"/>
            </w:rPr>
            <w:t>Click or tap here to enter text.</w:t>
          </w:r>
        </w:p>
      </w:docPartBody>
    </w:docPart>
    <w:docPart>
      <w:docPartPr>
        <w:name w:val="7D818615B491AB40AFF0542EC77D4168"/>
        <w:category>
          <w:name w:val="General"/>
          <w:gallery w:val="placeholder"/>
        </w:category>
        <w:types>
          <w:type w:val="bbPlcHdr"/>
        </w:types>
        <w:behaviors>
          <w:behavior w:val="content"/>
        </w:behaviors>
        <w:guid w:val="{2E68E0EE-1D4D-6347-88A9-31C180053105}"/>
      </w:docPartPr>
      <w:docPartBody>
        <w:p w:rsidR="00C13CEF" w:rsidRDefault="00FB1A8A">
          <w:pPr>
            <w:pStyle w:val="7D818615B491AB40AFF0542EC77D4168"/>
          </w:pPr>
          <w:r w:rsidRPr="00884EE4">
            <w:rPr>
              <w:rStyle w:val="PlaceholderText"/>
            </w:rPr>
            <w:t>Click or tap here to enter text.</w:t>
          </w:r>
        </w:p>
      </w:docPartBody>
    </w:docPart>
    <w:docPart>
      <w:docPartPr>
        <w:name w:val="1A56E04EC06E1C46869A18B65E62EFFA"/>
        <w:category>
          <w:name w:val="General"/>
          <w:gallery w:val="placeholder"/>
        </w:category>
        <w:types>
          <w:type w:val="bbPlcHdr"/>
        </w:types>
        <w:behaviors>
          <w:behavior w:val="content"/>
        </w:behaviors>
        <w:guid w:val="{60FEF57D-5179-5A4E-A8C0-D5F255837FD4}"/>
      </w:docPartPr>
      <w:docPartBody>
        <w:p w:rsidR="00FB1A8A" w:rsidRDefault="00C13CEF" w:rsidP="00C13CEF">
          <w:pPr>
            <w:pStyle w:val="1A56E04EC06E1C46869A18B65E62EFFA"/>
          </w:pPr>
          <w:r w:rsidRPr="00D334E9">
            <w:rPr>
              <w:rStyle w:val="PlaceholderText"/>
            </w:rPr>
            <w:t>Click or tap here to enter text.</w:t>
          </w:r>
        </w:p>
      </w:docPartBody>
    </w:docPart>
    <w:docPart>
      <w:docPartPr>
        <w:name w:val="B907F655E2FA4DB6BB7A500C247773E7"/>
        <w:category>
          <w:name w:val="General"/>
          <w:gallery w:val="placeholder"/>
        </w:category>
        <w:types>
          <w:type w:val="bbPlcHdr"/>
        </w:types>
        <w:behaviors>
          <w:behavior w:val="content"/>
        </w:behaviors>
        <w:guid w:val="{4674C60A-D59B-4A6F-9369-D1BE1A72B9B6}"/>
      </w:docPartPr>
      <w:docPartBody>
        <w:p w:rsidR="004A02E7" w:rsidRDefault="00D8202D" w:rsidP="00D8202D">
          <w:pPr>
            <w:pStyle w:val="B907F655E2FA4DB6BB7A500C247773E7"/>
          </w:pPr>
          <w:r w:rsidRPr="00860B07">
            <w:rPr>
              <w:rStyle w:val="PlaceholderText"/>
            </w:rPr>
            <w:t>Click or tap here to enter text.</w:t>
          </w:r>
        </w:p>
      </w:docPartBody>
    </w:docPart>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9A8BD63449664F8DBE33FD9636D92FB3"/>
        <w:category>
          <w:name w:val="General"/>
          <w:gallery w:val="placeholder"/>
        </w:category>
        <w:types>
          <w:type w:val="bbPlcHdr"/>
        </w:types>
        <w:behaviors>
          <w:behavior w:val="content"/>
        </w:behaviors>
        <w:guid w:val="{1DC8E161-2777-4C62-B05E-27CD5B467832}"/>
      </w:docPartPr>
      <w:docPartBody>
        <w:p w:rsidR="00147343" w:rsidRDefault="00147343" w:rsidP="00147343">
          <w:pPr>
            <w:pStyle w:val="9A8BD63449664F8DBE33FD9636D92FB3"/>
          </w:pPr>
          <w:r w:rsidRPr="00860B07">
            <w:rPr>
              <w:rStyle w:val="PlaceholderText"/>
            </w:rPr>
            <w:t>Click or tap here to enter text.</w:t>
          </w:r>
        </w:p>
      </w:docPartBody>
    </w:docPart>
    <w:docPart>
      <w:docPartPr>
        <w:name w:val="2533F660CFCD401A855197E3F9883EAB"/>
        <w:category>
          <w:name w:val="General"/>
          <w:gallery w:val="placeholder"/>
        </w:category>
        <w:types>
          <w:type w:val="bbPlcHdr"/>
        </w:types>
        <w:behaviors>
          <w:behavior w:val="content"/>
        </w:behaviors>
        <w:guid w:val="{0AD17C34-D8DF-4CEB-B4D2-B3A4C5B10C18}"/>
      </w:docPartPr>
      <w:docPartBody>
        <w:p w:rsidR="00A2552A" w:rsidRDefault="00A2552A" w:rsidP="00A2552A">
          <w:pPr>
            <w:pStyle w:val="2533F660CFCD401A855197E3F9883EAB"/>
          </w:pPr>
          <w:r w:rsidRPr="00884EE4">
            <w:rPr>
              <w:rStyle w:val="PlaceholderText"/>
            </w:rPr>
            <w:t>Click or tap here to enter text.</w:t>
          </w:r>
        </w:p>
      </w:docPartBody>
    </w:docPart>
    <w:docPart>
      <w:docPartPr>
        <w:name w:val="27AEA758EA5143CFB2AFAF18E4BFCB59"/>
        <w:category>
          <w:name w:val="General"/>
          <w:gallery w:val="placeholder"/>
        </w:category>
        <w:types>
          <w:type w:val="bbPlcHdr"/>
        </w:types>
        <w:behaviors>
          <w:behavior w:val="content"/>
        </w:behaviors>
        <w:guid w:val="{E9185E85-D5B9-40EF-BFB8-05E528C8358B}"/>
      </w:docPartPr>
      <w:docPartBody>
        <w:p w:rsidR="00000000" w:rsidRDefault="00895EC8" w:rsidP="00895EC8">
          <w:pPr>
            <w:pStyle w:val="27AEA758EA5143CFB2AFAF18E4BFCB59"/>
          </w:pPr>
          <w:r w:rsidRPr="00D334E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12DD"/>
    <w:rsid w:val="0001277D"/>
    <w:rsid w:val="00027445"/>
    <w:rsid w:val="00147343"/>
    <w:rsid w:val="002029C0"/>
    <w:rsid w:val="003825EF"/>
    <w:rsid w:val="004A02E7"/>
    <w:rsid w:val="005B4F7C"/>
    <w:rsid w:val="005F1B85"/>
    <w:rsid w:val="00642F40"/>
    <w:rsid w:val="00752251"/>
    <w:rsid w:val="008022A2"/>
    <w:rsid w:val="00895EC8"/>
    <w:rsid w:val="009F25E2"/>
    <w:rsid w:val="00A22E47"/>
    <w:rsid w:val="00A2552A"/>
    <w:rsid w:val="00B52FD8"/>
    <w:rsid w:val="00BA6D58"/>
    <w:rsid w:val="00C033D9"/>
    <w:rsid w:val="00C13CEF"/>
    <w:rsid w:val="00CD47CF"/>
    <w:rsid w:val="00CE5952"/>
    <w:rsid w:val="00D27195"/>
    <w:rsid w:val="00D8202D"/>
    <w:rsid w:val="00E14E17"/>
    <w:rsid w:val="00E15CE6"/>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5EC8"/>
    <w:rPr>
      <w:color w:val="808080"/>
    </w:rPr>
  </w:style>
  <w:style w:type="paragraph" w:customStyle="1" w:styleId="A6CE7684C837484CBD5F61651F9398A7">
    <w:name w:val="A6CE7684C837484CBD5F61651F9398A7"/>
    <w:rsid w:val="00FA12DD"/>
  </w:style>
  <w:style w:type="paragraph" w:customStyle="1" w:styleId="6A20FB430809475B8A1F8E7F8E9B1066">
    <w:name w:val="6A20FB430809475B8A1F8E7F8E9B1066"/>
    <w:rsid w:val="00752251"/>
    <w:pPr>
      <w:spacing w:after="160" w:line="259" w:lineRule="auto"/>
    </w:pPr>
    <w:rPr>
      <w:sz w:val="22"/>
      <w:szCs w:val="22"/>
    </w:rPr>
  </w:style>
  <w:style w:type="paragraph" w:customStyle="1" w:styleId="3B7C5E31B2534667A72FFA7F9FBC4F4A">
    <w:name w:val="3B7C5E31B2534667A72FFA7F9FBC4F4A"/>
    <w:rsid w:val="00FC325A"/>
    <w:pPr>
      <w:spacing w:after="160" w:line="259" w:lineRule="auto"/>
    </w:pPr>
    <w:rPr>
      <w:sz w:val="22"/>
      <w:szCs w:val="22"/>
    </w:rPr>
  </w:style>
  <w:style w:type="paragraph" w:customStyle="1" w:styleId="0E43E9398AB14BFDB10AE4904B7CED42">
    <w:name w:val="0E43E9398AB14BFDB10AE4904B7CED42"/>
    <w:rsid w:val="00FC325A"/>
    <w:pPr>
      <w:spacing w:after="160" w:line="259" w:lineRule="auto"/>
    </w:pPr>
    <w:rPr>
      <w:sz w:val="22"/>
      <w:szCs w:val="22"/>
    </w:rPr>
  </w:style>
  <w:style w:type="paragraph" w:customStyle="1" w:styleId="BC393896FB714BA7A0AF1927906E6E80">
    <w:name w:val="BC393896FB714BA7A0AF1927906E6E80"/>
    <w:rsid w:val="00FC325A"/>
    <w:pPr>
      <w:spacing w:after="160" w:line="259" w:lineRule="auto"/>
    </w:pPr>
    <w:rPr>
      <w:sz w:val="22"/>
      <w:szCs w:val="22"/>
    </w:rPr>
  </w:style>
  <w:style w:type="paragraph" w:customStyle="1" w:styleId="1A56E04EC06E1C46869A18B65E62EFFA">
    <w:name w:val="1A56E04EC06E1C46869A18B65E62EFFA"/>
    <w:rsid w:val="00C13CEF"/>
  </w:style>
  <w:style w:type="paragraph" w:customStyle="1" w:styleId="7D818615B491AB40AFF0542EC77D4168">
    <w:name w:val="7D818615B491AB40AFF0542EC77D4168"/>
    <w:rPr>
      <w:sz w:val="22"/>
      <w:szCs w:val="22"/>
    </w:rPr>
  </w:style>
  <w:style w:type="paragraph" w:customStyle="1" w:styleId="B907F655E2FA4DB6BB7A500C247773E7">
    <w:name w:val="B907F655E2FA4DB6BB7A500C247773E7"/>
    <w:rsid w:val="00D8202D"/>
    <w:pPr>
      <w:spacing w:after="160" w:line="259" w:lineRule="auto"/>
    </w:pPr>
    <w:rPr>
      <w:sz w:val="22"/>
      <w:szCs w:val="22"/>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9A8BD63449664F8DBE33FD9636D92FB3">
    <w:name w:val="9A8BD63449664F8DBE33FD9636D92FB3"/>
    <w:rsid w:val="00147343"/>
    <w:pPr>
      <w:spacing w:after="160" w:line="259" w:lineRule="auto"/>
    </w:pPr>
    <w:rPr>
      <w:sz w:val="22"/>
      <w:szCs w:val="22"/>
    </w:rPr>
  </w:style>
  <w:style w:type="paragraph" w:customStyle="1" w:styleId="4E4D65CBCF0A4D83B44AA6C6E6A61D34">
    <w:name w:val="4E4D65CBCF0A4D83B44AA6C6E6A61D34"/>
    <w:rsid w:val="00A2552A"/>
    <w:pPr>
      <w:spacing w:after="160" w:line="259" w:lineRule="auto"/>
    </w:pPr>
    <w:rPr>
      <w:sz w:val="22"/>
      <w:szCs w:val="22"/>
    </w:rPr>
  </w:style>
  <w:style w:type="paragraph" w:customStyle="1" w:styleId="2533F660CFCD401A855197E3F9883EAB">
    <w:name w:val="2533F660CFCD401A855197E3F9883EAB"/>
    <w:rsid w:val="00A2552A"/>
    <w:pPr>
      <w:spacing w:after="160" w:line="259" w:lineRule="auto"/>
    </w:pPr>
    <w:rPr>
      <w:sz w:val="22"/>
      <w:szCs w:val="22"/>
    </w:rPr>
  </w:style>
  <w:style w:type="paragraph" w:customStyle="1" w:styleId="D90F598FFAB14E45A6F5356722D68914">
    <w:name w:val="D90F598FFAB14E45A6F5356722D68914"/>
    <w:rsid w:val="00895EC8"/>
    <w:pPr>
      <w:spacing w:after="160" w:line="259" w:lineRule="auto"/>
    </w:pPr>
    <w:rPr>
      <w:sz w:val="22"/>
      <w:szCs w:val="22"/>
    </w:rPr>
  </w:style>
  <w:style w:type="paragraph" w:customStyle="1" w:styleId="E26667EC7998412587F52E2D7070F5CA">
    <w:name w:val="E26667EC7998412587F52E2D7070F5CA"/>
    <w:rsid w:val="00895EC8"/>
    <w:pPr>
      <w:spacing w:after="160" w:line="259" w:lineRule="auto"/>
    </w:pPr>
    <w:rPr>
      <w:sz w:val="22"/>
      <w:szCs w:val="22"/>
    </w:rPr>
  </w:style>
  <w:style w:type="paragraph" w:customStyle="1" w:styleId="C45F40462A164AC4B7C4A34F980A193E">
    <w:name w:val="C45F40462A164AC4B7C4A34F980A193E"/>
    <w:rsid w:val="00895EC8"/>
    <w:pPr>
      <w:spacing w:after="160" w:line="259" w:lineRule="auto"/>
    </w:pPr>
    <w:rPr>
      <w:sz w:val="22"/>
      <w:szCs w:val="22"/>
    </w:rPr>
  </w:style>
  <w:style w:type="paragraph" w:customStyle="1" w:styleId="E3D5B19F11294CA3910CA6AE76580EC3">
    <w:name w:val="E3D5B19F11294CA3910CA6AE76580EC3"/>
    <w:rsid w:val="00895EC8"/>
    <w:pPr>
      <w:spacing w:after="160" w:line="259" w:lineRule="auto"/>
    </w:pPr>
    <w:rPr>
      <w:sz w:val="22"/>
      <w:szCs w:val="22"/>
    </w:rPr>
  </w:style>
  <w:style w:type="paragraph" w:customStyle="1" w:styleId="27AEA758EA5143CFB2AFAF18E4BFCB59">
    <w:name w:val="27AEA758EA5143CFB2AFAF18E4BFCB59"/>
    <w:rsid w:val="00895EC8"/>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5</TotalTime>
  <Pages>59</Pages>
  <Words>34859</Words>
  <Characters>198698</Characters>
  <Application>Microsoft Office Word</Application>
  <DocSecurity>0</DocSecurity>
  <Lines>1655</Lines>
  <Paragraphs>466</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23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ernie Grofman</cp:lastModifiedBy>
  <cp:revision>1049</cp:revision>
  <cp:lastPrinted>2022-11-04T21:53:00Z</cp:lastPrinted>
  <dcterms:created xsi:type="dcterms:W3CDTF">2022-11-16T21:50:00Z</dcterms:created>
  <dcterms:modified xsi:type="dcterms:W3CDTF">2022-11-28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ShD7mns"/&gt;&lt;style id="http://www.zotero.org/styles/american-journal-of-political-science"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